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5169E" w14:textId="43D41317" w:rsidR="001C1EA3" w:rsidRPr="00D13868" w:rsidRDefault="001C1EA3" w:rsidP="001C1EA3">
      <w:pPr>
        <w:spacing w:line="240" w:lineRule="auto"/>
        <w:rPr>
          <w:rFonts w:asciiTheme="majorBidi" w:hAnsiTheme="majorBidi" w:cstheme="majorBidi"/>
          <w:b/>
          <w:sz w:val="32"/>
          <w:szCs w:val="28"/>
        </w:rPr>
      </w:pPr>
      <w:r w:rsidRPr="00D13868">
        <w:rPr>
          <w:rFonts w:asciiTheme="majorBidi" w:hAnsiTheme="majorBidi" w:cstheme="majorBidi"/>
          <w:b/>
          <w:sz w:val="32"/>
          <w:szCs w:val="28"/>
        </w:rPr>
        <w:t>Incidental Intracranial Meningiomas: A Systematic Review and Meta-Analysis of Prognostic Factors and Outcomes</w:t>
      </w:r>
    </w:p>
    <w:p w14:paraId="39ED35AB" w14:textId="77777777" w:rsidR="00D5396A" w:rsidRPr="00D13868" w:rsidRDefault="00D5396A" w:rsidP="001C1EA3">
      <w:pPr>
        <w:spacing w:line="240" w:lineRule="auto"/>
        <w:rPr>
          <w:rFonts w:asciiTheme="majorBidi" w:hAnsiTheme="majorBidi" w:cstheme="majorBidi"/>
          <w:b/>
          <w:sz w:val="28"/>
          <w:szCs w:val="28"/>
        </w:rPr>
      </w:pPr>
    </w:p>
    <w:p w14:paraId="115F52EA" w14:textId="49FEFDB8" w:rsidR="001C1EA3" w:rsidRPr="00D13868" w:rsidRDefault="001C1EA3" w:rsidP="001C1EA3">
      <w:pPr>
        <w:rPr>
          <w:rFonts w:asciiTheme="majorBidi" w:hAnsiTheme="majorBidi" w:cstheme="majorBidi"/>
          <w:sz w:val="26"/>
          <w:szCs w:val="26"/>
        </w:rPr>
      </w:pPr>
      <w:r w:rsidRPr="00D13868">
        <w:rPr>
          <w:rFonts w:asciiTheme="majorBidi" w:hAnsiTheme="majorBidi" w:cstheme="majorBidi"/>
          <w:b/>
          <w:sz w:val="26"/>
          <w:szCs w:val="26"/>
        </w:rPr>
        <w:t>Submission Category</w:t>
      </w:r>
      <w:r w:rsidRPr="00D13868">
        <w:rPr>
          <w:rFonts w:asciiTheme="majorBidi" w:hAnsiTheme="majorBidi" w:cstheme="majorBidi"/>
          <w:sz w:val="26"/>
          <w:szCs w:val="26"/>
        </w:rPr>
        <w:t xml:space="preserve">: Topic Review </w:t>
      </w:r>
    </w:p>
    <w:p w14:paraId="10FCA3FE" w14:textId="77777777" w:rsidR="001C1EA3" w:rsidRPr="00D13868" w:rsidRDefault="001C1EA3" w:rsidP="001C1EA3">
      <w:pPr>
        <w:pStyle w:val="NoSpacing"/>
        <w:spacing w:line="276" w:lineRule="auto"/>
        <w:rPr>
          <w:rFonts w:asciiTheme="majorBidi" w:hAnsiTheme="majorBidi" w:cstheme="majorBidi"/>
          <w:b/>
          <w:bCs/>
          <w:sz w:val="26"/>
          <w:szCs w:val="26"/>
        </w:rPr>
      </w:pPr>
      <w:r w:rsidRPr="00D13868">
        <w:rPr>
          <w:rFonts w:asciiTheme="majorBidi" w:hAnsiTheme="majorBidi" w:cstheme="majorBidi"/>
          <w:b/>
          <w:bCs/>
          <w:sz w:val="26"/>
          <w:szCs w:val="26"/>
        </w:rPr>
        <w:t xml:space="preserve">Authors and affiliations: </w:t>
      </w:r>
    </w:p>
    <w:p w14:paraId="472BF79A" w14:textId="77777777" w:rsidR="001C1EA3" w:rsidRPr="00D13868" w:rsidRDefault="001C1EA3" w:rsidP="001C1EA3">
      <w:pPr>
        <w:pStyle w:val="NoSpacing"/>
        <w:spacing w:line="276" w:lineRule="auto"/>
        <w:rPr>
          <w:rFonts w:asciiTheme="majorBidi" w:hAnsiTheme="majorBidi" w:cstheme="majorBidi"/>
          <w:b/>
          <w:bCs/>
          <w:sz w:val="26"/>
          <w:szCs w:val="26"/>
        </w:rPr>
      </w:pPr>
    </w:p>
    <w:p w14:paraId="7CC6AEDA" w14:textId="77777777" w:rsidR="001C1EA3" w:rsidRPr="00D13868" w:rsidRDefault="001C1EA3" w:rsidP="001C1EA3">
      <w:pPr>
        <w:pStyle w:val="NoSpacing"/>
        <w:spacing w:line="276" w:lineRule="auto"/>
        <w:rPr>
          <w:rFonts w:asciiTheme="majorBidi" w:hAnsiTheme="majorBidi" w:cstheme="majorBidi"/>
          <w:sz w:val="26"/>
          <w:szCs w:val="26"/>
          <w:lang w:val="en-US"/>
        </w:rPr>
      </w:pPr>
      <w:r w:rsidRPr="00D13868">
        <w:rPr>
          <w:rFonts w:asciiTheme="majorBidi" w:hAnsiTheme="majorBidi" w:cstheme="majorBidi"/>
          <w:sz w:val="26"/>
          <w:szCs w:val="26"/>
        </w:rPr>
        <w:t xml:space="preserve">      Abdurrahman I. Islim, MPhil </w:t>
      </w:r>
      <w:r w:rsidRPr="00D13868">
        <w:rPr>
          <w:rFonts w:asciiTheme="majorBidi" w:hAnsiTheme="majorBidi" w:cstheme="majorBidi"/>
          <w:sz w:val="26"/>
          <w:szCs w:val="26"/>
          <w:vertAlign w:val="superscript"/>
        </w:rPr>
        <w:t>1,2,3</w:t>
      </w:r>
      <w:r w:rsidRPr="00D13868">
        <w:rPr>
          <w:rFonts w:asciiTheme="majorBidi" w:hAnsiTheme="majorBidi" w:cstheme="majorBidi"/>
          <w:sz w:val="26"/>
          <w:szCs w:val="26"/>
        </w:rPr>
        <w:t xml:space="preserve"> *, ORCID ID: 0000-0001-9621-043X</w:t>
      </w:r>
    </w:p>
    <w:p w14:paraId="6D2ECE37" w14:textId="77E8B0BA" w:rsidR="001C1EA3" w:rsidRPr="00D13868" w:rsidRDefault="001C1EA3" w:rsidP="001C1EA3">
      <w:pPr>
        <w:spacing w:after="0"/>
        <w:ind w:left="360"/>
        <w:rPr>
          <w:rFonts w:ascii="Times New Roman" w:hAnsi="Times New Roman" w:cs="Times New Roman"/>
          <w:sz w:val="26"/>
          <w:szCs w:val="26"/>
        </w:rPr>
      </w:pPr>
      <w:r w:rsidRPr="00D13868">
        <w:rPr>
          <w:rFonts w:asciiTheme="majorBidi" w:hAnsiTheme="majorBidi" w:cstheme="majorBidi"/>
          <w:sz w:val="26"/>
          <w:szCs w:val="26"/>
        </w:rPr>
        <w:t>Midhun Mohan</w:t>
      </w:r>
      <w:r w:rsidR="003E424A" w:rsidRPr="00D13868">
        <w:rPr>
          <w:rFonts w:asciiTheme="majorBidi" w:hAnsiTheme="majorBidi" w:cstheme="majorBidi"/>
          <w:sz w:val="26"/>
          <w:szCs w:val="26"/>
        </w:rPr>
        <w:t>, MRes</w:t>
      </w:r>
      <w:r w:rsidRPr="00D13868">
        <w:rPr>
          <w:rFonts w:asciiTheme="majorBidi" w:hAnsiTheme="majorBidi" w:cstheme="majorBidi"/>
          <w:sz w:val="26"/>
          <w:szCs w:val="26"/>
        </w:rPr>
        <w:t xml:space="preserve"> </w:t>
      </w:r>
      <w:r w:rsidRPr="00D13868">
        <w:rPr>
          <w:rFonts w:asciiTheme="majorBidi" w:hAnsiTheme="majorBidi" w:cstheme="majorBidi"/>
          <w:sz w:val="26"/>
          <w:szCs w:val="26"/>
          <w:vertAlign w:val="superscript"/>
        </w:rPr>
        <w:t>2,3</w:t>
      </w:r>
      <w:r w:rsidRPr="00D13868">
        <w:rPr>
          <w:rFonts w:asciiTheme="majorBidi" w:hAnsiTheme="majorBidi" w:cstheme="majorBidi"/>
          <w:sz w:val="26"/>
          <w:szCs w:val="26"/>
        </w:rPr>
        <w:t xml:space="preserve"> *,</w:t>
      </w:r>
      <w:r w:rsidR="003E424A" w:rsidRPr="00D13868">
        <w:rPr>
          <w:rFonts w:asciiTheme="majorBidi" w:hAnsiTheme="majorBidi" w:cstheme="majorBidi"/>
          <w:sz w:val="26"/>
          <w:szCs w:val="26"/>
        </w:rPr>
        <w:t xml:space="preserve"> </w:t>
      </w:r>
      <w:r w:rsidRPr="00D13868">
        <w:rPr>
          <w:rFonts w:ascii="Times New Roman" w:hAnsi="Times New Roman" w:cs="Times New Roman"/>
          <w:sz w:val="26"/>
          <w:szCs w:val="26"/>
        </w:rPr>
        <w:t>ORCID ID: 0000-0002-1865-8623</w:t>
      </w:r>
    </w:p>
    <w:p w14:paraId="37A9F8E9" w14:textId="77777777" w:rsidR="001C1EA3" w:rsidRPr="00D13868" w:rsidRDefault="001C1EA3" w:rsidP="001C1EA3">
      <w:pPr>
        <w:spacing w:after="0"/>
        <w:ind w:left="360"/>
        <w:rPr>
          <w:rFonts w:asciiTheme="majorBidi" w:hAnsiTheme="majorBidi" w:cstheme="majorBidi"/>
          <w:sz w:val="26"/>
          <w:szCs w:val="26"/>
        </w:rPr>
      </w:pPr>
      <w:r w:rsidRPr="00D13868">
        <w:rPr>
          <w:rFonts w:asciiTheme="majorBidi" w:hAnsiTheme="majorBidi" w:cstheme="majorBidi"/>
          <w:sz w:val="26"/>
          <w:szCs w:val="26"/>
        </w:rPr>
        <w:t xml:space="preserve">Richard D.C. Moon, MB, BChir </w:t>
      </w:r>
      <w:r w:rsidRPr="00D13868">
        <w:rPr>
          <w:rFonts w:asciiTheme="majorBidi" w:hAnsiTheme="majorBidi" w:cstheme="majorBidi"/>
          <w:sz w:val="26"/>
          <w:szCs w:val="26"/>
          <w:vertAlign w:val="superscript"/>
        </w:rPr>
        <w:t>2,3</w:t>
      </w:r>
      <w:r w:rsidRPr="00D13868">
        <w:rPr>
          <w:rFonts w:asciiTheme="majorBidi" w:hAnsiTheme="majorBidi" w:cstheme="majorBidi"/>
          <w:sz w:val="26"/>
          <w:szCs w:val="26"/>
        </w:rPr>
        <w:t xml:space="preserve"> *</w:t>
      </w:r>
    </w:p>
    <w:p w14:paraId="0EBECFE6" w14:textId="77777777" w:rsidR="001C1EA3" w:rsidRPr="00D13868" w:rsidRDefault="001C1EA3" w:rsidP="001C1EA3">
      <w:pPr>
        <w:spacing w:after="0"/>
        <w:ind w:left="360"/>
        <w:rPr>
          <w:rFonts w:asciiTheme="majorBidi" w:hAnsiTheme="majorBidi" w:cstheme="majorBidi"/>
          <w:sz w:val="26"/>
          <w:szCs w:val="26"/>
        </w:rPr>
      </w:pPr>
      <w:r w:rsidRPr="00D13868">
        <w:rPr>
          <w:rFonts w:asciiTheme="majorBidi" w:hAnsiTheme="majorBidi" w:cstheme="majorBidi"/>
          <w:sz w:val="26"/>
          <w:szCs w:val="26"/>
        </w:rPr>
        <w:t xml:space="preserve">Nisaharan Srikandarajah, MRCS, MBBS </w:t>
      </w:r>
      <w:r w:rsidRPr="00D13868">
        <w:rPr>
          <w:rFonts w:asciiTheme="majorBidi" w:hAnsiTheme="majorBidi" w:cstheme="majorBidi"/>
          <w:sz w:val="26"/>
          <w:szCs w:val="26"/>
          <w:vertAlign w:val="superscript"/>
        </w:rPr>
        <w:t>1,3</w:t>
      </w:r>
    </w:p>
    <w:p w14:paraId="493A6872" w14:textId="77777777" w:rsidR="001C1EA3" w:rsidRPr="00D13868" w:rsidRDefault="001C1EA3" w:rsidP="001C1EA3">
      <w:pPr>
        <w:spacing w:after="0"/>
        <w:rPr>
          <w:rFonts w:asciiTheme="majorBidi" w:hAnsiTheme="majorBidi" w:cstheme="majorBidi"/>
          <w:sz w:val="26"/>
          <w:szCs w:val="26"/>
        </w:rPr>
      </w:pPr>
      <w:r w:rsidRPr="00D13868">
        <w:rPr>
          <w:rFonts w:asciiTheme="majorBidi" w:hAnsiTheme="majorBidi" w:cstheme="majorBidi"/>
          <w:sz w:val="26"/>
          <w:szCs w:val="26"/>
        </w:rPr>
        <w:t xml:space="preserve">      Samantha J. Mills, PhD </w:t>
      </w:r>
      <w:r w:rsidRPr="00D13868">
        <w:rPr>
          <w:rFonts w:asciiTheme="majorBidi" w:hAnsiTheme="majorBidi" w:cstheme="majorBidi"/>
          <w:sz w:val="26"/>
          <w:szCs w:val="26"/>
          <w:vertAlign w:val="superscript"/>
        </w:rPr>
        <w:t>4</w:t>
      </w:r>
    </w:p>
    <w:p w14:paraId="60C5B89A" w14:textId="77777777" w:rsidR="001C1EA3" w:rsidRPr="00D13868" w:rsidRDefault="001C1EA3" w:rsidP="001C1EA3">
      <w:pPr>
        <w:spacing w:after="0"/>
        <w:ind w:left="360"/>
        <w:rPr>
          <w:rFonts w:asciiTheme="majorBidi" w:hAnsiTheme="majorBidi" w:cstheme="majorBidi"/>
          <w:sz w:val="26"/>
          <w:szCs w:val="26"/>
        </w:rPr>
      </w:pPr>
      <w:r w:rsidRPr="00D13868">
        <w:rPr>
          <w:rFonts w:asciiTheme="majorBidi" w:hAnsiTheme="majorBidi" w:cstheme="majorBidi"/>
          <w:sz w:val="26"/>
          <w:szCs w:val="26"/>
        </w:rPr>
        <w:t xml:space="preserve">Andrew R. Brodbelt, PhD </w:t>
      </w:r>
      <w:r w:rsidRPr="00D13868">
        <w:rPr>
          <w:rFonts w:asciiTheme="majorBidi" w:hAnsiTheme="majorBidi" w:cstheme="majorBidi"/>
          <w:sz w:val="26"/>
          <w:szCs w:val="26"/>
          <w:vertAlign w:val="superscript"/>
        </w:rPr>
        <w:t>3</w:t>
      </w:r>
    </w:p>
    <w:p w14:paraId="1C47C7F6" w14:textId="670DC288" w:rsidR="001C1EA3" w:rsidRPr="00D13868" w:rsidRDefault="001C1EA3" w:rsidP="001C1EA3">
      <w:pPr>
        <w:spacing w:after="0"/>
        <w:ind w:left="360"/>
        <w:rPr>
          <w:rFonts w:ascii="Times New Roman" w:hAnsi="Times New Roman" w:cs="Times New Roman"/>
          <w:sz w:val="26"/>
          <w:szCs w:val="26"/>
        </w:rPr>
      </w:pPr>
      <w:r w:rsidRPr="00D13868">
        <w:rPr>
          <w:rFonts w:asciiTheme="majorBidi" w:hAnsiTheme="majorBidi" w:cstheme="majorBidi"/>
          <w:sz w:val="26"/>
          <w:szCs w:val="26"/>
        </w:rPr>
        <w:t xml:space="preserve">Michael D. Jenkinson, PhD </w:t>
      </w:r>
      <w:r w:rsidRPr="00D13868">
        <w:rPr>
          <w:rFonts w:asciiTheme="majorBidi" w:hAnsiTheme="majorBidi" w:cstheme="majorBidi"/>
          <w:sz w:val="26"/>
          <w:szCs w:val="26"/>
          <w:vertAlign w:val="superscript"/>
        </w:rPr>
        <w:t>1,3</w:t>
      </w:r>
      <w:r w:rsidRPr="00D13868">
        <w:rPr>
          <w:rFonts w:asciiTheme="majorBidi" w:hAnsiTheme="majorBidi" w:cstheme="majorBidi"/>
          <w:sz w:val="26"/>
          <w:szCs w:val="26"/>
        </w:rPr>
        <w:t xml:space="preserve">, </w:t>
      </w:r>
      <w:r w:rsidRPr="00D13868">
        <w:rPr>
          <w:rFonts w:ascii="Times New Roman" w:hAnsi="Times New Roman" w:cs="Times New Roman"/>
          <w:sz w:val="26"/>
          <w:szCs w:val="26"/>
        </w:rPr>
        <w:t>ORCID ID: 0000-0003-4587-2139</w:t>
      </w:r>
    </w:p>
    <w:p w14:paraId="15ECBACB" w14:textId="77777777" w:rsidR="00BB7450" w:rsidRPr="00D13868" w:rsidRDefault="00BB7450" w:rsidP="001C1EA3">
      <w:pPr>
        <w:spacing w:after="0"/>
        <w:ind w:left="360"/>
        <w:rPr>
          <w:rFonts w:asciiTheme="majorBidi" w:hAnsiTheme="majorBidi" w:cstheme="majorBidi"/>
          <w:sz w:val="26"/>
          <w:szCs w:val="26"/>
        </w:rPr>
      </w:pPr>
    </w:p>
    <w:p w14:paraId="08CEDDF2" w14:textId="77777777" w:rsidR="001C1EA3" w:rsidRPr="00D13868" w:rsidRDefault="001C1EA3" w:rsidP="001C1EA3">
      <w:pPr>
        <w:spacing w:after="0"/>
        <w:rPr>
          <w:rFonts w:asciiTheme="majorBidi" w:hAnsiTheme="majorBidi" w:cstheme="majorBidi"/>
          <w:sz w:val="26"/>
          <w:szCs w:val="26"/>
        </w:rPr>
      </w:pPr>
      <w:r w:rsidRPr="00D13868">
        <w:rPr>
          <w:rFonts w:asciiTheme="majorBidi" w:hAnsiTheme="majorBidi" w:cstheme="majorBidi"/>
          <w:sz w:val="26"/>
          <w:szCs w:val="26"/>
        </w:rPr>
        <w:t>* These authors contributed equally to the manuscript</w:t>
      </w:r>
    </w:p>
    <w:p w14:paraId="03253B86" w14:textId="77777777" w:rsidR="001C1EA3" w:rsidRPr="00D13868" w:rsidRDefault="001C1EA3" w:rsidP="001C1EA3">
      <w:pPr>
        <w:spacing w:after="0"/>
        <w:rPr>
          <w:rFonts w:asciiTheme="majorBidi" w:hAnsiTheme="majorBidi" w:cstheme="majorBidi"/>
          <w:sz w:val="26"/>
          <w:szCs w:val="26"/>
        </w:rPr>
      </w:pPr>
    </w:p>
    <w:p w14:paraId="46693668" w14:textId="77777777" w:rsidR="001C1EA3" w:rsidRPr="00D13868" w:rsidRDefault="001C1EA3" w:rsidP="001C1EA3">
      <w:pPr>
        <w:pStyle w:val="ListParagraph"/>
        <w:numPr>
          <w:ilvl w:val="0"/>
          <w:numId w:val="4"/>
        </w:numPr>
        <w:spacing w:after="0"/>
        <w:rPr>
          <w:rFonts w:asciiTheme="majorBidi" w:hAnsiTheme="majorBidi" w:cstheme="majorBidi"/>
          <w:sz w:val="26"/>
          <w:szCs w:val="26"/>
        </w:rPr>
      </w:pPr>
      <w:bookmarkStart w:id="0" w:name="_Hlk504314862"/>
      <w:r w:rsidRPr="00D13868">
        <w:rPr>
          <w:rFonts w:asciiTheme="majorBidi" w:hAnsiTheme="majorBidi" w:cstheme="majorBidi"/>
          <w:sz w:val="26"/>
          <w:szCs w:val="26"/>
        </w:rPr>
        <w:t xml:space="preserve">Institute of Translational Medicine, University of Liverpool, Liverpool, </w:t>
      </w:r>
      <w:bookmarkEnd w:id="0"/>
      <w:r w:rsidRPr="00D13868">
        <w:rPr>
          <w:rFonts w:asciiTheme="majorBidi" w:hAnsiTheme="majorBidi" w:cstheme="majorBidi"/>
          <w:sz w:val="26"/>
          <w:szCs w:val="26"/>
        </w:rPr>
        <w:t xml:space="preserve">UK </w:t>
      </w:r>
      <w:bookmarkStart w:id="1" w:name="_Hlk504315052"/>
    </w:p>
    <w:p w14:paraId="4D590C80" w14:textId="77777777" w:rsidR="001C1EA3" w:rsidRPr="00D13868" w:rsidRDefault="001C1EA3" w:rsidP="001C1EA3">
      <w:pPr>
        <w:pStyle w:val="ListParagraph"/>
        <w:numPr>
          <w:ilvl w:val="0"/>
          <w:numId w:val="4"/>
        </w:numPr>
        <w:spacing w:after="0"/>
        <w:rPr>
          <w:rFonts w:asciiTheme="majorBidi" w:hAnsiTheme="majorBidi" w:cstheme="majorBidi"/>
          <w:sz w:val="26"/>
          <w:szCs w:val="26"/>
        </w:rPr>
      </w:pPr>
      <w:r w:rsidRPr="00D13868">
        <w:rPr>
          <w:rFonts w:asciiTheme="majorBidi" w:hAnsiTheme="majorBidi" w:cstheme="majorBidi"/>
          <w:sz w:val="26"/>
          <w:szCs w:val="26"/>
        </w:rPr>
        <w:t xml:space="preserve">Faculty of Health and Life Sciences, University of Liverpool, Liverpool, UK </w:t>
      </w:r>
      <w:bookmarkEnd w:id="1"/>
    </w:p>
    <w:p w14:paraId="6C415760" w14:textId="77777777" w:rsidR="001C1EA3" w:rsidRPr="00D13868" w:rsidRDefault="001C1EA3" w:rsidP="001C1EA3">
      <w:pPr>
        <w:pStyle w:val="ListParagraph"/>
        <w:numPr>
          <w:ilvl w:val="0"/>
          <w:numId w:val="4"/>
        </w:numPr>
        <w:spacing w:after="0"/>
        <w:rPr>
          <w:rFonts w:asciiTheme="majorBidi" w:hAnsiTheme="majorBidi" w:cstheme="majorBidi"/>
          <w:sz w:val="26"/>
          <w:szCs w:val="26"/>
        </w:rPr>
      </w:pPr>
      <w:r w:rsidRPr="00D13868">
        <w:rPr>
          <w:rFonts w:asciiTheme="majorBidi" w:hAnsiTheme="majorBidi" w:cstheme="majorBidi"/>
          <w:sz w:val="26"/>
          <w:szCs w:val="26"/>
        </w:rPr>
        <w:t xml:space="preserve">Department of Neurosurgery, The Walton Centre NHS Foundation Trust, Liverpool, UK </w:t>
      </w:r>
    </w:p>
    <w:p w14:paraId="21C1E5A7" w14:textId="77777777" w:rsidR="001C1EA3" w:rsidRPr="00D13868" w:rsidRDefault="001C1EA3" w:rsidP="001C1EA3">
      <w:pPr>
        <w:pStyle w:val="ListParagraph"/>
        <w:numPr>
          <w:ilvl w:val="0"/>
          <w:numId w:val="4"/>
        </w:numPr>
        <w:spacing w:after="0"/>
        <w:rPr>
          <w:rFonts w:asciiTheme="majorBidi" w:hAnsiTheme="majorBidi" w:cstheme="majorBidi"/>
          <w:sz w:val="26"/>
          <w:szCs w:val="26"/>
        </w:rPr>
      </w:pPr>
      <w:r w:rsidRPr="00D13868">
        <w:rPr>
          <w:rFonts w:asciiTheme="majorBidi" w:hAnsiTheme="majorBidi" w:cstheme="majorBidi"/>
          <w:sz w:val="26"/>
          <w:szCs w:val="26"/>
        </w:rPr>
        <w:t xml:space="preserve">Department of Neuroradiology, The Walton Centre NHS Foundation Trust, Liverpool, UK </w:t>
      </w:r>
    </w:p>
    <w:p w14:paraId="2694012D" w14:textId="77777777" w:rsidR="001C1EA3" w:rsidRPr="00D13868" w:rsidRDefault="001C1EA3" w:rsidP="001C1EA3">
      <w:pPr>
        <w:spacing w:after="0"/>
        <w:rPr>
          <w:rFonts w:asciiTheme="majorBidi" w:hAnsiTheme="majorBidi" w:cstheme="majorBidi"/>
          <w:sz w:val="26"/>
          <w:szCs w:val="26"/>
        </w:rPr>
      </w:pPr>
    </w:p>
    <w:p w14:paraId="16FDD618" w14:textId="77777777" w:rsidR="001C1EA3" w:rsidRPr="00D13868" w:rsidRDefault="001C1EA3" w:rsidP="001C1EA3">
      <w:pPr>
        <w:pStyle w:val="NoSpacing"/>
        <w:spacing w:line="276" w:lineRule="auto"/>
        <w:rPr>
          <w:rFonts w:asciiTheme="majorBidi" w:hAnsiTheme="majorBidi" w:cstheme="majorBidi"/>
          <w:b/>
          <w:bCs/>
          <w:sz w:val="26"/>
          <w:szCs w:val="26"/>
        </w:rPr>
      </w:pPr>
      <w:r w:rsidRPr="00D13868">
        <w:rPr>
          <w:rFonts w:asciiTheme="majorBidi" w:hAnsiTheme="majorBidi" w:cstheme="majorBidi"/>
          <w:b/>
          <w:bCs/>
          <w:sz w:val="26"/>
          <w:szCs w:val="26"/>
        </w:rPr>
        <w:t>Corresponding author:</w:t>
      </w:r>
    </w:p>
    <w:p w14:paraId="230B19C8" w14:textId="77777777" w:rsidR="001C1EA3" w:rsidRPr="00D13868" w:rsidRDefault="001C1EA3" w:rsidP="001C1EA3">
      <w:pPr>
        <w:pStyle w:val="NoSpacing"/>
        <w:spacing w:line="276" w:lineRule="auto"/>
        <w:rPr>
          <w:rFonts w:asciiTheme="majorBidi" w:hAnsiTheme="majorBidi" w:cstheme="majorBidi"/>
          <w:sz w:val="26"/>
          <w:szCs w:val="26"/>
        </w:rPr>
      </w:pPr>
      <w:bookmarkStart w:id="2" w:name="_Hlk504315203"/>
      <w:r w:rsidRPr="00D13868">
        <w:rPr>
          <w:rFonts w:asciiTheme="majorBidi" w:hAnsiTheme="majorBidi" w:cstheme="majorBidi"/>
          <w:sz w:val="26"/>
          <w:szCs w:val="26"/>
        </w:rPr>
        <w:t>Abdurrahman I Islim</w:t>
      </w:r>
    </w:p>
    <w:p w14:paraId="7BE8D6EF" w14:textId="77777777" w:rsidR="001C1EA3" w:rsidRPr="00D13868" w:rsidRDefault="001C1EA3" w:rsidP="001C1EA3">
      <w:pPr>
        <w:pStyle w:val="NoSpacing"/>
        <w:spacing w:line="276" w:lineRule="auto"/>
        <w:rPr>
          <w:rFonts w:asciiTheme="majorBidi" w:hAnsiTheme="majorBidi" w:cstheme="majorBidi"/>
          <w:sz w:val="26"/>
          <w:szCs w:val="26"/>
        </w:rPr>
      </w:pPr>
      <w:r w:rsidRPr="00D13868">
        <w:rPr>
          <w:rFonts w:asciiTheme="majorBidi" w:hAnsiTheme="majorBidi" w:cstheme="majorBidi"/>
          <w:sz w:val="26"/>
          <w:szCs w:val="26"/>
        </w:rPr>
        <w:t>Institute of Translational Medicine</w:t>
      </w:r>
    </w:p>
    <w:p w14:paraId="2E8A8164" w14:textId="77777777" w:rsidR="001C1EA3" w:rsidRPr="00D13868" w:rsidRDefault="001C1EA3" w:rsidP="001C1EA3">
      <w:pPr>
        <w:pStyle w:val="NoSpacing"/>
        <w:spacing w:line="276" w:lineRule="auto"/>
        <w:rPr>
          <w:rFonts w:asciiTheme="majorBidi" w:hAnsiTheme="majorBidi" w:cstheme="majorBidi"/>
          <w:sz w:val="26"/>
          <w:szCs w:val="26"/>
        </w:rPr>
      </w:pPr>
      <w:r w:rsidRPr="00D13868">
        <w:rPr>
          <w:rFonts w:asciiTheme="majorBidi" w:hAnsiTheme="majorBidi" w:cstheme="majorBidi"/>
          <w:sz w:val="26"/>
          <w:szCs w:val="26"/>
        </w:rPr>
        <w:t>University of Liverpool</w:t>
      </w:r>
    </w:p>
    <w:p w14:paraId="1292A8D5" w14:textId="77777777" w:rsidR="001C1EA3" w:rsidRPr="00D13868" w:rsidRDefault="001C1EA3" w:rsidP="001C1EA3">
      <w:pPr>
        <w:pStyle w:val="NoSpacing"/>
        <w:spacing w:line="276" w:lineRule="auto"/>
        <w:rPr>
          <w:rFonts w:asciiTheme="majorBidi" w:hAnsiTheme="majorBidi" w:cstheme="majorBidi"/>
          <w:sz w:val="26"/>
          <w:szCs w:val="26"/>
        </w:rPr>
      </w:pPr>
      <w:r w:rsidRPr="00D13868">
        <w:rPr>
          <w:rFonts w:asciiTheme="majorBidi" w:hAnsiTheme="majorBidi" w:cstheme="majorBidi"/>
          <w:sz w:val="26"/>
          <w:szCs w:val="26"/>
        </w:rPr>
        <w:t>Liverpool</w:t>
      </w:r>
    </w:p>
    <w:p w14:paraId="1F639C24" w14:textId="77777777" w:rsidR="001C1EA3" w:rsidRPr="00D13868" w:rsidRDefault="001C1EA3" w:rsidP="001C1EA3">
      <w:pPr>
        <w:pStyle w:val="NoSpacing"/>
        <w:spacing w:line="276" w:lineRule="auto"/>
        <w:rPr>
          <w:rFonts w:asciiTheme="majorBidi" w:hAnsiTheme="majorBidi" w:cstheme="majorBidi"/>
          <w:sz w:val="26"/>
          <w:szCs w:val="26"/>
        </w:rPr>
      </w:pPr>
      <w:r w:rsidRPr="00D13868">
        <w:rPr>
          <w:rFonts w:asciiTheme="majorBidi" w:hAnsiTheme="majorBidi" w:cstheme="majorBidi"/>
          <w:sz w:val="26"/>
          <w:szCs w:val="26"/>
        </w:rPr>
        <w:t xml:space="preserve">L69 3BX, UK </w:t>
      </w:r>
    </w:p>
    <w:p w14:paraId="4B69E3B9" w14:textId="77777777" w:rsidR="001C1EA3" w:rsidRPr="00D13868" w:rsidRDefault="001C1EA3" w:rsidP="001C1EA3">
      <w:pPr>
        <w:pStyle w:val="NoSpacing"/>
        <w:spacing w:line="276" w:lineRule="auto"/>
        <w:rPr>
          <w:rFonts w:asciiTheme="majorBidi" w:hAnsiTheme="majorBidi" w:cstheme="majorBidi"/>
          <w:sz w:val="26"/>
          <w:szCs w:val="26"/>
        </w:rPr>
      </w:pPr>
      <w:r w:rsidRPr="00D13868">
        <w:rPr>
          <w:rFonts w:asciiTheme="majorBidi" w:hAnsiTheme="majorBidi" w:cstheme="majorBidi"/>
          <w:sz w:val="26"/>
          <w:szCs w:val="26"/>
        </w:rPr>
        <w:t>Tel: +44 (0)151 795 5996</w:t>
      </w:r>
    </w:p>
    <w:p w14:paraId="38521776" w14:textId="029D505E" w:rsidR="001C1EA3" w:rsidRPr="00D13868" w:rsidRDefault="001C1EA3" w:rsidP="001C1EA3">
      <w:pPr>
        <w:pStyle w:val="NoSpacing"/>
        <w:spacing w:line="276" w:lineRule="auto"/>
        <w:rPr>
          <w:rStyle w:val="Hyperlink"/>
          <w:rFonts w:asciiTheme="majorBidi" w:hAnsiTheme="majorBidi" w:cstheme="majorBidi"/>
          <w:sz w:val="26"/>
          <w:szCs w:val="26"/>
        </w:rPr>
      </w:pPr>
      <w:r w:rsidRPr="00D13868">
        <w:rPr>
          <w:rFonts w:asciiTheme="majorBidi" w:hAnsiTheme="majorBidi" w:cstheme="majorBidi"/>
          <w:sz w:val="26"/>
          <w:szCs w:val="26"/>
        </w:rPr>
        <w:t xml:space="preserve">Email: </w:t>
      </w:r>
      <w:hyperlink r:id="rId9" w:history="1">
        <w:r w:rsidRPr="00D13868">
          <w:rPr>
            <w:rStyle w:val="Hyperlink"/>
            <w:rFonts w:asciiTheme="majorBidi" w:hAnsiTheme="majorBidi" w:cstheme="majorBidi"/>
            <w:sz w:val="26"/>
            <w:szCs w:val="26"/>
          </w:rPr>
          <w:t>a.islim@liv.ac.uk</w:t>
        </w:r>
      </w:hyperlink>
      <w:bookmarkEnd w:id="2"/>
    </w:p>
    <w:p w14:paraId="6820D8DF" w14:textId="0703D1D0" w:rsidR="001C1EA3" w:rsidRPr="00D13868" w:rsidRDefault="001C1EA3" w:rsidP="001C1EA3">
      <w:pPr>
        <w:pStyle w:val="NoSpacing"/>
        <w:spacing w:line="276" w:lineRule="auto"/>
        <w:rPr>
          <w:rStyle w:val="Hyperlink"/>
          <w:rFonts w:asciiTheme="majorBidi" w:hAnsiTheme="majorBidi" w:cstheme="majorBidi"/>
          <w:sz w:val="26"/>
          <w:szCs w:val="26"/>
        </w:rPr>
      </w:pPr>
    </w:p>
    <w:p w14:paraId="3894D8DA" w14:textId="11EED903" w:rsidR="001C1EA3" w:rsidRPr="00D13868" w:rsidRDefault="001C1EA3" w:rsidP="001C1EA3">
      <w:pPr>
        <w:pStyle w:val="NoSpacing"/>
        <w:spacing w:line="276" w:lineRule="auto"/>
        <w:rPr>
          <w:rStyle w:val="Hyperlink"/>
          <w:rFonts w:asciiTheme="majorBidi" w:hAnsiTheme="majorBidi" w:cstheme="majorBidi"/>
          <w:b/>
          <w:color w:val="auto"/>
          <w:sz w:val="26"/>
          <w:szCs w:val="26"/>
          <w:u w:val="none"/>
        </w:rPr>
      </w:pPr>
      <w:r w:rsidRPr="00D13868">
        <w:rPr>
          <w:rStyle w:val="Hyperlink"/>
          <w:rFonts w:asciiTheme="majorBidi" w:hAnsiTheme="majorBidi" w:cstheme="majorBidi"/>
          <w:b/>
          <w:color w:val="auto"/>
          <w:sz w:val="26"/>
          <w:szCs w:val="26"/>
          <w:u w:val="none"/>
        </w:rPr>
        <w:t>Word count:</w:t>
      </w:r>
    </w:p>
    <w:p w14:paraId="1308071C" w14:textId="672E3058" w:rsidR="001C1EA3" w:rsidRPr="00D13868" w:rsidRDefault="001C1EA3" w:rsidP="001C1EA3">
      <w:pPr>
        <w:pStyle w:val="NoSpacing"/>
        <w:numPr>
          <w:ilvl w:val="0"/>
          <w:numId w:val="14"/>
        </w:numPr>
        <w:spacing w:line="276" w:lineRule="auto"/>
        <w:rPr>
          <w:rStyle w:val="Hyperlink"/>
          <w:rFonts w:asciiTheme="majorBidi" w:hAnsiTheme="majorBidi" w:cstheme="majorBidi"/>
          <w:color w:val="auto"/>
          <w:sz w:val="26"/>
          <w:szCs w:val="26"/>
          <w:u w:val="none"/>
        </w:rPr>
      </w:pPr>
      <w:r w:rsidRPr="00D13868">
        <w:rPr>
          <w:rStyle w:val="Hyperlink"/>
          <w:rFonts w:asciiTheme="majorBidi" w:hAnsiTheme="majorBidi" w:cstheme="majorBidi"/>
          <w:color w:val="auto"/>
          <w:sz w:val="26"/>
          <w:szCs w:val="26"/>
          <w:u w:val="none"/>
        </w:rPr>
        <w:t>Abstract: 250</w:t>
      </w:r>
    </w:p>
    <w:p w14:paraId="04BA4D46" w14:textId="071E58F8" w:rsidR="001C1EA3" w:rsidRPr="00D13868" w:rsidRDefault="001C1EA3" w:rsidP="001C1EA3">
      <w:pPr>
        <w:pStyle w:val="NoSpacing"/>
        <w:numPr>
          <w:ilvl w:val="0"/>
          <w:numId w:val="14"/>
        </w:numPr>
        <w:spacing w:line="276" w:lineRule="auto"/>
        <w:rPr>
          <w:rStyle w:val="Hyperlink"/>
          <w:rFonts w:asciiTheme="majorBidi" w:hAnsiTheme="majorBidi" w:cstheme="majorBidi"/>
          <w:color w:val="auto"/>
          <w:sz w:val="26"/>
          <w:szCs w:val="26"/>
          <w:u w:val="none"/>
        </w:rPr>
      </w:pPr>
      <w:r w:rsidRPr="00D13868">
        <w:rPr>
          <w:rStyle w:val="Hyperlink"/>
          <w:rFonts w:asciiTheme="majorBidi" w:hAnsiTheme="majorBidi" w:cstheme="majorBidi"/>
          <w:color w:val="auto"/>
          <w:sz w:val="26"/>
          <w:szCs w:val="26"/>
          <w:u w:val="none"/>
        </w:rPr>
        <w:t>Text (excluding abstract, references, tables and figures):</w:t>
      </w:r>
      <w:r w:rsidR="004B1830" w:rsidRPr="00D13868">
        <w:rPr>
          <w:rStyle w:val="Hyperlink"/>
          <w:rFonts w:asciiTheme="majorBidi" w:hAnsiTheme="majorBidi" w:cstheme="majorBidi"/>
          <w:color w:val="auto"/>
          <w:sz w:val="26"/>
          <w:szCs w:val="26"/>
          <w:u w:val="none"/>
        </w:rPr>
        <w:t xml:space="preserve"> </w:t>
      </w:r>
      <w:r w:rsidR="008D11A8" w:rsidRPr="00D13868">
        <w:rPr>
          <w:rStyle w:val="Hyperlink"/>
          <w:rFonts w:asciiTheme="majorBidi" w:hAnsiTheme="majorBidi" w:cstheme="majorBidi"/>
          <w:color w:val="auto"/>
          <w:sz w:val="26"/>
          <w:szCs w:val="26"/>
          <w:u w:val="none"/>
        </w:rPr>
        <w:t>2998</w:t>
      </w:r>
      <w:r w:rsidR="00E35F48" w:rsidRPr="00D13868">
        <w:rPr>
          <w:rStyle w:val="Hyperlink"/>
          <w:rFonts w:asciiTheme="majorBidi" w:hAnsiTheme="majorBidi" w:cstheme="majorBidi"/>
          <w:color w:val="auto"/>
          <w:sz w:val="26"/>
          <w:szCs w:val="26"/>
          <w:u w:val="none"/>
        </w:rPr>
        <w:t xml:space="preserve"> </w:t>
      </w:r>
      <w:r w:rsidRPr="00D13868">
        <w:rPr>
          <w:rStyle w:val="Hyperlink"/>
          <w:rFonts w:asciiTheme="majorBidi" w:hAnsiTheme="majorBidi" w:cstheme="majorBidi"/>
          <w:color w:val="auto"/>
          <w:sz w:val="26"/>
          <w:szCs w:val="26"/>
          <w:u w:val="none"/>
        </w:rPr>
        <w:t xml:space="preserve"> </w:t>
      </w:r>
    </w:p>
    <w:p w14:paraId="313A2E13" w14:textId="77777777" w:rsidR="00117CC4" w:rsidRPr="00D13868" w:rsidRDefault="00117CC4" w:rsidP="001C1EA3">
      <w:pPr>
        <w:rPr>
          <w:rFonts w:asciiTheme="majorBidi" w:hAnsiTheme="majorBidi" w:cstheme="majorBidi"/>
          <w:sz w:val="24"/>
          <w:szCs w:val="24"/>
        </w:rPr>
      </w:pPr>
    </w:p>
    <w:p w14:paraId="43F6F7CC" w14:textId="20D6672B" w:rsidR="00117CC4" w:rsidRPr="00D13868" w:rsidRDefault="00DE2C2E" w:rsidP="003271CF">
      <w:pPr>
        <w:pStyle w:val="Heading1"/>
        <w:spacing w:line="360" w:lineRule="auto"/>
        <w:jc w:val="both"/>
      </w:pPr>
      <w:r w:rsidRPr="00D13868">
        <w:rPr>
          <w:rFonts w:cs="Times New Roman"/>
        </w:rPr>
        <w:lastRenderedPageBreak/>
        <w:t xml:space="preserve">Abstract </w:t>
      </w:r>
    </w:p>
    <w:p w14:paraId="1DD17818" w14:textId="6EA335AD" w:rsidR="006A389B" w:rsidRPr="00D13868" w:rsidRDefault="00C24F41" w:rsidP="00E31294">
      <w:pPr>
        <w:pStyle w:val="Heading2"/>
        <w:spacing w:before="0" w:line="360" w:lineRule="auto"/>
        <w:jc w:val="both"/>
        <w:rPr>
          <w:rFonts w:ascii="Times New Roman" w:hAnsi="Times New Roman" w:cs="Times New Roman"/>
          <w:color w:val="auto"/>
          <w:u w:val="single"/>
        </w:rPr>
      </w:pPr>
      <w:r w:rsidRPr="00D13868">
        <w:rPr>
          <w:rFonts w:ascii="Times New Roman" w:hAnsi="Times New Roman" w:cs="Times New Roman"/>
          <w:color w:val="auto"/>
          <w:u w:val="single"/>
        </w:rPr>
        <w:t>Background</w:t>
      </w:r>
    </w:p>
    <w:p w14:paraId="63A99948" w14:textId="5C40AAC5" w:rsidR="00FB4460" w:rsidRPr="00D13868" w:rsidRDefault="00DD1712">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Incidental </w:t>
      </w:r>
      <w:r w:rsidR="00023F20" w:rsidRPr="00D13868">
        <w:rPr>
          <w:rFonts w:asciiTheme="majorBidi" w:hAnsiTheme="majorBidi" w:cstheme="majorBidi"/>
          <w:sz w:val="24"/>
          <w:szCs w:val="24"/>
        </w:rPr>
        <w:t>discovery accounts for 30% of newly-diagnosed intracranial meningiomas</w:t>
      </w:r>
      <w:r w:rsidR="00203E61" w:rsidRPr="00D13868">
        <w:rPr>
          <w:rFonts w:asciiTheme="majorBidi" w:hAnsiTheme="majorBidi" w:cstheme="majorBidi"/>
          <w:sz w:val="24"/>
          <w:szCs w:val="24"/>
        </w:rPr>
        <w:t xml:space="preserve">. There is </w:t>
      </w:r>
      <w:r w:rsidR="00023F20" w:rsidRPr="00D13868">
        <w:rPr>
          <w:rFonts w:asciiTheme="majorBidi" w:hAnsiTheme="majorBidi" w:cstheme="majorBidi"/>
          <w:sz w:val="24"/>
          <w:szCs w:val="24"/>
        </w:rPr>
        <w:t>no consensus on the</w:t>
      </w:r>
      <w:r w:rsidR="00B93224" w:rsidRPr="00D13868">
        <w:rPr>
          <w:rFonts w:asciiTheme="majorBidi" w:hAnsiTheme="majorBidi" w:cstheme="majorBidi"/>
          <w:sz w:val="24"/>
          <w:szCs w:val="24"/>
        </w:rPr>
        <w:t>ir</w:t>
      </w:r>
      <w:r w:rsidR="00C24F41" w:rsidRPr="00D13868">
        <w:rPr>
          <w:rFonts w:asciiTheme="majorBidi" w:hAnsiTheme="majorBidi" w:cstheme="majorBidi"/>
          <w:sz w:val="24"/>
          <w:szCs w:val="24"/>
        </w:rPr>
        <w:t xml:space="preserve"> optimal management. This review aimed to</w:t>
      </w:r>
      <w:r w:rsidR="00FB4460" w:rsidRPr="00D13868">
        <w:rPr>
          <w:rFonts w:asciiTheme="majorBidi" w:hAnsiTheme="majorBidi" w:cstheme="majorBidi"/>
          <w:sz w:val="24"/>
          <w:szCs w:val="24"/>
        </w:rPr>
        <w:t xml:space="preserve"> evaluate the outcomes of different management strategies for these tumors.</w:t>
      </w:r>
    </w:p>
    <w:p w14:paraId="1B5FBF01" w14:textId="477BC45C" w:rsidR="00674771" w:rsidRPr="00D13868" w:rsidRDefault="00674771">
      <w:pPr>
        <w:pStyle w:val="Heading2"/>
        <w:spacing w:before="0" w:line="360" w:lineRule="auto"/>
        <w:jc w:val="both"/>
        <w:rPr>
          <w:rFonts w:ascii="Times New Roman" w:hAnsi="Times New Roman" w:cs="Times New Roman"/>
          <w:color w:val="auto"/>
          <w:u w:val="single"/>
        </w:rPr>
      </w:pPr>
      <w:r w:rsidRPr="00D13868">
        <w:rPr>
          <w:rFonts w:ascii="Times New Roman" w:hAnsi="Times New Roman" w:cs="Times New Roman"/>
          <w:color w:val="auto"/>
          <w:u w:val="single"/>
        </w:rPr>
        <w:t>Methods</w:t>
      </w:r>
    </w:p>
    <w:p w14:paraId="0754A93D" w14:textId="6119B5C3" w:rsidR="00674771" w:rsidRPr="00D13868" w:rsidRDefault="00FB4460">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Using </w:t>
      </w:r>
      <w:r w:rsidR="003B2173" w:rsidRPr="00D13868">
        <w:rPr>
          <w:rFonts w:asciiTheme="majorBidi" w:hAnsiTheme="majorBidi" w:cstheme="majorBidi"/>
          <w:sz w:val="24"/>
          <w:szCs w:val="24"/>
        </w:rPr>
        <w:t>established systematic review</w:t>
      </w:r>
      <w:r w:rsidRPr="00D13868">
        <w:rPr>
          <w:rFonts w:asciiTheme="majorBidi" w:hAnsiTheme="majorBidi" w:cstheme="majorBidi"/>
          <w:sz w:val="24"/>
          <w:szCs w:val="24"/>
        </w:rPr>
        <w:t xml:space="preserve"> methods, </w:t>
      </w:r>
      <w:r w:rsidR="005E5BEE" w:rsidRPr="00D13868">
        <w:rPr>
          <w:rFonts w:asciiTheme="majorBidi" w:hAnsiTheme="majorBidi" w:cstheme="majorBidi"/>
          <w:sz w:val="24"/>
          <w:szCs w:val="24"/>
        </w:rPr>
        <w:t>six</w:t>
      </w:r>
      <w:r w:rsidRPr="00D13868">
        <w:rPr>
          <w:rFonts w:asciiTheme="majorBidi" w:hAnsiTheme="majorBidi" w:cstheme="majorBidi"/>
          <w:sz w:val="24"/>
          <w:szCs w:val="24"/>
        </w:rPr>
        <w:t xml:space="preserve"> databases wer</w:t>
      </w:r>
      <w:r w:rsidR="00682277" w:rsidRPr="00D13868">
        <w:rPr>
          <w:rFonts w:asciiTheme="majorBidi" w:hAnsiTheme="majorBidi" w:cstheme="majorBidi"/>
          <w:sz w:val="24"/>
          <w:szCs w:val="24"/>
        </w:rPr>
        <w:t xml:space="preserve">e scanned up to September 2017. </w:t>
      </w:r>
      <w:r w:rsidR="00DD473B" w:rsidRPr="00D13868">
        <w:rPr>
          <w:rFonts w:asciiTheme="majorBidi" w:hAnsiTheme="majorBidi" w:cstheme="majorBidi"/>
          <w:sz w:val="24"/>
          <w:szCs w:val="24"/>
        </w:rPr>
        <w:t xml:space="preserve">Pooled event </w:t>
      </w:r>
      <w:r w:rsidR="000B7C02" w:rsidRPr="00D13868">
        <w:rPr>
          <w:rFonts w:asciiTheme="majorBidi" w:hAnsiTheme="majorBidi" w:cstheme="majorBidi"/>
          <w:sz w:val="24"/>
          <w:szCs w:val="24"/>
        </w:rPr>
        <w:t xml:space="preserve">proportions </w:t>
      </w:r>
      <w:r w:rsidR="00DD473B" w:rsidRPr="00D13868">
        <w:rPr>
          <w:rFonts w:asciiTheme="majorBidi" w:hAnsiTheme="majorBidi" w:cstheme="majorBidi"/>
          <w:sz w:val="24"/>
          <w:szCs w:val="24"/>
        </w:rPr>
        <w:t xml:space="preserve">were </w:t>
      </w:r>
      <w:r w:rsidR="000B7C02" w:rsidRPr="00D13868">
        <w:rPr>
          <w:rFonts w:asciiTheme="majorBidi" w:hAnsiTheme="majorBidi" w:cstheme="majorBidi"/>
          <w:sz w:val="24"/>
          <w:szCs w:val="24"/>
        </w:rPr>
        <w:t>estimated</w:t>
      </w:r>
      <w:r w:rsidR="00DD473B" w:rsidRPr="00D13868">
        <w:rPr>
          <w:rFonts w:asciiTheme="majorBidi" w:hAnsiTheme="majorBidi" w:cstheme="majorBidi"/>
          <w:sz w:val="24"/>
          <w:szCs w:val="24"/>
        </w:rPr>
        <w:t xml:space="preserve"> </w:t>
      </w:r>
      <w:r w:rsidR="00FE5DB5" w:rsidRPr="00D13868">
        <w:rPr>
          <w:rFonts w:asciiTheme="majorBidi" w:hAnsiTheme="majorBidi" w:cstheme="majorBidi"/>
          <w:sz w:val="24"/>
          <w:szCs w:val="24"/>
        </w:rPr>
        <w:t xml:space="preserve">using a </w:t>
      </w:r>
      <w:r w:rsidR="00DD473B" w:rsidRPr="00D13868">
        <w:rPr>
          <w:rFonts w:asciiTheme="majorBidi" w:hAnsiTheme="majorBidi" w:cstheme="majorBidi"/>
          <w:sz w:val="24"/>
          <w:szCs w:val="24"/>
        </w:rPr>
        <w:t xml:space="preserve">random effects </w:t>
      </w:r>
      <w:r w:rsidR="000B7C02" w:rsidRPr="00D13868">
        <w:rPr>
          <w:rFonts w:asciiTheme="majorBidi" w:hAnsiTheme="majorBidi" w:cstheme="majorBidi"/>
          <w:sz w:val="24"/>
          <w:szCs w:val="24"/>
        </w:rPr>
        <w:t>model</w:t>
      </w:r>
      <w:r w:rsidR="00DD473B" w:rsidRPr="00D13868">
        <w:rPr>
          <w:rFonts w:asciiTheme="majorBidi" w:hAnsiTheme="majorBidi" w:cstheme="majorBidi"/>
          <w:sz w:val="24"/>
          <w:szCs w:val="24"/>
        </w:rPr>
        <w:t xml:space="preserve">. </w:t>
      </w:r>
      <w:r w:rsidR="00B02829" w:rsidRPr="00D13868">
        <w:rPr>
          <w:rFonts w:asciiTheme="majorBidi" w:hAnsiTheme="majorBidi" w:cstheme="majorBidi"/>
          <w:sz w:val="24"/>
          <w:szCs w:val="24"/>
        </w:rPr>
        <w:t>Meta-regression of prognostic factors was performed using individual patient data.</w:t>
      </w:r>
      <w:r w:rsidR="00674771" w:rsidRPr="00D13868">
        <w:rPr>
          <w:rFonts w:asciiTheme="majorBidi" w:hAnsiTheme="majorBidi" w:cstheme="majorBidi"/>
          <w:sz w:val="24"/>
          <w:szCs w:val="24"/>
        </w:rPr>
        <w:t xml:space="preserve"> </w:t>
      </w:r>
    </w:p>
    <w:p w14:paraId="55ED2C13" w14:textId="02EB5785" w:rsidR="00674771" w:rsidRPr="00D13868" w:rsidRDefault="00674771">
      <w:pPr>
        <w:pStyle w:val="Heading2"/>
        <w:spacing w:before="0" w:line="360" w:lineRule="auto"/>
        <w:jc w:val="both"/>
        <w:rPr>
          <w:rFonts w:ascii="Times New Roman" w:hAnsi="Times New Roman" w:cs="Times New Roman"/>
          <w:color w:val="auto"/>
          <w:u w:val="single"/>
        </w:rPr>
      </w:pPr>
      <w:r w:rsidRPr="00D13868">
        <w:rPr>
          <w:rFonts w:ascii="Times New Roman" w:hAnsi="Times New Roman" w:cs="Times New Roman"/>
          <w:color w:val="auto"/>
          <w:u w:val="single"/>
        </w:rPr>
        <w:t>Results</w:t>
      </w:r>
    </w:p>
    <w:p w14:paraId="2CB11605" w14:textId="487A6694" w:rsidR="00674771" w:rsidRPr="00D13868" w:rsidRDefault="003B2173">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Twenty studies</w:t>
      </w:r>
      <w:r w:rsidR="00674771" w:rsidRPr="00D13868">
        <w:rPr>
          <w:rFonts w:asciiTheme="majorBidi" w:hAnsiTheme="majorBidi" w:cstheme="majorBidi"/>
          <w:sz w:val="24"/>
          <w:szCs w:val="24"/>
        </w:rPr>
        <w:t xml:space="preserve"> (</w:t>
      </w:r>
      <w:r w:rsidRPr="00D13868">
        <w:rPr>
          <w:rFonts w:asciiTheme="majorBidi" w:hAnsiTheme="majorBidi" w:cstheme="majorBidi"/>
          <w:sz w:val="24"/>
          <w:szCs w:val="24"/>
        </w:rPr>
        <w:t>2130</w:t>
      </w:r>
      <w:r w:rsidR="00674771" w:rsidRPr="00D13868">
        <w:rPr>
          <w:rFonts w:asciiTheme="majorBidi" w:hAnsiTheme="majorBidi" w:cstheme="majorBidi"/>
          <w:sz w:val="24"/>
          <w:szCs w:val="24"/>
        </w:rPr>
        <w:t xml:space="preserve"> patients) were included. Initial management </w:t>
      </w:r>
      <w:r w:rsidR="00B02829" w:rsidRPr="00D13868">
        <w:rPr>
          <w:rFonts w:asciiTheme="majorBidi" w:hAnsiTheme="majorBidi" w:cstheme="majorBidi"/>
          <w:sz w:val="24"/>
          <w:szCs w:val="24"/>
        </w:rPr>
        <w:t xml:space="preserve">strategies at diagnosis were: </w:t>
      </w:r>
      <w:r w:rsidR="00674771" w:rsidRPr="00D13868">
        <w:rPr>
          <w:rFonts w:asciiTheme="majorBidi" w:hAnsiTheme="majorBidi" w:cstheme="majorBidi"/>
          <w:sz w:val="24"/>
          <w:szCs w:val="24"/>
        </w:rPr>
        <w:t>surgery</w:t>
      </w:r>
      <w:r w:rsidR="00B02829" w:rsidRPr="00D13868">
        <w:rPr>
          <w:rFonts w:asciiTheme="majorBidi" w:hAnsiTheme="majorBidi" w:cstheme="majorBidi"/>
          <w:sz w:val="24"/>
          <w:szCs w:val="24"/>
        </w:rPr>
        <w:t xml:space="preserve"> (27</w:t>
      </w:r>
      <w:r w:rsidR="0078662D" w:rsidRPr="00D13868">
        <w:rPr>
          <w:rFonts w:asciiTheme="majorBidi" w:hAnsiTheme="majorBidi" w:cstheme="majorBidi"/>
          <w:sz w:val="24"/>
          <w:szCs w:val="24"/>
        </w:rPr>
        <w:t>.3</w:t>
      </w:r>
      <w:r w:rsidR="00B02829" w:rsidRPr="00D13868">
        <w:rPr>
          <w:rFonts w:asciiTheme="majorBidi" w:hAnsiTheme="majorBidi" w:cstheme="majorBidi"/>
          <w:sz w:val="24"/>
          <w:szCs w:val="24"/>
        </w:rPr>
        <w:t>%)</w:t>
      </w:r>
      <w:r w:rsidR="00674771" w:rsidRPr="00D13868">
        <w:rPr>
          <w:rFonts w:asciiTheme="majorBidi" w:hAnsiTheme="majorBidi" w:cstheme="majorBidi"/>
          <w:sz w:val="24"/>
          <w:szCs w:val="24"/>
        </w:rPr>
        <w:t xml:space="preserve">, </w:t>
      </w:r>
      <w:r w:rsidR="003B0009" w:rsidRPr="00D13868">
        <w:rPr>
          <w:rFonts w:asciiTheme="majorBidi" w:hAnsiTheme="majorBidi" w:cstheme="majorBidi"/>
          <w:sz w:val="24"/>
          <w:szCs w:val="24"/>
        </w:rPr>
        <w:t xml:space="preserve">stereotactic </w:t>
      </w:r>
      <w:r w:rsidR="00082B6D" w:rsidRPr="00D13868">
        <w:rPr>
          <w:rFonts w:asciiTheme="majorBidi" w:hAnsiTheme="majorBidi" w:cstheme="majorBidi"/>
          <w:sz w:val="24"/>
          <w:szCs w:val="24"/>
        </w:rPr>
        <w:t>radiosurgery</w:t>
      </w:r>
      <w:r w:rsidR="00B02829" w:rsidRPr="00D13868">
        <w:rPr>
          <w:rFonts w:asciiTheme="majorBidi" w:hAnsiTheme="majorBidi" w:cstheme="majorBidi"/>
          <w:sz w:val="24"/>
          <w:szCs w:val="24"/>
        </w:rPr>
        <w:t xml:space="preserve"> (22</w:t>
      </w:r>
      <w:r w:rsidR="0078662D" w:rsidRPr="00D13868">
        <w:rPr>
          <w:rFonts w:asciiTheme="majorBidi" w:hAnsiTheme="majorBidi" w:cstheme="majorBidi"/>
          <w:sz w:val="24"/>
          <w:szCs w:val="24"/>
        </w:rPr>
        <w:t>.0</w:t>
      </w:r>
      <w:r w:rsidR="00B02829" w:rsidRPr="00D13868">
        <w:rPr>
          <w:rFonts w:asciiTheme="majorBidi" w:hAnsiTheme="majorBidi" w:cstheme="majorBidi"/>
          <w:sz w:val="24"/>
          <w:szCs w:val="24"/>
        </w:rPr>
        <w:t>%)</w:t>
      </w:r>
      <w:r w:rsidR="00082B6D" w:rsidRPr="00D13868">
        <w:rPr>
          <w:rFonts w:asciiTheme="majorBidi" w:hAnsiTheme="majorBidi" w:cstheme="majorBidi"/>
          <w:sz w:val="24"/>
          <w:szCs w:val="24"/>
        </w:rPr>
        <w:t xml:space="preserve"> and</w:t>
      </w:r>
      <w:r w:rsidR="00F51812" w:rsidRPr="00D13868">
        <w:rPr>
          <w:rFonts w:asciiTheme="majorBidi" w:hAnsiTheme="majorBidi" w:cstheme="majorBidi"/>
          <w:sz w:val="24"/>
          <w:szCs w:val="24"/>
        </w:rPr>
        <w:t xml:space="preserve"> active</w:t>
      </w:r>
      <w:r w:rsidR="005975C2" w:rsidRPr="00D13868">
        <w:rPr>
          <w:rFonts w:asciiTheme="majorBidi" w:hAnsiTheme="majorBidi" w:cstheme="majorBidi"/>
          <w:sz w:val="24"/>
          <w:szCs w:val="24"/>
        </w:rPr>
        <w:t xml:space="preserve"> </w:t>
      </w:r>
      <w:r w:rsidR="00023F20" w:rsidRPr="00D13868">
        <w:rPr>
          <w:rFonts w:asciiTheme="majorBidi" w:hAnsiTheme="majorBidi" w:cstheme="majorBidi"/>
          <w:sz w:val="24"/>
          <w:szCs w:val="24"/>
        </w:rPr>
        <w:t>monitoring</w:t>
      </w:r>
      <w:r w:rsidR="00B02829" w:rsidRPr="00D13868">
        <w:rPr>
          <w:rFonts w:asciiTheme="majorBidi" w:hAnsiTheme="majorBidi" w:cstheme="majorBidi"/>
          <w:sz w:val="24"/>
          <w:szCs w:val="24"/>
        </w:rPr>
        <w:t xml:space="preserve"> (5</w:t>
      </w:r>
      <w:r w:rsidR="0078662D" w:rsidRPr="00D13868">
        <w:rPr>
          <w:rFonts w:asciiTheme="majorBidi" w:hAnsiTheme="majorBidi" w:cstheme="majorBidi"/>
          <w:sz w:val="24"/>
          <w:szCs w:val="24"/>
        </w:rPr>
        <w:t>0.7</w:t>
      </w:r>
      <w:r w:rsidR="00B02829" w:rsidRPr="00D13868">
        <w:rPr>
          <w:rFonts w:asciiTheme="majorBidi" w:hAnsiTheme="majorBidi" w:cstheme="majorBidi"/>
          <w:sz w:val="24"/>
          <w:szCs w:val="24"/>
        </w:rPr>
        <w:t>%)</w:t>
      </w:r>
      <w:r w:rsidR="00674771" w:rsidRPr="00D13868">
        <w:rPr>
          <w:rFonts w:asciiTheme="majorBidi" w:hAnsiTheme="majorBidi" w:cstheme="majorBidi"/>
          <w:sz w:val="24"/>
          <w:szCs w:val="24"/>
        </w:rPr>
        <w:t xml:space="preserve"> with a </w:t>
      </w:r>
      <w:r w:rsidR="00AB5667" w:rsidRPr="00D13868">
        <w:rPr>
          <w:rFonts w:asciiTheme="majorBidi" w:hAnsiTheme="majorBidi" w:cstheme="majorBidi"/>
          <w:sz w:val="24"/>
          <w:szCs w:val="24"/>
        </w:rPr>
        <w:t xml:space="preserve">weighted </w:t>
      </w:r>
      <w:r w:rsidR="00674771" w:rsidRPr="00D13868">
        <w:rPr>
          <w:rFonts w:asciiTheme="majorBidi" w:hAnsiTheme="majorBidi" w:cstheme="majorBidi"/>
          <w:sz w:val="24"/>
          <w:szCs w:val="24"/>
        </w:rPr>
        <w:t>mean follow-up</w:t>
      </w:r>
      <w:r w:rsidR="006C67A7" w:rsidRPr="00D13868">
        <w:rPr>
          <w:rFonts w:asciiTheme="majorBidi" w:hAnsiTheme="majorBidi" w:cstheme="majorBidi"/>
          <w:sz w:val="24"/>
          <w:szCs w:val="24"/>
        </w:rPr>
        <w:t xml:space="preserve"> </w:t>
      </w:r>
      <w:r w:rsidR="00674771" w:rsidRPr="00D13868">
        <w:rPr>
          <w:rFonts w:asciiTheme="majorBidi" w:hAnsiTheme="majorBidi" w:cstheme="majorBidi"/>
          <w:sz w:val="24"/>
          <w:szCs w:val="24"/>
        </w:rPr>
        <w:t>of 49.5 months (SD=29.3).</w:t>
      </w:r>
      <w:r w:rsidR="00F33E80" w:rsidRPr="00D13868">
        <w:rPr>
          <w:rFonts w:asciiTheme="majorBidi" w:hAnsiTheme="majorBidi" w:cstheme="majorBidi"/>
          <w:sz w:val="24"/>
          <w:szCs w:val="24"/>
        </w:rPr>
        <w:t xml:space="preserve"> The definition of meningioma growth</w:t>
      </w:r>
      <w:r w:rsidR="00427F1B" w:rsidRPr="00D13868">
        <w:rPr>
          <w:rFonts w:asciiTheme="majorBidi" w:hAnsiTheme="majorBidi" w:cstheme="majorBidi"/>
          <w:sz w:val="24"/>
          <w:szCs w:val="24"/>
        </w:rPr>
        <w:t xml:space="preserve"> and </w:t>
      </w:r>
      <w:r w:rsidR="00451943" w:rsidRPr="00D13868">
        <w:rPr>
          <w:rFonts w:asciiTheme="majorBidi" w:hAnsiTheme="majorBidi" w:cstheme="majorBidi"/>
          <w:sz w:val="24"/>
          <w:szCs w:val="24"/>
        </w:rPr>
        <w:t xml:space="preserve">monitoring </w:t>
      </w:r>
      <w:r w:rsidR="00427F1B" w:rsidRPr="00D13868">
        <w:rPr>
          <w:rFonts w:asciiTheme="majorBidi" w:hAnsiTheme="majorBidi" w:cstheme="majorBidi"/>
          <w:sz w:val="24"/>
          <w:szCs w:val="24"/>
        </w:rPr>
        <w:t xml:space="preserve">regimens varied widely impeding relevant meta-analysis. </w:t>
      </w:r>
      <w:r w:rsidR="00451943" w:rsidRPr="00D13868">
        <w:rPr>
          <w:rFonts w:asciiTheme="majorBidi" w:hAnsiTheme="majorBidi" w:cstheme="majorBidi"/>
          <w:sz w:val="24"/>
          <w:szCs w:val="24"/>
        </w:rPr>
        <w:t xml:space="preserve">The pooled </w:t>
      </w:r>
      <w:r w:rsidR="0017731B" w:rsidRPr="00D13868">
        <w:rPr>
          <w:rFonts w:asciiTheme="majorBidi" w:hAnsiTheme="majorBidi" w:cstheme="majorBidi"/>
          <w:sz w:val="24"/>
          <w:szCs w:val="24"/>
        </w:rPr>
        <w:t>risk</w:t>
      </w:r>
      <w:r w:rsidR="00451943" w:rsidRPr="00D13868">
        <w:rPr>
          <w:rFonts w:asciiTheme="majorBidi" w:hAnsiTheme="majorBidi" w:cstheme="majorBidi"/>
          <w:sz w:val="24"/>
          <w:szCs w:val="24"/>
        </w:rPr>
        <w:t xml:space="preserve"> of symptom development </w:t>
      </w:r>
      <w:r w:rsidR="001349D1" w:rsidRPr="00D13868">
        <w:rPr>
          <w:rFonts w:asciiTheme="majorBidi" w:hAnsiTheme="majorBidi" w:cstheme="majorBidi"/>
          <w:sz w:val="24"/>
          <w:szCs w:val="24"/>
        </w:rPr>
        <w:t>in patients active</w:t>
      </w:r>
      <w:r w:rsidR="00C24F41" w:rsidRPr="00D13868">
        <w:rPr>
          <w:rFonts w:asciiTheme="majorBidi" w:hAnsiTheme="majorBidi" w:cstheme="majorBidi"/>
          <w:sz w:val="24"/>
          <w:szCs w:val="24"/>
        </w:rPr>
        <w:t xml:space="preserve">ly monitored </w:t>
      </w:r>
      <w:r w:rsidR="00451943" w:rsidRPr="00D13868">
        <w:rPr>
          <w:rFonts w:asciiTheme="majorBidi" w:hAnsiTheme="majorBidi" w:cstheme="majorBidi"/>
          <w:sz w:val="24"/>
          <w:szCs w:val="24"/>
        </w:rPr>
        <w:t>was 8.</w:t>
      </w:r>
      <w:r w:rsidR="00A22E6D" w:rsidRPr="00D13868">
        <w:rPr>
          <w:rFonts w:asciiTheme="majorBidi" w:hAnsiTheme="majorBidi" w:cstheme="majorBidi"/>
          <w:sz w:val="24"/>
          <w:szCs w:val="24"/>
        </w:rPr>
        <w:t>1</w:t>
      </w:r>
      <w:r w:rsidR="00451943" w:rsidRPr="00D13868">
        <w:rPr>
          <w:rFonts w:asciiTheme="majorBidi" w:hAnsiTheme="majorBidi" w:cstheme="majorBidi"/>
          <w:sz w:val="24"/>
          <w:szCs w:val="24"/>
        </w:rPr>
        <w:t>% (95%</w:t>
      </w:r>
      <w:r w:rsidR="00616C95" w:rsidRPr="00D13868">
        <w:rPr>
          <w:rFonts w:asciiTheme="majorBidi" w:hAnsiTheme="majorBidi" w:cstheme="majorBidi"/>
          <w:sz w:val="24"/>
          <w:szCs w:val="24"/>
        </w:rPr>
        <w:t xml:space="preserve"> CI </w:t>
      </w:r>
      <w:r w:rsidR="00451943" w:rsidRPr="00D13868">
        <w:rPr>
          <w:rFonts w:asciiTheme="majorBidi" w:hAnsiTheme="majorBidi" w:cstheme="majorBidi"/>
          <w:sz w:val="24"/>
          <w:szCs w:val="24"/>
        </w:rPr>
        <w:t>2.</w:t>
      </w:r>
      <w:r w:rsidR="000F4A5B" w:rsidRPr="00D13868">
        <w:rPr>
          <w:rFonts w:asciiTheme="majorBidi" w:hAnsiTheme="majorBidi" w:cstheme="majorBidi"/>
          <w:sz w:val="24"/>
          <w:szCs w:val="24"/>
        </w:rPr>
        <w:t>7</w:t>
      </w:r>
      <w:r w:rsidR="00451943" w:rsidRPr="00D13868">
        <w:rPr>
          <w:rFonts w:asciiTheme="majorBidi" w:hAnsiTheme="majorBidi" w:cstheme="majorBidi"/>
          <w:sz w:val="24"/>
          <w:szCs w:val="24"/>
        </w:rPr>
        <w:t>-16.1)</w:t>
      </w:r>
      <w:r w:rsidR="00F33E80" w:rsidRPr="00D13868">
        <w:rPr>
          <w:rFonts w:asciiTheme="majorBidi" w:hAnsiTheme="majorBidi" w:cstheme="majorBidi"/>
          <w:sz w:val="24"/>
          <w:szCs w:val="24"/>
        </w:rPr>
        <w:t>. A</w:t>
      </w:r>
      <w:r w:rsidR="00D90822" w:rsidRPr="00D13868">
        <w:rPr>
          <w:rFonts w:asciiTheme="majorBidi" w:hAnsiTheme="majorBidi" w:cstheme="majorBidi"/>
          <w:sz w:val="24"/>
          <w:szCs w:val="24"/>
        </w:rPr>
        <w:t>ssociated f</w:t>
      </w:r>
      <w:r w:rsidR="00427F1B" w:rsidRPr="00D13868">
        <w:rPr>
          <w:rFonts w:asciiTheme="majorBidi" w:hAnsiTheme="majorBidi" w:cstheme="majorBidi"/>
          <w:sz w:val="24"/>
          <w:szCs w:val="24"/>
        </w:rPr>
        <w:t xml:space="preserve">actors </w:t>
      </w:r>
      <w:r w:rsidR="00D90822" w:rsidRPr="00D13868">
        <w:rPr>
          <w:rFonts w:asciiTheme="majorBidi" w:hAnsiTheme="majorBidi" w:cstheme="majorBidi"/>
          <w:sz w:val="24"/>
          <w:szCs w:val="24"/>
        </w:rPr>
        <w:t xml:space="preserve">were </w:t>
      </w:r>
      <w:r w:rsidR="00427F1B" w:rsidRPr="00D13868">
        <w:rPr>
          <w:rFonts w:asciiTheme="majorBidi" w:hAnsiTheme="majorBidi" w:cstheme="majorBidi"/>
          <w:sz w:val="24"/>
          <w:szCs w:val="24"/>
        </w:rPr>
        <w:t>peritumoral edema (OR 8.72 [95% CI 0.35-14.9</w:t>
      </w:r>
      <w:r w:rsidR="00722A27" w:rsidRPr="00D13868">
        <w:rPr>
          <w:rFonts w:asciiTheme="majorBidi" w:hAnsiTheme="majorBidi" w:cstheme="majorBidi"/>
          <w:sz w:val="24"/>
          <w:szCs w:val="24"/>
        </w:rPr>
        <w:t>0</w:t>
      </w:r>
      <w:r w:rsidR="00427F1B" w:rsidRPr="00D13868">
        <w:rPr>
          <w:rFonts w:asciiTheme="majorBidi" w:hAnsiTheme="majorBidi" w:cstheme="majorBidi"/>
          <w:sz w:val="24"/>
          <w:szCs w:val="24"/>
        </w:rPr>
        <w:t>]) and meningioma diameter ≥3</w:t>
      </w:r>
      <w:r w:rsidR="00793BED" w:rsidRPr="00D13868">
        <w:rPr>
          <w:rFonts w:asciiTheme="majorBidi" w:hAnsiTheme="majorBidi" w:cstheme="majorBidi"/>
          <w:sz w:val="24"/>
          <w:szCs w:val="24"/>
        </w:rPr>
        <w:t xml:space="preserve"> </w:t>
      </w:r>
      <w:r w:rsidR="00427F1B" w:rsidRPr="00D13868">
        <w:rPr>
          <w:rFonts w:asciiTheme="majorBidi" w:hAnsiTheme="majorBidi" w:cstheme="majorBidi"/>
          <w:sz w:val="24"/>
          <w:szCs w:val="24"/>
        </w:rPr>
        <w:t>cm (OR 34.9</w:t>
      </w:r>
      <w:r w:rsidR="00722A27" w:rsidRPr="00D13868">
        <w:rPr>
          <w:rFonts w:asciiTheme="majorBidi" w:hAnsiTheme="majorBidi" w:cstheme="majorBidi"/>
          <w:sz w:val="24"/>
          <w:szCs w:val="24"/>
        </w:rPr>
        <w:t>0</w:t>
      </w:r>
      <w:r w:rsidR="00427F1B" w:rsidRPr="00D13868">
        <w:rPr>
          <w:rFonts w:asciiTheme="majorBidi" w:hAnsiTheme="majorBidi" w:cstheme="majorBidi"/>
          <w:sz w:val="24"/>
          <w:szCs w:val="24"/>
        </w:rPr>
        <w:t xml:space="preserve"> [95% CI 5.17-160.4</w:t>
      </w:r>
      <w:r w:rsidR="00722A27" w:rsidRPr="00D13868">
        <w:rPr>
          <w:rFonts w:asciiTheme="majorBidi" w:hAnsiTheme="majorBidi" w:cstheme="majorBidi"/>
          <w:sz w:val="24"/>
          <w:szCs w:val="24"/>
        </w:rPr>
        <w:t>0</w:t>
      </w:r>
      <w:r w:rsidR="00427F1B" w:rsidRPr="00D13868">
        <w:rPr>
          <w:rFonts w:asciiTheme="majorBidi" w:hAnsiTheme="majorBidi" w:cstheme="majorBidi"/>
          <w:sz w:val="24"/>
          <w:szCs w:val="24"/>
        </w:rPr>
        <w:t xml:space="preserve">]). </w:t>
      </w:r>
      <w:r w:rsidR="00C3125E" w:rsidRPr="00D13868">
        <w:rPr>
          <w:rFonts w:asciiTheme="majorBidi" w:hAnsiTheme="majorBidi" w:cstheme="majorBidi"/>
          <w:sz w:val="24"/>
          <w:szCs w:val="24"/>
        </w:rPr>
        <w:t xml:space="preserve">The pooled proportion of </w:t>
      </w:r>
      <w:r w:rsidR="000E5018" w:rsidRPr="00D13868">
        <w:rPr>
          <w:rFonts w:asciiTheme="majorBidi" w:hAnsiTheme="majorBidi" w:cstheme="majorBidi"/>
          <w:sz w:val="24"/>
          <w:szCs w:val="24"/>
        </w:rPr>
        <w:t xml:space="preserve">intervention </w:t>
      </w:r>
      <w:r w:rsidR="00B513B0" w:rsidRPr="00D13868">
        <w:rPr>
          <w:rFonts w:asciiTheme="majorBidi" w:hAnsiTheme="majorBidi" w:cstheme="majorBidi"/>
          <w:sz w:val="24"/>
          <w:szCs w:val="24"/>
        </w:rPr>
        <w:t>after a duration of active monitoring</w:t>
      </w:r>
      <w:r w:rsidR="00674771" w:rsidRPr="00D13868">
        <w:rPr>
          <w:rFonts w:asciiTheme="majorBidi" w:hAnsiTheme="majorBidi" w:cstheme="majorBidi"/>
          <w:sz w:val="24"/>
          <w:szCs w:val="24"/>
        </w:rPr>
        <w:t xml:space="preserve"> </w:t>
      </w:r>
      <w:r w:rsidR="00B01D54" w:rsidRPr="00D13868">
        <w:rPr>
          <w:rFonts w:asciiTheme="majorBidi" w:hAnsiTheme="majorBidi" w:cstheme="majorBidi"/>
          <w:sz w:val="24"/>
          <w:szCs w:val="24"/>
        </w:rPr>
        <w:t xml:space="preserve">was 24.8% (95% CI 7.5-48.0). </w:t>
      </w:r>
      <w:r w:rsidR="00AB5667" w:rsidRPr="00D13868">
        <w:rPr>
          <w:rFonts w:asciiTheme="majorBidi" w:hAnsiTheme="majorBidi" w:cstheme="majorBidi"/>
          <w:sz w:val="24"/>
          <w:szCs w:val="24"/>
        </w:rPr>
        <w:t>Weighted m</w:t>
      </w:r>
      <w:r w:rsidR="00674771" w:rsidRPr="00D13868">
        <w:rPr>
          <w:rFonts w:asciiTheme="majorBidi" w:hAnsiTheme="majorBidi" w:cstheme="majorBidi"/>
          <w:sz w:val="24"/>
          <w:szCs w:val="24"/>
        </w:rPr>
        <w:t>ean time</w:t>
      </w:r>
      <w:r w:rsidR="00CE0662" w:rsidRPr="00D13868">
        <w:rPr>
          <w:rFonts w:asciiTheme="majorBidi" w:hAnsiTheme="majorBidi" w:cstheme="majorBidi"/>
          <w:sz w:val="24"/>
          <w:szCs w:val="24"/>
        </w:rPr>
        <w:t>-</w:t>
      </w:r>
      <w:r w:rsidR="00674771" w:rsidRPr="00D13868">
        <w:rPr>
          <w:rFonts w:asciiTheme="majorBidi" w:hAnsiTheme="majorBidi" w:cstheme="majorBidi"/>
          <w:sz w:val="24"/>
          <w:szCs w:val="24"/>
        </w:rPr>
        <w:t>to</w:t>
      </w:r>
      <w:r w:rsidR="00CE0662" w:rsidRPr="00D13868">
        <w:rPr>
          <w:rFonts w:asciiTheme="majorBidi" w:hAnsiTheme="majorBidi" w:cstheme="majorBidi"/>
          <w:sz w:val="24"/>
          <w:szCs w:val="24"/>
        </w:rPr>
        <w:t>-</w:t>
      </w:r>
      <w:r w:rsidR="00674771" w:rsidRPr="00D13868">
        <w:rPr>
          <w:rFonts w:asciiTheme="majorBidi" w:hAnsiTheme="majorBidi" w:cstheme="majorBidi"/>
          <w:sz w:val="24"/>
          <w:szCs w:val="24"/>
        </w:rPr>
        <w:t>intervention was 24.8 months (SD=18.2</w:t>
      </w:r>
      <w:r w:rsidR="00574C61" w:rsidRPr="00D13868">
        <w:rPr>
          <w:rFonts w:asciiTheme="majorBidi" w:hAnsiTheme="majorBidi" w:cstheme="majorBidi"/>
          <w:sz w:val="24"/>
          <w:szCs w:val="24"/>
        </w:rPr>
        <w:t xml:space="preserve">). </w:t>
      </w:r>
      <w:r w:rsidR="00F561B0" w:rsidRPr="00D13868">
        <w:rPr>
          <w:rFonts w:asciiTheme="majorBidi" w:hAnsiTheme="majorBidi" w:cstheme="majorBidi"/>
          <w:sz w:val="24"/>
          <w:szCs w:val="24"/>
        </w:rPr>
        <w:t>The pooled risk</w:t>
      </w:r>
      <w:r w:rsidR="00722741" w:rsidRPr="00D13868">
        <w:rPr>
          <w:rFonts w:asciiTheme="majorBidi" w:hAnsiTheme="majorBidi" w:cstheme="majorBidi"/>
          <w:sz w:val="24"/>
          <w:szCs w:val="24"/>
        </w:rPr>
        <w:t>s</w:t>
      </w:r>
      <w:r w:rsidR="00F561B0" w:rsidRPr="00D13868">
        <w:rPr>
          <w:rFonts w:asciiTheme="majorBidi" w:hAnsiTheme="majorBidi" w:cstheme="majorBidi"/>
          <w:sz w:val="24"/>
          <w:szCs w:val="24"/>
        </w:rPr>
        <w:t xml:space="preserve"> of m</w:t>
      </w:r>
      <w:r w:rsidR="003E72D2" w:rsidRPr="00D13868">
        <w:rPr>
          <w:rFonts w:asciiTheme="majorBidi" w:hAnsiTheme="majorBidi" w:cstheme="majorBidi"/>
          <w:sz w:val="24"/>
          <w:szCs w:val="24"/>
        </w:rPr>
        <w:t>or</w:t>
      </w:r>
      <w:r w:rsidR="006C7399" w:rsidRPr="00D13868">
        <w:rPr>
          <w:rFonts w:asciiTheme="majorBidi" w:hAnsiTheme="majorBidi" w:cstheme="majorBidi"/>
          <w:sz w:val="24"/>
          <w:szCs w:val="24"/>
        </w:rPr>
        <w:t xml:space="preserve">bidity </w:t>
      </w:r>
      <w:r w:rsidR="00674771" w:rsidRPr="00D13868">
        <w:rPr>
          <w:rFonts w:asciiTheme="majorBidi" w:hAnsiTheme="majorBidi" w:cstheme="majorBidi"/>
          <w:sz w:val="24"/>
          <w:szCs w:val="24"/>
        </w:rPr>
        <w:t xml:space="preserve">following surgery and </w:t>
      </w:r>
      <w:r w:rsidR="00DD1712" w:rsidRPr="00D13868">
        <w:rPr>
          <w:rFonts w:asciiTheme="majorBidi" w:hAnsiTheme="majorBidi" w:cstheme="majorBidi"/>
          <w:sz w:val="24"/>
          <w:szCs w:val="24"/>
        </w:rPr>
        <w:t>radiosurgery</w:t>
      </w:r>
      <w:r w:rsidR="00674771" w:rsidRPr="00D13868">
        <w:rPr>
          <w:rFonts w:asciiTheme="majorBidi" w:hAnsiTheme="majorBidi" w:cstheme="majorBidi"/>
          <w:sz w:val="24"/>
          <w:szCs w:val="24"/>
        </w:rPr>
        <w:t>, accounting for cross</w:t>
      </w:r>
      <w:r w:rsidR="00A66664" w:rsidRPr="00D13868">
        <w:rPr>
          <w:rFonts w:asciiTheme="majorBidi" w:hAnsiTheme="majorBidi" w:cstheme="majorBidi"/>
          <w:sz w:val="24"/>
          <w:szCs w:val="24"/>
        </w:rPr>
        <w:t>-</w:t>
      </w:r>
      <w:r w:rsidR="00674771" w:rsidRPr="00D13868">
        <w:rPr>
          <w:rFonts w:asciiTheme="majorBidi" w:hAnsiTheme="majorBidi" w:cstheme="majorBidi"/>
          <w:sz w:val="24"/>
          <w:szCs w:val="24"/>
        </w:rPr>
        <w:t xml:space="preserve">over, were </w:t>
      </w:r>
      <w:r w:rsidR="00F561B0" w:rsidRPr="00D13868">
        <w:rPr>
          <w:rFonts w:asciiTheme="majorBidi" w:hAnsiTheme="majorBidi" w:cstheme="majorBidi"/>
          <w:sz w:val="24"/>
          <w:szCs w:val="24"/>
        </w:rPr>
        <w:t xml:space="preserve">11.8% (95% CI 3.7-23.5) </w:t>
      </w:r>
      <w:r w:rsidR="00674771" w:rsidRPr="00D13868">
        <w:rPr>
          <w:rFonts w:asciiTheme="majorBidi" w:hAnsiTheme="majorBidi" w:cstheme="majorBidi"/>
          <w:sz w:val="24"/>
          <w:szCs w:val="24"/>
        </w:rPr>
        <w:t>and</w:t>
      </w:r>
      <w:r w:rsidR="00F561B0" w:rsidRPr="00D13868">
        <w:rPr>
          <w:rFonts w:asciiTheme="majorBidi" w:hAnsiTheme="majorBidi" w:cstheme="majorBidi"/>
          <w:sz w:val="24"/>
          <w:szCs w:val="24"/>
        </w:rPr>
        <w:t xml:space="preserve"> 32</w:t>
      </w:r>
      <w:r w:rsidR="00FF6CE6" w:rsidRPr="00D13868">
        <w:rPr>
          <w:rFonts w:asciiTheme="majorBidi" w:hAnsiTheme="majorBidi" w:cstheme="majorBidi"/>
          <w:sz w:val="24"/>
          <w:szCs w:val="24"/>
        </w:rPr>
        <w:t>.0</w:t>
      </w:r>
      <w:r w:rsidR="003621A1" w:rsidRPr="00D13868">
        <w:rPr>
          <w:rFonts w:asciiTheme="majorBidi" w:hAnsiTheme="majorBidi" w:cstheme="majorBidi"/>
          <w:sz w:val="24"/>
          <w:szCs w:val="24"/>
        </w:rPr>
        <w:t xml:space="preserve">% (95% CI </w:t>
      </w:r>
      <w:r w:rsidR="00F561B0" w:rsidRPr="00D13868">
        <w:rPr>
          <w:rFonts w:asciiTheme="majorBidi" w:hAnsiTheme="majorBidi" w:cstheme="majorBidi"/>
          <w:sz w:val="24"/>
          <w:szCs w:val="24"/>
        </w:rPr>
        <w:t xml:space="preserve">10.6-70.5) </w:t>
      </w:r>
      <w:r w:rsidR="00674771" w:rsidRPr="00D13868">
        <w:rPr>
          <w:rFonts w:asciiTheme="majorBidi" w:hAnsiTheme="majorBidi" w:cstheme="majorBidi"/>
          <w:sz w:val="24"/>
          <w:szCs w:val="24"/>
        </w:rPr>
        <w:t xml:space="preserve">respectively. </w:t>
      </w:r>
      <w:r w:rsidR="00B76750" w:rsidRPr="00D13868">
        <w:rPr>
          <w:rFonts w:asciiTheme="majorBidi" w:hAnsiTheme="majorBidi" w:cstheme="majorBidi"/>
          <w:sz w:val="24"/>
          <w:szCs w:val="24"/>
        </w:rPr>
        <w:t>The pooled proportion of o</w:t>
      </w:r>
      <w:r w:rsidR="008577AB" w:rsidRPr="00D13868">
        <w:rPr>
          <w:rFonts w:asciiTheme="majorBidi" w:hAnsiTheme="majorBidi" w:cstheme="majorBidi"/>
          <w:sz w:val="24"/>
          <w:szCs w:val="24"/>
        </w:rPr>
        <w:t xml:space="preserve">perated meningioma </w:t>
      </w:r>
      <w:r w:rsidR="00B76750" w:rsidRPr="00D13868">
        <w:rPr>
          <w:rFonts w:asciiTheme="majorBidi" w:hAnsiTheme="majorBidi" w:cstheme="majorBidi"/>
          <w:sz w:val="24"/>
          <w:szCs w:val="24"/>
        </w:rPr>
        <w:t xml:space="preserve">being </w:t>
      </w:r>
      <w:r w:rsidR="00082B6D" w:rsidRPr="00D13868">
        <w:rPr>
          <w:rFonts w:asciiTheme="majorBidi" w:hAnsiTheme="majorBidi" w:cstheme="majorBidi"/>
          <w:sz w:val="24"/>
          <w:szCs w:val="24"/>
        </w:rPr>
        <w:t xml:space="preserve">WHO grade I </w:t>
      </w:r>
      <w:r w:rsidR="00B76750" w:rsidRPr="00D13868">
        <w:rPr>
          <w:rFonts w:asciiTheme="majorBidi" w:hAnsiTheme="majorBidi" w:cstheme="majorBidi"/>
          <w:sz w:val="24"/>
          <w:szCs w:val="24"/>
        </w:rPr>
        <w:t>was 94</w:t>
      </w:r>
      <w:r w:rsidR="00722A27" w:rsidRPr="00D13868">
        <w:rPr>
          <w:rFonts w:asciiTheme="majorBidi" w:hAnsiTheme="majorBidi" w:cstheme="majorBidi"/>
          <w:sz w:val="24"/>
          <w:szCs w:val="24"/>
        </w:rPr>
        <w:t>.0</w:t>
      </w:r>
      <w:r w:rsidR="00B76750" w:rsidRPr="00D13868">
        <w:rPr>
          <w:rFonts w:asciiTheme="majorBidi" w:hAnsiTheme="majorBidi" w:cstheme="majorBidi"/>
          <w:sz w:val="24"/>
          <w:szCs w:val="24"/>
        </w:rPr>
        <w:t xml:space="preserve">% </w:t>
      </w:r>
      <w:r w:rsidR="00021356" w:rsidRPr="00D13868">
        <w:rPr>
          <w:rFonts w:asciiTheme="majorBidi" w:hAnsiTheme="majorBidi" w:cstheme="majorBidi"/>
          <w:sz w:val="24"/>
          <w:szCs w:val="24"/>
        </w:rPr>
        <w:t>(</w:t>
      </w:r>
      <w:r w:rsidR="00B76750" w:rsidRPr="00D13868">
        <w:rPr>
          <w:rFonts w:asciiTheme="majorBidi" w:hAnsiTheme="majorBidi" w:cstheme="majorBidi"/>
          <w:sz w:val="24"/>
          <w:szCs w:val="24"/>
        </w:rPr>
        <w:t>95% CI 88.2-97.9</w:t>
      </w:r>
      <w:r w:rsidR="00021356" w:rsidRPr="00D13868">
        <w:rPr>
          <w:rFonts w:asciiTheme="majorBidi" w:hAnsiTheme="majorBidi" w:cstheme="majorBidi"/>
          <w:sz w:val="24"/>
          <w:szCs w:val="24"/>
        </w:rPr>
        <w:t>).</w:t>
      </w:r>
    </w:p>
    <w:p w14:paraId="20A685F9" w14:textId="59149EB4" w:rsidR="00674771" w:rsidRPr="00D13868" w:rsidRDefault="00674771">
      <w:pPr>
        <w:pStyle w:val="Heading2"/>
        <w:spacing w:before="0" w:line="360" w:lineRule="auto"/>
        <w:jc w:val="both"/>
        <w:rPr>
          <w:rFonts w:ascii="Times New Roman" w:hAnsi="Times New Roman" w:cs="Times New Roman"/>
          <w:color w:val="auto"/>
          <w:u w:val="single"/>
        </w:rPr>
      </w:pPr>
      <w:r w:rsidRPr="00D13868">
        <w:rPr>
          <w:rFonts w:ascii="Times New Roman" w:hAnsi="Times New Roman" w:cs="Times New Roman"/>
          <w:color w:val="auto"/>
          <w:u w:val="single"/>
        </w:rPr>
        <w:t>Conclusion</w:t>
      </w:r>
    </w:p>
    <w:p w14:paraId="1AE9AF2F" w14:textId="30770765" w:rsidR="006A389B" w:rsidRPr="00D13868" w:rsidRDefault="00A20C5B">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The management of </w:t>
      </w:r>
      <w:r w:rsidR="00674771" w:rsidRPr="00D13868">
        <w:rPr>
          <w:rFonts w:asciiTheme="majorBidi" w:hAnsiTheme="majorBidi" w:cstheme="majorBidi"/>
          <w:sz w:val="24"/>
          <w:szCs w:val="24"/>
        </w:rPr>
        <w:t>incidental meningioma varies widely. Most patients who clinical</w:t>
      </w:r>
      <w:r w:rsidR="00DD1712" w:rsidRPr="00D13868">
        <w:rPr>
          <w:rFonts w:asciiTheme="majorBidi" w:hAnsiTheme="majorBidi" w:cstheme="majorBidi"/>
          <w:sz w:val="24"/>
          <w:szCs w:val="24"/>
        </w:rPr>
        <w:t>ly</w:t>
      </w:r>
      <w:r w:rsidR="00674771" w:rsidRPr="00D13868">
        <w:rPr>
          <w:rFonts w:asciiTheme="majorBidi" w:hAnsiTheme="majorBidi" w:cstheme="majorBidi"/>
          <w:sz w:val="24"/>
          <w:szCs w:val="24"/>
        </w:rPr>
        <w:t xml:space="preserve"> or radiological</w:t>
      </w:r>
      <w:r w:rsidR="00DD1712" w:rsidRPr="00D13868">
        <w:rPr>
          <w:rFonts w:asciiTheme="majorBidi" w:hAnsiTheme="majorBidi" w:cstheme="majorBidi"/>
          <w:sz w:val="24"/>
          <w:szCs w:val="24"/>
        </w:rPr>
        <w:t>ly</w:t>
      </w:r>
      <w:r w:rsidR="00674771" w:rsidRPr="00D13868">
        <w:rPr>
          <w:rFonts w:asciiTheme="majorBidi" w:hAnsiTheme="majorBidi" w:cstheme="majorBidi"/>
          <w:sz w:val="24"/>
          <w:szCs w:val="24"/>
        </w:rPr>
        <w:t xml:space="preserve"> progress</w:t>
      </w:r>
      <w:r w:rsidR="00DD1712" w:rsidRPr="00D13868">
        <w:rPr>
          <w:rFonts w:asciiTheme="majorBidi" w:hAnsiTheme="majorBidi" w:cstheme="majorBidi"/>
          <w:sz w:val="24"/>
          <w:szCs w:val="24"/>
        </w:rPr>
        <w:t>ed</w:t>
      </w:r>
      <w:r w:rsidR="00674771" w:rsidRPr="00D13868">
        <w:rPr>
          <w:rFonts w:asciiTheme="majorBidi" w:hAnsiTheme="majorBidi" w:cstheme="majorBidi"/>
          <w:sz w:val="24"/>
          <w:szCs w:val="24"/>
        </w:rPr>
        <w:t xml:space="preserve"> </w:t>
      </w:r>
      <w:r w:rsidR="009D09CB" w:rsidRPr="00D13868">
        <w:rPr>
          <w:rFonts w:asciiTheme="majorBidi" w:hAnsiTheme="majorBidi" w:cstheme="majorBidi"/>
          <w:sz w:val="24"/>
          <w:szCs w:val="24"/>
        </w:rPr>
        <w:t>did</w:t>
      </w:r>
      <w:r w:rsidR="00674771" w:rsidRPr="00D13868">
        <w:rPr>
          <w:rFonts w:asciiTheme="majorBidi" w:hAnsiTheme="majorBidi" w:cstheme="majorBidi"/>
          <w:sz w:val="24"/>
          <w:szCs w:val="24"/>
        </w:rPr>
        <w:t xml:space="preserve"> so within 5 years of diagnosis. Intervention at diagnosis </w:t>
      </w:r>
      <w:r w:rsidR="00116646" w:rsidRPr="00D13868">
        <w:rPr>
          <w:rFonts w:asciiTheme="majorBidi" w:hAnsiTheme="majorBidi" w:cstheme="majorBidi"/>
          <w:sz w:val="24"/>
          <w:szCs w:val="24"/>
        </w:rPr>
        <w:t xml:space="preserve">may </w:t>
      </w:r>
      <w:r w:rsidR="00116646" w:rsidRPr="00D13868">
        <w:rPr>
          <w:rFonts w:asciiTheme="majorBidi" w:hAnsiTheme="majorBidi" w:cstheme="majorBidi"/>
          <w:szCs w:val="24"/>
        </w:rPr>
        <w:t>lead</w:t>
      </w:r>
      <w:r w:rsidR="00116646" w:rsidRPr="00D13868">
        <w:rPr>
          <w:rFonts w:asciiTheme="majorBidi" w:hAnsiTheme="majorBidi" w:cstheme="majorBidi"/>
          <w:sz w:val="24"/>
          <w:szCs w:val="24"/>
        </w:rPr>
        <w:t xml:space="preserve"> to</w:t>
      </w:r>
      <w:r w:rsidR="00674771" w:rsidRPr="00D13868">
        <w:rPr>
          <w:rFonts w:asciiTheme="majorBidi" w:hAnsiTheme="majorBidi" w:cstheme="majorBidi"/>
          <w:sz w:val="24"/>
          <w:szCs w:val="24"/>
        </w:rPr>
        <w:t xml:space="preserve"> unnecessary overtreatment. </w:t>
      </w:r>
      <w:r w:rsidR="00116646" w:rsidRPr="00D13868">
        <w:rPr>
          <w:rFonts w:asciiTheme="majorBidi" w:hAnsiTheme="majorBidi" w:cstheme="majorBidi"/>
          <w:sz w:val="24"/>
          <w:szCs w:val="24"/>
        </w:rPr>
        <w:t>P</w:t>
      </w:r>
      <w:r w:rsidR="00674771" w:rsidRPr="00D13868">
        <w:rPr>
          <w:rFonts w:asciiTheme="majorBidi" w:hAnsiTheme="majorBidi" w:cstheme="majorBidi"/>
          <w:sz w:val="24"/>
          <w:szCs w:val="24"/>
        </w:rPr>
        <w:t xml:space="preserve">rospective data </w:t>
      </w:r>
      <w:r w:rsidR="0091763E" w:rsidRPr="00D13868">
        <w:rPr>
          <w:rFonts w:asciiTheme="majorBidi" w:hAnsiTheme="majorBidi" w:cstheme="majorBidi"/>
          <w:sz w:val="24"/>
          <w:szCs w:val="24"/>
        </w:rPr>
        <w:t xml:space="preserve">is needed </w:t>
      </w:r>
      <w:r w:rsidR="00674771" w:rsidRPr="00D13868">
        <w:rPr>
          <w:rFonts w:asciiTheme="majorBidi" w:hAnsiTheme="majorBidi" w:cstheme="majorBidi"/>
          <w:sz w:val="24"/>
          <w:szCs w:val="24"/>
        </w:rPr>
        <w:t xml:space="preserve">to develop a risk calculator </w:t>
      </w:r>
      <w:r w:rsidR="0091763E" w:rsidRPr="00D13868">
        <w:rPr>
          <w:rFonts w:asciiTheme="majorBidi" w:hAnsiTheme="majorBidi" w:cstheme="majorBidi"/>
          <w:sz w:val="24"/>
          <w:szCs w:val="24"/>
        </w:rPr>
        <w:t xml:space="preserve">to better inform </w:t>
      </w:r>
      <w:r w:rsidR="00674771" w:rsidRPr="00D13868">
        <w:rPr>
          <w:rFonts w:asciiTheme="majorBidi" w:hAnsiTheme="majorBidi" w:cstheme="majorBidi"/>
          <w:sz w:val="24"/>
          <w:szCs w:val="24"/>
        </w:rPr>
        <w:t>manag</w:t>
      </w:r>
      <w:r w:rsidR="0091763E" w:rsidRPr="00D13868">
        <w:rPr>
          <w:rFonts w:asciiTheme="majorBidi" w:hAnsiTheme="majorBidi" w:cstheme="majorBidi"/>
          <w:sz w:val="24"/>
          <w:szCs w:val="24"/>
        </w:rPr>
        <w:t>ement</w:t>
      </w:r>
      <w:r w:rsidRPr="00D13868">
        <w:rPr>
          <w:rFonts w:asciiTheme="majorBidi" w:hAnsiTheme="majorBidi" w:cstheme="majorBidi"/>
          <w:sz w:val="24"/>
          <w:szCs w:val="24"/>
        </w:rPr>
        <w:t xml:space="preserve"> strategies</w:t>
      </w:r>
      <w:r w:rsidR="00674771" w:rsidRPr="00D13868">
        <w:rPr>
          <w:rFonts w:asciiTheme="majorBidi" w:hAnsiTheme="majorBidi" w:cstheme="majorBidi"/>
          <w:sz w:val="24"/>
          <w:szCs w:val="24"/>
        </w:rPr>
        <w:t>.</w:t>
      </w:r>
    </w:p>
    <w:p w14:paraId="60F05C36" w14:textId="77777777" w:rsidR="00C24F41" w:rsidRPr="00D13868" w:rsidRDefault="00C24F41" w:rsidP="003271CF">
      <w:pPr>
        <w:spacing w:line="360" w:lineRule="auto"/>
        <w:jc w:val="both"/>
        <w:rPr>
          <w:rFonts w:asciiTheme="majorBidi" w:hAnsiTheme="majorBidi" w:cstheme="majorBidi"/>
          <w:b/>
          <w:sz w:val="24"/>
          <w:szCs w:val="24"/>
        </w:rPr>
      </w:pPr>
    </w:p>
    <w:p w14:paraId="176A2C23" w14:textId="65861FCC" w:rsidR="00BF13B5" w:rsidRPr="00D13868" w:rsidRDefault="003F59E9" w:rsidP="003271CF">
      <w:pPr>
        <w:spacing w:line="360" w:lineRule="auto"/>
        <w:jc w:val="both"/>
        <w:rPr>
          <w:rFonts w:asciiTheme="majorBidi" w:hAnsiTheme="majorBidi" w:cstheme="majorBidi"/>
          <w:sz w:val="24"/>
          <w:szCs w:val="24"/>
        </w:rPr>
      </w:pPr>
      <w:r w:rsidRPr="00D13868">
        <w:rPr>
          <w:rFonts w:asciiTheme="majorBidi" w:hAnsiTheme="majorBidi" w:cstheme="majorBidi"/>
          <w:b/>
          <w:sz w:val="24"/>
          <w:szCs w:val="24"/>
        </w:rPr>
        <w:t>Key words</w:t>
      </w:r>
      <w:r w:rsidRPr="00D13868">
        <w:rPr>
          <w:rFonts w:asciiTheme="majorBidi" w:hAnsiTheme="majorBidi" w:cstheme="majorBidi"/>
          <w:sz w:val="24"/>
          <w:szCs w:val="24"/>
        </w:rPr>
        <w:t>: Asymptomatic;</w:t>
      </w:r>
      <w:r w:rsidR="00A018BA" w:rsidRPr="00D13868">
        <w:rPr>
          <w:rFonts w:asciiTheme="majorBidi" w:hAnsiTheme="majorBidi" w:cstheme="majorBidi"/>
          <w:sz w:val="24"/>
          <w:szCs w:val="24"/>
        </w:rPr>
        <w:t xml:space="preserve"> </w:t>
      </w:r>
      <w:r w:rsidRPr="00D13868">
        <w:rPr>
          <w:rFonts w:asciiTheme="majorBidi" w:hAnsiTheme="majorBidi" w:cstheme="majorBidi"/>
          <w:sz w:val="24"/>
          <w:szCs w:val="24"/>
        </w:rPr>
        <w:t>Incidental</w:t>
      </w:r>
      <w:r w:rsidR="00A018BA" w:rsidRPr="00D13868">
        <w:rPr>
          <w:rFonts w:asciiTheme="majorBidi" w:hAnsiTheme="majorBidi" w:cstheme="majorBidi"/>
          <w:sz w:val="24"/>
          <w:szCs w:val="24"/>
        </w:rPr>
        <w:t>;</w:t>
      </w:r>
      <w:r w:rsidRPr="00D13868">
        <w:rPr>
          <w:rFonts w:asciiTheme="majorBidi" w:hAnsiTheme="majorBidi" w:cstheme="majorBidi"/>
          <w:sz w:val="24"/>
          <w:szCs w:val="24"/>
        </w:rPr>
        <w:t xml:space="preserve"> Meningioma</w:t>
      </w:r>
      <w:r w:rsidR="00A018BA" w:rsidRPr="00D13868">
        <w:rPr>
          <w:rFonts w:asciiTheme="majorBidi" w:hAnsiTheme="majorBidi" w:cstheme="majorBidi"/>
          <w:sz w:val="24"/>
          <w:szCs w:val="24"/>
        </w:rPr>
        <w:t xml:space="preserve">; </w:t>
      </w:r>
      <w:r w:rsidR="008C7F89" w:rsidRPr="00D13868">
        <w:rPr>
          <w:rFonts w:asciiTheme="majorBidi" w:hAnsiTheme="majorBidi" w:cstheme="majorBidi"/>
          <w:sz w:val="24"/>
          <w:szCs w:val="24"/>
        </w:rPr>
        <w:t>Meta-analysis; Systematic review</w:t>
      </w:r>
    </w:p>
    <w:p w14:paraId="33A014BF" w14:textId="77777777" w:rsidR="00DE1DB5" w:rsidRPr="00D13868" w:rsidRDefault="00DE1DB5">
      <w:pPr>
        <w:pStyle w:val="Heading1"/>
        <w:spacing w:line="360" w:lineRule="auto"/>
        <w:jc w:val="both"/>
        <w:rPr>
          <w:rFonts w:asciiTheme="majorBidi" w:hAnsiTheme="majorBidi"/>
        </w:rPr>
      </w:pPr>
      <w:r w:rsidRPr="00D13868">
        <w:rPr>
          <w:rFonts w:asciiTheme="majorBidi" w:hAnsiTheme="majorBidi"/>
        </w:rPr>
        <w:lastRenderedPageBreak/>
        <w:t>Introduction</w:t>
      </w:r>
    </w:p>
    <w:p w14:paraId="434E3A3A" w14:textId="2CC6679C" w:rsidR="00DE1DB5" w:rsidRPr="00D13868" w:rsidRDefault="00070B36">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With the </w:t>
      </w:r>
      <w:r w:rsidR="004001CE" w:rsidRPr="00D13868">
        <w:rPr>
          <w:rFonts w:asciiTheme="majorBidi" w:hAnsiTheme="majorBidi" w:cstheme="majorBidi"/>
          <w:sz w:val="24"/>
          <w:szCs w:val="24"/>
        </w:rPr>
        <w:t>widespread</w:t>
      </w:r>
      <w:r w:rsidRPr="00D13868">
        <w:rPr>
          <w:rFonts w:asciiTheme="majorBidi" w:hAnsiTheme="majorBidi" w:cstheme="majorBidi"/>
          <w:sz w:val="24"/>
          <w:szCs w:val="24"/>
        </w:rPr>
        <w:t xml:space="preserve"> access and use of brain imaging, </w:t>
      </w:r>
      <w:r w:rsidR="00822C41" w:rsidRPr="00D13868">
        <w:rPr>
          <w:rFonts w:asciiTheme="majorBidi" w:hAnsiTheme="majorBidi" w:cstheme="majorBidi"/>
          <w:sz w:val="24"/>
          <w:szCs w:val="24"/>
        </w:rPr>
        <w:t>i</w:t>
      </w:r>
      <w:r w:rsidRPr="00D13868">
        <w:rPr>
          <w:rFonts w:asciiTheme="majorBidi" w:hAnsiTheme="majorBidi" w:cstheme="majorBidi"/>
          <w:sz w:val="24"/>
          <w:szCs w:val="24"/>
        </w:rPr>
        <w:t xml:space="preserve">ncidental </w:t>
      </w:r>
      <w:r w:rsidR="00E840BC" w:rsidRPr="00D13868">
        <w:rPr>
          <w:rFonts w:asciiTheme="majorBidi" w:hAnsiTheme="majorBidi" w:cstheme="majorBidi"/>
          <w:sz w:val="24"/>
          <w:szCs w:val="24"/>
        </w:rPr>
        <w:t>asymptomatic meningiomas</w:t>
      </w:r>
      <w:r w:rsidRPr="00D13868">
        <w:rPr>
          <w:rFonts w:asciiTheme="majorBidi" w:hAnsiTheme="majorBidi" w:cstheme="majorBidi"/>
          <w:sz w:val="24"/>
          <w:szCs w:val="24"/>
        </w:rPr>
        <w:t xml:space="preserve"> </w:t>
      </w:r>
      <w:r w:rsidR="004001CE" w:rsidRPr="00D13868">
        <w:rPr>
          <w:rFonts w:asciiTheme="majorBidi" w:hAnsiTheme="majorBidi" w:cstheme="majorBidi"/>
          <w:sz w:val="24"/>
          <w:szCs w:val="24"/>
        </w:rPr>
        <w:t>are</w:t>
      </w:r>
      <w:r w:rsidR="000417CD" w:rsidRPr="00D13868">
        <w:rPr>
          <w:rFonts w:asciiTheme="majorBidi" w:hAnsiTheme="majorBidi" w:cstheme="majorBidi"/>
          <w:sz w:val="24"/>
          <w:szCs w:val="24"/>
        </w:rPr>
        <w:t xml:space="preserve"> </w:t>
      </w:r>
      <w:r w:rsidR="002C00B5" w:rsidRPr="00D13868">
        <w:rPr>
          <w:rFonts w:asciiTheme="majorBidi" w:hAnsiTheme="majorBidi" w:cstheme="majorBidi"/>
          <w:sz w:val="24"/>
          <w:szCs w:val="24"/>
        </w:rPr>
        <w:t>fast</w:t>
      </w:r>
      <w:r w:rsidR="000417CD" w:rsidRPr="00D13868">
        <w:rPr>
          <w:rFonts w:asciiTheme="majorBidi" w:hAnsiTheme="majorBidi" w:cstheme="majorBidi"/>
          <w:sz w:val="24"/>
          <w:szCs w:val="24"/>
        </w:rPr>
        <w:t xml:space="preserve"> </w:t>
      </w:r>
      <w:r w:rsidRPr="00D13868">
        <w:rPr>
          <w:rFonts w:asciiTheme="majorBidi" w:hAnsiTheme="majorBidi" w:cstheme="majorBidi"/>
          <w:sz w:val="24"/>
          <w:szCs w:val="24"/>
        </w:rPr>
        <w:t>becom</w:t>
      </w:r>
      <w:r w:rsidR="004001CE" w:rsidRPr="00D13868">
        <w:rPr>
          <w:rFonts w:asciiTheme="majorBidi" w:hAnsiTheme="majorBidi" w:cstheme="majorBidi"/>
          <w:sz w:val="24"/>
          <w:szCs w:val="24"/>
        </w:rPr>
        <w:t>ing</w:t>
      </w:r>
      <w:r w:rsidRPr="00D13868">
        <w:rPr>
          <w:rFonts w:asciiTheme="majorBidi" w:hAnsiTheme="majorBidi" w:cstheme="majorBidi"/>
          <w:sz w:val="24"/>
          <w:szCs w:val="24"/>
        </w:rPr>
        <w:t xml:space="preserve"> a modern medical issue</w:t>
      </w:r>
      <w:r w:rsidR="00D2657B" w:rsidRPr="00D13868">
        <w:rPr>
          <w:rFonts w:asciiTheme="majorBidi" w:hAnsiTheme="majorBidi" w:cstheme="majorBidi"/>
          <w:sz w:val="24"/>
          <w:szCs w:val="24"/>
        </w:rPr>
        <w:t xml:space="preserve"> for neurosurgeons and neuro-oncologists </w:t>
      </w:r>
      <w:r w:rsidR="00E840BC" w:rsidRPr="00D13868">
        <w:rPr>
          <w:rFonts w:asciiTheme="majorBidi" w:hAnsiTheme="majorBidi" w:cstheme="majorBidi"/>
          <w:sz w:val="24"/>
          <w:szCs w:val="24"/>
        </w:rPr>
        <w:t xml:space="preserve">and patients are becoming the so-called Victims Of Modern Imaging Technology (VOMIT) </w:t>
      </w:r>
      <w:r w:rsidR="00E840BC" w:rsidRPr="00D13868">
        <w:rPr>
          <w:rFonts w:asciiTheme="majorBidi" w:hAnsiTheme="majorBidi" w:cstheme="majorBidi"/>
        </w:rPr>
        <w:fldChar w:fldCharType="begin">
          <w:fldData xml:space="preserve">PEVuZE5vdGU+PENpdGU+PEF1dGhvcj5Nb3JyaXM8L0F1dGhvcj48WWVhcj4yMDA5PC9ZZWFyPjxS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=
</w:fldData>
        </w:fldChar>
      </w:r>
      <w:r w:rsidR="00CE2CFB" w:rsidRPr="00D13868">
        <w:rPr>
          <w:rFonts w:asciiTheme="majorBidi" w:hAnsiTheme="majorBidi" w:cstheme="majorBidi"/>
        </w:rPr>
        <w:instrText xml:space="preserve"> ADDIN EN.CITE </w:instrText>
      </w:r>
      <w:r w:rsidR="00CE2CFB" w:rsidRPr="00D13868">
        <w:rPr>
          <w:rFonts w:asciiTheme="majorBidi" w:hAnsiTheme="majorBidi" w:cstheme="majorBidi"/>
        </w:rPr>
        <w:fldChar w:fldCharType="begin">
          <w:fldData xml:space="preserve">PEVuZE5vdGU+PENpdGU+PEF1dGhvcj5Nb3JyaXM8L0F1dGhvcj48WWVhcj4yMDA5PC9ZZWFyPjxS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=
</w:fldData>
        </w:fldChar>
      </w:r>
      <w:r w:rsidR="00CE2CFB" w:rsidRPr="00D13868">
        <w:rPr>
          <w:rFonts w:asciiTheme="majorBidi" w:hAnsiTheme="majorBidi" w:cstheme="majorBidi"/>
        </w:rPr>
        <w:instrText xml:space="preserve"> ADDIN EN.CITE.DATA </w:instrText>
      </w:r>
      <w:r w:rsidR="00CE2CFB" w:rsidRPr="00D13868">
        <w:rPr>
          <w:rFonts w:asciiTheme="majorBidi" w:hAnsiTheme="majorBidi" w:cstheme="majorBidi"/>
        </w:rPr>
      </w:r>
      <w:r w:rsidR="00CE2CFB" w:rsidRPr="00D13868">
        <w:rPr>
          <w:rFonts w:asciiTheme="majorBidi" w:hAnsiTheme="majorBidi" w:cstheme="majorBidi"/>
        </w:rPr>
        <w:fldChar w:fldCharType="end"/>
      </w:r>
      <w:r w:rsidR="00E840BC" w:rsidRPr="00D13868">
        <w:rPr>
          <w:rFonts w:asciiTheme="majorBidi" w:hAnsiTheme="majorBidi" w:cstheme="majorBidi"/>
          <w:sz w:val="24"/>
          <w:szCs w:val="24"/>
        </w:rPr>
      </w:r>
      <w:r w:rsidR="00E840BC"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1" w:tooltip="Morris, 2009 #375" w:history="1">
        <w:r w:rsidR="00656856" w:rsidRPr="00D13868">
          <w:rPr>
            <w:rFonts w:asciiTheme="majorBidi" w:hAnsiTheme="majorBidi" w:cstheme="majorBidi"/>
            <w:noProof/>
            <w:sz w:val="24"/>
            <w:szCs w:val="24"/>
          </w:rPr>
          <w:t>1</w:t>
        </w:r>
      </w:hyperlink>
      <w:r w:rsidR="00E840BC" w:rsidRPr="00D13868">
        <w:rPr>
          <w:rFonts w:asciiTheme="majorBidi" w:hAnsiTheme="majorBidi" w:cstheme="majorBidi"/>
          <w:noProof/>
          <w:sz w:val="24"/>
          <w:szCs w:val="24"/>
        </w:rPr>
        <w:t xml:space="preserve">, </w:t>
      </w:r>
      <w:hyperlink w:anchor="_ENREF_2" w:tooltip="Hayward, 2003 #652" w:history="1">
        <w:r w:rsidR="00656856" w:rsidRPr="00D13868">
          <w:rPr>
            <w:rFonts w:asciiTheme="majorBidi" w:hAnsiTheme="majorBidi" w:cstheme="majorBidi"/>
            <w:noProof/>
            <w:sz w:val="24"/>
            <w:szCs w:val="24"/>
          </w:rPr>
          <w:t>2</w:t>
        </w:r>
      </w:hyperlink>
      <w:r w:rsidR="00E840BC" w:rsidRPr="00D13868">
        <w:rPr>
          <w:rFonts w:asciiTheme="majorBidi" w:hAnsiTheme="majorBidi" w:cstheme="majorBidi"/>
          <w:noProof/>
          <w:sz w:val="24"/>
          <w:szCs w:val="24"/>
        </w:rPr>
        <w:t>]</w:t>
      </w:r>
      <w:r w:rsidR="00E840BC" w:rsidRPr="00D13868">
        <w:rPr>
          <w:rFonts w:asciiTheme="majorBidi" w:hAnsiTheme="majorBidi" w:cstheme="majorBidi"/>
        </w:rPr>
        <w:fldChar w:fldCharType="end"/>
      </w:r>
      <w:r w:rsidR="00E840BC"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Th</w:t>
      </w:r>
      <w:r w:rsidRPr="00D13868">
        <w:rPr>
          <w:rFonts w:asciiTheme="majorBidi" w:hAnsiTheme="majorBidi" w:cstheme="majorBidi"/>
          <w:sz w:val="24"/>
          <w:szCs w:val="24"/>
        </w:rPr>
        <w:t>eir</w:t>
      </w:r>
      <w:r w:rsidR="00DE1DB5" w:rsidRPr="00D13868">
        <w:rPr>
          <w:rFonts w:asciiTheme="majorBidi" w:hAnsiTheme="majorBidi" w:cstheme="majorBidi"/>
          <w:sz w:val="24"/>
          <w:szCs w:val="24"/>
        </w:rPr>
        <w:t xml:space="preserve"> management consists of surgery, </w:t>
      </w:r>
      <w:r w:rsidR="0050376F" w:rsidRPr="00D13868">
        <w:rPr>
          <w:rFonts w:asciiTheme="majorBidi" w:hAnsiTheme="majorBidi" w:cstheme="majorBidi"/>
          <w:sz w:val="24"/>
          <w:szCs w:val="24"/>
          <w:shd w:val="clear" w:color="auto" w:fill="FFFFFF"/>
        </w:rPr>
        <w:t>radiosurgery, fractionated radiotherapy</w:t>
      </w:r>
      <w:r w:rsidR="0050376F" w:rsidRPr="00D13868" w:rsidDel="0050376F">
        <w:rPr>
          <w:rFonts w:asciiTheme="majorBidi" w:hAnsiTheme="majorBidi" w:cstheme="majorBidi"/>
          <w:sz w:val="24"/>
          <w:szCs w:val="24"/>
        </w:rPr>
        <w:t xml:space="preserve"> </w:t>
      </w:r>
      <w:r w:rsidR="007C054C" w:rsidRPr="00D13868">
        <w:rPr>
          <w:rFonts w:asciiTheme="majorBidi" w:hAnsiTheme="majorBidi" w:cstheme="majorBidi"/>
          <w:sz w:val="24"/>
          <w:szCs w:val="24"/>
        </w:rPr>
        <w:t xml:space="preserve">and active monitoring. </w:t>
      </w:r>
      <w:r w:rsidR="00DE1DB5" w:rsidRPr="00D13868">
        <w:rPr>
          <w:rFonts w:asciiTheme="majorBidi" w:hAnsiTheme="majorBidi" w:cstheme="majorBidi"/>
          <w:sz w:val="24"/>
          <w:szCs w:val="24"/>
        </w:rPr>
        <w:t>Recent consensus guidelines</w:t>
      </w:r>
      <w:r w:rsidR="004C3B1E"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 xml:space="preserve">suggest active monitoring to be the </w:t>
      </w:r>
      <w:r w:rsidR="00E840BC" w:rsidRPr="00D13868">
        <w:rPr>
          <w:rFonts w:asciiTheme="majorBidi" w:hAnsiTheme="majorBidi" w:cstheme="majorBidi"/>
          <w:sz w:val="24"/>
          <w:szCs w:val="24"/>
        </w:rPr>
        <w:t>most appropriate</w:t>
      </w:r>
      <w:r w:rsidR="00DE1DB5" w:rsidRPr="00D13868">
        <w:rPr>
          <w:rFonts w:asciiTheme="majorBidi" w:hAnsiTheme="majorBidi" w:cstheme="majorBidi"/>
          <w:sz w:val="24"/>
          <w:szCs w:val="24"/>
        </w:rPr>
        <w:t xml:space="preserve"> management strategy</w:t>
      </w:r>
      <w:r w:rsidR="00E840BC" w:rsidRPr="00D13868">
        <w:rPr>
          <w:rFonts w:asciiTheme="majorBidi" w:hAnsiTheme="majorBidi" w:cstheme="majorBidi"/>
          <w:sz w:val="24"/>
          <w:szCs w:val="24"/>
        </w:rPr>
        <w:t xml:space="preserve"> in the first instance</w:t>
      </w:r>
      <w:r w:rsidR="00DE1DB5" w:rsidRPr="00D13868">
        <w:rPr>
          <w:rFonts w:asciiTheme="majorBidi" w:hAnsiTheme="majorBidi" w:cstheme="majorBidi"/>
          <w:sz w:val="24"/>
          <w:szCs w:val="24"/>
        </w:rPr>
        <w:t>; however, the frequency and duration of follow-up are not specified</w:t>
      </w:r>
      <w:r w:rsidR="00692900" w:rsidRPr="00D13868">
        <w:rPr>
          <w:rFonts w:asciiTheme="majorBidi" w:hAnsiTheme="majorBidi" w:cstheme="majorBidi"/>
          <w:sz w:val="24"/>
          <w:szCs w:val="24"/>
        </w:rPr>
        <w:t xml:space="preserve"> </w:t>
      </w:r>
      <w:r w:rsidR="00692900" w:rsidRPr="00D13868">
        <w:rPr>
          <w:rFonts w:asciiTheme="majorBidi" w:hAnsiTheme="majorBidi" w:cstheme="majorBidi"/>
        </w:rPr>
        <w:fldChar w:fldCharType="begin">
          <w:fldData xml:space="preserve">PEVuZE5vdGU+PENpdGU+PEF1dGhvcj5Hb2xkYnJ1bm5lcjwvQXV0aG9yPjxZZWFyPjIwMTY8L1ll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5lMzgzLTkxPC9wYWdlcz48dm9sdW1lPjE3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</w:fldData>
        </w:fldChar>
      </w:r>
      <w:r w:rsidR="00CE2CFB" w:rsidRPr="00D13868">
        <w:rPr>
          <w:rFonts w:asciiTheme="majorBidi" w:hAnsiTheme="majorBidi" w:cstheme="majorBidi"/>
        </w:rPr>
        <w:instrText xml:space="preserve"> ADDIN EN.CITE </w:instrText>
      </w:r>
      <w:r w:rsidR="00CE2CFB" w:rsidRPr="00D13868">
        <w:rPr>
          <w:rFonts w:asciiTheme="majorBidi" w:hAnsiTheme="majorBidi" w:cstheme="majorBidi"/>
        </w:rPr>
        <w:fldChar w:fldCharType="begin">
          <w:fldData xml:space="preserve">PEVuZE5vdGU+PENpdGU+PEF1dGhvcj5Hb2xkYnJ1bm5lcjwvQXV0aG9yPjxZZWFyPjIwMTY8L1ll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5lMzgzLTkxPC9wYWdlcz48dm9sdW1lPjE3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</w:fldData>
        </w:fldChar>
      </w:r>
      <w:r w:rsidR="00CE2CFB" w:rsidRPr="00D13868">
        <w:rPr>
          <w:rFonts w:asciiTheme="majorBidi" w:hAnsiTheme="majorBidi" w:cstheme="majorBidi"/>
        </w:rPr>
        <w:instrText xml:space="preserve"> ADDIN EN.CITE.DATA </w:instrText>
      </w:r>
      <w:r w:rsidR="00CE2CFB" w:rsidRPr="00D13868">
        <w:rPr>
          <w:rFonts w:asciiTheme="majorBidi" w:hAnsiTheme="majorBidi" w:cstheme="majorBidi"/>
        </w:rPr>
      </w:r>
      <w:r w:rsidR="00CE2CFB" w:rsidRPr="00D13868">
        <w:rPr>
          <w:rFonts w:asciiTheme="majorBidi" w:hAnsiTheme="majorBidi" w:cstheme="majorBidi"/>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3" w:tooltip="Goldbrunner, 2016 #612" w:history="1">
        <w:r w:rsidR="00656856" w:rsidRPr="00D13868">
          <w:rPr>
            <w:rFonts w:asciiTheme="majorBidi" w:hAnsiTheme="majorBidi" w:cstheme="majorBidi"/>
            <w:noProof/>
            <w:sz w:val="24"/>
            <w:szCs w:val="24"/>
          </w:rPr>
          <w:t>3</w:t>
        </w:r>
      </w:hyperlink>
      <w:r w:rsidR="00E840BC" w:rsidRPr="00D13868">
        <w:rPr>
          <w:rFonts w:asciiTheme="majorBidi" w:hAnsiTheme="majorBidi" w:cstheme="majorBidi"/>
          <w:noProof/>
          <w:sz w:val="24"/>
          <w:szCs w:val="24"/>
        </w:rPr>
        <w:t>]</w:t>
      </w:r>
      <w:r w:rsidR="00692900" w:rsidRPr="00D13868">
        <w:rPr>
          <w:rFonts w:asciiTheme="majorBidi" w:hAnsiTheme="majorBidi" w:cstheme="majorBidi"/>
        </w:rPr>
        <w:fldChar w:fldCharType="end"/>
      </w:r>
      <w:r w:rsidR="00DE1DB5" w:rsidRPr="00D13868">
        <w:rPr>
          <w:rFonts w:asciiTheme="majorBidi" w:hAnsiTheme="majorBidi" w:cstheme="majorBidi"/>
          <w:sz w:val="24"/>
          <w:szCs w:val="24"/>
        </w:rPr>
        <w:t xml:space="preserve">. This leads to a variety of different </w:t>
      </w:r>
      <w:r w:rsidR="002D4B4F" w:rsidRPr="00D13868">
        <w:rPr>
          <w:rFonts w:asciiTheme="majorBidi" w:hAnsiTheme="majorBidi" w:cstheme="majorBidi"/>
          <w:sz w:val="24"/>
          <w:szCs w:val="24"/>
        </w:rPr>
        <w:t>monitoring</w:t>
      </w:r>
      <w:r w:rsidR="00DE1DB5" w:rsidRPr="00D13868">
        <w:rPr>
          <w:rFonts w:asciiTheme="majorBidi" w:hAnsiTheme="majorBidi" w:cstheme="majorBidi"/>
          <w:sz w:val="24"/>
          <w:szCs w:val="24"/>
        </w:rPr>
        <w:t xml:space="preserve"> strategies which has economic implications and </w:t>
      </w:r>
      <w:r w:rsidR="00D2657B" w:rsidRPr="00D13868">
        <w:rPr>
          <w:rFonts w:asciiTheme="majorBidi" w:hAnsiTheme="majorBidi" w:cstheme="majorBidi"/>
          <w:sz w:val="24"/>
          <w:szCs w:val="24"/>
        </w:rPr>
        <w:t xml:space="preserve">is of uncertain patient benefit </w:t>
      </w:r>
      <w:r w:rsidR="00E840BC" w:rsidRPr="00D13868">
        <w:rPr>
          <w:rFonts w:asciiTheme="majorBidi" w:hAnsiTheme="majorBidi" w:cstheme="majorBidi"/>
        </w:rPr>
        <w:fldChar w:fldCharType="begin">
          <w:fldData xml:space="preserve">PEVuZE5vdGU+PENpdGU+PEF1dGhvcj5kZSBCb2VyPC9BdXRob3I+PFllYXI+MjAxNzwvWWVhcj48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==
</w:fldData>
        </w:fldChar>
      </w:r>
      <w:r w:rsidR="00CE2CFB" w:rsidRPr="00D13868">
        <w:rPr>
          <w:rFonts w:asciiTheme="majorBidi" w:hAnsiTheme="majorBidi" w:cstheme="majorBidi"/>
        </w:rPr>
        <w:instrText xml:space="preserve"> ADDIN EN.CITE </w:instrText>
      </w:r>
      <w:r w:rsidR="00CE2CFB" w:rsidRPr="00D13868">
        <w:rPr>
          <w:rFonts w:asciiTheme="majorBidi" w:hAnsiTheme="majorBidi" w:cstheme="majorBidi"/>
        </w:rPr>
        <w:fldChar w:fldCharType="begin">
          <w:fldData xml:space="preserve">PEVuZE5vdGU+PENpdGU+PEF1dGhvcj5kZSBCb2VyPC9BdXRob3I+PFllYXI+MjAxNzwvWWVhcj48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==
</w:fldData>
        </w:fldChar>
      </w:r>
      <w:r w:rsidR="00CE2CFB" w:rsidRPr="00D13868">
        <w:rPr>
          <w:rFonts w:asciiTheme="majorBidi" w:hAnsiTheme="majorBidi" w:cstheme="majorBidi"/>
        </w:rPr>
        <w:instrText xml:space="preserve"> ADDIN EN.CITE.DATA </w:instrText>
      </w:r>
      <w:r w:rsidR="00CE2CFB" w:rsidRPr="00D13868">
        <w:rPr>
          <w:rFonts w:asciiTheme="majorBidi" w:hAnsiTheme="majorBidi" w:cstheme="majorBidi"/>
        </w:rPr>
      </w:r>
      <w:r w:rsidR="00CE2CFB" w:rsidRPr="00D13868">
        <w:rPr>
          <w:rFonts w:asciiTheme="majorBidi" w:hAnsiTheme="majorBidi" w:cstheme="majorBidi"/>
        </w:rPr>
        <w:fldChar w:fldCharType="end"/>
      </w:r>
      <w:r w:rsidR="00E840BC" w:rsidRPr="00D13868">
        <w:rPr>
          <w:rFonts w:asciiTheme="majorBidi" w:hAnsiTheme="majorBidi" w:cstheme="majorBidi"/>
          <w:sz w:val="24"/>
          <w:szCs w:val="24"/>
        </w:rPr>
      </w:r>
      <w:r w:rsidR="00E840BC"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4" w:tooltip="de Boer, 2017 #523" w:history="1">
        <w:r w:rsidR="00656856" w:rsidRPr="00D13868">
          <w:rPr>
            <w:rFonts w:asciiTheme="majorBidi" w:hAnsiTheme="majorBidi" w:cstheme="majorBidi"/>
            <w:noProof/>
            <w:sz w:val="24"/>
            <w:szCs w:val="24"/>
          </w:rPr>
          <w:t>4</w:t>
        </w:r>
      </w:hyperlink>
      <w:r w:rsidR="00E840BC" w:rsidRPr="00D13868">
        <w:rPr>
          <w:rFonts w:asciiTheme="majorBidi" w:hAnsiTheme="majorBidi" w:cstheme="majorBidi"/>
          <w:noProof/>
          <w:sz w:val="24"/>
          <w:szCs w:val="24"/>
        </w:rPr>
        <w:t>]</w:t>
      </w:r>
      <w:r w:rsidR="00E840BC" w:rsidRPr="00D13868">
        <w:rPr>
          <w:rFonts w:asciiTheme="majorBidi" w:hAnsiTheme="majorBidi" w:cstheme="majorBidi"/>
        </w:rPr>
        <w:fldChar w:fldCharType="end"/>
      </w:r>
      <w:r w:rsidR="00E840BC"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 xml:space="preserve">  </w:t>
      </w:r>
    </w:p>
    <w:p w14:paraId="2B1C9DA9" w14:textId="77777777" w:rsidR="00DE1DB5" w:rsidRPr="00D13868" w:rsidRDefault="00DE1DB5">
      <w:pPr>
        <w:pStyle w:val="Heading1"/>
        <w:spacing w:line="360" w:lineRule="auto"/>
        <w:jc w:val="both"/>
        <w:rPr>
          <w:rFonts w:asciiTheme="majorBidi" w:hAnsiTheme="majorBidi"/>
        </w:rPr>
      </w:pPr>
      <w:r w:rsidRPr="00D13868">
        <w:rPr>
          <w:rFonts w:asciiTheme="majorBidi" w:hAnsiTheme="majorBidi"/>
        </w:rPr>
        <w:t xml:space="preserve">Objective </w:t>
      </w:r>
    </w:p>
    <w:p w14:paraId="03D92707" w14:textId="77777777"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To evaluate the outcomes of current management strategies of incidental intracranial meningiomas with particular emphasis on active monitoring and the timing of meningioma progression during follow-up. </w:t>
      </w:r>
    </w:p>
    <w:p w14:paraId="3CBAE7B9" w14:textId="77777777" w:rsidR="00DE1DB5" w:rsidRPr="00D13868" w:rsidRDefault="00DE1DB5">
      <w:pPr>
        <w:pStyle w:val="Heading1"/>
        <w:spacing w:line="360" w:lineRule="auto"/>
        <w:jc w:val="both"/>
        <w:rPr>
          <w:rFonts w:asciiTheme="majorBidi" w:hAnsiTheme="majorBidi"/>
        </w:rPr>
      </w:pPr>
      <w:r w:rsidRPr="00D13868">
        <w:rPr>
          <w:rFonts w:asciiTheme="majorBidi" w:hAnsiTheme="majorBidi"/>
        </w:rPr>
        <w:t>Methods</w:t>
      </w:r>
    </w:p>
    <w:p w14:paraId="6958762D" w14:textId="49419CAD"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This systematic review was conducted in accordance with the Preferred Reporting Items for Systematic Reviews and M</w:t>
      </w:r>
      <w:r w:rsidR="00673D1E" w:rsidRPr="00D13868">
        <w:rPr>
          <w:rFonts w:asciiTheme="majorBidi" w:hAnsiTheme="majorBidi" w:cstheme="majorBidi"/>
          <w:sz w:val="24"/>
          <w:szCs w:val="24"/>
        </w:rPr>
        <w:t>eta-analyses (PRISMA) statement</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r>
      <w:r w:rsidR="00CE2CFB" w:rsidRPr="00D13868">
        <w:rPr>
          <w:rFonts w:asciiTheme="majorBidi" w:hAnsiTheme="majorBidi" w:cstheme="majorBidi"/>
          <w:sz w:val="24"/>
          <w:szCs w:val="24"/>
        </w:rPr>
        <w:instrText xml:space="preserve"> ADDIN EN.CITE &lt;EndNote&gt;&lt;Cite&gt;&lt;Author&gt;Liberati&lt;/Author&gt;&lt;Year&gt;2009&lt;/Year&gt;&lt;RecNum&gt;599&lt;/RecNum&gt;&lt;DisplayText&gt;[5]&lt;/DisplayText&gt;&lt;record&gt;&lt;rec-number&gt;599&lt;/rec-number&gt;&lt;foreign-keys&gt;&lt;key app="EN" db-id="r09rvzrvv02ve2eepv9vtss3tf0x529fwsxa" timestamp="1519646445"&gt;599&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volume&gt;339&lt;/volume&gt;&lt;dates&gt;&lt;year&gt;2009&lt;/year&gt;&lt;pub-dates&gt;&lt;date&gt;2009-07-21 10:46:49&lt;/date&gt;&lt;/pub-dates&gt;&lt;/dates&gt;&lt;urls&gt;&lt;/urls&gt;&lt;/record&gt;&lt;/Cite&gt;&lt;/EndNote&gt;</w:instrText>
      </w:r>
      <w:r w:rsidR="00692900"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5" w:tooltip="Liberati, 2009 #599" w:history="1">
        <w:r w:rsidR="00656856" w:rsidRPr="00D13868">
          <w:rPr>
            <w:rFonts w:asciiTheme="majorBidi" w:hAnsiTheme="majorBidi" w:cstheme="majorBidi"/>
            <w:noProof/>
            <w:sz w:val="24"/>
            <w:szCs w:val="24"/>
          </w:rPr>
          <w:t>5</w:t>
        </w:r>
      </w:hyperlink>
      <w:r w:rsidR="00E840BC"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00673D1E" w:rsidRPr="00D13868">
        <w:rPr>
          <w:rFonts w:asciiTheme="majorBidi" w:hAnsiTheme="majorBidi" w:cstheme="majorBidi"/>
          <w:sz w:val="24"/>
          <w:szCs w:val="24"/>
        </w:rPr>
        <w:t>,</w:t>
      </w:r>
      <w:r w:rsidR="00692900"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and </w:t>
      </w:r>
      <w:r w:rsidR="00BD162F" w:rsidRPr="00D13868">
        <w:rPr>
          <w:rFonts w:asciiTheme="majorBidi" w:hAnsiTheme="majorBidi" w:cstheme="majorBidi"/>
          <w:sz w:val="24"/>
          <w:szCs w:val="24"/>
        </w:rPr>
        <w:t>has b</w:t>
      </w:r>
      <w:r w:rsidR="002D5FA8" w:rsidRPr="00D13868">
        <w:rPr>
          <w:rFonts w:asciiTheme="majorBidi" w:hAnsiTheme="majorBidi" w:cstheme="majorBidi"/>
          <w:sz w:val="24"/>
          <w:szCs w:val="24"/>
        </w:rPr>
        <w:t>e</w:t>
      </w:r>
      <w:r w:rsidR="00BD162F" w:rsidRPr="00D13868">
        <w:rPr>
          <w:rFonts w:asciiTheme="majorBidi" w:hAnsiTheme="majorBidi" w:cstheme="majorBidi"/>
          <w:sz w:val="24"/>
          <w:szCs w:val="24"/>
        </w:rPr>
        <w:t>en</w:t>
      </w:r>
      <w:r w:rsidRPr="00D13868">
        <w:rPr>
          <w:rFonts w:asciiTheme="majorBidi" w:hAnsiTheme="majorBidi" w:cstheme="majorBidi"/>
          <w:sz w:val="24"/>
          <w:szCs w:val="24"/>
        </w:rPr>
        <w:t xml:space="preserve"> registered with</w:t>
      </w:r>
      <w:r w:rsidR="00BD162F" w:rsidRPr="00D13868">
        <w:rPr>
          <w:rFonts w:asciiTheme="majorBidi" w:hAnsiTheme="majorBidi" w:cstheme="majorBidi"/>
          <w:sz w:val="24"/>
          <w:szCs w:val="24"/>
        </w:rPr>
        <w:t xml:space="preserve"> PROSPERO</w:t>
      </w:r>
      <w:r w:rsidR="006907EB" w:rsidRPr="00D13868">
        <w:rPr>
          <w:rFonts w:asciiTheme="majorBidi" w:hAnsiTheme="majorBidi" w:cstheme="majorBidi"/>
          <w:sz w:val="24"/>
          <w:szCs w:val="24"/>
        </w:rPr>
        <w:t xml:space="preserve"> (</w:t>
      </w:r>
      <w:r w:rsidR="00234AEE" w:rsidRPr="00D13868">
        <w:rPr>
          <w:rFonts w:asciiTheme="majorBidi" w:hAnsiTheme="majorBidi" w:cstheme="majorBidi"/>
          <w:sz w:val="24"/>
          <w:szCs w:val="24"/>
        </w:rPr>
        <w:t>CRD42017077928)</w:t>
      </w:r>
      <w:r w:rsidR="002D5FA8" w:rsidRPr="00D13868">
        <w:rPr>
          <w:rFonts w:asciiTheme="majorBidi" w:hAnsiTheme="majorBidi" w:cstheme="majorBidi"/>
          <w:sz w:val="24"/>
          <w:szCs w:val="24"/>
        </w:rPr>
        <w:t>.</w:t>
      </w:r>
    </w:p>
    <w:p w14:paraId="01BA919D" w14:textId="77777777" w:rsidR="00DE1DB5" w:rsidRPr="00D13868" w:rsidRDefault="00DE1DB5">
      <w:pPr>
        <w:pStyle w:val="Heading2"/>
        <w:spacing w:line="360" w:lineRule="auto"/>
        <w:jc w:val="both"/>
        <w:rPr>
          <w:rFonts w:asciiTheme="majorBidi" w:hAnsiTheme="majorBidi"/>
          <w:b/>
          <w:color w:val="auto"/>
          <w:u w:val="single"/>
        </w:rPr>
      </w:pPr>
      <w:r w:rsidRPr="00D13868">
        <w:rPr>
          <w:rFonts w:asciiTheme="majorBidi" w:hAnsiTheme="majorBidi"/>
          <w:color w:val="auto"/>
          <w:u w:val="single"/>
        </w:rPr>
        <w:t xml:space="preserve">Search strategy </w:t>
      </w:r>
    </w:p>
    <w:p w14:paraId="02874F89" w14:textId="150DA1AD" w:rsidR="00DE1DB5" w:rsidRPr="00D13868" w:rsidRDefault="00293B2B">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A literature search, last updated 24/09/2017, was performed in Medline</w:t>
      </w:r>
      <w:r w:rsidR="002D4238" w:rsidRPr="00D13868">
        <w:rPr>
          <w:rFonts w:asciiTheme="majorBidi" w:hAnsiTheme="majorBidi" w:cstheme="majorBidi"/>
          <w:sz w:val="24"/>
          <w:szCs w:val="24"/>
        </w:rPr>
        <w:t xml:space="preserve"> (Ovid)</w:t>
      </w:r>
      <w:r w:rsidRPr="00D13868">
        <w:rPr>
          <w:rFonts w:asciiTheme="majorBidi" w:hAnsiTheme="majorBidi" w:cstheme="majorBidi"/>
          <w:sz w:val="24"/>
          <w:szCs w:val="24"/>
        </w:rPr>
        <w:t>, Embase</w:t>
      </w:r>
      <w:r w:rsidR="002D4238" w:rsidRPr="00D13868">
        <w:rPr>
          <w:rFonts w:asciiTheme="majorBidi" w:hAnsiTheme="majorBidi" w:cstheme="majorBidi"/>
          <w:sz w:val="24"/>
          <w:szCs w:val="24"/>
        </w:rPr>
        <w:t xml:space="preserve"> (Ovid)</w:t>
      </w:r>
      <w:r w:rsidRPr="00D13868">
        <w:rPr>
          <w:rFonts w:asciiTheme="majorBidi" w:hAnsiTheme="majorBidi" w:cstheme="majorBidi"/>
          <w:sz w:val="24"/>
          <w:szCs w:val="24"/>
        </w:rPr>
        <w:t xml:space="preserve">, </w:t>
      </w:r>
      <w:r w:rsidR="002D4238" w:rsidRPr="00D13868">
        <w:rPr>
          <w:rFonts w:asciiTheme="majorBidi" w:hAnsiTheme="majorBidi" w:cstheme="majorBidi"/>
          <w:sz w:val="24"/>
          <w:szCs w:val="24"/>
        </w:rPr>
        <w:t>the Cochrane Central Register of Controlled Trials</w:t>
      </w:r>
      <w:r w:rsidRPr="00D13868">
        <w:rPr>
          <w:rFonts w:asciiTheme="majorBidi" w:hAnsiTheme="majorBidi" w:cstheme="majorBidi"/>
          <w:sz w:val="24"/>
          <w:szCs w:val="24"/>
        </w:rPr>
        <w:t>, CINAHL Plus</w:t>
      </w:r>
      <w:r w:rsidR="002D4238" w:rsidRPr="00D13868">
        <w:rPr>
          <w:rFonts w:asciiTheme="majorBidi" w:hAnsiTheme="majorBidi" w:cstheme="majorBidi"/>
          <w:sz w:val="24"/>
          <w:szCs w:val="24"/>
        </w:rPr>
        <w:t xml:space="preserve"> (EBSCO)</w:t>
      </w:r>
      <w:r w:rsidRPr="00D13868">
        <w:rPr>
          <w:rFonts w:asciiTheme="majorBidi" w:hAnsiTheme="majorBidi" w:cstheme="majorBidi"/>
          <w:sz w:val="24"/>
          <w:szCs w:val="24"/>
        </w:rPr>
        <w:t xml:space="preserve">, </w:t>
      </w:r>
      <w:r w:rsidR="0058099D" w:rsidRPr="00D13868">
        <w:rPr>
          <w:rFonts w:asciiTheme="majorBidi" w:hAnsiTheme="majorBidi" w:cstheme="majorBidi"/>
          <w:sz w:val="24"/>
          <w:szCs w:val="24"/>
        </w:rPr>
        <w:t xml:space="preserve">the </w:t>
      </w:r>
      <w:r w:rsidR="002D4238" w:rsidRPr="00D13868">
        <w:rPr>
          <w:rFonts w:asciiTheme="majorBidi" w:hAnsiTheme="majorBidi" w:cstheme="majorBidi"/>
          <w:sz w:val="24"/>
          <w:szCs w:val="24"/>
        </w:rPr>
        <w:t>WHO International Clinical Trials Registry Platform</w:t>
      </w:r>
      <w:r w:rsidRPr="00D13868">
        <w:rPr>
          <w:rFonts w:asciiTheme="majorBidi" w:hAnsiTheme="majorBidi" w:cstheme="majorBidi"/>
          <w:sz w:val="24"/>
          <w:szCs w:val="24"/>
        </w:rPr>
        <w:t xml:space="preserve"> and UK Clinical Trials Gateway.</w:t>
      </w:r>
      <w:r w:rsidR="003F126D"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The search strategy utili</w:t>
      </w:r>
      <w:r w:rsidR="00691AF7" w:rsidRPr="00D13868">
        <w:rPr>
          <w:rFonts w:asciiTheme="majorBidi" w:hAnsiTheme="majorBidi" w:cstheme="majorBidi"/>
          <w:sz w:val="24"/>
          <w:szCs w:val="24"/>
        </w:rPr>
        <w:t>z</w:t>
      </w:r>
      <w:r w:rsidR="00DE1DB5" w:rsidRPr="00D13868">
        <w:rPr>
          <w:rFonts w:asciiTheme="majorBidi" w:hAnsiTheme="majorBidi" w:cstheme="majorBidi"/>
          <w:sz w:val="24"/>
          <w:szCs w:val="24"/>
        </w:rPr>
        <w:t>ed for Medline can be found in</w:t>
      </w:r>
      <w:r w:rsidR="009978DB" w:rsidRPr="00D13868">
        <w:rPr>
          <w:rFonts w:asciiTheme="majorBidi" w:hAnsiTheme="majorBidi" w:cstheme="majorBidi"/>
          <w:sz w:val="24"/>
          <w:szCs w:val="24"/>
        </w:rPr>
        <w:t xml:space="preserve"> </w:t>
      </w:r>
      <w:r w:rsidR="00A314F6" w:rsidRPr="00D13868">
        <w:rPr>
          <w:rFonts w:asciiTheme="majorBidi" w:hAnsiTheme="majorBidi" w:cstheme="majorBidi"/>
          <w:sz w:val="24"/>
          <w:szCs w:val="24"/>
        </w:rPr>
        <w:t>Online</w:t>
      </w:r>
      <w:r w:rsidR="00D664D3" w:rsidRPr="00D13868">
        <w:rPr>
          <w:rFonts w:asciiTheme="majorBidi" w:hAnsiTheme="majorBidi" w:cstheme="majorBidi"/>
          <w:sz w:val="24"/>
          <w:szCs w:val="24"/>
        </w:rPr>
        <w:t xml:space="preserve"> Resource 1</w:t>
      </w:r>
      <w:r w:rsidR="00DE1DB5" w:rsidRPr="00D13868">
        <w:rPr>
          <w:rFonts w:asciiTheme="majorBidi" w:hAnsiTheme="majorBidi" w:cstheme="majorBidi"/>
          <w:sz w:val="24"/>
          <w:szCs w:val="24"/>
        </w:rPr>
        <w:t>. The strategy adopted for the other databases was altered appropriately and the term “meningioma” was used to search the study registries.</w:t>
      </w:r>
      <w:r w:rsidR="00776308" w:rsidRPr="00D13868">
        <w:rPr>
          <w:rFonts w:asciiTheme="majorBidi" w:hAnsiTheme="majorBidi" w:cstheme="majorBidi"/>
          <w:sz w:val="24"/>
          <w:szCs w:val="24"/>
        </w:rPr>
        <w:t xml:space="preserve"> </w:t>
      </w:r>
      <w:r w:rsidR="00854411" w:rsidRPr="00D13868">
        <w:rPr>
          <w:rFonts w:asciiTheme="majorBidi" w:hAnsiTheme="majorBidi" w:cstheme="majorBidi"/>
          <w:sz w:val="24"/>
          <w:szCs w:val="24"/>
        </w:rPr>
        <w:t xml:space="preserve">The bibliographies of accepted </w:t>
      </w:r>
      <w:r w:rsidR="00380DDB" w:rsidRPr="00D13868">
        <w:rPr>
          <w:rFonts w:asciiTheme="majorBidi" w:hAnsiTheme="majorBidi" w:cstheme="majorBidi"/>
          <w:sz w:val="24"/>
          <w:szCs w:val="24"/>
        </w:rPr>
        <w:t>records</w:t>
      </w:r>
      <w:r w:rsidR="00854411" w:rsidRPr="00D13868">
        <w:rPr>
          <w:rFonts w:asciiTheme="majorBidi" w:hAnsiTheme="majorBidi" w:cstheme="majorBidi"/>
          <w:sz w:val="24"/>
          <w:szCs w:val="24"/>
        </w:rPr>
        <w:t xml:space="preserve"> were examined for additional articles not identified in the initial search.</w:t>
      </w:r>
      <w:r w:rsidR="00854411" w:rsidRPr="00D13868">
        <w:rPr>
          <w:rFonts w:asciiTheme="majorBidi" w:hAnsiTheme="majorBidi" w:cstheme="majorBidi"/>
        </w:rPr>
        <w:t xml:space="preserve"> </w:t>
      </w:r>
    </w:p>
    <w:p w14:paraId="1C02F42B" w14:textId="77777777" w:rsidR="00DE1DB5" w:rsidRPr="00D13868" w:rsidRDefault="00DE1DB5">
      <w:pPr>
        <w:pStyle w:val="Heading2"/>
        <w:spacing w:line="360" w:lineRule="auto"/>
        <w:jc w:val="both"/>
        <w:rPr>
          <w:rFonts w:asciiTheme="majorBidi" w:hAnsiTheme="majorBidi"/>
          <w:b/>
          <w:color w:val="auto"/>
          <w:u w:val="single"/>
        </w:rPr>
      </w:pPr>
      <w:r w:rsidRPr="00D13868">
        <w:rPr>
          <w:rFonts w:asciiTheme="majorBidi" w:hAnsiTheme="majorBidi"/>
          <w:color w:val="auto"/>
          <w:u w:val="single"/>
        </w:rPr>
        <w:t>Paper selection</w:t>
      </w:r>
    </w:p>
    <w:p w14:paraId="376338D9" w14:textId="7080C0DF" w:rsidR="00D166B1" w:rsidRPr="00D13868" w:rsidRDefault="00D166B1">
      <w:pPr>
        <w:spacing w:after="160" w:line="360" w:lineRule="auto"/>
        <w:jc w:val="both"/>
        <w:rPr>
          <w:rFonts w:asciiTheme="majorBidi" w:hAnsiTheme="majorBidi" w:cstheme="majorBidi"/>
          <w:sz w:val="24"/>
          <w:szCs w:val="24"/>
        </w:rPr>
      </w:pPr>
      <w:r w:rsidRPr="00D13868">
        <w:rPr>
          <w:rFonts w:asciiTheme="majorBidi" w:hAnsiTheme="majorBidi" w:cstheme="majorBidi"/>
          <w:sz w:val="24"/>
          <w:szCs w:val="24"/>
        </w:rPr>
        <w:t>The titles and abstracts of all results were screened independently by two authors (A</w:t>
      </w:r>
      <w:r w:rsidR="009F3582" w:rsidRPr="00D13868">
        <w:rPr>
          <w:rFonts w:asciiTheme="majorBidi" w:hAnsiTheme="majorBidi" w:cstheme="majorBidi"/>
          <w:sz w:val="24"/>
          <w:szCs w:val="24"/>
        </w:rPr>
        <w:t>.</w:t>
      </w:r>
      <w:r w:rsidRPr="00D13868">
        <w:rPr>
          <w:rFonts w:asciiTheme="majorBidi" w:hAnsiTheme="majorBidi" w:cstheme="majorBidi"/>
          <w:sz w:val="24"/>
          <w:szCs w:val="24"/>
        </w:rPr>
        <w:t>I</w:t>
      </w:r>
      <w:r w:rsidR="009F3582" w:rsidRPr="00D13868">
        <w:rPr>
          <w:rFonts w:asciiTheme="majorBidi" w:hAnsiTheme="majorBidi" w:cstheme="majorBidi"/>
          <w:sz w:val="24"/>
          <w:szCs w:val="24"/>
        </w:rPr>
        <w:t>.</w:t>
      </w:r>
      <w:r w:rsidRPr="00D13868">
        <w:rPr>
          <w:rFonts w:asciiTheme="majorBidi" w:hAnsiTheme="majorBidi" w:cstheme="majorBidi"/>
          <w:sz w:val="24"/>
          <w:szCs w:val="24"/>
        </w:rPr>
        <w:t>I</w:t>
      </w:r>
      <w:r w:rsidR="009F3582" w:rsidRPr="00D13868">
        <w:rPr>
          <w:rFonts w:asciiTheme="majorBidi" w:hAnsiTheme="majorBidi" w:cstheme="majorBidi"/>
          <w:sz w:val="24"/>
          <w:szCs w:val="24"/>
        </w:rPr>
        <w:t>.</w:t>
      </w:r>
      <w:r w:rsidRPr="00D13868">
        <w:rPr>
          <w:rFonts w:asciiTheme="majorBidi" w:hAnsiTheme="majorBidi" w:cstheme="majorBidi"/>
          <w:sz w:val="24"/>
          <w:szCs w:val="24"/>
        </w:rPr>
        <w:t xml:space="preserve"> </w:t>
      </w:r>
      <w:r w:rsidR="00454938" w:rsidRPr="00D13868">
        <w:rPr>
          <w:rFonts w:asciiTheme="majorBidi" w:hAnsiTheme="majorBidi" w:cstheme="majorBidi"/>
          <w:sz w:val="24"/>
          <w:szCs w:val="24"/>
        </w:rPr>
        <w:t>and</w:t>
      </w:r>
      <w:r w:rsidRPr="00D13868">
        <w:rPr>
          <w:rFonts w:asciiTheme="majorBidi" w:hAnsiTheme="majorBidi" w:cstheme="majorBidi"/>
          <w:sz w:val="24"/>
          <w:szCs w:val="24"/>
        </w:rPr>
        <w:t xml:space="preserve"> M</w:t>
      </w:r>
      <w:r w:rsidR="009F3582" w:rsidRPr="00D13868">
        <w:rPr>
          <w:rFonts w:asciiTheme="majorBidi" w:hAnsiTheme="majorBidi" w:cstheme="majorBidi"/>
          <w:sz w:val="24"/>
          <w:szCs w:val="24"/>
        </w:rPr>
        <w:t>.</w:t>
      </w:r>
      <w:r w:rsidRPr="00D13868">
        <w:rPr>
          <w:rFonts w:asciiTheme="majorBidi" w:hAnsiTheme="majorBidi" w:cstheme="majorBidi"/>
          <w:sz w:val="24"/>
          <w:szCs w:val="24"/>
        </w:rPr>
        <w:t>M</w:t>
      </w:r>
      <w:r w:rsidR="009F3582" w:rsidRPr="00D13868">
        <w:rPr>
          <w:rFonts w:asciiTheme="majorBidi" w:hAnsiTheme="majorBidi" w:cstheme="majorBidi"/>
          <w:sz w:val="24"/>
          <w:szCs w:val="24"/>
        </w:rPr>
        <w:t>.</w:t>
      </w:r>
      <w:r w:rsidRPr="00D13868">
        <w:rPr>
          <w:rFonts w:asciiTheme="majorBidi" w:hAnsiTheme="majorBidi" w:cstheme="majorBidi"/>
          <w:sz w:val="24"/>
          <w:szCs w:val="24"/>
        </w:rPr>
        <w:t xml:space="preserve">) using </w:t>
      </w:r>
      <w:r w:rsidR="00AD164C" w:rsidRPr="00D13868">
        <w:rPr>
          <w:rFonts w:asciiTheme="majorBidi" w:hAnsiTheme="majorBidi" w:cstheme="majorBidi"/>
          <w:sz w:val="24"/>
          <w:szCs w:val="24"/>
        </w:rPr>
        <w:t>the population, intervention, comparison, o</w:t>
      </w:r>
      <w:r w:rsidR="00CD11B8" w:rsidRPr="00D13868">
        <w:rPr>
          <w:rFonts w:asciiTheme="majorBidi" w:hAnsiTheme="majorBidi" w:cstheme="majorBidi"/>
          <w:sz w:val="24"/>
          <w:szCs w:val="24"/>
        </w:rPr>
        <w:t xml:space="preserve">utcome and study design (PICOS) </w:t>
      </w:r>
      <w:r w:rsidR="00AD164C" w:rsidRPr="00D13868">
        <w:rPr>
          <w:rFonts w:asciiTheme="majorBidi" w:hAnsiTheme="majorBidi" w:cstheme="majorBidi"/>
          <w:sz w:val="24"/>
          <w:szCs w:val="24"/>
        </w:rPr>
        <w:t>criteria outlined in Table 1</w:t>
      </w:r>
      <w:r w:rsidR="00071889" w:rsidRPr="00D13868">
        <w:rPr>
          <w:rFonts w:asciiTheme="majorBidi" w:hAnsiTheme="majorBidi" w:cstheme="majorBidi"/>
          <w:sz w:val="24"/>
          <w:szCs w:val="24"/>
        </w:rPr>
        <w:t xml:space="preserve">. </w:t>
      </w:r>
      <w:r w:rsidR="00DD2B7F" w:rsidRPr="00D13868">
        <w:rPr>
          <w:rFonts w:asciiTheme="majorBidi" w:hAnsiTheme="majorBidi" w:cstheme="majorBidi"/>
          <w:sz w:val="24"/>
          <w:szCs w:val="24"/>
        </w:rPr>
        <w:t xml:space="preserve">Where disagreements occurred, </w:t>
      </w:r>
      <w:r w:rsidR="00701E77" w:rsidRPr="00D13868">
        <w:rPr>
          <w:rFonts w:asciiTheme="majorBidi" w:hAnsiTheme="majorBidi" w:cstheme="majorBidi"/>
          <w:sz w:val="24"/>
          <w:szCs w:val="24"/>
        </w:rPr>
        <w:t>the senior</w:t>
      </w:r>
      <w:r w:rsidR="00DD2B7F" w:rsidRPr="00D13868">
        <w:rPr>
          <w:rFonts w:asciiTheme="majorBidi" w:hAnsiTheme="majorBidi" w:cstheme="majorBidi"/>
          <w:sz w:val="24"/>
          <w:szCs w:val="24"/>
        </w:rPr>
        <w:t xml:space="preserve"> author (M</w:t>
      </w:r>
      <w:r w:rsidR="009F3582" w:rsidRPr="00D13868">
        <w:rPr>
          <w:rFonts w:asciiTheme="majorBidi" w:hAnsiTheme="majorBidi" w:cstheme="majorBidi"/>
          <w:sz w:val="24"/>
          <w:szCs w:val="24"/>
        </w:rPr>
        <w:t>.</w:t>
      </w:r>
      <w:r w:rsidR="00DD2B7F" w:rsidRPr="00D13868">
        <w:rPr>
          <w:rFonts w:asciiTheme="majorBidi" w:hAnsiTheme="majorBidi" w:cstheme="majorBidi"/>
          <w:sz w:val="24"/>
          <w:szCs w:val="24"/>
        </w:rPr>
        <w:t>D</w:t>
      </w:r>
      <w:r w:rsidR="009F3582" w:rsidRPr="00D13868">
        <w:rPr>
          <w:rFonts w:asciiTheme="majorBidi" w:hAnsiTheme="majorBidi" w:cstheme="majorBidi"/>
          <w:sz w:val="24"/>
          <w:szCs w:val="24"/>
        </w:rPr>
        <w:t>.</w:t>
      </w:r>
      <w:r w:rsidR="00DD2B7F" w:rsidRPr="00D13868">
        <w:rPr>
          <w:rFonts w:asciiTheme="majorBidi" w:hAnsiTheme="majorBidi" w:cstheme="majorBidi"/>
          <w:sz w:val="24"/>
          <w:szCs w:val="24"/>
        </w:rPr>
        <w:t>J</w:t>
      </w:r>
      <w:r w:rsidR="009F3582" w:rsidRPr="00D13868">
        <w:rPr>
          <w:rFonts w:asciiTheme="majorBidi" w:hAnsiTheme="majorBidi" w:cstheme="majorBidi"/>
          <w:sz w:val="24"/>
          <w:szCs w:val="24"/>
        </w:rPr>
        <w:t>.</w:t>
      </w:r>
      <w:r w:rsidR="00DD2B7F" w:rsidRPr="00D13868">
        <w:rPr>
          <w:rFonts w:asciiTheme="majorBidi" w:hAnsiTheme="majorBidi" w:cstheme="majorBidi"/>
          <w:sz w:val="24"/>
          <w:szCs w:val="24"/>
        </w:rPr>
        <w:t>) was consulted to adjudicate.</w:t>
      </w:r>
    </w:p>
    <w:p w14:paraId="01C1E3B5" w14:textId="47002F15" w:rsidR="00DE1DB5" w:rsidRPr="00D13868" w:rsidRDefault="00D166B1">
      <w:pPr>
        <w:spacing w:after="160" w:line="360" w:lineRule="auto"/>
        <w:jc w:val="both"/>
        <w:rPr>
          <w:rFonts w:asciiTheme="majorBidi" w:hAnsiTheme="majorBidi" w:cstheme="majorBidi"/>
          <w:sz w:val="24"/>
          <w:szCs w:val="24"/>
        </w:rPr>
      </w:pPr>
      <w:r w:rsidRPr="00D13868">
        <w:rPr>
          <w:rFonts w:asciiTheme="majorBidi" w:hAnsiTheme="majorBidi" w:cstheme="majorBidi"/>
          <w:sz w:val="24"/>
          <w:szCs w:val="24"/>
        </w:rPr>
        <w:lastRenderedPageBreak/>
        <w:t>Relevant registered trials were categori</w:t>
      </w:r>
      <w:r w:rsidR="00691AF7" w:rsidRPr="00D13868">
        <w:rPr>
          <w:rFonts w:asciiTheme="majorBidi" w:hAnsiTheme="majorBidi" w:cstheme="majorBidi"/>
          <w:sz w:val="24"/>
          <w:szCs w:val="24"/>
        </w:rPr>
        <w:t>z</w:t>
      </w:r>
      <w:r w:rsidRPr="00D13868">
        <w:rPr>
          <w:rFonts w:asciiTheme="majorBidi" w:hAnsiTheme="majorBidi" w:cstheme="majorBidi"/>
          <w:sz w:val="24"/>
          <w:szCs w:val="24"/>
        </w:rPr>
        <w:t>ed, based on recruitment status, into concluded or on-going. If concluded, disseminated results were examined. If yet to be disseminated, investigators were contacted for data involving incidental meningioma patients. On-going trials were excluded</w:t>
      </w:r>
      <w:r w:rsidR="00DE1DB5" w:rsidRPr="00D13868">
        <w:rPr>
          <w:rFonts w:asciiTheme="majorBidi" w:hAnsiTheme="majorBidi" w:cstheme="majorBidi"/>
          <w:sz w:val="24"/>
          <w:szCs w:val="24"/>
        </w:rPr>
        <w:t xml:space="preserve">. </w:t>
      </w:r>
    </w:p>
    <w:p w14:paraId="06495326" w14:textId="77777777" w:rsidR="00DE1DB5" w:rsidRPr="00D13868" w:rsidRDefault="00DE1DB5">
      <w:pPr>
        <w:pStyle w:val="Heading2"/>
        <w:spacing w:line="360" w:lineRule="auto"/>
        <w:jc w:val="both"/>
        <w:rPr>
          <w:rFonts w:asciiTheme="majorBidi" w:hAnsiTheme="majorBidi"/>
          <w:b/>
          <w:color w:val="auto"/>
          <w:u w:val="single"/>
        </w:rPr>
      </w:pPr>
      <w:r w:rsidRPr="00D13868">
        <w:rPr>
          <w:rFonts w:asciiTheme="majorBidi" w:hAnsiTheme="majorBidi"/>
          <w:color w:val="auto"/>
          <w:u w:val="single"/>
        </w:rPr>
        <w:t>Data Extraction</w:t>
      </w:r>
    </w:p>
    <w:p w14:paraId="46079BB8" w14:textId="6D1B0C2C"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A standardi</w:t>
      </w:r>
      <w:r w:rsidR="00691AF7" w:rsidRPr="00D13868">
        <w:rPr>
          <w:rFonts w:asciiTheme="majorBidi" w:hAnsiTheme="majorBidi" w:cstheme="majorBidi"/>
          <w:sz w:val="24"/>
          <w:szCs w:val="24"/>
        </w:rPr>
        <w:t>z</w:t>
      </w:r>
      <w:r w:rsidRPr="00D13868">
        <w:rPr>
          <w:rFonts w:asciiTheme="majorBidi" w:hAnsiTheme="majorBidi" w:cstheme="majorBidi"/>
          <w:sz w:val="24"/>
          <w:szCs w:val="24"/>
        </w:rPr>
        <w:t>ed pre-piloted proforma (</w:t>
      </w:r>
      <w:r w:rsidR="001D2628" w:rsidRPr="00D13868">
        <w:rPr>
          <w:rFonts w:asciiTheme="majorBidi" w:hAnsiTheme="majorBidi" w:cstheme="majorBidi"/>
          <w:sz w:val="24"/>
          <w:szCs w:val="24"/>
        </w:rPr>
        <w:t>Online Resource 2</w:t>
      </w:r>
      <w:r w:rsidRPr="00D13868">
        <w:rPr>
          <w:rFonts w:asciiTheme="majorBidi" w:hAnsiTheme="majorBidi" w:cstheme="majorBidi"/>
          <w:sz w:val="24"/>
          <w:szCs w:val="24"/>
        </w:rPr>
        <w:t xml:space="preserve">) was used to extract data </w:t>
      </w:r>
      <w:r w:rsidR="003121F7" w:rsidRPr="00D13868">
        <w:rPr>
          <w:rFonts w:asciiTheme="majorBidi" w:hAnsiTheme="majorBidi" w:cstheme="majorBidi"/>
          <w:sz w:val="24"/>
          <w:szCs w:val="24"/>
        </w:rPr>
        <w:t xml:space="preserve">from </w:t>
      </w:r>
      <w:r w:rsidRPr="00D13868">
        <w:rPr>
          <w:rFonts w:asciiTheme="majorBidi" w:hAnsiTheme="majorBidi" w:cstheme="majorBidi"/>
          <w:sz w:val="24"/>
          <w:szCs w:val="24"/>
        </w:rPr>
        <w:t>included stud</w:t>
      </w:r>
      <w:r w:rsidR="003121F7" w:rsidRPr="00D13868">
        <w:rPr>
          <w:rFonts w:asciiTheme="majorBidi" w:hAnsiTheme="majorBidi" w:cstheme="majorBidi"/>
          <w:sz w:val="24"/>
          <w:szCs w:val="24"/>
        </w:rPr>
        <w:t>ies</w:t>
      </w:r>
      <w:r w:rsidRPr="00D13868">
        <w:rPr>
          <w:rFonts w:asciiTheme="majorBidi" w:hAnsiTheme="majorBidi" w:cstheme="majorBidi"/>
          <w:sz w:val="24"/>
          <w:szCs w:val="24"/>
        </w:rPr>
        <w:t xml:space="preserve">. In the event that a study’s population </w:t>
      </w:r>
      <w:r w:rsidR="008C57C9" w:rsidRPr="00D13868">
        <w:rPr>
          <w:rFonts w:asciiTheme="majorBidi" w:hAnsiTheme="majorBidi" w:cstheme="majorBidi"/>
          <w:sz w:val="24"/>
          <w:szCs w:val="24"/>
        </w:rPr>
        <w:t xml:space="preserve">was </w:t>
      </w:r>
      <w:r w:rsidRPr="00D13868">
        <w:rPr>
          <w:rFonts w:asciiTheme="majorBidi" w:hAnsiTheme="majorBidi" w:cstheme="majorBidi"/>
          <w:sz w:val="24"/>
          <w:szCs w:val="24"/>
        </w:rPr>
        <w:t xml:space="preserve">comprised in part of incidental meningioma patients, the corresponding author was contacted via email to request the raw study data. Data sets that subsequently remained incomplete were handled using the following imputation approach: </w:t>
      </w:r>
    </w:p>
    <w:p w14:paraId="2CEDB42F" w14:textId="77777777" w:rsidR="00DE1DB5" w:rsidRPr="00D13868" w:rsidRDefault="00DE1DB5">
      <w:pPr>
        <w:pStyle w:val="ListParagraph"/>
        <w:numPr>
          <w:ilvl w:val="0"/>
          <w:numId w:val="2"/>
        </w:num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Studies in which </w:t>
      </w:r>
      <w:r w:rsidRPr="00D13868">
        <w:rPr>
          <w:rFonts w:asciiTheme="majorBidi" w:hAnsiTheme="majorBidi" w:cstheme="majorBidi"/>
          <w:sz w:val="24"/>
          <w:szCs w:val="24"/>
          <w:lang w:val="en-GB"/>
        </w:rPr>
        <w:t>incidental</w:t>
      </w:r>
      <w:r w:rsidRPr="00D13868">
        <w:rPr>
          <w:rFonts w:asciiTheme="majorBidi" w:hAnsiTheme="majorBidi" w:cstheme="majorBidi"/>
          <w:sz w:val="24"/>
          <w:szCs w:val="24"/>
        </w:rPr>
        <w:t xml:space="preserve"> meningioma patients comprised ≥90% of the cohort, weighted averages were quoted and used for quantitative analysis </w:t>
      </w:r>
    </w:p>
    <w:p w14:paraId="36262B2B" w14:textId="77777777" w:rsidR="00DE1DB5" w:rsidRPr="00D13868" w:rsidRDefault="00DE1DB5">
      <w:pPr>
        <w:pStyle w:val="ListParagraph"/>
        <w:numPr>
          <w:ilvl w:val="0"/>
          <w:numId w:val="2"/>
        </w:num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Studies with a lower percentage were excluded </w:t>
      </w:r>
    </w:p>
    <w:p w14:paraId="7152DE05" w14:textId="3EB7E17A"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Data w</w:t>
      </w:r>
      <w:r w:rsidR="00DD7357" w:rsidRPr="00D13868">
        <w:rPr>
          <w:rFonts w:asciiTheme="majorBidi" w:hAnsiTheme="majorBidi" w:cstheme="majorBidi"/>
          <w:sz w:val="24"/>
          <w:szCs w:val="24"/>
        </w:rPr>
        <w:t>ere</w:t>
      </w:r>
      <w:r w:rsidRPr="00D13868">
        <w:rPr>
          <w:rFonts w:asciiTheme="majorBidi" w:hAnsiTheme="majorBidi" w:cstheme="majorBidi"/>
          <w:sz w:val="24"/>
          <w:szCs w:val="24"/>
        </w:rPr>
        <w:t xml:space="preserve"> inputted into Microsoft Excel v16.0 before being exported to statistical software for analysis.</w:t>
      </w:r>
    </w:p>
    <w:p w14:paraId="131C5803" w14:textId="77777777"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 xml:space="preserve">Data synthesis </w:t>
      </w:r>
    </w:p>
    <w:p w14:paraId="416917AC" w14:textId="1F18032B"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Meningioma location was categori</w:t>
      </w:r>
      <w:r w:rsidR="00691AF7" w:rsidRPr="00D13868">
        <w:rPr>
          <w:rFonts w:asciiTheme="majorBidi" w:hAnsiTheme="majorBidi" w:cstheme="majorBidi"/>
          <w:sz w:val="24"/>
          <w:szCs w:val="24"/>
        </w:rPr>
        <w:t>z</w:t>
      </w:r>
      <w:r w:rsidRPr="00D13868">
        <w:rPr>
          <w:rFonts w:asciiTheme="majorBidi" w:hAnsiTheme="majorBidi" w:cstheme="majorBidi"/>
          <w:sz w:val="24"/>
          <w:szCs w:val="24"/>
        </w:rPr>
        <w:t>ed into non-skull base and skull-base. Further subdivision according to the International Consortium on Meningioma classification system (</w:t>
      </w:r>
      <w:r w:rsidR="00AC135C" w:rsidRPr="00D13868">
        <w:rPr>
          <w:rFonts w:asciiTheme="majorBidi" w:hAnsiTheme="majorBidi" w:cstheme="majorBidi"/>
          <w:sz w:val="24"/>
          <w:szCs w:val="24"/>
        </w:rPr>
        <w:t>Online Resource 3</w:t>
      </w:r>
      <w:r w:rsidR="00D55959"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was carried out where appropriate. Meningioma size was recorded as </w:t>
      </w:r>
      <w:r w:rsidR="003121F7" w:rsidRPr="00D13868">
        <w:rPr>
          <w:rFonts w:asciiTheme="majorBidi" w:hAnsiTheme="majorBidi" w:cstheme="majorBidi"/>
          <w:sz w:val="24"/>
          <w:szCs w:val="24"/>
        </w:rPr>
        <w:t xml:space="preserve">reported </w:t>
      </w:r>
      <w:r w:rsidRPr="00D13868">
        <w:rPr>
          <w:rFonts w:asciiTheme="majorBidi" w:hAnsiTheme="majorBidi" w:cstheme="majorBidi"/>
          <w:sz w:val="24"/>
          <w:szCs w:val="24"/>
        </w:rPr>
        <w:t xml:space="preserve">in each study. Volumetric measurements were converted to diametric measurements using the equation </w:t>
      </w:r>
      <m:oMath>
        <m:r>
          <m:rPr>
            <m:nor/>
          </m:rPr>
          <w:rPr>
            <w:rFonts w:asciiTheme="majorBidi" w:hAnsiTheme="majorBidi" w:cstheme="majorBidi"/>
            <w:i/>
            <w:iCs/>
            <w:sz w:val="24"/>
            <w:szCs w:val="24"/>
          </w:rPr>
          <m:t>mean tumor diameter=</m:t>
        </m:r>
        <m:rad>
          <m:radPr>
            <m:ctrlPr>
              <w:rPr>
                <w:rFonts w:ascii="Cambria Math" w:hAnsi="Cambria Math" w:cstheme="majorBidi"/>
                <w:i/>
                <w:iCs/>
                <w:sz w:val="24"/>
                <w:szCs w:val="24"/>
              </w:rPr>
            </m:ctrlPr>
          </m:radPr>
          <m:deg>
            <m:r>
              <m:rPr>
                <m:nor/>
              </m:rPr>
              <w:rPr>
                <w:rFonts w:asciiTheme="majorBidi" w:hAnsiTheme="majorBidi" w:cstheme="majorBidi"/>
                <w:i/>
                <w:iCs/>
                <w:sz w:val="24"/>
                <w:szCs w:val="24"/>
              </w:rPr>
              <m:t>3</m:t>
            </m:r>
          </m:deg>
          <m:e>
            <m:r>
              <m:rPr>
                <m:nor/>
              </m:rPr>
              <w:rPr>
                <w:rFonts w:asciiTheme="majorBidi" w:hAnsiTheme="majorBidi" w:cstheme="majorBidi"/>
                <w:i/>
                <w:iCs/>
                <w:sz w:val="24"/>
                <w:szCs w:val="24"/>
              </w:rPr>
              <m:t>2 × v</m:t>
            </m:r>
            <m:r>
              <m:rPr>
                <m:nor/>
              </m:rPr>
              <w:rPr>
                <w:rFonts w:ascii="Cambria Math" w:hAnsiTheme="majorBidi" w:cstheme="majorBidi"/>
                <w:i/>
                <w:iCs/>
                <w:sz w:val="24"/>
                <w:szCs w:val="24"/>
              </w:rPr>
              <m:t>olume</m:t>
            </m:r>
          </m:e>
        </m:rad>
      </m:oMath>
      <w:r w:rsidRPr="00D13868">
        <w:rPr>
          <w:rFonts w:asciiTheme="majorBidi" w:eastAsiaTheme="minorEastAsia" w:hAnsiTheme="majorBidi" w:cstheme="majorBidi"/>
          <w:sz w:val="24"/>
          <w:szCs w:val="24"/>
        </w:rPr>
        <w:t xml:space="preserve"> </w:t>
      </w:r>
      <w:r w:rsidRPr="00D13868">
        <w:rPr>
          <w:rFonts w:asciiTheme="majorBidi" w:hAnsiTheme="majorBidi" w:cstheme="majorBidi"/>
          <w:sz w:val="24"/>
          <w:szCs w:val="24"/>
        </w:rPr>
        <w:t>and vice versa</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r>
      <w:r w:rsidR="00CE2CFB" w:rsidRPr="00D13868">
        <w:rPr>
          <w:rFonts w:asciiTheme="majorBidi" w:hAnsiTheme="majorBidi" w:cstheme="majorBidi"/>
          <w:sz w:val="24"/>
          <w:szCs w:val="24"/>
        </w:rPr>
        <w:instrText xml:space="preserve"> ADDIN EN.CITE &lt;EndNote&gt;&lt;Cite&gt;&lt;Author&gt;Fountain&lt;/Author&gt;&lt;Year&gt;2017&lt;/Year&gt;&lt;RecNum&gt;658&lt;/RecNum&gt;&lt;DisplayText&gt;[6]&lt;/DisplayText&gt;&lt;record&gt;&lt;rec-number&gt;658&lt;/rec-number&gt;&lt;foreign-keys&gt;&lt;key app="EN" db-id="r09rvzrvv02ve2eepv9vtss3tf0x529fwsxa" timestamp="1519646465"&gt;658&lt;/key&gt;&lt;/foreign-keys&gt;&lt;ref-type name="Journal Article"&gt;17&lt;/ref-type&gt;&lt;contributors&gt;&lt;authors&gt;&lt;author&gt;Fountain, D. M.&lt;/author&gt;&lt;author&gt;Soon, W. C.&lt;/author&gt;&lt;author&gt;Matys, T.&lt;/author&gt;&lt;author&gt;Guilfoyle, M. R.&lt;/author&gt;&lt;author&gt;Kirollos, R.&lt;/author&gt;&lt;author&gt;Santarius, T.&lt;/author&gt;&lt;/authors&gt;&lt;/contributors&gt;&lt;auth-address&gt;0000000121885934grid.5335.0Division of Neurosurgery, Department of Clinical Neurosciences, University of Cambridge, Cambridge, UK0000 0004 1936 7988grid.4305.2University of Edinburgh, Edinburgh, UK0000 0004 0383 8386grid.24029.3dDepartment of Radiology, Cambridge University Hospitals NHS Foundation Trust, Cambridge, UK&lt;/auth-address&gt;&lt;titles&gt;&lt;title&gt;Volumetric growth rates of meningioma and its correlation with histological diagnosis and clinical outcome: a systematic review&lt;/title&gt;&lt;secondary-title&gt;Acta Neurochir (Wien)&lt;/secondary-title&gt;&lt;/titles&gt;&lt;periodical&gt;&lt;full-title&gt;Acta Neurochir (Wien)&lt;/full-title&gt;&lt;/periodical&gt;&lt;pages&gt;435-45&lt;/pages&gt;&lt;volume&gt;159&lt;/volume&gt;&lt;number&gt;3&lt;/number&gt;&lt;dates&gt;&lt;year&gt;2017&lt;/year&gt;&lt;/dates&gt;&lt;isbn&gt;0001-6268 (Print)0942-0940 (Electronic)&lt;/isbn&gt;&lt;accession-num&gt;28101641&lt;/accession-num&gt;&lt;urls&gt;&lt;related-urls&gt;&lt;url&gt;http://dx.doi.org/10.1007/s00701-016-3071-2&lt;/url&gt;&lt;/related-urls&gt;&lt;/urls&gt;&lt;electronic-resource-num&gt;10.1007/s00701-016-3071-2&lt;/electronic-resource-num&gt;&lt;language&gt;eng&lt;/language&gt;&lt;/record&gt;&lt;/Cite&gt;&lt;/EndNote&gt;</w:instrText>
      </w:r>
      <w:r w:rsidR="00692900"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6" w:tooltip="Fountain, 2017 #658" w:history="1">
        <w:r w:rsidR="00656856" w:rsidRPr="00D13868">
          <w:rPr>
            <w:rFonts w:asciiTheme="majorBidi" w:hAnsiTheme="majorBidi" w:cstheme="majorBidi"/>
            <w:noProof/>
            <w:sz w:val="24"/>
            <w:szCs w:val="24"/>
          </w:rPr>
          <w:t>6</w:t>
        </w:r>
      </w:hyperlink>
      <w:r w:rsidR="00E840BC"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w:t>
      </w:r>
      <w:r w:rsidR="009A11AC" w:rsidRPr="00D13868">
        <w:rPr>
          <w:rFonts w:asciiTheme="majorBidi" w:hAnsiTheme="majorBidi" w:cstheme="majorBidi"/>
          <w:sz w:val="24"/>
          <w:szCs w:val="24"/>
        </w:rPr>
        <w:t xml:space="preserve"> </w:t>
      </w:r>
      <w:r w:rsidRPr="00D13868">
        <w:rPr>
          <w:rFonts w:asciiTheme="majorBidi" w:hAnsiTheme="majorBidi" w:cstheme="majorBidi"/>
          <w:sz w:val="24"/>
          <w:szCs w:val="24"/>
        </w:rPr>
        <w:t>Diametric measurements were used for prognostication whereas changes in tumor size over time were performed using volumetry. Post-intervention morbidity and presenting symptoms were grouped into hierarchical domains where necessary.</w:t>
      </w:r>
      <w:r w:rsidR="00D67BDB" w:rsidRPr="00D13868">
        <w:rPr>
          <w:rFonts w:asciiTheme="majorBidi" w:hAnsiTheme="majorBidi" w:cstheme="majorBidi"/>
          <w:sz w:val="24"/>
          <w:szCs w:val="24"/>
        </w:rPr>
        <w:t xml:space="preserve"> Extent of resection for patients who underwent surgery was categorized into</w:t>
      </w:r>
      <w:r w:rsidRPr="00D13868">
        <w:rPr>
          <w:rFonts w:asciiTheme="majorBidi" w:hAnsiTheme="majorBidi" w:cstheme="majorBidi"/>
          <w:sz w:val="24"/>
          <w:szCs w:val="24"/>
        </w:rPr>
        <w:t xml:space="preserve"> </w:t>
      </w:r>
      <w:r w:rsidR="00D67BDB" w:rsidRPr="00D13868">
        <w:rPr>
          <w:rFonts w:asciiTheme="majorBidi" w:hAnsiTheme="majorBidi" w:cstheme="majorBidi"/>
          <w:sz w:val="24"/>
          <w:szCs w:val="24"/>
        </w:rPr>
        <w:t>gross total resection (</w:t>
      </w:r>
      <w:r w:rsidR="00926D53" w:rsidRPr="00D13868">
        <w:rPr>
          <w:rFonts w:asciiTheme="majorBidi" w:hAnsiTheme="majorBidi" w:cstheme="majorBidi"/>
          <w:sz w:val="24"/>
          <w:szCs w:val="24"/>
        </w:rPr>
        <w:t>GTR) (</w:t>
      </w:r>
      <w:r w:rsidR="00D67BDB" w:rsidRPr="00D13868">
        <w:rPr>
          <w:rFonts w:asciiTheme="majorBidi" w:hAnsiTheme="majorBidi" w:cstheme="majorBidi"/>
          <w:sz w:val="24"/>
          <w:szCs w:val="24"/>
        </w:rPr>
        <w:t xml:space="preserve">Simpson </w:t>
      </w:r>
      <w:r w:rsidR="00926D53" w:rsidRPr="00D13868">
        <w:rPr>
          <w:rFonts w:asciiTheme="majorBidi" w:hAnsiTheme="majorBidi" w:cstheme="majorBidi"/>
          <w:sz w:val="24"/>
          <w:szCs w:val="24"/>
        </w:rPr>
        <w:t>g</w:t>
      </w:r>
      <w:r w:rsidR="00D67BDB" w:rsidRPr="00D13868">
        <w:rPr>
          <w:rFonts w:asciiTheme="majorBidi" w:hAnsiTheme="majorBidi" w:cstheme="majorBidi"/>
          <w:sz w:val="24"/>
          <w:szCs w:val="24"/>
        </w:rPr>
        <w:t>rades I–III</w:t>
      </w:r>
      <w:r w:rsidR="00926D53" w:rsidRPr="00D13868">
        <w:rPr>
          <w:rFonts w:asciiTheme="majorBidi" w:hAnsiTheme="majorBidi" w:cstheme="majorBidi"/>
          <w:sz w:val="24"/>
          <w:szCs w:val="24"/>
        </w:rPr>
        <w:t>)</w:t>
      </w:r>
      <w:r w:rsidR="003A2F55" w:rsidRPr="00D13868">
        <w:rPr>
          <w:rFonts w:asciiTheme="majorBidi" w:hAnsiTheme="majorBidi" w:cstheme="majorBidi"/>
          <w:sz w:val="24"/>
          <w:szCs w:val="24"/>
        </w:rPr>
        <w:t xml:space="preserve"> and</w:t>
      </w:r>
      <w:r w:rsidR="00D67BDB" w:rsidRPr="00D13868">
        <w:rPr>
          <w:rFonts w:asciiTheme="majorBidi" w:hAnsiTheme="majorBidi" w:cstheme="majorBidi"/>
          <w:sz w:val="24"/>
          <w:szCs w:val="24"/>
        </w:rPr>
        <w:t xml:space="preserve"> subtotal resection (STR) </w:t>
      </w:r>
      <w:r w:rsidR="00926D53" w:rsidRPr="00D13868">
        <w:rPr>
          <w:rFonts w:asciiTheme="majorBidi" w:hAnsiTheme="majorBidi" w:cstheme="majorBidi"/>
          <w:sz w:val="24"/>
          <w:szCs w:val="24"/>
        </w:rPr>
        <w:t>(</w:t>
      </w:r>
      <w:r w:rsidR="00D67BDB" w:rsidRPr="00D13868">
        <w:rPr>
          <w:rFonts w:asciiTheme="majorBidi" w:hAnsiTheme="majorBidi" w:cstheme="majorBidi"/>
          <w:sz w:val="24"/>
          <w:szCs w:val="24"/>
        </w:rPr>
        <w:t xml:space="preserve">Simpson </w:t>
      </w:r>
      <w:r w:rsidR="00926D53" w:rsidRPr="00D13868">
        <w:rPr>
          <w:rFonts w:asciiTheme="majorBidi" w:hAnsiTheme="majorBidi" w:cstheme="majorBidi"/>
          <w:sz w:val="24"/>
          <w:szCs w:val="24"/>
        </w:rPr>
        <w:t>g</w:t>
      </w:r>
      <w:r w:rsidR="00D67BDB" w:rsidRPr="00D13868">
        <w:rPr>
          <w:rFonts w:asciiTheme="majorBidi" w:hAnsiTheme="majorBidi" w:cstheme="majorBidi"/>
          <w:sz w:val="24"/>
          <w:szCs w:val="24"/>
        </w:rPr>
        <w:t>rades IV–V</w:t>
      </w:r>
      <w:r w:rsidR="00926D53" w:rsidRPr="00D13868">
        <w:rPr>
          <w:rFonts w:asciiTheme="majorBidi" w:hAnsiTheme="majorBidi" w:cstheme="majorBidi"/>
          <w:sz w:val="24"/>
          <w:szCs w:val="24"/>
        </w:rPr>
        <w:t>)</w:t>
      </w:r>
      <w:r w:rsidR="004D0229" w:rsidRPr="00D13868">
        <w:rPr>
          <w:rFonts w:asciiTheme="majorBidi" w:hAnsiTheme="majorBidi" w:cstheme="majorBidi"/>
          <w:sz w:val="24"/>
          <w:szCs w:val="24"/>
        </w:rPr>
        <w:t>.</w:t>
      </w:r>
    </w:p>
    <w:p w14:paraId="77BDFE3E" w14:textId="77777777"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 xml:space="preserve">Statistical analysis </w:t>
      </w:r>
    </w:p>
    <w:p w14:paraId="4ECF8BC8" w14:textId="46873318" w:rsidR="00DE1DB5" w:rsidRPr="00D13868" w:rsidRDefault="00592104">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Study-level data were collated and presented as number (percent), mean (standard deviation [SD]) or median (interquartile range [IQR]), </w:t>
      </w:r>
      <w:r w:rsidR="0035429D" w:rsidRPr="00D13868">
        <w:rPr>
          <w:rFonts w:asciiTheme="majorBidi" w:hAnsiTheme="majorBidi" w:cstheme="majorBidi"/>
          <w:sz w:val="24"/>
          <w:szCs w:val="24"/>
        </w:rPr>
        <w:t xml:space="preserve">based on </w:t>
      </w:r>
      <w:r w:rsidRPr="00D13868">
        <w:rPr>
          <w:rFonts w:asciiTheme="majorBidi" w:hAnsiTheme="majorBidi" w:cstheme="majorBidi"/>
          <w:sz w:val="24"/>
          <w:szCs w:val="24"/>
        </w:rPr>
        <w:t xml:space="preserve">the type of data. </w:t>
      </w:r>
      <w:r w:rsidR="00DE1DB5" w:rsidRPr="00D13868">
        <w:rPr>
          <w:rFonts w:asciiTheme="majorBidi" w:hAnsiTheme="majorBidi" w:cstheme="majorBidi"/>
          <w:sz w:val="24"/>
          <w:szCs w:val="24"/>
        </w:rPr>
        <w:t>The pooled rates</w:t>
      </w:r>
      <w:r w:rsidR="00D55959" w:rsidRPr="00D13868">
        <w:rPr>
          <w:rFonts w:asciiTheme="majorBidi" w:hAnsiTheme="majorBidi" w:cstheme="majorBidi"/>
          <w:sz w:val="24"/>
          <w:szCs w:val="24"/>
        </w:rPr>
        <w:t xml:space="preserve"> (95% confidence interval [95% CI]) </w:t>
      </w:r>
      <w:r w:rsidR="00DE1DB5" w:rsidRPr="00D13868">
        <w:rPr>
          <w:rFonts w:asciiTheme="majorBidi" w:hAnsiTheme="majorBidi" w:cstheme="majorBidi"/>
          <w:sz w:val="24"/>
          <w:szCs w:val="24"/>
        </w:rPr>
        <w:t xml:space="preserve">of primary outcome measures were </w:t>
      </w:r>
      <w:r w:rsidR="00272F31" w:rsidRPr="00D13868">
        <w:rPr>
          <w:rFonts w:asciiTheme="majorBidi" w:hAnsiTheme="majorBidi" w:cstheme="majorBidi"/>
          <w:sz w:val="24"/>
          <w:szCs w:val="24"/>
        </w:rPr>
        <w:t>determined</w:t>
      </w:r>
      <w:r w:rsidR="00DE1DB5" w:rsidRPr="00D13868">
        <w:rPr>
          <w:rFonts w:asciiTheme="majorBidi" w:hAnsiTheme="majorBidi" w:cstheme="majorBidi"/>
          <w:sz w:val="24"/>
          <w:szCs w:val="24"/>
        </w:rPr>
        <w:t xml:space="preserve"> using the proportion meta-analysis function in StatsDirect v3.0, where proportions were transformed </w:t>
      </w:r>
      <w:r w:rsidR="00DE1DB5" w:rsidRPr="00D13868">
        <w:rPr>
          <w:rFonts w:asciiTheme="majorBidi" w:hAnsiTheme="majorBidi" w:cstheme="majorBidi"/>
          <w:sz w:val="24"/>
          <w:szCs w:val="24"/>
        </w:rPr>
        <w:lastRenderedPageBreak/>
        <w:t>using the Freeman-Tukey double arcsine method</w:t>
      </w:r>
      <w:r w:rsidR="00692900" w:rsidRPr="00D13868">
        <w:rPr>
          <w:rFonts w:asciiTheme="majorBidi" w:hAnsiTheme="majorBidi" w:cstheme="majorBidi"/>
          <w:sz w:val="24"/>
          <w:szCs w:val="24"/>
        </w:rPr>
        <w:t xml:space="preserve"> </w:t>
      </w:r>
      <w:r w:rsidR="00692900" w:rsidRPr="00D13868">
        <w:rPr>
          <w:rFonts w:asciiTheme="majorBidi" w:hAnsiTheme="majorBidi" w:cstheme="majorBidi"/>
        </w:rPr>
        <w:fldChar w:fldCharType="begin"/>
      </w:r>
      <w:r w:rsidR="00CE2CFB" w:rsidRPr="00D13868">
        <w:rPr>
          <w:rFonts w:asciiTheme="majorBidi" w:hAnsiTheme="majorBidi" w:cstheme="majorBidi"/>
        </w:rPr>
        <w:instrText xml:space="preserve"> ADDIN EN.CITE &lt;EndNote&gt;&lt;Cite&gt;&lt;Author&gt;Barendregt&lt;/Author&gt;&lt;Year&gt;2013&lt;/Year&gt;&lt;RecNum&gt;1952&lt;/RecNum&gt;&lt;DisplayText&gt;[7]&lt;/DisplayText&gt;&lt;record&gt;&lt;rec-number&gt;1952&lt;/rec-number&gt;&lt;foreign-keys&gt;&lt;key app="EN" db-id="r09rvzrvv02ve2eepv9vtss3tf0x529fwsxa" timestamp="1545696606"&gt;1952&lt;/key&gt;&lt;/foreign-keys&gt;&lt;ref-type name="Journal Article"&gt;17&lt;/ref-type&gt;&lt;contributors&gt;&lt;authors&gt;&lt;author&gt;Barendregt, J. J.&lt;/author&gt;&lt;author&gt;Doi, S. A.&lt;/author&gt;&lt;author&gt;Lee, Y. Y.&lt;/author&gt;&lt;author&gt;Norman, R. E.&lt;/author&gt;&lt;author&gt;Vos, T.&lt;/author&gt;&lt;/authors&gt;&lt;/contributors&gt;&lt;auth-address&gt;University of Queensland, School of Population Health.&lt;/auth-address&gt;&lt;titles&gt;&lt;title&gt;Meta-analysis of prevalence&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974-8&lt;/pages&gt;&lt;volume&gt;67&lt;/volume&gt;&lt;number&gt;11&lt;/number&gt;&lt;edition&gt;2013/08/22&lt;/edition&gt;&lt;keywords&gt;&lt;keyword&gt;Binomial Distribution&lt;/keyword&gt;&lt;keyword&gt;Computer Simulation&lt;/keyword&gt;&lt;keyword&gt;Humans&lt;/keyword&gt;&lt;keyword&gt;Logistic Models&lt;/keyword&gt;&lt;keyword&gt;*Meta-Analysis as Topic&lt;/keyword&gt;&lt;keyword&gt;Models, Statistical&lt;/keyword&gt;&lt;keyword&gt;Multiple Sclerosis/*epidemiology&lt;/keyword&gt;&lt;keyword&gt;*Prevalence&lt;/keyword&gt;&lt;keyword&gt;Severity of Illness Index&lt;/keyword&gt;&lt;keyword&gt;Meta Analysis&lt;/keyword&gt;&lt;keyword&gt;Methodology&lt;/keyword&gt;&lt;keyword&gt;Statistics&lt;/keyword&gt;&lt;/keywords&gt;&lt;dates&gt;&lt;year&gt;2013&lt;/year&gt;&lt;pub-dates&gt;&lt;date&gt;Nov 1&lt;/date&gt;&lt;/pub-dates&gt;&lt;/dates&gt;&lt;isbn&gt;0143-005x&lt;/isbn&gt;&lt;accession-num&gt;23963506&lt;/accession-num&gt;&lt;urls&gt;&lt;related-urls&gt;&lt;url&gt;http://dx.doi.org/10.1136/jech-2013-203104&lt;/url&gt;&lt;/related-urls&gt;&lt;/urls&gt;&lt;electronic-resource-num&gt;10.1136/jech-2013-203104&lt;/electronic-resource-num&gt;&lt;remote-database-provider&gt;NLM&lt;/remote-database-provider&gt;&lt;language&gt;eng&lt;/language&gt;&lt;/record&gt;&lt;/Cite&gt;&lt;/EndNote&gt;</w:instrText>
      </w:r>
      <w:r w:rsidR="00692900"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7" w:tooltip="Barendregt, 2013 #1952" w:history="1">
        <w:r w:rsidR="00656856" w:rsidRPr="00D13868">
          <w:rPr>
            <w:rFonts w:asciiTheme="majorBidi" w:hAnsiTheme="majorBidi" w:cstheme="majorBidi"/>
            <w:noProof/>
            <w:sz w:val="24"/>
            <w:szCs w:val="24"/>
          </w:rPr>
          <w:t>7</w:t>
        </w:r>
      </w:hyperlink>
      <w:r w:rsidR="00E840BC" w:rsidRPr="00D13868">
        <w:rPr>
          <w:rFonts w:asciiTheme="majorBidi" w:hAnsiTheme="majorBidi" w:cstheme="majorBidi"/>
          <w:noProof/>
          <w:sz w:val="24"/>
          <w:szCs w:val="24"/>
        </w:rPr>
        <w:t>]</w:t>
      </w:r>
      <w:r w:rsidR="00692900" w:rsidRPr="00D13868">
        <w:rPr>
          <w:rFonts w:asciiTheme="majorBidi" w:hAnsiTheme="majorBidi" w:cstheme="majorBidi"/>
        </w:rPr>
        <w:fldChar w:fldCharType="end"/>
      </w:r>
      <w:r w:rsidR="009A11AC" w:rsidRPr="00D13868">
        <w:rPr>
          <w:rFonts w:asciiTheme="majorBidi" w:hAnsiTheme="majorBidi" w:cstheme="majorBidi"/>
          <w:sz w:val="24"/>
          <w:szCs w:val="24"/>
        </w:rPr>
        <w:t>,</w:t>
      </w:r>
      <w:r w:rsidR="00DE1DB5" w:rsidRPr="00D13868">
        <w:rPr>
          <w:rFonts w:asciiTheme="majorBidi" w:hAnsiTheme="majorBidi" w:cstheme="majorBidi"/>
          <w:sz w:val="24"/>
          <w:szCs w:val="24"/>
        </w:rPr>
        <w:t xml:space="preserve"> before an inverse-variance weighted random effec</w:t>
      </w:r>
      <w:r w:rsidR="00D55959" w:rsidRPr="00D13868">
        <w:rPr>
          <w:rFonts w:asciiTheme="majorBidi" w:hAnsiTheme="majorBidi" w:cstheme="majorBidi"/>
          <w:sz w:val="24"/>
          <w:szCs w:val="24"/>
        </w:rPr>
        <w:t xml:space="preserve">ts meta-analysis was performed. </w:t>
      </w:r>
      <w:r w:rsidR="00DE1DB5" w:rsidRPr="00D13868">
        <w:rPr>
          <w:rFonts w:asciiTheme="majorBidi" w:hAnsiTheme="majorBidi" w:cstheme="majorBidi"/>
          <w:sz w:val="24"/>
          <w:szCs w:val="24"/>
        </w:rPr>
        <w:t>Heterogeneity across studies was estimated using the I</w:t>
      </w:r>
      <w:r w:rsidR="00DE1DB5" w:rsidRPr="00D13868">
        <w:rPr>
          <w:rFonts w:asciiTheme="majorBidi" w:hAnsiTheme="majorBidi" w:cstheme="majorBidi"/>
          <w:sz w:val="24"/>
          <w:szCs w:val="24"/>
          <w:vertAlign w:val="superscript"/>
        </w:rPr>
        <w:t>2</w:t>
      </w:r>
      <w:r w:rsidR="00DE1DB5" w:rsidRPr="00D13868">
        <w:rPr>
          <w:rFonts w:asciiTheme="majorBidi" w:hAnsiTheme="majorBidi" w:cstheme="majorBidi"/>
          <w:sz w:val="24"/>
          <w:szCs w:val="24"/>
        </w:rPr>
        <w:t xml:space="preserve"> statistic</w:t>
      </w:r>
      <w:r w:rsidR="00B31D04" w:rsidRPr="00D13868">
        <w:rPr>
          <w:rFonts w:asciiTheme="majorBidi" w:hAnsiTheme="majorBidi" w:cstheme="majorBidi"/>
          <w:sz w:val="24"/>
          <w:szCs w:val="24"/>
        </w:rPr>
        <w:t xml:space="preserve"> and classified into</w:t>
      </w:r>
      <w:r w:rsidR="00DE1DB5" w:rsidRPr="00D13868">
        <w:rPr>
          <w:rFonts w:asciiTheme="majorBidi" w:hAnsiTheme="majorBidi" w:cstheme="majorBidi"/>
          <w:sz w:val="24"/>
          <w:szCs w:val="24"/>
        </w:rPr>
        <w:t xml:space="preserve"> low </w:t>
      </w:r>
      <w:r w:rsidR="00B31D04" w:rsidRPr="00D13868">
        <w:rPr>
          <w:rFonts w:asciiTheme="majorBidi" w:hAnsiTheme="majorBidi" w:cstheme="majorBidi"/>
          <w:sz w:val="24"/>
          <w:szCs w:val="24"/>
        </w:rPr>
        <w:t>(≤25%)</w:t>
      </w:r>
      <w:r w:rsidR="00DE1DB5" w:rsidRPr="00D13868">
        <w:rPr>
          <w:rFonts w:asciiTheme="majorBidi" w:hAnsiTheme="majorBidi" w:cstheme="majorBidi"/>
          <w:sz w:val="24"/>
          <w:szCs w:val="24"/>
        </w:rPr>
        <w:t>, moderate</w:t>
      </w:r>
      <w:r w:rsidR="00B31D04" w:rsidRPr="00D13868">
        <w:rPr>
          <w:rFonts w:asciiTheme="majorBidi" w:hAnsiTheme="majorBidi" w:cstheme="majorBidi"/>
          <w:sz w:val="24"/>
          <w:szCs w:val="24"/>
        </w:rPr>
        <w:t xml:space="preserve"> (~50</w:t>
      </w:r>
      <w:r w:rsidR="005E5BEE" w:rsidRPr="00D13868">
        <w:rPr>
          <w:rFonts w:asciiTheme="majorBidi" w:hAnsiTheme="majorBidi" w:cstheme="majorBidi"/>
          <w:sz w:val="24"/>
          <w:szCs w:val="24"/>
        </w:rPr>
        <w:t>%)</w:t>
      </w:r>
      <w:r w:rsidR="00DE1DB5" w:rsidRPr="00D13868">
        <w:rPr>
          <w:rFonts w:asciiTheme="majorBidi" w:hAnsiTheme="majorBidi" w:cstheme="majorBidi"/>
          <w:sz w:val="24"/>
          <w:szCs w:val="24"/>
        </w:rPr>
        <w:t xml:space="preserve"> and </w:t>
      </w:r>
      <w:r w:rsidR="00B31D04" w:rsidRPr="00D13868">
        <w:rPr>
          <w:rFonts w:asciiTheme="majorBidi" w:hAnsiTheme="majorBidi" w:cstheme="majorBidi"/>
          <w:sz w:val="24"/>
          <w:szCs w:val="24"/>
        </w:rPr>
        <w:t>high (</w:t>
      </w:r>
      <w:r w:rsidR="00DE1DB5" w:rsidRPr="00D13868">
        <w:rPr>
          <w:rFonts w:asciiTheme="majorBidi" w:hAnsiTheme="majorBidi" w:cstheme="majorBidi"/>
          <w:sz w:val="24"/>
          <w:szCs w:val="24"/>
        </w:rPr>
        <w:t>≥75%</w:t>
      </w:r>
      <w:r w:rsidR="00B31D04" w:rsidRPr="00D13868">
        <w:rPr>
          <w:rFonts w:asciiTheme="majorBidi" w:hAnsiTheme="majorBidi" w:cstheme="majorBidi"/>
          <w:sz w:val="24"/>
          <w:szCs w:val="24"/>
        </w:rPr>
        <w:t>)</w:t>
      </w:r>
      <w:r w:rsidR="00DE1DB5" w:rsidRPr="00D13868">
        <w:rPr>
          <w:rFonts w:asciiTheme="majorBidi" w:hAnsiTheme="majorBidi" w:cstheme="majorBidi"/>
          <w:sz w:val="24"/>
          <w:szCs w:val="24"/>
        </w:rPr>
        <w:t xml:space="preserve">. Analysis of prognostic factors comprised three parts; firstly, the relationship between baseline </w:t>
      </w:r>
      <w:r w:rsidR="00D55959" w:rsidRPr="00D13868">
        <w:rPr>
          <w:rFonts w:asciiTheme="majorBidi" w:hAnsiTheme="majorBidi" w:cstheme="majorBidi"/>
          <w:sz w:val="24"/>
          <w:szCs w:val="24"/>
        </w:rPr>
        <w:t>covariates</w:t>
      </w:r>
      <w:r w:rsidR="00DE1DB5" w:rsidRPr="00D13868">
        <w:rPr>
          <w:rFonts w:asciiTheme="majorBidi" w:hAnsiTheme="majorBidi" w:cstheme="majorBidi"/>
          <w:sz w:val="24"/>
          <w:szCs w:val="24"/>
        </w:rPr>
        <w:t xml:space="preserve"> and outcomes were assessed on a non-weighted univariate level. Secondly, weighted meta-analyses were performed using risk difference (RD) as an effect size. Thirdly, the prognostic impact was assessed on a multivariate level using individual patient data</w:t>
      </w:r>
      <w:r w:rsidR="0064771A" w:rsidRPr="00D13868">
        <w:rPr>
          <w:rFonts w:asciiTheme="majorBidi" w:hAnsiTheme="majorBidi" w:cstheme="majorBidi"/>
          <w:sz w:val="24"/>
          <w:szCs w:val="24"/>
        </w:rPr>
        <w:t xml:space="preserve"> (IPD)</w:t>
      </w:r>
      <w:r w:rsidR="00DE1DB5" w:rsidRPr="00D13868">
        <w:rPr>
          <w:rFonts w:asciiTheme="majorBidi" w:hAnsiTheme="majorBidi" w:cstheme="majorBidi"/>
          <w:sz w:val="24"/>
          <w:szCs w:val="24"/>
        </w:rPr>
        <w:t xml:space="preserve">. </w:t>
      </w:r>
    </w:p>
    <w:p w14:paraId="0B3249DB" w14:textId="77777777" w:rsidR="00DE1DB5" w:rsidRPr="00D13868" w:rsidRDefault="00DE1DB5">
      <w:pPr>
        <w:pStyle w:val="Heading3"/>
        <w:spacing w:line="360" w:lineRule="auto"/>
        <w:jc w:val="both"/>
        <w:rPr>
          <w:rFonts w:asciiTheme="majorBidi" w:hAnsiTheme="majorBidi"/>
          <w:b/>
          <w:bCs w:val="0"/>
          <w:color w:val="auto"/>
          <w:sz w:val="24"/>
          <w:szCs w:val="24"/>
        </w:rPr>
      </w:pPr>
      <w:r w:rsidRPr="00D13868">
        <w:rPr>
          <w:rFonts w:asciiTheme="majorBidi" w:hAnsiTheme="majorBidi"/>
          <w:b/>
          <w:bCs w:val="0"/>
          <w:color w:val="auto"/>
          <w:sz w:val="24"/>
          <w:szCs w:val="24"/>
        </w:rPr>
        <w:t xml:space="preserve">Simple pooled analysis </w:t>
      </w:r>
    </w:p>
    <w:p w14:paraId="23481400" w14:textId="5C98DF1C" w:rsidR="00DE1DB5" w:rsidRPr="00D13868" w:rsidRDefault="00FE02FD">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S</w:t>
      </w:r>
      <w:r w:rsidR="00DE1DB5" w:rsidRPr="00D13868">
        <w:rPr>
          <w:rFonts w:asciiTheme="majorBidi" w:hAnsiTheme="majorBidi" w:cstheme="majorBidi"/>
          <w:sz w:val="24"/>
          <w:szCs w:val="24"/>
        </w:rPr>
        <w:t xml:space="preserve">tatistical differences for categorical </w:t>
      </w:r>
      <w:r w:rsidRPr="00D13868">
        <w:rPr>
          <w:rFonts w:asciiTheme="majorBidi" w:hAnsiTheme="majorBidi" w:cstheme="majorBidi"/>
          <w:sz w:val="24"/>
          <w:szCs w:val="24"/>
        </w:rPr>
        <w:t>variables were</w:t>
      </w:r>
      <w:r w:rsidR="00DE1DB5" w:rsidRPr="00D13868">
        <w:rPr>
          <w:rFonts w:asciiTheme="majorBidi" w:hAnsiTheme="majorBidi" w:cstheme="majorBidi"/>
          <w:sz w:val="24"/>
          <w:szCs w:val="24"/>
        </w:rPr>
        <w:t xml:space="preserve"> assessed using the Chi-square test. Continuous</w:t>
      </w:r>
      <w:r w:rsidR="008343FE"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 xml:space="preserve">variables were examined using the Mann-Whitney U test or Student’s t-test. Differences were considered to be statistically significant at </w:t>
      </w:r>
      <w:r w:rsidR="00B31D04" w:rsidRPr="00D13868">
        <w:rPr>
          <w:rFonts w:asciiTheme="majorBidi" w:hAnsiTheme="majorBidi" w:cstheme="majorBidi"/>
          <w:sz w:val="24"/>
          <w:szCs w:val="24"/>
        </w:rPr>
        <w:t>p&lt;</w:t>
      </w:r>
      <w:r w:rsidR="00DE1DB5" w:rsidRPr="00D13868">
        <w:rPr>
          <w:rFonts w:asciiTheme="majorBidi" w:hAnsiTheme="majorBidi" w:cstheme="majorBidi"/>
          <w:sz w:val="24"/>
          <w:szCs w:val="24"/>
        </w:rPr>
        <w:t xml:space="preserve">0.05. These analyses were performed in an attempt to maintain data for single-arm prognostic or outcome cohorts with no relevant comparators. Data were analysed using SPSS v24.0. </w:t>
      </w:r>
    </w:p>
    <w:p w14:paraId="1F341BBE" w14:textId="77777777" w:rsidR="00DE1DB5" w:rsidRPr="00D13868" w:rsidRDefault="00DE1DB5">
      <w:pPr>
        <w:pStyle w:val="Heading3"/>
        <w:spacing w:line="360" w:lineRule="auto"/>
        <w:jc w:val="both"/>
        <w:rPr>
          <w:rFonts w:asciiTheme="majorBidi" w:hAnsiTheme="majorBidi"/>
          <w:b/>
          <w:bCs w:val="0"/>
          <w:color w:val="auto"/>
          <w:sz w:val="24"/>
          <w:szCs w:val="24"/>
        </w:rPr>
      </w:pPr>
      <w:r w:rsidRPr="00D13868">
        <w:rPr>
          <w:rFonts w:asciiTheme="majorBidi" w:hAnsiTheme="majorBidi"/>
          <w:b/>
          <w:bCs w:val="0"/>
          <w:color w:val="auto"/>
          <w:sz w:val="24"/>
          <w:szCs w:val="24"/>
        </w:rPr>
        <w:t xml:space="preserve">Meta-analysis </w:t>
      </w:r>
    </w:p>
    <w:p w14:paraId="2D191666" w14:textId="0B9C9A1C"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The effect size measured w</w:t>
      </w:r>
      <w:r w:rsidR="001851AC" w:rsidRPr="00D13868">
        <w:rPr>
          <w:rFonts w:asciiTheme="majorBidi" w:hAnsiTheme="majorBidi" w:cstheme="majorBidi"/>
          <w:sz w:val="24"/>
          <w:szCs w:val="24"/>
        </w:rPr>
        <w:t xml:space="preserve">as </w:t>
      </w:r>
      <w:r w:rsidRPr="00D13868">
        <w:rPr>
          <w:rFonts w:asciiTheme="majorBidi" w:hAnsiTheme="majorBidi" w:cstheme="majorBidi"/>
          <w:sz w:val="24"/>
          <w:szCs w:val="24"/>
        </w:rPr>
        <w:t>RD (95% CI) with forest plots used for graphical representation. If a 95% confidence interval included zero, analysis was deemed statistically non-significant. The Mantel–Haenszel model was used to combine the results from the studies included with weighting per study performed using random effects. Heterogeneity was measured and categori</w:t>
      </w:r>
      <w:r w:rsidR="00691AF7" w:rsidRPr="00D13868">
        <w:rPr>
          <w:rFonts w:asciiTheme="majorBidi" w:hAnsiTheme="majorBidi" w:cstheme="majorBidi"/>
          <w:sz w:val="24"/>
          <w:szCs w:val="24"/>
        </w:rPr>
        <w:t>z</w:t>
      </w:r>
      <w:r w:rsidRPr="00D13868">
        <w:rPr>
          <w:rFonts w:asciiTheme="majorBidi" w:hAnsiTheme="majorBidi" w:cstheme="majorBidi"/>
          <w:sz w:val="24"/>
          <w:szCs w:val="24"/>
        </w:rPr>
        <w:t>ed as described above. All analyses were performed using RevMan v5.3.5.</w:t>
      </w:r>
    </w:p>
    <w:p w14:paraId="367D20BF" w14:textId="77777777" w:rsidR="00DE1DB5" w:rsidRPr="00D13868" w:rsidRDefault="00DE1DB5">
      <w:pPr>
        <w:pStyle w:val="Heading3"/>
        <w:spacing w:line="360" w:lineRule="auto"/>
        <w:jc w:val="both"/>
        <w:rPr>
          <w:rFonts w:asciiTheme="majorBidi" w:hAnsiTheme="majorBidi"/>
          <w:b/>
          <w:bCs w:val="0"/>
          <w:color w:val="auto"/>
          <w:sz w:val="24"/>
          <w:szCs w:val="24"/>
        </w:rPr>
      </w:pPr>
      <w:r w:rsidRPr="00D13868">
        <w:rPr>
          <w:rFonts w:asciiTheme="majorBidi" w:hAnsiTheme="majorBidi"/>
          <w:b/>
          <w:bCs w:val="0"/>
          <w:color w:val="auto"/>
          <w:sz w:val="24"/>
          <w:szCs w:val="24"/>
        </w:rPr>
        <w:t xml:space="preserve">Multivariable regression analysis  </w:t>
      </w:r>
    </w:p>
    <w:p w14:paraId="795E031E" w14:textId="11D0CB83"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lang w:val="en-GB"/>
        </w:rPr>
        <w:t xml:space="preserve">Pooling of </w:t>
      </w:r>
      <w:r w:rsidR="00E13F5F" w:rsidRPr="00D13868">
        <w:rPr>
          <w:rFonts w:asciiTheme="majorBidi" w:hAnsiTheme="majorBidi" w:cstheme="majorBidi"/>
          <w:sz w:val="24"/>
          <w:szCs w:val="24"/>
          <w:lang w:val="en-GB"/>
        </w:rPr>
        <w:t>IPD</w:t>
      </w:r>
      <w:r w:rsidR="00542E7F" w:rsidRPr="00D13868">
        <w:rPr>
          <w:rFonts w:asciiTheme="majorBidi" w:hAnsiTheme="majorBidi" w:cstheme="majorBidi"/>
          <w:sz w:val="24"/>
          <w:szCs w:val="24"/>
          <w:lang w:val="en-GB"/>
        </w:rPr>
        <w:t xml:space="preserve"> </w:t>
      </w:r>
      <w:r w:rsidRPr="00D13868">
        <w:rPr>
          <w:rFonts w:asciiTheme="majorBidi" w:hAnsiTheme="majorBidi" w:cstheme="majorBidi"/>
          <w:sz w:val="24"/>
          <w:szCs w:val="24"/>
          <w:lang w:val="en-GB"/>
        </w:rPr>
        <w:t xml:space="preserve">pertaining to ≥2 tested baseline variables was carried out wherever possible and statistical significance was assessed using a backward stepwise binary logistic regression analysis. Significance was set at </w:t>
      </w:r>
      <w:r w:rsidR="00B31D04" w:rsidRPr="00D13868">
        <w:rPr>
          <w:rFonts w:asciiTheme="majorBidi" w:hAnsiTheme="majorBidi" w:cstheme="majorBidi"/>
          <w:sz w:val="24"/>
          <w:szCs w:val="24"/>
        </w:rPr>
        <w:t>p&lt;0.05</w:t>
      </w:r>
      <w:r w:rsidRPr="00D13868">
        <w:rPr>
          <w:rFonts w:asciiTheme="majorBidi" w:hAnsiTheme="majorBidi" w:cstheme="majorBidi"/>
          <w:sz w:val="24"/>
          <w:szCs w:val="24"/>
          <w:lang w:val="en-GB"/>
        </w:rPr>
        <w:t xml:space="preserve">. </w:t>
      </w:r>
      <w:r w:rsidRPr="00D13868">
        <w:rPr>
          <w:rFonts w:asciiTheme="majorBidi" w:hAnsiTheme="majorBidi" w:cstheme="majorBidi"/>
          <w:sz w:val="24"/>
          <w:szCs w:val="24"/>
        </w:rPr>
        <w:t>To account for heterogeneity across studies, a multi-level model was utili</w:t>
      </w:r>
      <w:r w:rsidR="00691AF7" w:rsidRPr="00D13868">
        <w:rPr>
          <w:rFonts w:asciiTheme="majorBidi" w:hAnsiTheme="majorBidi" w:cstheme="majorBidi"/>
          <w:sz w:val="24"/>
          <w:szCs w:val="24"/>
        </w:rPr>
        <w:t>z</w:t>
      </w:r>
      <w:r w:rsidRPr="00D13868">
        <w:rPr>
          <w:rFonts w:asciiTheme="majorBidi" w:hAnsiTheme="majorBidi" w:cstheme="majorBidi"/>
          <w:sz w:val="24"/>
          <w:szCs w:val="24"/>
        </w:rPr>
        <w:t>ed with random effects at the level of studies.</w:t>
      </w:r>
      <w:r w:rsidR="008E7B65"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Odds ratios (OR) with 95% CI were calculated to </w:t>
      </w:r>
      <w:r w:rsidR="006B5605" w:rsidRPr="00D13868">
        <w:rPr>
          <w:rFonts w:asciiTheme="majorBidi" w:hAnsiTheme="majorBidi" w:cstheme="majorBidi"/>
          <w:sz w:val="24"/>
          <w:szCs w:val="24"/>
        </w:rPr>
        <w:t>determine</w:t>
      </w:r>
      <w:r w:rsidR="00D8191D" w:rsidRPr="00D13868">
        <w:rPr>
          <w:rFonts w:asciiTheme="majorBidi" w:hAnsiTheme="majorBidi" w:cstheme="majorBidi"/>
          <w:sz w:val="24"/>
          <w:szCs w:val="24"/>
        </w:rPr>
        <w:t xml:space="preserve"> effect </w:t>
      </w:r>
      <w:r w:rsidR="00761B36" w:rsidRPr="00D13868">
        <w:rPr>
          <w:rFonts w:asciiTheme="majorBidi" w:hAnsiTheme="majorBidi" w:cstheme="majorBidi"/>
          <w:sz w:val="24"/>
          <w:szCs w:val="24"/>
        </w:rPr>
        <w:t>size</w:t>
      </w:r>
      <w:r w:rsidRPr="00D13868">
        <w:rPr>
          <w:rFonts w:asciiTheme="majorBidi" w:hAnsiTheme="majorBidi" w:cstheme="majorBidi"/>
          <w:sz w:val="24"/>
          <w:szCs w:val="24"/>
        </w:rPr>
        <w:t xml:space="preserve">. Analyses were performed </w:t>
      </w:r>
      <w:r w:rsidRPr="00D13868">
        <w:rPr>
          <w:rFonts w:asciiTheme="majorBidi" w:hAnsiTheme="majorBidi" w:cstheme="majorBidi"/>
          <w:sz w:val="24"/>
          <w:szCs w:val="24"/>
          <w:lang w:val="en-GB"/>
        </w:rPr>
        <w:t>in Stata v14.1</w:t>
      </w:r>
      <w:r w:rsidRPr="00D13868">
        <w:rPr>
          <w:rFonts w:asciiTheme="majorBidi" w:hAnsiTheme="majorBidi" w:cstheme="majorBidi"/>
          <w:noProof/>
          <w:sz w:val="24"/>
          <w:szCs w:val="24"/>
        </w:rPr>
        <w:t xml:space="preserve">. </w:t>
      </w:r>
    </w:p>
    <w:p w14:paraId="26AA9DE5" w14:textId="121C21EE"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 xml:space="preserve">Quality </w:t>
      </w:r>
      <w:r w:rsidR="00B5598D" w:rsidRPr="00D13868">
        <w:rPr>
          <w:rFonts w:asciiTheme="majorBidi" w:hAnsiTheme="majorBidi"/>
          <w:color w:val="auto"/>
          <w:u w:val="single"/>
        </w:rPr>
        <w:t xml:space="preserve">and bias </w:t>
      </w:r>
      <w:r w:rsidRPr="00D13868">
        <w:rPr>
          <w:rFonts w:asciiTheme="majorBidi" w:hAnsiTheme="majorBidi"/>
          <w:color w:val="auto"/>
          <w:u w:val="single"/>
        </w:rPr>
        <w:t>assessment</w:t>
      </w:r>
    </w:p>
    <w:p w14:paraId="7A7827BD" w14:textId="4EE371F7" w:rsidR="00DE1DB5" w:rsidRPr="00D13868" w:rsidRDefault="00F3386C">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E</w:t>
      </w:r>
      <w:r w:rsidR="00071EEC" w:rsidRPr="00D13868">
        <w:rPr>
          <w:rFonts w:asciiTheme="majorBidi" w:hAnsiTheme="majorBidi" w:cstheme="majorBidi"/>
          <w:sz w:val="24"/>
          <w:szCs w:val="24"/>
        </w:rPr>
        <w:t xml:space="preserve">ach study was assessed using the </w:t>
      </w:r>
      <w:r w:rsidR="00071EEC" w:rsidRPr="00D13868">
        <w:rPr>
          <w:rFonts w:asciiTheme="majorBidi" w:eastAsia="Times New Roman" w:hAnsiTheme="majorBidi" w:cstheme="majorBidi"/>
          <w:sz w:val="24"/>
          <w:szCs w:val="24"/>
        </w:rPr>
        <w:t>NIH Quality Assessment Tool for Observational Cohort and Cross-Sectional Studies</w:t>
      </w:r>
      <w:r w:rsidR="00071EEC" w:rsidRPr="00D13868">
        <w:rPr>
          <w:rFonts w:asciiTheme="majorBidi" w:hAnsiTheme="majorBidi" w:cstheme="majorBidi"/>
          <w:sz w:val="24"/>
          <w:szCs w:val="24"/>
        </w:rPr>
        <w:t xml:space="preserve"> </w:t>
      </w:r>
      <w:r w:rsidR="00071EEC" w:rsidRPr="00D13868">
        <w:rPr>
          <w:rFonts w:asciiTheme="majorBidi" w:hAnsiTheme="majorBidi" w:cstheme="majorBidi"/>
          <w:sz w:val="24"/>
          <w:szCs w:val="24"/>
        </w:rPr>
        <w:fldChar w:fldCharType="begin"/>
      </w:r>
      <w:r w:rsidR="00CE2CFB" w:rsidRPr="00D13868">
        <w:rPr>
          <w:rFonts w:asciiTheme="majorBidi" w:hAnsiTheme="majorBidi" w:cstheme="majorBidi"/>
          <w:sz w:val="24"/>
          <w:szCs w:val="24"/>
        </w:rPr>
        <w:instrText xml:space="preserve"> ADDIN EN.CITE &lt;EndNote&gt;&lt;Cite&gt;&lt;RecNum&gt;1993&lt;/RecNum&gt;&lt;DisplayText&gt;[8]&lt;/DisplayText&gt;&lt;record&gt;&lt;rec-number&gt;1993&lt;/rec-number&gt;&lt;foreign-keys&gt;&lt;key app="EN" db-id="r09rvzrvv02ve2eepv9vtss3tf0x529fwsxa" timestamp="1545696646"&gt;1993&lt;/key&gt;&lt;/foreign-keys&gt;&lt;ref-type name="Journal Article"&gt;17&lt;/ref-type&gt;&lt;contributors&gt;&lt;/contributors&gt;&lt;titles&gt;&lt;title&gt;National Institute of Health National Heart, Lung and Blood Institute Quality Assessment Tool for Observational Cohort and Cross-Sectional Studies [cited 2018 April 11]. Availabe from: https://www.nhlbi.nih.gov/health-pro/guidelines/in-develop/cardiovascular-risk-reduction/tools/cohort.&lt;/title&gt;&lt;/titles&gt;&lt;dates&gt;&lt;/dates&gt;&lt;urls&gt;&lt;/urls&gt;&lt;/record&gt;&lt;/Cite&gt;&lt;/EndNote&gt;</w:instrText>
      </w:r>
      <w:r w:rsidR="00071EEC" w:rsidRPr="00D13868">
        <w:rPr>
          <w:rFonts w:asciiTheme="majorBidi" w:hAnsiTheme="majorBidi" w:cstheme="majorBidi"/>
          <w:sz w:val="24"/>
          <w:szCs w:val="24"/>
        </w:rPr>
        <w:fldChar w:fldCharType="separate"/>
      </w:r>
      <w:r w:rsidR="00071EEC" w:rsidRPr="00D13868">
        <w:rPr>
          <w:rFonts w:asciiTheme="majorBidi" w:hAnsiTheme="majorBidi" w:cstheme="majorBidi"/>
          <w:noProof/>
          <w:sz w:val="24"/>
          <w:szCs w:val="24"/>
        </w:rPr>
        <w:t>[</w:t>
      </w:r>
      <w:hyperlink w:anchor="_ENREF_8" w:tooltip=",  #1993" w:history="1">
        <w:r w:rsidR="00656856" w:rsidRPr="00D13868">
          <w:rPr>
            <w:rFonts w:asciiTheme="majorBidi" w:hAnsiTheme="majorBidi" w:cstheme="majorBidi"/>
            <w:noProof/>
            <w:sz w:val="24"/>
            <w:szCs w:val="24"/>
          </w:rPr>
          <w:t>8</w:t>
        </w:r>
      </w:hyperlink>
      <w:r w:rsidR="00071EEC" w:rsidRPr="00D13868">
        <w:rPr>
          <w:rFonts w:asciiTheme="majorBidi" w:hAnsiTheme="majorBidi" w:cstheme="majorBidi"/>
          <w:noProof/>
          <w:sz w:val="24"/>
          <w:szCs w:val="24"/>
        </w:rPr>
        <w:t>]</w:t>
      </w:r>
      <w:r w:rsidR="00071EEC" w:rsidRPr="00D13868">
        <w:rPr>
          <w:rFonts w:asciiTheme="majorBidi" w:hAnsiTheme="majorBidi" w:cstheme="majorBidi"/>
          <w:sz w:val="24"/>
          <w:szCs w:val="24"/>
        </w:rPr>
        <w:fldChar w:fldCharType="end"/>
      </w:r>
      <w:r w:rsidR="00071EEC" w:rsidRPr="00D13868">
        <w:rPr>
          <w:rFonts w:asciiTheme="majorBidi" w:hAnsiTheme="majorBidi" w:cstheme="majorBidi"/>
          <w:sz w:val="24"/>
          <w:szCs w:val="24"/>
        </w:rPr>
        <w:t>, by two authors (A</w:t>
      </w:r>
      <w:r w:rsidR="004E0C26" w:rsidRPr="00D13868">
        <w:rPr>
          <w:rFonts w:asciiTheme="majorBidi" w:hAnsiTheme="majorBidi" w:cstheme="majorBidi"/>
          <w:sz w:val="24"/>
          <w:szCs w:val="24"/>
        </w:rPr>
        <w:t>.</w:t>
      </w:r>
      <w:r w:rsidR="00071EEC" w:rsidRPr="00D13868">
        <w:rPr>
          <w:rFonts w:asciiTheme="majorBidi" w:hAnsiTheme="majorBidi" w:cstheme="majorBidi"/>
          <w:sz w:val="24"/>
          <w:szCs w:val="24"/>
        </w:rPr>
        <w:t>I</w:t>
      </w:r>
      <w:r w:rsidR="004E0C26" w:rsidRPr="00D13868">
        <w:rPr>
          <w:rFonts w:asciiTheme="majorBidi" w:hAnsiTheme="majorBidi" w:cstheme="majorBidi"/>
          <w:sz w:val="24"/>
          <w:szCs w:val="24"/>
        </w:rPr>
        <w:t>.</w:t>
      </w:r>
      <w:r w:rsidR="00071EEC" w:rsidRPr="00D13868">
        <w:rPr>
          <w:rFonts w:asciiTheme="majorBidi" w:hAnsiTheme="majorBidi" w:cstheme="majorBidi"/>
          <w:sz w:val="24"/>
          <w:szCs w:val="24"/>
        </w:rPr>
        <w:t>I</w:t>
      </w:r>
      <w:r w:rsidR="004E0C26" w:rsidRPr="00D13868">
        <w:rPr>
          <w:rFonts w:asciiTheme="majorBidi" w:hAnsiTheme="majorBidi" w:cstheme="majorBidi"/>
          <w:sz w:val="24"/>
          <w:szCs w:val="24"/>
        </w:rPr>
        <w:t>.</w:t>
      </w:r>
      <w:r w:rsidR="00071EEC" w:rsidRPr="00D13868">
        <w:rPr>
          <w:rFonts w:asciiTheme="majorBidi" w:hAnsiTheme="majorBidi" w:cstheme="majorBidi"/>
          <w:sz w:val="24"/>
          <w:szCs w:val="24"/>
        </w:rPr>
        <w:t xml:space="preserve"> and M</w:t>
      </w:r>
      <w:r w:rsidR="00CB372D" w:rsidRPr="00D13868">
        <w:rPr>
          <w:rFonts w:asciiTheme="majorBidi" w:hAnsiTheme="majorBidi" w:cstheme="majorBidi"/>
          <w:sz w:val="24"/>
          <w:szCs w:val="24"/>
        </w:rPr>
        <w:t>.</w:t>
      </w:r>
      <w:r w:rsidR="00071EEC" w:rsidRPr="00D13868">
        <w:rPr>
          <w:rFonts w:asciiTheme="majorBidi" w:hAnsiTheme="majorBidi" w:cstheme="majorBidi"/>
          <w:sz w:val="24"/>
          <w:szCs w:val="24"/>
        </w:rPr>
        <w:t>M</w:t>
      </w:r>
      <w:r w:rsidR="00CB372D" w:rsidRPr="00D13868">
        <w:rPr>
          <w:rFonts w:asciiTheme="majorBidi" w:hAnsiTheme="majorBidi" w:cstheme="majorBidi"/>
          <w:sz w:val="24"/>
          <w:szCs w:val="24"/>
        </w:rPr>
        <w:t>.</w:t>
      </w:r>
      <w:r w:rsidR="00071EEC" w:rsidRPr="00D13868">
        <w:rPr>
          <w:rFonts w:asciiTheme="majorBidi" w:hAnsiTheme="majorBidi" w:cstheme="majorBidi"/>
          <w:sz w:val="24"/>
          <w:szCs w:val="24"/>
        </w:rPr>
        <w:t xml:space="preserve">). This tool addresses internal validity criteria such as selection, measurement, and outcome biases. </w:t>
      </w:r>
      <w:r w:rsidR="00190C6F" w:rsidRPr="00D13868">
        <w:rPr>
          <w:rFonts w:asciiTheme="majorBidi" w:hAnsiTheme="majorBidi" w:cstheme="majorBidi"/>
          <w:sz w:val="24"/>
          <w:szCs w:val="24"/>
        </w:rPr>
        <w:t xml:space="preserve">Results were compared and in case of discrepancies, the senior author </w:t>
      </w:r>
      <w:r w:rsidR="006B6FDB" w:rsidRPr="00D13868">
        <w:rPr>
          <w:rFonts w:asciiTheme="majorBidi" w:hAnsiTheme="majorBidi" w:cstheme="majorBidi"/>
          <w:sz w:val="24"/>
          <w:szCs w:val="24"/>
        </w:rPr>
        <w:t>(M</w:t>
      </w:r>
      <w:r w:rsidR="00A530CC" w:rsidRPr="00D13868">
        <w:rPr>
          <w:rFonts w:asciiTheme="majorBidi" w:hAnsiTheme="majorBidi" w:cstheme="majorBidi"/>
          <w:sz w:val="24"/>
          <w:szCs w:val="24"/>
        </w:rPr>
        <w:t>.</w:t>
      </w:r>
      <w:r w:rsidR="006B6FDB" w:rsidRPr="00D13868">
        <w:rPr>
          <w:rFonts w:asciiTheme="majorBidi" w:hAnsiTheme="majorBidi" w:cstheme="majorBidi"/>
          <w:sz w:val="24"/>
          <w:szCs w:val="24"/>
        </w:rPr>
        <w:t>D</w:t>
      </w:r>
      <w:r w:rsidR="00A530CC" w:rsidRPr="00D13868">
        <w:rPr>
          <w:rFonts w:asciiTheme="majorBidi" w:hAnsiTheme="majorBidi" w:cstheme="majorBidi"/>
          <w:sz w:val="24"/>
          <w:szCs w:val="24"/>
        </w:rPr>
        <w:t>.</w:t>
      </w:r>
      <w:r w:rsidR="006B6FDB" w:rsidRPr="00D13868">
        <w:rPr>
          <w:rFonts w:asciiTheme="majorBidi" w:hAnsiTheme="majorBidi" w:cstheme="majorBidi"/>
          <w:sz w:val="24"/>
          <w:szCs w:val="24"/>
        </w:rPr>
        <w:t>J</w:t>
      </w:r>
      <w:r w:rsidR="00A530CC" w:rsidRPr="00D13868">
        <w:rPr>
          <w:rFonts w:asciiTheme="majorBidi" w:hAnsiTheme="majorBidi" w:cstheme="majorBidi"/>
          <w:sz w:val="24"/>
          <w:szCs w:val="24"/>
        </w:rPr>
        <w:t>.</w:t>
      </w:r>
      <w:r w:rsidR="006B6FDB" w:rsidRPr="00D13868">
        <w:rPr>
          <w:rFonts w:asciiTheme="majorBidi" w:hAnsiTheme="majorBidi" w:cstheme="majorBidi"/>
          <w:sz w:val="24"/>
          <w:szCs w:val="24"/>
        </w:rPr>
        <w:t xml:space="preserve">) </w:t>
      </w:r>
      <w:r w:rsidR="00190C6F" w:rsidRPr="00D13868">
        <w:rPr>
          <w:rFonts w:asciiTheme="majorBidi" w:hAnsiTheme="majorBidi" w:cstheme="majorBidi"/>
          <w:sz w:val="24"/>
          <w:szCs w:val="24"/>
        </w:rPr>
        <w:t xml:space="preserve">was consulted. </w:t>
      </w:r>
      <w:r w:rsidR="00B5598D" w:rsidRPr="00D13868">
        <w:rPr>
          <w:rFonts w:asciiTheme="majorBidi" w:hAnsiTheme="majorBidi" w:cstheme="majorBidi"/>
          <w:sz w:val="24"/>
          <w:szCs w:val="24"/>
        </w:rPr>
        <w:t xml:space="preserve">The strength of evidence for each primary outcome was </w:t>
      </w:r>
      <w:r w:rsidR="006B6FDB" w:rsidRPr="00D13868">
        <w:rPr>
          <w:rFonts w:asciiTheme="majorBidi" w:hAnsiTheme="majorBidi" w:cstheme="majorBidi"/>
          <w:sz w:val="24"/>
          <w:szCs w:val="24"/>
        </w:rPr>
        <w:t>subsequently examined</w:t>
      </w:r>
      <w:r w:rsidR="00B5598D" w:rsidRPr="00D13868">
        <w:rPr>
          <w:rFonts w:asciiTheme="majorBidi" w:hAnsiTheme="majorBidi" w:cstheme="majorBidi"/>
          <w:sz w:val="24"/>
          <w:szCs w:val="24"/>
        </w:rPr>
        <w:t xml:space="preserve"> using the Grading of Recommendations, Assessment, Development and Evaluations (GRADE) </w:t>
      </w:r>
      <w:r w:rsidR="00071EEC" w:rsidRPr="00D13868">
        <w:rPr>
          <w:rFonts w:asciiTheme="majorBidi" w:hAnsiTheme="majorBidi" w:cstheme="majorBidi"/>
          <w:sz w:val="24"/>
          <w:szCs w:val="24"/>
        </w:rPr>
        <w:t>framework</w:t>
      </w:r>
      <w:r w:rsidR="00B5598D" w:rsidRPr="00D13868">
        <w:rPr>
          <w:rFonts w:asciiTheme="majorBidi" w:hAnsiTheme="majorBidi" w:cstheme="majorBidi"/>
          <w:sz w:val="24"/>
          <w:szCs w:val="24"/>
        </w:rPr>
        <w:t xml:space="preserve"> </w:t>
      </w:r>
      <w:r w:rsidR="007A74EB" w:rsidRPr="00D13868">
        <w:rPr>
          <w:rFonts w:asciiTheme="majorBidi" w:hAnsiTheme="majorBidi" w:cstheme="majorBidi"/>
          <w:sz w:val="24"/>
          <w:szCs w:val="24"/>
        </w:rPr>
        <w:t>which consists of the</w:t>
      </w:r>
      <w:r w:rsidR="00A3694C" w:rsidRPr="00D13868">
        <w:rPr>
          <w:rFonts w:asciiTheme="majorBidi" w:hAnsiTheme="majorBidi" w:cstheme="majorBidi"/>
          <w:sz w:val="24"/>
          <w:szCs w:val="24"/>
        </w:rPr>
        <w:t xml:space="preserve"> </w:t>
      </w:r>
      <w:r w:rsidR="00A3694C" w:rsidRPr="00D13868">
        <w:rPr>
          <w:rFonts w:asciiTheme="majorBidi" w:hAnsiTheme="majorBidi" w:cstheme="majorBidi"/>
          <w:sz w:val="24"/>
          <w:szCs w:val="24"/>
        </w:rPr>
        <w:lastRenderedPageBreak/>
        <w:t xml:space="preserve">following domains: </w:t>
      </w:r>
      <w:r w:rsidR="00F85BB0" w:rsidRPr="00D13868">
        <w:rPr>
          <w:rFonts w:asciiTheme="majorBidi" w:hAnsiTheme="majorBidi" w:cstheme="majorBidi"/>
          <w:sz w:val="24"/>
          <w:szCs w:val="24"/>
        </w:rPr>
        <w:t xml:space="preserve">(i) </w:t>
      </w:r>
      <w:r w:rsidR="006B6FDB" w:rsidRPr="00D13868">
        <w:rPr>
          <w:rFonts w:asciiTheme="majorBidi" w:hAnsiTheme="majorBidi" w:cstheme="majorBidi"/>
          <w:sz w:val="24"/>
          <w:szCs w:val="24"/>
        </w:rPr>
        <w:t xml:space="preserve">risk of bias, </w:t>
      </w:r>
      <w:r w:rsidR="00F85BB0" w:rsidRPr="00D13868">
        <w:rPr>
          <w:rFonts w:asciiTheme="majorBidi" w:hAnsiTheme="majorBidi" w:cstheme="majorBidi"/>
          <w:sz w:val="24"/>
          <w:szCs w:val="24"/>
        </w:rPr>
        <w:t xml:space="preserve">(ii) </w:t>
      </w:r>
      <w:r w:rsidR="003B1ED4" w:rsidRPr="00D13868">
        <w:rPr>
          <w:rFonts w:asciiTheme="majorBidi" w:hAnsiTheme="majorBidi" w:cstheme="majorBidi"/>
          <w:sz w:val="24"/>
          <w:szCs w:val="24"/>
        </w:rPr>
        <w:t xml:space="preserve">heterogeneity, </w:t>
      </w:r>
      <w:r w:rsidR="007A74EB" w:rsidRPr="00D13868">
        <w:rPr>
          <w:rFonts w:asciiTheme="majorBidi" w:hAnsiTheme="majorBidi" w:cstheme="majorBidi"/>
          <w:sz w:val="24"/>
          <w:szCs w:val="24"/>
        </w:rPr>
        <w:t xml:space="preserve">(iii) </w:t>
      </w:r>
      <w:r w:rsidR="006B6FDB" w:rsidRPr="00D13868">
        <w:rPr>
          <w:rFonts w:asciiTheme="majorBidi" w:hAnsiTheme="majorBidi" w:cstheme="majorBidi"/>
          <w:sz w:val="24"/>
          <w:szCs w:val="24"/>
        </w:rPr>
        <w:t>directnes</w:t>
      </w:r>
      <w:r w:rsidR="00EF57F4" w:rsidRPr="00D13868">
        <w:rPr>
          <w:rFonts w:asciiTheme="majorBidi" w:hAnsiTheme="majorBidi" w:cstheme="majorBidi"/>
          <w:sz w:val="24"/>
          <w:szCs w:val="24"/>
        </w:rPr>
        <w:t xml:space="preserve">s, </w:t>
      </w:r>
      <w:r w:rsidR="007A74EB" w:rsidRPr="00D13868">
        <w:rPr>
          <w:rFonts w:asciiTheme="majorBidi" w:hAnsiTheme="majorBidi" w:cstheme="majorBidi"/>
          <w:sz w:val="24"/>
          <w:szCs w:val="24"/>
        </w:rPr>
        <w:t xml:space="preserve">(iv) </w:t>
      </w:r>
      <w:r w:rsidR="00DB1F3D" w:rsidRPr="00D13868">
        <w:rPr>
          <w:rFonts w:asciiTheme="majorBidi" w:hAnsiTheme="majorBidi" w:cstheme="majorBidi"/>
          <w:sz w:val="24"/>
          <w:szCs w:val="24"/>
        </w:rPr>
        <w:t>precision</w:t>
      </w:r>
      <w:r w:rsidR="00EF57F4" w:rsidRPr="00D13868">
        <w:rPr>
          <w:rFonts w:asciiTheme="majorBidi" w:hAnsiTheme="majorBidi" w:cstheme="majorBidi"/>
          <w:sz w:val="24"/>
          <w:szCs w:val="24"/>
        </w:rPr>
        <w:t xml:space="preserve"> and </w:t>
      </w:r>
      <w:r w:rsidR="007A74EB" w:rsidRPr="00D13868">
        <w:rPr>
          <w:rFonts w:asciiTheme="majorBidi" w:hAnsiTheme="majorBidi" w:cstheme="majorBidi"/>
          <w:sz w:val="24"/>
          <w:szCs w:val="24"/>
        </w:rPr>
        <w:t xml:space="preserve">(v) </w:t>
      </w:r>
      <w:r w:rsidR="00EF57F4" w:rsidRPr="00D13868">
        <w:rPr>
          <w:rFonts w:asciiTheme="majorBidi" w:hAnsiTheme="majorBidi" w:cstheme="majorBidi"/>
          <w:sz w:val="24"/>
          <w:szCs w:val="24"/>
        </w:rPr>
        <w:t>reporting bias</w:t>
      </w:r>
      <w:r w:rsidR="007F742C" w:rsidRPr="00D13868">
        <w:rPr>
          <w:rFonts w:asciiTheme="majorBidi" w:hAnsiTheme="majorBidi" w:cstheme="majorBidi"/>
          <w:sz w:val="24"/>
          <w:szCs w:val="24"/>
        </w:rPr>
        <w:t>. Heterogeneity was assessed using the I</w:t>
      </w:r>
      <w:r w:rsidR="007F742C" w:rsidRPr="00D13868">
        <w:rPr>
          <w:rFonts w:asciiTheme="majorBidi" w:hAnsiTheme="majorBidi" w:cstheme="majorBidi"/>
          <w:sz w:val="24"/>
          <w:szCs w:val="24"/>
          <w:vertAlign w:val="superscript"/>
        </w:rPr>
        <w:t xml:space="preserve">2 </w:t>
      </w:r>
      <w:r w:rsidR="008A7F29" w:rsidRPr="00D13868">
        <w:rPr>
          <w:rFonts w:asciiTheme="majorBidi" w:hAnsiTheme="majorBidi" w:cstheme="majorBidi"/>
          <w:sz w:val="24"/>
          <w:szCs w:val="24"/>
        </w:rPr>
        <w:t>statistic</w:t>
      </w:r>
      <w:r w:rsidR="00F44B07" w:rsidRPr="00D13868">
        <w:rPr>
          <w:rFonts w:asciiTheme="majorBidi" w:hAnsiTheme="majorBidi" w:cstheme="majorBidi"/>
          <w:sz w:val="24"/>
          <w:szCs w:val="24"/>
        </w:rPr>
        <w:t xml:space="preserve">, </w:t>
      </w:r>
      <w:r w:rsidR="007F742C" w:rsidRPr="00D13868">
        <w:rPr>
          <w:rFonts w:asciiTheme="majorBidi" w:hAnsiTheme="majorBidi" w:cstheme="majorBidi"/>
          <w:sz w:val="24"/>
          <w:szCs w:val="24"/>
        </w:rPr>
        <w:t>as de</w:t>
      </w:r>
      <w:r w:rsidR="00E9356F" w:rsidRPr="00D13868">
        <w:rPr>
          <w:rFonts w:asciiTheme="majorBidi" w:hAnsiTheme="majorBidi" w:cstheme="majorBidi"/>
          <w:sz w:val="24"/>
          <w:szCs w:val="24"/>
        </w:rPr>
        <w:t xml:space="preserve">scribed previously. </w:t>
      </w:r>
      <w:r w:rsidR="00F1520B" w:rsidRPr="00D13868">
        <w:rPr>
          <w:rFonts w:asciiTheme="majorBidi" w:hAnsiTheme="majorBidi" w:cstheme="majorBidi"/>
          <w:sz w:val="24"/>
          <w:szCs w:val="24"/>
        </w:rPr>
        <w:t>D</w:t>
      </w:r>
      <w:r w:rsidR="00CA0742" w:rsidRPr="00D13868">
        <w:rPr>
          <w:rFonts w:asciiTheme="majorBidi" w:hAnsiTheme="majorBidi" w:cstheme="majorBidi"/>
          <w:sz w:val="24"/>
          <w:szCs w:val="24"/>
        </w:rPr>
        <w:t xml:space="preserve">irectness was evaluated using the </w:t>
      </w:r>
      <w:r w:rsidR="00146F3B" w:rsidRPr="00D13868">
        <w:rPr>
          <w:rFonts w:asciiTheme="majorBidi" w:hAnsiTheme="majorBidi" w:cstheme="majorBidi"/>
          <w:sz w:val="24"/>
          <w:szCs w:val="24"/>
        </w:rPr>
        <w:t xml:space="preserve">PICO format. </w:t>
      </w:r>
      <w:r w:rsidR="00244C5E" w:rsidRPr="00D13868">
        <w:rPr>
          <w:rFonts w:asciiTheme="majorBidi" w:hAnsiTheme="majorBidi" w:cstheme="majorBidi"/>
          <w:sz w:val="24"/>
          <w:szCs w:val="24"/>
        </w:rPr>
        <w:t>Examination of 95% C</w:t>
      </w:r>
      <w:r w:rsidR="004A5CB9" w:rsidRPr="00D13868">
        <w:rPr>
          <w:rFonts w:asciiTheme="majorBidi" w:hAnsiTheme="majorBidi" w:cstheme="majorBidi"/>
          <w:sz w:val="24"/>
          <w:szCs w:val="24"/>
        </w:rPr>
        <w:t>I</w:t>
      </w:r>
      <w:r w:rsidR="00244C5E" w:rsidRPr="00D13868">
        <w:rPr>
          <w:rFonts w:asciiTheme="majorBidi" w:hAnsiTheme="majorBidi" w:cstheme="majorBidi"/>
          <w:sz w:val="24"/>
          <w:szCs w:val="24"/>
        </w:rPr>
        <w:t>s</w:t>
      </w:r>
      <w:r w:rsidR="007C0601" w:rsidRPr="00D13868">
        <w:rPr>
          <w:rFonts w:asciiTheme="majorBidi" w:hAnsiTheme="majorBidi" w:cstheme="majorBidi"/>
          <w:sz w:val="24"/>
          <w:szCs w:val="24"/>
        </w:rPr>
        <w:t xml:space="preserve"> </w:t>
      </w:r>
      <w:r w:rsidR="00244C5E" w:rsidRPr="00D13868">
        <w:rPr>
          <w:rFonts w:asciiTheme="majorBidi" w:hAnsiTheme="majorBidi" w:cstheme="majorBidi"/>
          <w:sz w:val="24"/>
          <w:szCs w:val="24"/>
        </w:rPr>
        <w:t>provide</w:t>
      </w:r>
      <w:r w:rsidR="007C0601" w:rsidRPr="00D13868">
        <w:rPr>
          <w:rFonts w:asciiTheme="majorBidi" w:hAnsiTheme="majorBidi" w:cstheme="majorBidi"/>
          <w:sz w:val="24"/>
          <w:szCs w:val="24"/>
        </w:rPr>
        <w:t>d</w:t>
      </w:r>
      <w:r w:rsidR="00244C5E" w:rsidRPr="00D13868">
        <w:rPr>
          <w:rFonts w:asciiTheme="majorBidi" w:hAnsiTheme="majorBidi" w:cstheme="majorBidi"/>
          <w:sz w:val="24"/>
          <w:szCs w:val="24"/>
        </w:rPr>
        <w:t xml:space="preserve"> the primary approach to decisions regarding precision. </w:t>
      </w:r>
      <w:r w:rsidR="009D4302" w:rsidRPr="00D13868">
        <w:rPr>
          <w:rFonts w:asciiTheme="majorBidi" w:hAnsiTheme="majorBidi" w:cstheme="majorBidi"/>
          <w:sz w:val="24"/>
          <w:szCs w:val="24"/>
        </w:rPr>
        <w:t xml:space="preserve">For each </w:t>
      </w:r>
      <w:r w:rsidR="001440AC" w:rsidRPr="00D13868">
        <w:rPr>
          <w:rFonts w:asciiTheme="majorBidi" w:hAnsiTheme="majorBidi" w:cstheme="majorBidi"/>
          <w:sz w:val="24"/>
          <w:szCs w:val="24"/>
        </w:rPr>
        <w:t xml:space="preserve">treatment group, </w:t>
      </w:r>
      <w:r w:rsidR="007B6B1E" w:rsidRPr="00D13868">
        <w:rPr>
          <w:rFonts w:asciiTheme="majorBidi" w:hAnsiTheme="majorBidi" w:cstheme="majorBidi"/>
          <w:sz w:val="24"/>
          <w:szCs w:val="24"/>
        </w:rPr>
        <w:t>s</w:t>
      </w:r>
      <w:r w:rsidR="00275399" w:rsidRPr="00D13868">
        <w:rPr>
          <w:rFonts w:asciiTheme="majorBidi" w:hAnsiTheme="majorBidi" w:cstheme="majorBidi"/>
          <w:sz w:val="24"/>
          <w:szCs w:val="24"/>
        </w:rPr>
        <w:t>tudy</w:t>
      </w:r>
      <w:r w:rsidR="005B6DA3" w:rsidRPr="00D13868">
        <w:rPr>
          <w:rFonts w:asciiTheme="majorBidi" w:hAnsiTheme="majorBidi" w:cstheme="majorBidi"/>
          <w:sz w:val="24"/>
          <w:szCs w:val="24"/>
        </w:rPr>
        <w:t>-level r</w:t>
      </w:r>
      <w:r w:rsidR="00D050DA" w:rsidRPr="00D13868">
        <w:rPr>
          <w:rFonts w:asciiTheme="majorBidi" w:hAnsiTheme="majorBidi" w:cstheme="majorBidi"/>
          <w:sz w:val="24"/>
          <w:szCs w:val="24"/>
        </w:rPr>
        <w:t xml:space="preserve">eporting bias was </w:t>
      </w:r>
      <w:r w:rsidR="00B71E80" w:rsidRPr="00D13868">
        <w:rPr>
          <w:rFonts w:asciiTheme="majorBidi" w:hAnsiTheme="majorBidi" w:cstheme="majorBidi"/>
          <w:sz w:val="24"/>
          <w:szCs w:val="24"/>
        </w:rPr>
        <w:t xml:space="preserve">assessed </w:t>
      </w:r>
      <w:r w:rsidR="00A86364" w:rsidRPr="00D13868">
        <w:rPr>
          <w:rFonts w:asciiTheme="majorBidi" w:hAnsiTheme="majorBidi" w:cstheme="majorBidi"/>
          <w:sz w:val="24"/>
          <w:szCs w:val="24"/>
        </w:rPr>
        <w:t>using</w:t>
      </w:r>
      <w:r w:rsidR="00B71E80" w:rsidRPr="00D13868">
        <w:rPr>
          <w:rFonts w:asciiTheme="majorBidi" w:hAnsiTheme="majorBidi" w:cstheme="majorBidi"/>
          <w:sz w:val="24"/>
          <w:szCs w:val="24"/>
        </w:rPr>
        <w:t xml:space="preserve"> </w:t>
      </w:r>
      <w:r w:rsidR="00962991" w:rsidRPr="00D13868">
        <w:rPr>
          <w:rFonts w:asciiTheme="majorBidi" w:hAnsiTheme="majorBidi" w:cstheme="majorBidi"/>
          <w:sz w:val="24"/>
          <w:szCs w:val="24"/>
        </w:rPr>
        <w:t>Harbord</w:t>
      </w:r>
      <w:r w:rsidR="004479F5" w:rsidRPr="00D13868">
        <w:rPr>
          <w:rFonts w:asciiTheme="majorBidi" w:hAnsiTheme="majorBidi" w:cstheme="majorBidi"/>
          <w:sz w:val="24"/>
          <w:szCs w:val="24"/>
        </w:rPr>
        <w:t>’s and Begg’s</w:t>
      </w:r>
      <w:r w:rsidR="00962991" w:rsidRPr="00D13868">
        <w:rPr>
          <w:rFonts w:asciiTheme="majorBidi" w:hAnsiTheme="majorBidi" w:cstheme="majorBidi"/>
          <w:sz w:val="24"/>
          <w:szCs w:val="24"/>
        </w:rPr>
        <w:t xml:space="preserve"> test</w:t>
      </w:r>
      <w:r w:rsidR="004479F5" w:rsidRPr="00D13868">
        <w:rPr>
          <w:rFonts w:asciiTheme="majorBidi" w:hAnsiTheme="majorBidi" w:cstheme="majorBidi"/>
          <w:sz w:val="24"/>
          <w:szCs w:val="24"/>
        </w:rPr>
        <w:t>s</w:t>
      </w:r>
      <w:r w:rsidR="00962991" w:rsidRPr="00D13868">
        <w:rPr>
          <w:rFonts w:asciiTheme="majorBidi" w:hAnsiTheme="majorBidi" w:cstheme="majorBidi"/>
          <w:sz w:val="24"/>
          <w:szCs w:val="24"/>
        </w:rPr>
        <w:t xml:space="preserve"> </w:t>
      </w:r>
      <w:r w:rsidR="00A86364" w:rsidRPr="00D13868">
        <w:rPr>
          <w:rFonts w:asciiTheme="majorBidi" w:hAnsiTheme="majorBidi" w:cstheme="majorBidi"/>
          <w:sz w:val="24"/>
          <w:szCs w:val="24"/>
        </w:rPr>
        <w:t xml:space="preserve">and visualized </w:t>
      </w:r>
      <w:r w:rsidR="004E0C26" w:rsidRPr="00D13868">
        <w:rPr>
          <w:rFonts w:asciiTheme="majorBidi" w:hAnsiTheme="majorBidi" w:cstheme="majorBidi"/>
          <w:sz w:val="24"/>
          <w:szCs w:val="24"/>
        </w:rPr>
        <w:t xml:space="preserve">for asymmetry </w:t>
      </w:r>
      <w:r w:rsidR="00A86364" w:rsidRPr="00D13868">
        <w:rPr>
          <w:rFonts w:asciiTheme="majorBidi" w:hAnsiTheme="majorBidi" w:cstheme="majorBidi"/>
          <w:sz w:val="24"/>
          <w:szCs w:val="24"/>
        </w:rPr>
        <w:t>using a funnel plot</w:t>
      </w:r>
      <w:r w:rsidR="00CE2CFB" w:rsidRPr="00D13868">
        <w:rPr>
          <w:rFonts w:asciiTheme="majorBidi" w:hAnsiTheme="majorBidi" w:cstheme="majorBidi"/>
          <w:sz w:val="24"/>
          <w:szCs w:val="24"/>
        </w:rPr>
        <w:t xml:space="preserve"> </w:t>
      </w:r>
      <w:r w:rsidR="00CE2CFB" w:rsidRPr="00D13868">
        <w:rPr>
          <w:rFonts w:asciiTheme="majorBidi" w:hAnsiTheme="majorBidi" w:cstheme="majorBidi"/>
          <w:sz w:val="24"/>
          <w:szCs w:val="24"/>
        </w:rPr>
        <w:fldChar w:fldCharType="begin">
          <w:fldData xml:space="preserve">PEVuZE5vdGU+PENpdGU+PEF1dGhvcj5CZWdnPC9BdXRob3I+PFllYXI+MTk5NDwvWWVhcj48UmVj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CZWdnPC9BdXRob3I+PFllYXI+MTk5NDwvWWVhcj48UmVj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CE2CFB" w:rsidRPr="00D13868">
        <w:rPr>
          <w:rFonts w:asciiTheme="majorBidi" w:hAnsiTheme="majorBidi" w:cstheme="majorBidi"/>
          <w:sz w:val="24"/>
          <w:szCs w:val="24"/>
        </w:rPr>
      </w:r>
      <w:r w:rsidR="00CE2CFB"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9" w:tooltip="Begg, 1994 #2013" w:history="1">
        <w:r w:rsidR="00656856" w:rsidRPr="00D13868">
          <w:rPr>
            <w:rFonts w:asciiTheme="majorBidi" w:hAnsiTheme="majorBidi" w:cstheme="majorBidi"/>
            <w:noProof/>
            <w:sz w:val="24"/>
            <w:szCs w:val="24"/>
          </w:rPr>
          <w:t>9</w:t>
        </w:r>
      </w:hyperlink>
      <w:r w:rsidR="00F925A3" w:rsidRPr="00D13868">
        <w:rPr>
          <w:rFonts w:asciiTheme="majorBidi" w:hAnsiTheme="majorBidi" w:cstheme="majorBidi"/>
          <w:noProof/>
          <w:sz w:val="24"/>
          <w:szCs w:val="24"/>
        </w:rPr>
        <w:t xml:space="preserve">, </w:t>
      </w:r>
      <w:hyperlink w:anchor="_ENREF_10" w:tooltip="Harbord, 2006 #2011" w:history="1">
        <w:r w:rsidR="00656856" w:rsidRPr="00D13868">
          <w:rPr>
            <w:rFonts w:asciiTheme="majorBidi" w:hAnsiTheme="majorBidi" w:cstheme="majorBidi"/>
            <w:noProof/>
            <w:sz w:val="24"/>
            <w:szCs w:val="24"/>
          </w:rPr>
          <w:t>10</w:t>
        </w:r>
      </w:hyperlink>
      <w:r w:rsidR="00F925A3" w:rsidRPr="00D13868">
        <w:rPr>
          <w:rFonts w:asciiTheme="majorBidi" w:hAnsiTheme="majorBidi" w:cstheme="majorBidi"/>
          <w:noProof/>
          <w:sz w:val="24"/>
          <w:szCs w:val="24"/>
        </w:rPr>
        <w:t>]</w:t>
      </w:r>
      <w:r w:rsidR="00CE2CFB" w:rsidRPr="00D13868">
        <w:rPr>
          <w:rFonts w:asciiTheme="majorBidi" w:hAnsiTheme="majorBidi" w:cstheme="majorBidi"/>
          <w:sz w:val="24"/>
          <w:szCs w:val="24"/>
        </w:rPr>
        <w:fldChar w:fldCharType="end"/>
      </w:r>
      <w:r w:rsidR="00082D30" w:rsidRPr="00D13868">
        <w:rPr>
          <w:rFonts w:asciiTheme="majorBidi" w:hAnsiTheme="majorBidi" w:cstheme="majorBidi"/>
          <w:sz w:val="24"/>
          <w:szCs w:val="24"/>
        </w:rPr>
        <w:t xml:space="preserve">. </w:t>
      </w:r>
      <w:r w:rsidR="003319FB" w:rsidRPr="00D13868">
        <w:rPr>
          <w:rFonts w:asciiTheme="majorBidi" w:hAnsiTheme="majorBidi" w:cstheme="majorBidi"/>
          <w:sz w:val="24"/>
          <w:szCs w:val="24"/>
        </w:rPr>
        <w:t>Sensitivity analysis, using a</w:t>
      </w:r>
      <w:r w:rsidR="00082D30" w:rsidRPr="00D13868">
        <w:rPr>
          <w:rFonts w:asciiTheme="majorBidi" w:hAnsiTheme="majorBidi" w:cstheme="majorBidi"/>
          <w:sz w:val="24"/>
          <w:szCs w:val="24"/>
        </w:rPr>
        <w:t xml:space="preserve"> trim-and-fill method</w:t>
      </w:r>
      <w:r w:rsidR="00F925A3" w:rsidRPr="00D13868">
        <w:rPr>
          <w:rFonts w:asciiTheme="majorBidi" w:hAnsiTheme="majorBidi" w:cstheme="majorBidi"/>
          <w:sz w:val="24"/>
          <w:szCs w:val="24"/>
        </w:rPr>
        <w:t xml:space="preserve"> </w:t>
      </w:r>
      <w:r w:rsidR="00F925A3" w:rsidRPr="00D13868">
        <w:rPr>
          <w:rFonts w:asciiTheme="majorBidi" w:hAnsiTheme="majorBidi" w:cstheme="majorBidi"/>
          <w:sz w:val="24"/>
          <w:szCs w:val="24"/>
        </w:rPr>
        <w:fldChar w:fldCharType="begin"/>
      </w:r>
      <w:r w:rsidR="00F925A3" w:rsidRPr="00D13868">
        <w:rPr>
          <w:rFonts w:asciiTheme="majorBidi" w:hAnsiTheme="majorBidi" w:cstheme="majorBidi"/>
          <w:sz w:val="24"/>
          <w:szCs w:val="24"/>
        </w:rPr>
        <w:instrText xml:space="preserve"> ADDIN EN.CITE &lt;EndNote&gt;&lt;Cite&gt;&lt;Author&gt;Duval&lt;/Author&gt;&lt;Year&gt;2000&lt;/Year&gt;&lt;RecNum&gt;2014&lt;/RecNum&gt;&lt;DisplayText&gt;[11]&lt;/DisplayText&gt;&lt;record&gt;&lt;rec-number&gt;2014&lt;/rec-number&gt;&lt;foreign-keys&gt;&lt;key app="EN" db-id="r09rvzrvv02ve2eepv9vtss3tf0x529fwsxa" timestamp="1545697295"&gt;2014&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5-63&lt;/pages&gt;&lt;volume&gt;56&lt;/volume&gt;&lt;number&gt;2&lt;/number&gt;&lt;edition&gt;2000/07/06&lt;/edition&gt;&lt;keywords&gt;&lt;keyword&gt;Analysis of Variance&lt;/keyword&gt;&lt;keyword&gt;*Bias&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0006-341x&lt;/isbn&gt;&lt;accession-num&gt;10877304&lt;/accession-num&gt;&lt;urls&gt;&lt;related-urls&gt;&lt;url&gt;http://dx.doi.org/&lt;/url&gt;&lt;/related-urls&gt;&lt;/urls&gt;&lt;remote-database-provider&gt;NLM&lt;/remote-database-provider&gt;&lt;language&gt;eng&lt;/language&gt;&lt;/record&gt;&lt;/Cite&gt;&lt;/EndNote&gt;</w:instrText>
      </w:r>
      <w:r w:rsidR="00F925A3"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11" w:tooltip="Duval, 2000 #2014" w:history="1">
        <w:r w:rsidR="00656856" w:rsidRPr="00D13868">
          <w:rPr>
            <w:rFonts w:asciiTheme="majorBidi" w:hAnsiTheme="majorBidi" w:cstheme="majorBidi"/>
            <w:noProof/>
            <w:sz w:val="24"/>
            <w:szCs w:val="24"/>
          </w:rPr>
          <w:t>11</w:t>
        </w:r>
      </w:hyperlink>
      <w:r w:rsidR="00F925A3" w:rsidRPr="00D13868">
        <w:rPr>
          <w:rFonts w:asciiTheme="majorBidi" w:hAnsiTheme="majorBidi" w:cstheme="majorBidi"/>
          <w:noProof/>
          <w:sz w:val="24"/>
          <w:szCs w:val="24"/>
        </w:rPr>
        <w:t>]</w:t>
      </w:r>
      <w:r w:rsidR="00F925A3" w:rsidRPr="00D13868">
        <w:rPr>
          <w:rFonts w:asciiTheme="majorBidi" w:hAnsiTheme="majorBidi" w:cstheme="majorBidi"/>
          <w:sz w:val="24"/>
          <w:szCs w:val="24"/>
        </w:rPr>
        <w:fldChar w:fldCharType="end"/>
      </w:r>
      <w:r w:rsidR="003319FB" w:rsidRPr="00D13868">
        <w:rPr>
          <w:rFonts w:asciiTheme="majorBidi" w:hAnsiTheme="majorBidi" w:cstheme="majorBidi"/>
          <w:sz w:val="24"/>
          <w:szCs w:val="24"/>
        </w:rPr>
        <w:t>,</w:t>
      </w:r>
      <w:r w:rsidR="00082D30" w:rsidRPr="00D13868">
        <w:rPr>
          <w:rFonts w:asciiTheme="majorBidi" w:hAnsiTheme="majorBidi" w:cstheme="majorBidi"/>
          <w:sz w:val="24"/>
          <w:szCs w:val="24"/>
        </w:rPr>
        <w:t xml:space="preserve"> was </w:t>
      </w:r>
      <w:r w:rsidR="00CE2CFB" w:rsidRPr="00D13868">
        <w:rPr>
          <w:rFonts w:asciiTheme="majorBidi" w:hAnsiTheme="majorBidi" w:cstheme="majorBidi"/>
          <w:sz w:val="24"/>
          <w:szCs w:val="24"/>
        </w:rPr>
        <w:t>utilized</w:t>
      </w:r>
      <w:r w:rsidR="00082D30" w:rsidRPr="00D13868">
        <w:rPr>
          <w:rFonts w:asciiTheme="majorBidi" w:hAnsiTheme="majorBidi" w:cstheme="majorBidi"/>
          <w:sz w:val="24"/>
          <w:szCs w:val="24"/>
        </w:rPr>
        <w:t xml:space="preserve"> to recalculate pooled effect size if</w:t>
      </w:r>
      <w:r w:rsidR="00644C24" w:rsidRPr="00D13868">
        <w:rPr>
          <w:rFonts w:asciiTheme="majorBidi" w:hAnsiTheme="majorBidi" w:cstheme="majorBidi"/>
          <w:sz w:val="24"/>
          <w:szCs w:val="24"/>
        </w:rPr>
        <w:t xml:space="preserve"> reporting bias was detected. </w:t>
      </w:r>
    </w:p>
    <w:p w14:paraId="6E997DC9" w14:textId="77777777" w:rsidR="00DE1DB5" w:rsidRPr="00D13868" w:rsidRDefault="00DE1DB5">
      <w:pPr>
        <w:pStyle w:val="Heading1"/>
        <w:spacing w:line="360" w:lineRule="auto"/>
        <w:jc w:val="both"/>
        <w:rPr>
          <w:rFonts w:asciiTheme="majorBidi" w:hAnsiTheme="majorBidi"/>
        </w:rPr>
      </w:pPr>
      <w:r w:rsidRPr="00D13868">
        <w:rPr>
          <w:rFonts w:asciiTheme="majorBidi" w:hAnsiTheme="majorBidi"/>
        </w:rPr>
        <w:t xml:space="preserve">Results </w:t>
      </w:r>
    </w:p>
    <w:p w14:paraId="117B793D" w14:textId="3005F1ED" w:rsidR="00DE1DB5" w:rsidRPr="00D13868" w:rsidRDefault="00DE1DB5">
      <w:pPr>
        <w:pStyle w:val="Heading2"/>
        <w:spacing w:line="360" w:lineRule="auto"/>
        <w:jc w:val="both"/>
        <w:rPr>
          <w:rFonts w:asciiTheme="majorBidi" w:hAnsiTheme="majorBidi"/>
          <w:b/>
          <w:color w:val="auto"/>
          <w:u w:val="single"/>
        </w:rPr>
      </w:pPr>
      <w:r w:rsidRPr="00D13868">
        <w:rPr>
          <w:rFonts w:asciiTheme="majorBidi" w:hAnsiTheme="majorBidi"/>
          <w:color w:val="auto"/>
          <w:u w:val="single"/>
        </w:rPr>
        <w:t>Literature search</w:t>
      </w:r>
      <w:r w:rsidR="009C5502" w:rsidRPr="00D13868">
        <w:rPr>
          <w:rFonts w:asciiTheme="majorBidi" w:hAnsiTheme="majorBidi"/>
          <w:color w:val="auto"/>
          <w:u w:val="single"/>
        </w:rPr>
        <w:t xml:space="preserve"> and study characteristics</w:t>
      </w:r>
    </w:p>
    <w:p w14:paraId="493DED32" w14:textId="3DB8A686" w:rsidR="009C5502"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Fig. 1. describes the study selection process. The initial number of </w:t>
      </w:r>
      <w:r w:rsidR="0058099D" w:rsidRPr="00D13868">
        <w:rPr>
          <w:rFonts w:asciiTheme="majorBidi" w:hAnsiTheme="majorBidi" w:cstheme="majorBidi"/>
          <w:sz w:val="24"/>
          <w:szCs w:val="24"/>
        </w:rPr>
        <w:t>studies</w:t>
      </w:r>
      <w:r w:rsidRPr="00D13868">
        <w:rPr>
          <w:rFonts w:asciiTheme="majorBidi" w:hAnsiTheme="majorBidi" w:cstheme="majorBidi"/>
          <w:sz w:val="24"/>
          <w:szCs w:val="24"/>
        </w:rPr>
        <w:t xml:space="preserve"> included </w:t>
      </w:r>
      <w:r w:rsidR="00C80F99" w:rsidRPr="00D13868">
        <w:rPr>
          <w:rFonts w:asciiTheme="majorBidi" w:hAnsiTheme="majorBidi" w:cstheme="majorBidi"/>
          <w:sz w:val="24"/>
          <w:szCs w:val="24"/>
        </w:rPr>
        <w:t xml:space="preserve">was </w:t>
      </w:r>
      <w:r w:rsidRPr="00D13868">
        <w:rPr>
          <w:rFonts w:asciiTheme="majorBidi" w:hAnsiTheme="majorBidi" w:cstheme="majorBidi"/>
          <w:sz w:val="24"/>
          <w:szCs w:val="24"/>
        </w:rPr>
        <w:t>20</w:t>
      </w:r>
      <w:r w:rsidR="00405FB8" w:rsidRPr="00D13868">
        <w:rPr>
          <w:rFonts w:asciiTheme="majorBidi" w:hAnsiTheme="majorBidi" w:cstheme="majorBidi"/>
          <w:sz w:val="24"/>
          <w:szCs w:val="24"/>
        </w:rPr>
        <w:t xml:space="preserve">. </w:t>
      </w:r>
      <w:r w:rsidRPr="00D13868">
        <w:rPr>
          <w:rFonts w:asciiTheme="majorBidi" w:hAnsiTheme="majorBidi" w:cstheme="majorBidi"/>
          <w:sz w:val="24"/>
          <w:szCs w:val="24"/>
        </w:rPr>
        <w:t>The corresponding authors for an additional 11 records were contacted. A duration of 3 months was allowed for responses and follow-up emails were sent to those expressing interest in providing data; however, no responses were received</w:t>
      </w:r>
      <w:r w:rsidR="002F20BF" w:rsidRPr="00D13868">
        <w:rPr>
          <w:rFonts w:asciiTheme="majorBidi" w:hAnsiTheme="majorBidi" w:cstheme="majorBidi"/>
          <w:sz w:val="24"/>
          <w:szCs w:val="24"/>
        </w:rPr>
        <w:t xml:space="preserve"> and therefore </w:t>
      </w:r>
      <w:r w:rsidRPr="00D13868">
        <w:rPr>
          <w:rFonts w:asciiTheme="majorBidi" w:hAnsiTheme="majorBidi" w:cstheme="majorBidi"/>
          <w:sz w:val="24"/>
          <w:szCs w:val="24"/>
        </w:rPr>
        <w:t xml:space="preserve">the final number of </w:t>
      </w:r>
      <w:r w:rsidR="0058099D" w:rsidRPr="00D13868">
        <w:rPr>
          <w:rFonts w:asciiTheme="majorBidi" w:hAnsiTheme="majorBidi" w:cstheme="majorBidi"/>
          <w:sz w:val="24"/>
          <w:szCs w:val="24"/>
        </w:rPr>
        <w:t xml:space="preserve">studies </w:t>
      </w:r>
      <w:r w:rsidR="00175811" w:rsidRPr="00D13868">
        <w:rPr>
          <w:rFonts w:asciiTheme="majorBidi" w:hAnsiTheme="majorBidi" w:cstheme="majorBidi"/>
          <w:sz w:val="24"/>
          <w:szCs w:val="24"/>
        </w:rPr>
        <w:t xml:space="preserve">remained </w:t>
      </w:r>
      <w:r w:rsidRPr="00D13868">
        <w:rPr>
          <w:rFonts w:asciiTheme="majorBidi" w:hAnsiTheme="majorBidi" w:cstheme="majorBidi"/>
          <w:sz w:val="24"/>
          <w:szCs w:val="24"/>
        </w:rPr>
        <w:t xml:space="preserve">20.  </w:t>
      </w:r>
      <w:r w:rsidR="009C5502" w:rsidRPr="00D13868">
        <w:rPr>
          <w:rFonts w:asciiTheme="majorBidi" w:hAnsiTheme="majorBidi" w:cstheme="majorBidi"/>
          <w:sz w:val="24"/>
          <w:szCs w:val="24"/>
        </w:rPr>
        <w:t>The characteristics of these studies are summari</w:t>
      </w:r>
      <w:r w:rsidR="00691AF7" w:rsidRPr="00D13868">
        <w:rPr>
          <w:rFonts w:asciiTheme="majorBidi" w:hAnsiTheme="majorBidi" w:cstheme="majorBidi"/>
          <w:sz w:val="24"/>
          <w:szCs w:val="24"/>
        </w:rPr>
        <w:t>z</w:t>
      </w:r>
      <w:r w:rsidR="009C5502" w:rsidRPr="00D13868">
        <w:rPr>
          <w:rFonts w:asciiTheme="majorBidi" w:hAnsiTheme="majorBidi" w:cstheme="majorBidi"/>
          <w:sz w:val="24"/>
          <w:szCs w:val="24"/>
        </w:rPr>
        <w:t xml:space="preserve">ed in </w:t>
      </w:r>
      <w:r w:rsidR="001D059A" w:rsidRPr="00D13868">
        <w:rPr>
          <w:rFonts w:asciiTheme="majorBidi" w:hAnsiTheme="majorBidi" w:cstheme="majorBidi"/>
          <w:sz w:val="24"/>
          <w:szCs w:val="24"/>
        </w:rPr>
        <w:t>Online Resource 4</w:t>
      </w:r>
      <w:r w:rsidR="009C5502" w:rsidRPr="00D13868">
        <w:rPr>
          <w:rFonts w:asciiTheme="majorBidi" w:hAnsiTheme="majorBidi" w:cstheme="majorBidi"/>
          <w:sz w:val="24"/>
          <w:szCs w:val="24"/>
        </w:rPr>
        <w:t xml:space="preserve">. </w:t>
      </w:r>
    </w:p>
    <w:p w14:paraId="6B4182A2" w14:textId="16838873" w:rsidR="00DE1DB5" w:rsidRPr="00D13868" w:rsidRDefault="00575F8D">
      <w:pPr>
        <w:pStyle w:val="Heading2"/>
        <w:spacing w:line="360" w:lineRule="auto"/>
        <w:jc w:val="both"/>
        <w:rPr>
          <w:rFonts w:asciiTheme="majorBidi" w:hAnsiTheme="majorBidi"/>
          <w:b/>
          <w:color w:val="auto"/>
          <w:u w:val="single"/>
        </w:rPr>
      </w:pPr>
      <w:r w:rsidRPr="00D13868">
        <w:rPr>
          <w:rFonts w:asciiTheme="majorBidi" w:hAnsiTheme="majorBidi"/>
          <w:color w:val="auto"/>
          <w:u w:val="single"/>
        </w:rPr>
        <w:t xml:space="preserve">Baseline </w:t>
      </w:r>
      <w:r w:rsidR="00DE1DB5" w:rsidRPr="00D13868">
        <w:rPr>
          <w:rFonts w:asciiTheme="majorBidi" w:hAnsiTheme="majorBidi"/>
          <w:color w:val="auto"/>
          <w:u w:val="single"/>
        </w:rPr>
        <w:t xml:space="preserve">characteristics </w:t>
      </w:r>
    </w:p>
    <w:p w14:paraId="603AE9DF" w14:textId="230A88B8" w:rsidR="00923825" w:rsidRPr="00D13868" w:rsidRDefault="00DE1DB5">
      <w:pPr>
        <w:tabs>
          <w:tab w:val="left" w:pos="5902"/>
        </w:tabs>
        <w:spacing w:line="360" w:lineRule="auto"/>
        <w:jc w:val="both"/>
        <w:rPr>
          <w:rFonts w:asciiTheme="majorBidi" w:hAnsiTheme="majorBidi" w:cstheme="majorBidi"/>
          <w:sz w:val="24"/>
          <w:szCs w:val="24"/>
        </w:rPr>
      </w:pPr>
      <w:r w:rsidRPr="00D13868">
        <w:rPr>
          <w:rFonts w:asciiTheme="majorBidi" w:hAnsiTheme="majorBidi" w:cstheme="majorBidi"/>
          <w:sz w:val="24"/>
          <w:szCs w:val="24"/>
        </w:rPr>
        <w:t>The overall number of incidental meningioma patients was 2130. Eighteen studies comprising 2061 (96.8%) patients were examined fo</w:t>
      </w:r>
      <w:r w:rsidR="00D26384" w:rsidRPr="00D13868">
        <w:rPr>
          <w:rFonts w:asciiTheme="majorBidi" w:hAnsiTheme="majorBidi" w:cstheme="majorBidi"/>
          <w:sz w:val="24"/>
          <w:szCs w:val="24"/>
        </w:rPr>
        <w:t>r quantitative analysis</w:t>
      </w:r>
      <w:r w:rsidR="00AE163E" w:rsidRPr="00D13868">
        <w:rPr>
          <w:rFonts w:asciiTheme="majorBidi" w:hAnsiTheme="majorBidi" w:cstheme="majorBidi"/>
          <w:sz w:val="24"/>
          <w:szCs w:val="24"/>
        </w:rPr>
        <w:t xml:space="preserve"> </w:t>
      </w:r>
      <w:r w:rsidR="00F22ACE" w:rsidRPr="00D13868">
        <w:rPr>
          <w:rFonts w:asciiTheme="majorBidi" w:hAnsiTheme="majorBidi" w:cstheme="majorBidi"/>
          <w:sz w:val="24"/>
          <w:szCs w:val="24"/>
        </w:rPr>
        <w:fldChar w:fldCharType="begin">
          <w:fldData xml:space="preserve">PjxrZXl3b3JkPmZlbWFsZTwva2V5d29yZD48a2V5d29yZD5mb2xsb3cgdXA8L2tleXdvcmQ+PGtl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GaXJzY2hpbmc8L0F1dGhvcj48WWVhcj4xOTkwPC9ZZWFy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==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F925A3" w:rsidRPr="00D13868">
        <w:rPr>
          <w:rFonts w:asciiTheme="majorBidi" w:hAnsiTheme="majorBidi" w:cstheme="majorBidi"/>
          <w:sz w:val="24"/>
          <w:szCs w:val="24"/>
        </w:rPr>
        <w:fldChar w:fldCharType="begin">
          <w:fldData xml:space="preserve">PjxrZXl3b3JkPmZlbWFsZTwva2V5d29yZD48a2V5d29yZD5mb2xsb3cgdXA8L2tleXdvcmQ+PGtl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F22ACE" w:rsidRPr="00D13868">
        <w:rPr>
          <w:rFonts w:asciiTheme="majorBidi" w:hAnsiTheme="majorBidi" w:cstheme="majorBidi"/>
          <w:sz w:val="24"/>
          <w:szCs w:val="24"/>
        </w:rPr>
      </w:r>
      <w:r w:rsidR="00F22ACE"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12" w:tooltip="Firsching, 1990 #431" w:history="1">
        <w:r w:rsidR="00656856" w:rsidRPr="00D13868">
          <w:rPr>
            <w:rFonts w:asciiTheme="majorBidi" w:hAnsiTheme="majorBidi" w:cstheme="majorBidi"/>
            <w:noProof/>
            <w:sz w:val="24"/>
            <w:szCs w:val="24"/>
          </w:rPr>
          <w:t>12-29</w:t>
        </w:r>
      </w:hyperlink>
      <w:r w:rsidR="00F925A3" w:rsidRPr="00D13868">
        <w:rPr>
          <w:rFonts w:asciiTheme="majorBidi" w:hAnsiTheme="majorBidi" w:cstheme="majorBidi"/>
          <w:noProof/>
          <w:sz w:val="24"/>
          <w:szCs w:val="24"/>
        </w:rPr>
        <w:t>]</w:t>
      </w:r>
      <w:r w:rsidR="00F22ACE"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w:t>
      </w:r>
      <w:r w:rsidR="00AE163E" w:rsidRPr="00D13868">
        <w:rPr>
          <w:rFonts w:asciiTheme="majorBidi" w:hAnsiTheme="majorBidi" w:cstheme="majorBidi"/>
          <w:sz w:val="24"/>
          <w:szCs w:val="24"/>
        </w:rPr>
        <w:t>and</w:t>
      </w:r>
      <w:r w:rsidRPr="00D13868">
        <w:rPr>
          <w:rFonts w:asciiTheme="majorBidi" w:hAnsiTheme="majorBidi" w:cstheme="majorBidi"/>
          <w:sz w:val="24"/>
          <w:szCs w:val="24"/>
        </w:rPr>
        <w:t xml:space="preserve"> two studies (69 patients) were used for a </w:t>
      </w:r>
      <w:r w:rsidR="00F22ACE" w:rsidRPr="00D13868">
        <w:rPr>
          <w:rFonts w:asciiTheme="majorBidi" w:hAnsiTheme="majorBidi" w:cstheme="majorBidi"/>
          <w:sz w:val="24"/>
          <w:szCs w:val="24"/>
        </w:rPr>
        <w:t xml:space="preserve">narrative review of </w:t>
      </w:r>
      <w:r w:rsidR="0058099D" w:rsidRPr="00D13868">
        <w:rPr>
          <w:rFonts w:asciiTheme="majorBidi" w:hAnsiTheme="majorBidi" w:cstheme="majorBidi"/>
          <w:sz w:val="24"/>
          <w:szCs w:val="24"/>
        </w:rPr>
        <w:t>quality of life (QoL) and neurocognitive function (NCF) outcomes</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WYW4gTmlldXdlbmh1aXplbjwvQXV0aG9yPjxZZWFyPjIw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WYW4gTmlldXdlbmh1aXplbjwvQXV0aG9yPjxZZWFyPjIw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0" w:tooltip="Van Nieuwenhuizen, 2013 #836" w:history="1">
        <w:r w:rsidR="00656856" w:rsidRPr="00D13868">
          <w:rPr>
            <w:rFonts w:asciiTheme="majorBidi" w:hAnsiTheme="majorBidi" w:cstheme="majorBidi"/>
            <w:noProof/>
            <w:sz w:val="24"/>
            <w:szCs w:val="24"/>
          </w:rPr>
          <w:t>30</w:t>
        </w:r>
      </w:hyperlink>
      <w:r w:rsidR="00F925A3" w:rsidRPr="00D13868">
        <w:rPr>
          <w:rFonts w:asciiTheme="majorBidi" w:hAnsiTheme="majorBidi" w:cstheme="majorBidi"/>
          <w:noProof/>
          <w:sz w:val="24"/>
          <w:szCs w:val="24"/>
        </w:rPr>
        <w:t xml:space="preserve">, </w:t>
      </w:r>
      <w:hyperlink w:anchor="_ENREF_31" w:tooltip="Butts, 2017 #816" w:history="1">
        <w:r w:rsidR="00656856" w:rsidRPr="00D13868">
          <w:rPr>
            <w:rFonts w:asciiTheme="majorBidi" w:hAnsiTheme="majorBidi" w:cstheme="majorBidi"/>
            <w:noProof/>
            <w:sz w:val="24"/>
            <w:szCs w:val="24"/>
          </w:rPr>
          <w:t>31</w:t>
        </w:r>
      </w:hyperlink>
      <w:r w:rsidR="00F925A3"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w:t>
      </w:r>
      <w:r w:rsidR="00DD4806" w:rsidRPr="00D13868">
        <w:rPr>
          <w:rFonts w:asciiTheme="majorBidi" w:hAnsiTheme="majorBidi" w:cstheme="majorBidi"/>
          <w:sz w:val="24"/>
          <w:szCs w:val="24"/>
        </w:rPr>
        <w:t xml:space="preserve">The commonest indications for </w:t>
      </w:r>
      <w:r w:rsidR="001D059A" w:rsidRPr="00D13868">
        <w:rPr>
          <w:rFonts w:asciiTheme="majorBidi" w:hAnsiTheme="majorBidi" w:cstheme="majorBidi"/>
          <w:sz w:val="24"/>
          <w:szCs w:val="24"/>
        </w:rPr>
        <w:t xml:space="preserve">brain </w:t>
      </w:r>
      <w:r w:rsidR="00DD4806" w:rsidRPr="00D13868">
        <w:rPr>
          <w:rFonts w:asciiTheme="majorBidi" w:hAnsiTheme="majorBidi" w:cstheme="majorBidi"/>
          <w:sz w:val="24"/>
          <w:szCs w:val="24"/>
        </w:rPr>
        <w:t xml:space="preserve">imaging amongst patients with available data (n=745) </w:t>
      </w:r>
      <w:r w:rsidR="00923825" w:rsidRPr="00D13868">
        <w:rPr>
          <w:rFonts w:asciiTheme="majorBidi" w:hAnsiTheme="majorBidi" w:cstheme="majorBidi"/>
          <w:sz w:val="24"/>
          <w:szCs w:val="24"/>
        </w:rPr>
        <w:t>were neurolo</w:t>
      </w:r>
      <w:r w:rsidR="00DD4806" w:rsidRPr="00D13868">
        <w:rPr>
          <w:rFonts w:asciiTheme="majorBidi" w:hAnsiTheme="majorBidi" w:cstheme="majorBidi"/>
          <w:sz w:val="24"/>
          <w:szCs w:val="24"/>
        </w:rPr>
        <w:t>gical deficit (14.4%), headache (13.6%</w:t>
      </w:r>
      <w:r w:rsidR="00923825" w:rsidRPr="00D13868">
        <w:rPr>
          <w:rFonts w:asciiTheme="majorBidi" w:hAnsiTheme="majorBidi" w:cstheme="majorBidi"/>
          <w:sz w:val="24"/>
          <w:szCs w:val="24"/>
        </w:rPr>
        <w:t>)</w:t>
      </w:r>
      <w:r w:rsidR="00DD4806" w:rsidRPr="00D13868">
        <w:rPr>
          <w:rFonts w:asciiTheme="majorBidi" w:hAnsiTheme="majorBidi" w:cstheme="majorBidi"/>
          <w:sz w:val="24"/>
          <w:szCs w:val="24"/>
        </w:rPr>
        <w:t>, audiovestibular symptoms (11.8%) and</w:t>
      </w:r>
      <w:r w:rsidR="00923825" w:rsidRPr="00D13868">
        <w:rPr>
          <w:rFonts w:asciiTheme="majorBidi" w:hAnsiTheme="majorBidi" w:cstheme="majorBidi"/>
          <w:sz w:val="24"/>
          <w:szCs w:val="24"/>
        </w:rPr>
        <w:t xml:space="preserve"> head injury </w:t>
      </w:r>
      <w:r w:rsidR="00DD4806" w:rsidRPr="00D13868">
        <w:rPr>
          <w:rFonts w:asciiTheme="majorBidi" w:hAnsiTheme="majorBidi" w:cstheme="majorBidi"/>
          <w:sz w:val="24"/>
          <w:szCs w:val="24"/>
        </w:rPr>
        <w:t>(10.3%)</w:t>
      </w:r>
      <w:r w:rsidR="00923825" w:rsidRPr="00D13868">
        <w:rPr>
          <w:rFonts w:asciiTheme="majorBidi" w:hAnsiTheme="majorBidi" w:cstheme="majorBidi"/>
          <w:sz w:val="24"/>
          <w:szCs w:val="24"/>
        </w:rPr>
        <w:t>. These were all deemed unrelated to the meningiomas discovered. Baseline charact</w:t>
      </w:r>
      <w:r w:rsidR="00E13794" w:rsidRPr="00D13868">
        <w:rPr>
          <w:rFonts w:asciiTheme="majorBidi" w:hAnsiTheme="majorBidi" w:cstheme="majorBidi"/>
          <w:sz w:val="24"/>
          <w:szCs w:val="24"/>
        </w:rPr>
        <w:t>eristics are outlined in Table 2</w:t>
      </w:r>
      <w:r w:rsidR="00923825" w:rsidRPr="00D13868">
        <w:rPr>
          <w:rFonts w:asciiTheme="majorBidi" w:hAnsiTheme="majorBidi" w:cstheme="majorBidi"/>
          <w:sz w:val="24"/>
          <w:szCs w:val="24"/>
        </w:rPr>
        <w:t xml:space="preserve">. </w:t>
      </w:r>
    </w:p>
    <w:p w14:paraId="1B3F1786" w14:textId="7584CDB5"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Treatment groups</w:t>
      </w:r>
      <w:r w:rsidR="005659BA" w:rsidRPr="00D13868">
        <w:rPr>
          <w:rFonts w:asciiTheme="majorBidi" w:hAnsiTheme="majorBidi"/>
          <w:color w:val="auto"/>
          <w:u w:val="single"/>
        </w:rPr>
        <w:t xml:space="preserve"> and outcomes </w:t>
      </w:r>
      <w:r w:rsidRPr="00D13868">
        <w:rPr>
          <w:rFonts w:asciiTheme="majorBidi" w:hAnsiTheme="majorBidi"/>
          <w:color w:val="auto"/>
          <w:u w:val="single"/>
        </w:rPr>
        <w:t xml:space="preserve"> </w:t>
      </w:r>
    </w:p>
    <w:p w14:paraId="5E762780" w14:textId="1E014BC4"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At initial presentation, three management strategies were identified; surgery (n=560, 27.3%), stereotactic radiosurgery (SRS) (n=450, 22.0%) and active monitoring (n=1040, 50.7%). </w:t>
      </w:r>
      <w:r w:rsidR="0075585B" w:rsidRPr="00D13868">
        <w:rPr>
          <w:rFonts w:asciiTheme="majorBidi" w:hAnsiTheme="majorBidi" w:cstheme="majorBidi"/>
          <w:sz w:val="24"/>
          <w:szCs w:val="24"/>
        </w:rPr>
        <w:t>No patients received fractionated radiotherapy (</w:t>
      </w:r>
      <w:r w:rsidR="0075585B" w:rsidRPr="00D13868">
        <w:rPr>
          <w:rFonts w:asciiTheme="majorBidi" w:hAnsiTheme="majorBidi" w:cstheme="majorBidi"/>
          <w:i/>
          <w:sz w:val="24"/>
          <w:szCs w:val="24"/>
        </w:rPr>
        <w:t>f</w:t>
      </w:r>
      <w:r w:rsidR="0075585B" w:rsidRPr="00D13868">
        <w:rPr>
          <w:rFonts w:asciiTheme="majorBidi" w:hAnsiTheme="majorBidi" w:cstheme="majorBidi"/>
          <w:sz w:val="24"/>
          <w:szCs w:val="24"/>
        </w:rPr>
        <w:t>RT).</w:t>
      </w:r>
      <w:r w:rsidR="00CF319C" w:rsidRPr="00D13868">
        <w:rPr>
          <w:rFonts w:asciiTheme="majorBidi" w:hAnsiTheme="majorBidi" w:cstheme="majorBidi"/>
          <w:sz w:val="24"/>
          <w:szCs w:val="24"/>
        </w:rPr>
        <w:t xml:space="preserve"> </w:t>
      </w:r>
      <w:r w:rsidRPr="00D13868">
        <w:rPr>
          <w:rFonts w:asciiTheme="majorBidi" w:hAnsiTheme="majorBidi" w:cstheme="majorBidi"/>
          <w:sz w:val="24"/>
          <w:szCs w:val="24"/>
        </w:rPr>
        <w:t>The differences in characteristics amongst the three groups are summari</w:t>
      </w:r>
      <w:r w:rsidR="003E7973" w:rsidRPr="00D13868">
        <w:rPr>
          <w:rFonts w:asciiTheme="majorBidi" w:hAnsiTheme="majorBidi" w:cstheme="majorBidi"/>
          <w:sz w:val="24"/>
          <w:szCs w:val="24"/>
        </w:rPr>
        <w:t>z</w:t>
      </w:r>
      <w:r w:rsidRPr="00D13868">
        <w:rPr>
          <w:rFonts w:asciiTheme="majorBidi" w:hAnsiTheme="majorBidi" w:cstheme="majorBidi"/>
          <w:sz w:val="24"/>
          <w:szCs w:val="24"/>
        </w:rPr>
        <w:t xml:space="preserve">ed in </w:t>
      </w:r>
      <w:r w:rsidR="00E13794" w:rsidRPr="00D13868">
        <w:rPr>
          <w:rFonts w:asciiTheme="majorBidi" w:hAnsiTheme="majorBidi" w:cstheme="majorBidi"/>
          <w:sz w:val="24"/>
          <w:szCs w:val="24"/>
        </w:rPr>
        <w:t>Table 2</w:t>
      </w:r>
      <w:r w:rsidRPr="00D13868">
        <w:rPr>
          <w:rFonts w:asciiTheme="majorBidi" w:hAnsiTheme="majorBidi" w:cstheme="majorBidi"/>
          <w:sz w:val="24"/>
          <w:szCs w:val="24"/>
        </w:rPr>
        <w:t>.</w:t>
      </w:r>
    </w:p>
    <w:p w14:paraId="3756ACF0" w14:textId="77777777" w:rsidR="00DE1DB5" w:rsidRPr="00D13868" w:rsidRDefault="00DE1DB5">
      <w:pPr>
        <w:pStyle w:val="Heading3"/>
        <w:spacing w:line="360" w:lineRule="auto"/>
        <w:jc w:val="both"/>
        <w:rPr>
          <w:rFonts w:asciiTheme="majorBidi" w:hAnsiTheme="majorBidi"/>
          <w:b/>
          <w:bCs w:val="0"/>
          <w:color w:val="auto"/>
          <w:sz w:val="24"/>
          <w:szCs w:val="24"/>
        </w:rPr>
      </w:pPr>
      <w:r w:rsidRPr="00D13868">
        <w:rPr>
          <w:rFonts w:asciiTheme="majorBidi" w:hAnsiTheme="majorBidi"/>
          <w:b/>
          <w:bCs w:val="0"/>
          <w:color w:val="auto"/>
          <w:sz w:val="24"/>
          <w:szCs w:val="24"/>
        </w:rPr>
        <w:t xml:space="preserve">Active monitoring </w:t>
      </w:r>
    </w:p>
    <w:p w14:paraId="13355738" w14:textId="7777777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Follow-up regimens</w:t>
      </w:r>
    </w:p>
    <w:p w14:paraId="005FC5A1" w14:textId="535276D8"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Fifteen studies included patients who were actively monitored, of which only six described their follow-up regimens. A maximum follow-up duration for patients who did not experience </w:t>
      </w:r>
      <w:r w:rsidRPr="00D13868">
        <w:rPr>
          <w:rFonts w:asciiTheme="majorBidi" w:hAnsiTheme="majorBidi" w:cstheme="majorBidi"/>
          <w:sz w:val="24"/>
          <w:szCs w:val="24"/>
        </w:rPr>
        <w:lastRenderedPageBreak/>
        <w:t>radiological or clinical progression was not stated. Study-specific follow-up pr</w:t>
      </w:r>
      <w:r w:rsidR="00E13794" w:rsidRPr="00D13868">
        <w:rPr>
          <w:rFonts w:asciiTheme="majorBidi" w:hAnsiTheme="majorBidi" w:cstheme="majorBidi"/>
          <w:sz w:val="24"/>
          <w:szCs w:val="24"/>
        </w:rPr>
        <w:t>otocols are described in Table 3</w:t>
      </w:r>
      <w:r w:rsidRPr="00D13868">
        <w:rPr>
          <w:rFonts w:asciiTheme="majorBidi" w:hAnsiTheme="majorBidi" w:cstheme="majorBidi"/>
          <w:sz w:val="24"/>
          <w:szCs w:val="24"/>
        </w:rPr>
        <w:t xml:space="preserve">. </w:t>
      </w:r>
    </w:p>
    <w:p w14:paraId="752D737F" w14:textId="7777777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 xml:space="preserve">Radiological and clinical progression </w:t>
      </w:r>
    </w:p>
    <w:p w14:paraId="6BB4D050" w14:textId="078BD2B1"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Follow-up times were reported for 683 patients, with a weighted mean of 49.5 months (SD=29.3). During follow-up, 235/1040 (22.6%) meningiomas grew, according to each study-specific criterion for growth (Table </w:t>
      </w:r>
      <w:r w:rsidR="005A4DC5" w:rsidRPr="00D13868">
        <w:rPr>
          <w:rFonts w:asciiTheme="majorBidi" w:hAnsiTheme="majorBidi" w:cstheme="majorBidi"/>
          <w:sz w:val="24"/>
          <w:szCs w:val="24"/>
        </w:rPr>
        <w:t>3</w:t>
      </w:r>
      <w:r w:rsidRPr="00D13868">
        <w:rPr>
          <w:rFonts w:asciiTheme="majorBidi" w:hAnsiTheme="majorBidi" w:cstheme="majorBidi"/>
          <w:sz w:val="24"/>
          <w:szCs w:val="24"/>
        </w:rPr>
        <w:t xml:space="preserve">). Time to first evidence of radiological progression was reported for 69 (29.4%) patients at a weighted mean of 28.5 months (SD=7.5). Considering the heterogeneity of growth definitions, </w:t>
      </w:r>
      <w:r w:rsidR="003420E8" w:rsidRPr="00D13868">
        <w:rPr>
          <w:rFonts w:asciiTheme="majorBidi" w:hAnsiTheme="majorBidi" w:cstheme="majorBidi"/>
          <w:sz w:val="24"/>
          <w:szCs w:val="24"/>
        </w:rPr>
        <w:t xml:space="preserve">relevant </w:t>
      </w:r>
      <w:r w:rsidRPr="00D13868">
        <w:rPr>
          <w:rFonts w:asciiTheme="majorBidi" w:hAnsiTheme="majorBidi" w:cstheme="majorBidi"/>
          <w:sz w:val="24"/>
          <w:szCs w:val="24"/>
        </w:rPr>
        <w:t>meta-analyses were not performed.</w:t>
      </w:r>
    </w:p>
    <w:p w14:paraId="12A87AFC" w14:textId="6047AFF1"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For 432 patients, symptom </w:t>
      </w:r>
      <w:r w:rsidR="00544495" w:rsidRPr="00D13868">
        <w:rPr>
          <w:rFonts w:asciiTheme="majorBidi" w:hAnsiTheme="majorBidi" w:cstheme="majorBidi"/>
          <w:sz w:val="24"/>
          <w:szCs w:val="24"/>
        </w:rPr>
        <w:t>status</w:t>
      </w:r>
      <w:r w:rsidRPr="00D13868">
        <w:rPr>
          <w:rFonts w:asciiTheme="majorBidi" w:hAnsiTheme="majorBidi" w:cstheme="majorBidi"/>
          <w:sz w:val="24"/>
          <w:szCs w:val="24"/>
        </w:rPr>
        <w:t xml:space="preserve"> was not reported. Out of the remaining 608 patients, 66 patients developed symptoms (pooled proportion=8.</w:t>
      </w:r>
      <w:r w:rsidR="00B45206" w:rsidRPr="00D13868">
        <w:rPr>
          <w:rFonts w:asciiTheme="majorBidi" w:hAnsiTheme="majorBidi" w:cstheme="majorBidi"/>
          <w:sz w:val="24"/>
          <w:szCs w:val="24"/>
        </w:rPr>
        <w:t>1</w:t>
      </w:r>
      <w:r w:rsidRPr="00D13868">
        <w:rPr>
          <w:rFonts w:asciiTheme="majorBidi" w:hAnsiTheme="majorBidi" w:cstheme="majorBidi"/>
          <w:sz w:val="24"/>
          <w:szCs w:val="24"/>
        </w:rPr>
        <w:t>% [95% CI 2.</w:t>
      </w:r>
      <w:r w:rsidR="00B45206" w:rsidRPr="00D13868">
        <w:rPr>
          <w:rFonts w:asciiTheme="majorBidi" w:hAnsiTheme="majorBidi" w:cstheme="majorBidi"/>
          <w:sz w:val="24"/>
          <w:szCs w:val="24"/>
        </w:rPr>
        <w:t>7</w:t>
      </w:r>
      <w:r w:rsidRPr="00D13868">
        <w:rPr>
          <w:rFonts w:asciiTheme="majorBidi" w:hAnsiTheme="majorBidi" w:cstheme="majorBidi"/>
          <w:sz w:val="24"/>
          <w:szCs w:val="24"/>
        </w:rPr>
        <w:t>-16.1], I</w:t>
      </w:r>
      <w:r w:rsidRPr="00D13868">
        <w:rPr>
          <w:rFonts w:asciiTheme="majorBidi" w:hAnsiTheme="majorBidi" w:cstheme="majorBidi"/>
          <w:sz w:val="24"/>
          <w:szCs w:val="24"/>
          <w:vertAlign w:val="superscript"/>
        </w:rPr>
        <w:t>2</w:t>
      </w:r>
      <w:r w:rsidRPr="00D13868">
        <w:rPr>
          <w:rFonts w:asciiTheme="majorBidi" w:hAnsiTheme="majorBidi" w:cstheme="majorBidi"/>
          <w:sz w:val="24"/>
          <w:szCs w:val="24"/>
        </w:rPr>
        <w:t xml:space="preserve">=88.6%). These included seizure (n=8), motor deficit (n=6), cognitive deficit (n=3), visual deficit (n=2) and cranial nerve palsy (n=2). The nature of symptoms was not stated in the remaining 45. Differences in baseline </w:t>
      </w:r>
      <w:r w:rsidR="003D56A2" w:rsidRPr="00D13868">
        <w:rPr>
          <w:rFonts w:asciiTheme="majorBidi" w:hAnsiTheme="majorBidi" w:cstheme="majorBidi"/>
          <w:sz w:val="24"/>
          <w:szCs w:val="24"/>
        </w:rPr>
        <w:t>characteristics amongst patient</w:t>
      </w:r>
      <w:r w:rsidRPr="00D13868">
        <w:rPr>
          <w:rFonts w:asciiTheme="majorBidi" w:hAnsiTheme="majorBidi" w:cstheme="majorBidi"/>
          <w:sz w:val="24"/>
          <w:szCs w:val="24"/>
        </w:rPr>
        <w:t xml:space="preserve"> </w:t>
      </w:r>
      <w:r w:rsidR="003D56A2" w:rsidRPr="00D13868">
        <w:rPr>
          <w:rFonts w:asciiTheme="majorBidi" w:hAnsiTheme="majorBidi" w:cstheme="majorBidi"/>
          <w:sz w:val="24"/>
          <w:szCs w:val="24"/>
        </w:rPr>
        <w:t xml:space="preserve">groups </w:t>
      </w:r>
      <w:r w:rsidRPr="00D13868">
        <w:rPr>
          <w:rFonts w:asciiTheme="majorBidi" w:hAnsiTheme="majorBidi" w:cstheme="majorBidi"/>
          <w:sz w:val="24"/>
          <w:szCs w:val="24"/>
        </w:rPr>
        <w:t xml:space="preserve">are shown in </w:t>
      </w:r>
      <w:r w:rsidR="00E13794" w:rsidRPr="00D13868">
        <w:rPr>
          <w:rFonts w:asciiTheme="majorBidi" w:hAnsiTheme="majorBidi" w:cstheme="majorBidi"/>
          <w:sz w:val="24"/>
          <w:szCs w:val="24"/>
        </w:rPr>
        <w:t>Online Resource 5</w:t>
      </w:r>
      <w:r w:rsidRPr="00D13868">
        <w:rPr>
          <w:rFonts w:asciiTheme="majorBidi" w:hAnsiTheme="majorBidi" w:cstheme="majorBidi"/>
          <w:sz w:val="24"/>
          <w:szCs w:val="24"/>
        </w:rPr>
        <w:t xml:space="preserve">. Forest plots can be found in </w:t>
      </w:r>
      <w:r w:rsidR="00184B09" w:rsidRPr="00D13868">
        <w:rPr>
          <w:rFonts w:asciiTheme="majorBidi" w:hAnsiTheme="majorBidi" w:cstheme="majorBidi"/>
          <w:sz w:val="24"/>
          <w:szCs w:val="24"/>
        </w:rPr>
        <w:t xml:space="preserve">Online Resource </w:t>
      </w:r>
      <w:r w:rsidR="00E13794" w:rsidRPr="00D13868">
        <w:rPr>
          <w:rFonts w:asciiTheme="majorBidi" w:hAnsiTheme="majorBidi" w:cstheme="majorBidi"/>
          <w:sz w:val="24"/>
          <w:szCs w:val="24"/>
        </w:rPr>
        <w:t>6</w:t>
      </w:r>
      <w:r w:rsidR="00E75D17" w:rsidRPr="00D13868">
        <w:rPr>
          <w:rFonts w:asciiTheme="majorBidi" w:hAnsiTheme="majorBidi" w:cstheme="majorBidi"/>
          <w:sz w:val="24"/>
          <w:szCs w:val="24"/>
        </w:rPr>
        <w:t>.</w:t>
      </w:r>
    </w:p>
    <w:p w14:paraId="6482DB01" w14:textId="7777777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 xml:space="preserve">Intervention endpoints and timeframe for treatability </w:t>
      </w:r>
    </w:p>
    <w:p w14:paraId="0B189DD1" w14:textId="2F9C35E0"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Intervention was recommended or carried out in 220 patients (pooled proportion=24.8% [95% CI 7.5-48.</w:t>
      </w:r>
      <w:r w:rsidR="00624BDB" w:rsidRPr="00D13868">
        <w:rPr>
          <w:rFonts w:asciiTheme="majorBidi" w:hAnsiTheme="majorBidi" w:cstheme="majorBidi"/>
          <w:sz w:val="24"/>
          <w:szCs w:val="24"/>
        </w:rPr>
        <w:t>0</w:t>
      </w:r>
      <w:r w:rsidRPr="00D13868">
        <w:rPr>
          <w:rFonts w:asciiTheme="majorBidi" w:hAnsiTheme="majorBidi" w:cstheme="majorBidi"/>
          <w:sz w:val="24"/>
          <w:szCs w:val="24"/>
        </w:rPr>
        <w:t>], I</w:t>
      </w:r>
      <w:r w:rsidRPr="00D13868">
        <w:rPr>
          <w:rFonts w:asciiTheme="majorBidi" w:hAnsiTheme="majorBidi" w:cstheme="majorBidi"/>
          <w:sz w:val="24"/>
          <w:szCs w:val="24"/>
          <w:vertAlign w:val="superscript"/>
        </w:rPr>
        <w:t>2</w:t>
      </w:r>
      <w:r w:rsidRPr="00D13868">
        <w:rPr>
          <w:rFonts w:asciiTheme="majorBidi" w:hAnsiTheme="majorBidi" w:cstheme="majorBidi"/>
          <w:sz w:val="24"/>
          <w:szCs w:val="24"/>
        </w:rPr>
        <w:t>=98.1%). Indications for treatment were radiological progression (n=153), development of symptoms (n=66) and patient preference (n=1). Surgery was performed in 179</w:t>
      </w:r>
      <w:r w:rsidR="00246C70"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whilst SRS was the intervention of choice in the remainder (n=30, 14.2%). Two patients were subject to surgery and adjuvant SRS. Weighted mean time-to-intervention, available for 175 patients, was 24.8 months (SD=18.2); 94.3% were carried out within </w:t>
      </w:r>
      <w:r w:rsidR="003420E8" w:rsidRPr="00D13868">
        <w:rPr>
          <w:rFonts w:asciiTheme="majorBidi" w:hAnsiTheme="majorBidi" w:cstheme="majorBidi"/>
          <w:sz w:val="24"/>
          <w:szCs w:val="24"/>
        </w:rPr>
        <w:t xml:space="preserve">5 </w:t>
      </w:r>
      <w:r w:rsidRPr="00D13868">
        <w:rPr>
          <w:rFonts w:asciiTheme="majorBidi" w:hAnsiTheme="majorBidi" w:cstheme="majorBidi"/>
          <w:sz w:val="24"/>
          <w:szCs w:val="24"/>
        </w:rPr>
        <w:t xml:space="preserve">years of diagnosis whilst 5.7% received an intervention after 5 years, latest being performed 88 months following diagnosis. Differences in baseline characteristics amongst </w:t>
      </w:r>
      <w:r w:rsidR="003D56A2" w:rsidRPr="00D13868">
        <w:rPr>
          <w:rFonts w:asciiTheme="majorBidi" w:hAnsiTheme="majorBidi" w:cstheme="majorBidi"/>
          <w:sz w:val="24"/>
          <w:szCs w:val="24"/>
        </w:rPr>
        <w:t>patient groups</w:t>
      </w:r>
      <w:r w:rsidRPr="00D13868">
        <w:rPr>
          <w:rFonts w:asciiTheme="majorBidi" w:hAnsiTheme="majorBidi" w:cstheme="majorBidi"/>
          <w:sz w:val="24"/>
          <w:szCs w:val="24"/>
        </w:rPr>
        <w:t xml:space="preserve"> are outlined in </w:t>
      </w:r>
      <w:r w:rsidR="00E13794" w:rsidRPr="00D13868">
        <w:rPr>
          <w:rFonts w:asciiTheme="majorBidi" w:hAnsiTheme="majorBidi" w:cstheme="majorBidi"/>
          <w:sz w:val="24"/>
          <w:szCs w:val="24"/>
        </w:rPr>
        <w:t>Online Resource</w:t>
      </w:r>
      <w:r w:rsidRPr="00D13868">
        <w:rPr>
          <w:rFonts w:asciiTheme="majorBidi" w:hAnsiTheme="majorBidi" w:cstheme="majorBidi"/>
          <w:sz w:val="24"/>
          <w:szCs w:val="24"/>
        </w:rPr>
        <w:t xml:space="preserve"> 5. Forest plots can be found in </w:t>
      </w:r>
      <w:r w:rsidR="008D65CA" w:rsidRPr="00D13868">
        <w:rPr>
          <w:rFonts w:asciiTheme="majorBidi" w:hAnsiTheme="majorBidi" w:cstheme="majorBidi"/>
          <w:sz w:val="24"/>
          <w:szCs w:val="24"/>
        </w:rPr>
        <w:t xml:space="preserve">Online Resource </w:t>
      </w:r>
      <w:r w:rsidR="00E13794" w:rsidRPr="00D13868">
        <w:rPr>
          <w:rFonts w:asciiTheme="majorBidi" w:hAnsiTheme="majorBidi" w:cstheme="majorBidi"/>
          <w:sz w:val="24"/>
          <w:szCs w:val="24"/>
        </w:rPr>
        <w:t>7</w:t>
      </w:r>
      <w:r w:rsidR="00A978F0" w:rsidRPr="00D13868">
        <w:rPr>
          <w:rFonts w:asciiTheme="majorBidi" w:hAnsiTheme="majorBidi" w:cstheme="majorBidi"/>
          <w:sz w:val="24"/>
          <w:szCs w:val="24"/>
        </w:rPr>
        <w:t>.</w:t>
      </w:r>
      <w:r w:rsidRPr="00D13868">
        <w:rPr>
          <w:rFonts w:asciiTheme="majorBidi" w:hAnsiTheme="majorBidi" w:cstheme="majorBidi"/>
          <w:sz w:val="24"/>
          <w:szCs w:val="24"/>
        </w:rPr>
        <w:t xml:space="preserve"> </w:t>
      </w:r>
    </w:p>
    <w:p w14:paraId="4A6B1658" w14:textId="790603FA" w:rsidR="00DE1DB5" w:rsidRPr="00D13868" w:rsidRDefault="00CA7E8B">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B</w:t>
      </w:r>
      <w:r w:rsidR="00DE1DB5" w:rsidRPr="00D13868">
        <w:rPr>
          <w:rFonts w:asciiTheme="majorBidi" w:hAnsiTheme="majorBidi"/>
          <w:b/>
          <w:i/>
          <w:color w:val="auto"/>
          <w:sz w:val="24"/>
          <w:szCs w:val="24"/>
        </w:rPr>
        <w:t>aseline radiological characteristics, growth dynamics and symptom development</w:t>
      </w:r>
    </w:p>
    <w:p w14:paraId="09450963" w14:textId="0F914269"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I</w:t>
      </w:r>
      <w:r w:rsidR="00CA7E8B" w:rsidRPr="00D13868">
        <w:rPr>
          <w:rFonts w:asciiTheme="majorBidi" w:hAnsiTheme="majorBidi" w:cstheme="majorBidi"/>
          <w:sz w:val="24"/>
          <w:szCs w:val="24"/>
        </w:rPr>
        <w:t>PD</w:t>
      </w:r>
      <w:r w:rsidRPr="00D13868">
        <w:rPr>
          <w:rFonts w:asciiTheme="majorBidi" w:hAnsiTheme="majorBidi" w:cstheme="majorBidi"/>
          <w:sz w:val="24"/>
          <w:szCs w:val="24"/>
        </w:rPr>
        <w:t xml:space="preserve"> w</w:t>
      </w:r>
      <w:r w:rsidR="00CA7E8B" w:rsidRPr="00D13868">
        <w:rPr>
          <w:rFonts w:asciiTheme="majorBidi" w:hAnsiTheme="majorBidi" w:cstheme="majorBidi"/>
          <w:sz w:val="24"/>
          <w:szCs w:val="24"/>
        </w:rPr>
        <w:t>ere</w:t>
      </w:r>
      <w:r w:rsidRPr="00D13868">
        <w:rPr>
          <w:rFonts w:asciiTheme="majorBidi" w:hAnsiTheme="majorBidi" w:cstheme="majorBidi"/>
          <w:sz w:val="24"/>
          <w:szCs w:val="24"/>
        </w:rPr>
        <w:t xml:space="preserve"> available for 137</w:t>
      </w:r>
      <w:r w:rsidR="003405D3" w:rsidRPr="00D13868">
        <w:rPr>
          <w:rFonts w:asciiTheme="majorBidi" w:hAnsiTheme="majorBidi" w:cstheme="majorBidi"/>
          <w:sz w:val="24"/>
          <w:szCs w:val="24"/>
        </w:rPr>
        <w:t xml:space="preserve"> patients</w:t>
      </w:r>
      <w:r w:rsidRPr="00D13868">
        <w:rPr>
          <w:rFonts w:asciiTheme="majorBidi" w:hAnsiTheme="majorBidi" w:cstheme="majorBidi"/>
          <w:sz w:val="24"/>
          <w:szCs w:val="24"/>
        </w:rPr>
        <w:t>, 89 (8.</w:t>
      </w:r>
      <w:r w:rsidR="00FF417A" w:rsidRPr="00D13868">
        <w:rPr>
          <w:rFonts w:asciiTheme="majorBidi" w:hAnsiTheme="majorBidi" w:cstheme="majorBidi"/>
          <w:sz w:val="24"/>
          <w:szCs w:val="24"/>
        </w:rPr>
        <w:t>6</w:t>
      </w:r>
      <w:r w:rsidRPr="00D13868">
        <w:rPr>
          <w:rFonts w:asciiTheme="majorBidi" w:hAnsiTheme="majorBidi" w:cstheme="majorBidi"/>
          <w:sz w:val="24"/>
          <w:szCs w:val="24"/>
        </w:rPr>
        <w:t xml:space="preserve">%) of whom had known symptom status by the end of follow-up; mean duration was 39.7 months (SD=27.7). Seventeen developed symptoms while 72 remained asymptomatic. Average follow-up time did not differ between the two groups (41.6 vs. 39.2 months, p=0.753). Differences in radiological characteristics </w:t>
      </w:r>
      <w:r w:rsidR="00DD4806" w:rsidRPr="00D13868">
        <w:rPr>
          <w:rFonts w:asciiTheme="majorBidi" w:hAnsiTheme="majorBidi" w:cstheme="majorBidi"/>
          <w:sz w:val="24"/>
          <w:szCs w:val="24"/>
        </w:rPr>
        <w:t xml:space="preserve">and growth dynamics </w:t>
      </w:r>
      <w:r w:rsidRPr="00D13868">
        <w:rPr>
          <w:rFonts w:asciiTheme="majorBidi" w:hAnsiTheme="majorBidi" w:cstheme="majorBidi"/>
          <w:sz w:val="24"/>
          <w:szCs w:val="24"/>
        </w:rPr>
        <w:t xml:space="preserve">are shown in Table </w:t>
      </w:r>
      <w:r w:rsidR="006E1712" w:rsidRPr="00D13868">
        <w:rPr>
          <w:rFonts w:asciiTheme="majorBidi" w:hAnsiTheme="majorBidi" w:cstheme="majorBidi"/>
          <w:sz w:val="24"/>
          <w:szCs w:val="24"/>
        </w:rPr>
        <w:t>4</w:t>
      </w:r>
      <w:r w:rsidRPr="00D13868">
        <w:rPr>
          <w:rFonts w:asciiTheme="majorBidi" w:hAnsiTheme="majorBidi" w:cstheme="majorBidi"/>
          <w:sz w:val="24"/>
          <w:szCs w:val="24"/>
        </w:rPr>
        <w:t xml:space="preserve">. </w:t>
      </w:r>
    </w:p>
    <w:p w14:paraId="3885BF28" w14:textId="77777777" w:rsidR="00DE1DB5" w:rsidRPr="00D13868" w:rsidRDefault="00DE1DB5">
      <w:pPr>
        <w:pStyle w:val="Heading3"/>
        <w:spacing w:line="360" w:lineRule="auto"/>
        <w:jc w:val="both"/>
        <w:rPr>
          <w:rFonts w:asciiTheme="majorBidi" w:hAnsiTheme="majorBidi"/>
          <w:b/>
          <w:bCs w:val="0"/>
          <w:color w:val="auto"/>
          <w:sz w:val="24"/>
          <w:szCs w:val="24"/>
        </w:rPr>
      </w:pPr>
      <w:r w:rsidRPr="00D13868">
        <w:rPr>
          <w:rFonts w:asciiTheme="majorBidi" w:hAnsiTheme="majorBidi"/>
          <w:b/>
          <w:bCs w:val="0"/>
          <w:color w:val="auto"/>
          <w:sz w:val="24"/>
          <w:szCs w:val="24"/>
        </w:rPr>
        <w:lastRenderedPageBreak/>
        <w:t>Surgery</w:t>
      </w:r>
    </w:p>
    <w:p w14:paraId="7E03311A" w14:textId="77777777"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Overall, 741/2050 (36.1%) patients had surgery; 560 were operated at initial presentation whilst 181 were monitored prior to intervention. </w:t>
      </w:r>
    </w:p>
    <w:p w14:paraId="5B7FAEE6" w14:textId="7777777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 xml:space="preserve">Extent of resection </w:t>
      </w:r>
    </w:p>
    <w:p w14:paraId="4C65A284" w14:textId="51E3FE52"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Extent of resection</w:t>
      </w:r>
      <w:r w:rsidR="0060709A" w:rsidRPr="00D13868">
        <w:rPr>
          <w:rFonts w:asciiTheme="majorBidi" w:hAnsiTheme="majorBidi" w:cstheme="majorBidi"/>
          <w:sz w:val="24"/>
          <w:szCs w:val="24"/>
        </w:rPr>
        <w:t xml:space="preserve"> </w:t>
      </w:r>
      <w:r w:rsidRPr="00D13868">
        <w:rPr>
          <w:rFonts w:asciiTheme="majorBidi" w:hAnsiTheme="majorBidi" w:cstheme="majorBidi"/>
          <w:sz w:val="24"/>
          <w:szCs w:val="24"/>
        </w:rPr>
        <w:t>was reported in 300/741 (40.5%) patients. GTR</w:t>
      </w:r>
      <w:r w:rsidR="00D67BDB"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was achieved in 285 (95.0%) whereas STR was performed in 10 (5.0%). </w:t>
      </w:r>
    </w:p>
    <w:p w14:paraId="7218908B" w14:textId="7777777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Post-operative morbidity and mortality</w:t>
      </w:r>
    </w:p>
    <w:p w14:paraId="336E2899" w14:textId="32A0716C" w:rsidR="00DE1DB5" w:rsidRPr="00D13868" w:rsidRDefault="00664C46">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Of 533 </w:t>
      </w:r>
      <w:r w:rsidR="00DE1DB5" w:rsidRPr="00D13868">
        <w:rPr>
          <w:rFonts w:asciiTheme="majorBidi" w:hAnsiTheme="majorBidi" w:cstheme="majorBidi"/>
          <w:sz w:val="24"/>
          <w:szCs w:val="24"/>
        </w:rPr>
        <w:t>(71.9%) patients with available post-operative morbidity data, 88 had complications</w:t>
      </w:r>
      <w:r w:rsidR="00FA5D99"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pooled proportion=11.8% [95% CI 3.7-23.5], I</w:t>
      </w:r>
      <w:r w:rsidR="00DE1DB5" w:rsidRPr="00D13868">
        <w:rPr>
          <w:rFonts w:asciiTheme="majorBidi" w:hAnsiTheme="majorBidi" w:cstheme="majorBidi"/>
          <w:sz w:val="24"/>
          <w:szCs w:val="24"/>
          <w:vertAlign w:val="superscript"/>
        </w:rPr>
        <w:t>2</w:t>
      </w:r>
      <w:r w:rsidR="00DE1DB5" w:rsidRPr="00D13868">
        <w:rPr>
          <w:rFonts w:asciiTheme="majorBidi" w:hAnsiTheme="majorBidi" w:cstheme="majorBidi"/>
          <w:sz w:val="24"/>
          <w:szCs w:val="24"/>
        </w:rPr>
        <w:t>=91.7%)</w:t>
      </w:r>
      <w:r w:rsidR="00B30D86" w:rsidRPr="00D13868">
        <w:rPr>
          <w:rFonts w:asciiTheme="majorBidi" w:hAnsiTheme="majorBidi" w:cstheme="majorBidi"/>
          <w:sz w:val="24"/>
          <w:szCs w:val="24"/>
        </w:rPr>
        <w:t>,</w:t>
      </w:r>
      <w:r w:rsidR="00DE1DB5" w:rsidRPr="00D13868">
        <w:rPr>
          <w:rFonts w:asciiTheme="majorBidi" w:hAnsiTheme="majorBidi" w:cstheme="majorBidi"/>
          <w:sz w:val="24"/>
          <w:szCs w:val="24"/>
        </w:rPr>
        <w:t xml:space="preserve"> which were neurological in 47 (53.4%), surgical in 28 (31.8%) and medical in 13 (14.8%) patients. Mortality data was not reported.</w:t>
      </w:r>
    </w:p>
    <w:p w14:paraId="2418320D" w14:textId="7777777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 xml:space="preserve">Histopathology and recurrence </w:t>
      </w:r>
    </w:p>
    <w:p w14:paraId="4F44E69A" w14:textId="447D5DEA"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Histology reports were available for 316 patients; 303 had WHO grade I meningioma</w:t>
      </w:r>
      <w:r w:rsidR="004F4163" w:rsidRPr="00D13868">
        <w:rPr>
          <w:rFonts w:asciiTheme="majorBidi" w:hAnsiTheme="majorBidi" w:cstheme="majorBidi"/>
          <w:sz w:val="24"/>
          <w:szCs w:val="24"/>
        </w:rPr>
        <w:t xml:space="preserve"> </w:t>
      </w:r>
      <w:r w:rsidRPr="00D13868">
        <w:rPr>
          <w:rFonts w:asciiTheme="majorBidi" w:hAnsiTheme="majorBidi" w:cstheme="majorBidi"/>
          <w:sz w:val="24"/>
          <w:szCs w:val="24"/>
        </w:rPr>
        <w:t>(pooled proportion=94.0% [95%</w:t>
      </w:r>
      <w:r w:rsidR="008B1873" w:rsidRPr="00D13868">
        <w:rPr>
          <w:rFonts w:asciiTheme="majorBidi" w:hAnsiTheme="majorBidi" w:cstheme="majorBidi"/>
          <w:sz w:val="24"/>
          <w:szCs w:val="24"/>
        </w:rPr>
        <w:t xml:space="preserve"> </w:t>
      </w:r>
      <w:r w:rsidRPr="00D13868">
        <w:rPr>
          <w:rFonts w:asciiTheme="majorBidi" w:hAnsiTheme="majorBidi" w:cstheme="majorBidi"/>
          <w:sz w:val="24"/>
          <w:szCs w:val="24"/>
        </w:rPr>
        <w:t>CI 88.2-97.9], I</w:t>
      </w:r>
      <w:r w:rsidRPr="00D13868">
        <w:rPr>
          <w:rFonts w:asciiTheme="majorBidi" w:hAnsiTheme="majorBidi" w:cstheme="majorBidi"/>
          <w:sz w:val="24"/>
          <w:szCs w:val="24"/>
          <w:vertAlign w:val="superscript"/>
        </w:rPr>
        <w:t>2</w:t>
      </w:r>
      <w:r w:rsidRPr="00D13868">
        <w:rPr>
          <w:rFonts w:asciiTheme="majorBidi" w:hAnsiTheme="majorBidi" w:cstheme="majorBidi"/>
          <w:sz w:val="24"/>
          <w:szCs w:val="24"/>
        </w:rPr>
        <w:t xml:space="preserve">=54.6%), 10 (3.16%) had WHO grade II </w:t>
      </w:r>
      <w:r w:rsidR="0082315A" w:rsidRPr="00D13868">
        <w:rPr>
          <w:rFonts w:asciiTheme="majorBidi" w:hAnsiTheme="majorBidi" w:cstheme="majorBidi"/>
          <w:sz w:val="24"/>
          <w:szCs w:val="24"/>
        </w:rPr>
        <w:t xml:space="preserve">meningioma </w:t>
      </w:r>
      <w:r w:rsidRPr="00D13868">
        <w:rPr>
          <w:rFonts w:asciiTheme="majorBidi" w:hAnsiTheme="majorBidi" w:cstheme="majorBidi"/>
          <w:sz w:val="24"/>
          <w:szCs w:val="24"/>
        </w:rPr>
        <w:t>whilst in 3 (0.9</w:t>
      </w:r>
      <w:r w:rsidR="001A362B" w:rsidRPr="00D13868">
        <w:rPr>
          <w:rFonts w:asciiTheme="majorBidi" w:hAnsiTheme="majorBidi" w:cstheme="majorBidi"/>
          <w:sz w:val="24"/>
          <w:szCs w:val="24"/>
        </w:rPr>
        <w:t>5</w:t>
      </w:r>
      <w:r w:rsidRPr="00D13868">
        <w:rPr>
          <w:rFonts w:asciiTheme="majorBidi" w:hAnsiTheme="majorBidi" w:cstheme="majorBidi"/>
          <w:sz w:val="24"/>
          <w:szCs w:val="24"/>
        </w:rPr>
        <w:t>%) the pathology revealed WHO grade III</w:t>
      </w:r>
      <w:r w:rsidR="0082315A" w:rsidRPr="00D13868">
        <w:rPr>
          <w:rFonts w:asciiTheme="majorBidi" w:hAnsiTheme="majorBidi" w:cstheme="majorBidi"/>
          <w:sz w:val="24"/>
          <w:szCs w:val="24"/>
        </w:rPr>
        <w:t xml:space="preserve"> meningioma</w:t>
      </w:r>
      <w:r w:rsidRPr="00D13868">
        <w:rPr>
          <w:rFonts w:asciiTheme="majorBidi" w:hAnsiTheme="majorBidi" w:cstheme="majorBidi"/>
          <w:sz w:val="24"/>
          <w:szCs w:val="24"/>
        </w:rPr>
        <w:t>. There was no tumor recurrence observed in 105 patient</w:t>
      </w:r>
      <w:r w:rsidR="00AD049E" w:rsidRPr="00D13868">
        <w:rPr>
          <w:rFonts w:asciiTheme="majorBidi" w:hAnsiTheme="majorBidi" w:cstheme="majorBidi"/>
          <w:sz w:val="24"/>
          <w:szCs w:val="24"/>
        </w:rPr>
        <w:t xml:space="preserve">s </w:t>
      </w:r>
      <w:r w:rsidR="00BD6678" w:rsidRPr="00D13868">
        <w:rPr>
          <w:rFonts w:asciiTheme="majorBidi" w:hAnsiTheme="majorBidi" w:cstheme="majorBidi"/>
          <w:sz w:val="24"/>
          <w:szCs w:val="24"/>
        </w:rPr>
        <w:t>during</w:t>
      </w:r>
      <w:r w:rsidR="00AD049E" w:rsidRPr="00D13868">
        <w:rPr>
          <w:rFonts w:asciiTheme="majorBidi" w:hAnsiTheme="majorBidi" w:cstheme="majorBidi"/>
          <w:sz w:val="24"/>
          <w:szCs w:val="24"/>
        </w:rPr>
        <w:t xml:space="preserve"> a weighted mean follow-</w:t>
      </w:r>
      <w:r w:rsidRPr="00D13868">
        <w:rPr>
          <w:rFonts w:asciiTheme="majorBidi" w:hAnsiTheme="majorBidi" w:cstheme="majorBidi"/>
          <w:sz w:val="24"/>
          <w:szCs w:val="24"/>
        </w:rPr>
        <w:t>up time of 20 months (SD=14.2)</w:t>
      </w:r>
      <w:r w:rsidR="003B44E0" w:rsidRPr="00D13868">
        <w:rPr>
          <w:rFonts w:asciiTheme="majorBidi" w:hAnsiTheme="majorBidi" w:cstheme="majorBidi"/>
          <w:sz w:val="24"/>
          <w:szCs w:val="24"/>
        </w:rPr>
        <w:t xml:space="preserve"> (pooled proportion=</w:t>
      </w:r>
      <w:r w:rsidR="00084FBA" w:rsidRPr="00D13868">
        <w:rPr>
          <w:rFonts w:asciiTheme="majorBidi" w:hAnsiTheme="majorBidi" w:cstheme="majorBidi"/>
          <w:sz w:val="24"/>
          <w:szCs w:val="24"/>
        </w:rPr>
        <w:t>0.3</w:t>
      </w:r>
      <w:r w:rsidR="000A0B3C" w:rsidRPr="00D13868">
        <w:rPr>
          <w:rFonts w:asciiTheme="majorBidi" w:hAnsiTheme="majorBidi" w:cstheme="majorBidi"/>
          <w:sz w:val="24"/>
          <w:szCs w:val="24"/>
        </w:rPr>
        <w:t>%</w:t>
      </w:r>
      <w:r w:rsidR="008A4BFB" w:rsidRPr="00D13868">
        <w:rPr>
          <w:rFonts w:asciiTheme="majorBidi" w:hAnsiTheme="majorBidi" w:cstheme="majorBidi"/>
          <w:sz w:val="24"/>
          <w:szCs w:val="24"/>
        </w:rPr>
        <w:t xml:space="preserve"> [95% CI 0.2-</w:t>
      </w:r>
      <w:r w:rsidR="00084FBA" w:rsidRPr="00D13868">
        <w:rPr>
          <w:rFonts w:asciiTheme="majorBidi" w:hAnsiTheme="majorBidi" w:cstheme="majorBidi"/>
          <w:sz w:val="24"/>
          <w:szCs w:val="24"/>
        </w:rPr>
        <w:t>2.2</w:t>
      </w:r>
      <w:r w:rsidR="00465821" w:rsidRPr="00D13868">
        <w:rPr>
          <w:rFonts w:asciiTheme="majorBidi" w:hAnsiTheme="majorBidi" w:cstheme="majorBidi"/>
          <w:sz w:val="24"/>
          <w:szCs w:val="24"/>
        </w:rPr>
        <w:t xml:space="preserve">], </w:t>
      </w:r>
      <w:r w:rsidR="003B44E0" w:rsidRPr="00D13868">
        <w:rPr>
          <w:rFonts w:asciiTheme="majorBidi" w:hAnsiTheme="majorBidi" w:cstheme="majorBidi"/>
          <w:sz w:val="24"/>
          <w:szCs w:val="24"/>
        </w:rPr>
        <w:t>I</w:t>
      </w:r>
      <w:r w:rsidR="003B44E0" w:rsidRPr="00D13868">
        <w:rPr>
          <w:rFonts w:asciiTheme="majorBidi" w:hAnsiTheme="majorBidi" w:cstheme="majorBidi"/>
          <w:sz w:val="24"/>
          <w:szCs w:val="24"/>
          <w:vertAlign w:val="superscript"/>
        </w:rPr>
        <w:t>2</w:t>
      </w:r>
      <w:r w:rsidR="003B44E0" w:rsidRPr="00D13868">
        <w:rPr>
          <w:rFonts w:asciiTheme="majorBidi" w:hAnsiTheme="majorBidi" w:cstheme="majorBidi"/>
          <w:sz w:val="24"/>
          <w:szCs w:val="24"/>
        </w:rPr>
        <w:t>=</w:t>
      </w:r>
      <w:r w:rsidR="00465821" w:rsidRPr="00D13868">
        <w:rPr>
          <w:rFonts w:asciiTheme="majorBidi" w:hAnsiTheme="majorBidi" w:cstheme="majorBidi"/>
          <w:sz w:val="24"/>
          <w:szCs w:val="24"/>
        </w:rPr>
        <w:t>0.0</w:t>
      </w:r>
      <w:r w:rsidR="003B44E0" w:rsidRPr="00D13868">
        <w:rPr>
          <w:rFonts w:asciiTheme="majorBidi" w:hAnsiTheme="majorBidi" w:cstheme="majorBidi"/>
          <w:sz w:val="24"/>
          <w:szCs w:val="24"/>
        </w:rPr>
        <w:t>%)</w:t>
      </w:r>
      <w:r w:rsidRPr="00D13868">
        <w:rPr>
          <w:rFonts w:asciiTheme="majorBidi" w:hAnsiTheme="majorBidi" w:cstheme="majorBidi"/>
          <w:sz w:val="24"/>
          <w:szCs w:val="24"/>
        </w:rPr>
        <w:t xml:space="preserve">. </w:t>
      </w:r>
    </w:p>
    <w:p w14:paraId="214F7F88" w14:textId="1888A8D6" w:rsidR="00DE1DB5" w:rsidRPr="00D13868" w:rsidRDefault="00DE1DB5">
      <w:pPr>
        <w:pStyle w:val="Heading3"/>
        <w:spacing w:line="360" w:lineRule="auto"/>
        <w:jc w:val="both"/>
        <w:rPr>
          <w:rFonts w:asciiTheme="majorBidi" w:hAnsiTheme="majorBidi"/>
          <w:b/>
          <w:bCs w:val="0"/>
          <w:color w:val="auto"/>
          <w:sz w:val="24"/>
          <w:szCs w:val="24"/>
        </w:rPr>
      </w:pPr>
      <w:r w:rsidRPr="00D13868">
        <w:rPr>
          <w:rFonts w:asciiTheme="majorBidi" w:hAnsiTheme="majorBidi"/>
          <w:b/>
          <w:bCs w:val="0"/>
          <w:color w:val="auto"/>
          <w:sz w:val="24"/>
          <w:szCs w:val="24"/>
        </w:rPr>
        <w:t>S</w:t>
      </w:r>
      <w:r w:rsidR="00B44153" w:rsidRPr="00D13868">
        <w:rPr>
          <w:rFonts w:asciiTheme="majorBidi" w:hAnsiTheme="majorBidi"/>
          <w:b/>
          <w:bCs w:val="0"/>
          <w:color w:val="auto"/>
          <w:sz w:val="24"/>
          <w:szCs w:val="24"/>
        </w:rPr>
        <w:t xml:space="preserve">tereotactic radiosurgery </w:t>
      </w:r>
    </w:p>
    <w:p w14:paraId="01DC593B" w14:textId="59AD153D"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SRS was the initial treatment in 450 patients. Thirty patients were subject to active monitoring and subsequently underwent SRS due to clinical or radiological progression. </w:t>
      </w:r>
    </w:p>
    <w:p w14:paraId="7D57D138" w14:textId="11E6F79A" w:rsidR="00DE1DB5" w:rsidRPr="00D13868" w:rsidRDefault="00464697">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T</w:t>
      </w:r>
      <w:r w:rsidR="00DE1DB5" w:rsidRPr="00D13868">
        <w:rPr>
          <w:rFonts w:asciiTheme="majorBidi" w:hAnsiTheme="majorBidi"/>
          <w:b/>
          <w:i/>
          <w:color w:val="auto"/>
          <w:sz w:val="24"/>
          <w:szCs w:val="24"/>
        </w:rPr>
        <w:t xml:space="preserve">reatment parameters </w:t>
      </w:r>
    </w:p>
    <w:p w14:paraId="2D0258AB" w14:textId="0523BF8E"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Two studies provided data regarding radiosurgical parameters. </w:t>
      </w:r>
      <w:r w:rsidR="00C679F8" w:rsidRPr="00D13868">
        <w:rPr>
          <w:rFonts w:asciiTheme="majorBidi" w:hAnsiTheme="majorBidi" w:cstheme="majorBidi"/>
          <w:sz w:val="24"/>
          <w:szCs w:val="24"/>
        </w:rPr>
        <w:t xml:space="preserve">In one study, the treated mean tumor volume was </w:t>
      </w:r>
      <w:r w:rsidR="00F85B91" w:rsidRPr="00D13868">
        <w:rPr>
          <w:rFonts w:asciiTheme="majorBidi" w:hAnsiTheme="majorBidi" w:cstheme="majorBidi"/>
          <w:sz w:val="24"/>
          <w:szCs w:val="24"/>
        </w:rPr>
        <w:t xml:space="preserve">3.0 </w:t>
      </w:r>
      <w:r w:rsidR="00C679F8" w:rsidRPr="00D13868">
        <w:rPr>
          <w:rFonts w:asciiTheme="majorBidi" w:hAnsiTheme="majorBidi" w:cstheme="majorBidi"/>
          <w:sz w:val="24"/>
          <w:szCs w:val="24"/>
        </w:rPr>
        <w:t>cm</w:t>
      </w:r>
      <w:r w:rsidR="00C679F8" w:rsidRPr="00D13868">
        <w:rPr>
          <w:rFonts w:asciiTheme="majorBidi" w:hAnsiTheme="majorBidi" w:cstheme="majorBidi"/>
          <w:sz w:val="24"/>
          <w:szCs w:val="24"/>
          <w:vertAlign w:val="superscript"/>
        </w:rPr>
        <w:t>3</w:t>
      </w:r>
      <w:r w:rsidR="00C679F8" w:rsidRPr="00D13868">
        <w:rPr>
          <w:rFonts w:asciiTheme="majorBidi" w:hAnsiTheme="majorBidi" w:cstheme="majorBidi"/>
          <w:sz w:val="24"/>
          <w:szCs w:val="24"/>
        </w:rPr>
        <w:t xml:space="preserve"> (range 0.</w:t>
      </w:r>
      <w:r w:rsidR="00F85B91" w:rsidRPr="00D13868">
        <w:rPr>
          <w:rFonts w:asciiTheme="majorBidi" w:hAnsiTheme="majorBidi" w:cstheme="majorBidi"/>
          <w:sz w:val="24"/>
          <w:szCs w:val="24"/>
        </w:rPr>
        <w:t>2</w:t>
      </w:r>
      <w:r w:rsidR="00C679F8" w:rsidRPr="00D13868">
        <w:rPr>
          <w:rFonts w:asciiTheme="majorBidi" w:hAnsiTheme="majorBidi" w:cstheme="majorBidi"/>
          <w:sz w:val="24"/>
          <w:szCs w:val="24"/>
        </w:rPr>
        <w:t xml:space="preserve">–10.4), and the median marginal dose was 14.5 </w:t>
      </w:r>
      <w:r w:rsidR="008012E4" w:rsidRPr="00D13868">
        <w:rPr>
          <w:rFonts w:asciiTheme="majorBidi" w:hAnsiTheme="majorBidi" w:cstheme="majorBidi"/>
          <w:sz w:val="24"/>
          <w:szCs w:val="24"/>
        </w:rPr>
        <w:t>Gr</w:t>
      </w:r>
      <w:r w:rsidR="008C57C9" w:rsidRPr="00D13868">
        <w:rPr>
          <w:rFonts w:asciiTheme="majorBidi" w:hAnsiTheme="majorBidi" w:cstheme="majorBidi"/>
          <w:sz w:val="24"/>
          <w:szCs w:val="24"/>
        </w:rPr>
        <w:t>a</w:t>
      </w:r>
      <w:r w:rsidR="008012E4" w:rsidRPr="00D13868">
        <w:rPr>
          <w:rFonts w:asciiTheme="majorBidi" w:hAnsiTheme="majorBidi" w:cstheme="majorBidi"/>
          <w:sz w:val="24"/>
          <w:szCs w:val="24"/>
        </w:rPr>
        <w:t>y (</w:t>
      </w:r>
      <w:r w:rsidR="00C679F8" w:rsidRPr="00D13868">
        <w:rPr>
          <w:rFonts w:asciiTheme="majorBidi" w:hAnsiTheme="majorBidi" w:cstheme="majorBidi"/>
          <w:sz w:val="24"/>
          <w:szCs w:val="24"/>
        </w:rPr>
        <w:t>Gy</w:t>
      </w:r>
      <w:r w:rsidR="008012E4" w:rsidRPr="00D13868">
        <w:rPr>
          <w:rFonts w:asciiTheme="majorBidi" w:hAnsiTheme="majorBidi" w:cstheme="majorBidi"/>
          <w:sz w:val="24"/>
          <w:szCs w:val="24"/>
        </w:rPr>
        <w:t>)</w:t>
      </w:r>
      <w:r w:rsidR="00C679F8" w:rsidRPr="00D13868">
        <w:rPr>
          <w:rFonts w:asciiTheme="majorBidi" w:hAnsiTheme="majorBidi" w:cstheme="majorBidi"/>
          <w:sz w:val="24"/>
          <w:szCs w:val="24"/>
        </w:rPr>
        <w:t xml:space="preserve"> (range 12–20)</w:t>
      </w:r>
      <w:r w:rsidR="00F85B91" w:rsidRPr="00D13868">
        <w:rPr>
          <w:rFonts w:asciiTheme="majorBidi" w:hAnsiTheme="majorBidi" w:cstheme="majorBidi"/>
          <w:sz w:val="24"/>
          <w:szCs w:val="24"/>
        </w:rPr>
        <w:t xml:space="preserve"> </w:t>
      </w:r>
      <w:r w:rsidR="00F85B91" w:rsidRPr="00D13868">
        <w:rPr>
          <w:rFonts w:asciiTheme="majorBidi" w:hAnsiTheme="majorBidi" w:cstheme="majorBidi"/>
          <w:sz w:val="24"/>
          <w:szCs w:val="24"/>
        </w:rPr>
        <w:fldChar w:fldCharType="begin">
          <w:fldData xml:space="preserve">PEVuZE5vdGU+PENpdGU+PEF1dGhvcj5KbzwvQXV0aG9yPjxZZWFyPjIwMTE8L1llYXI+PFJlY051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KbzwvQXV0aG9yPjxZZWFyPjIwMTE8L1llYXI+PFJlY051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F85B91" w:rsidRPr="00D13868">
        <w:rPr>
          <w:rFonts w:asciiTheme="majorBidi" w:hAnsiTheme="majorBidi" w:cstheme="majorBidi"/>
          <w:sz w:val="24"/>
          <w:szCs w:val="24"/>
        </w:rPr>
      </w:r>
      <w:r w:rsidR="00F85B91"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23" w:tooltip="Jo, 2011 #835" w:history="1">
        <w:r w:rsidR="00656856" w:rsidRPr="00D13868">
          <w:rPr>
            <w:rFonts w:asciiTheme="majorBidi" w:hAnsiTheme="majorBidi" w:cstheme="majorBidi"/>
            <w:noProof/>
            <w:sz w:val="24"/>
            <w:szCs w:val="24"/>
          </w:rPr>
          <w:t>23</w:t>
        </w:r>
      </w:hyperlink>
      <w:r w:rsidR="00F925A3" w:rsidRPr="00D13868">
        <w:rPr>
          <w:rFonts w:asciiTheme="majorBidi" w:hAnsiTheme="majorBidi" w:cstheme="majorBidi"/>
          <w:noProof/>
          <w:sz w:val="24"/>
          <w:szCs w:val="24"/>
        </w:rPr>
        <w:t>]</w:t>
      </w:r>
      <w:r w:rsidR="00F85B91" w:rsidRPr="00D13868">
        <w:rPr>
          <w:rFonts w:asciiTheme="majorBidi" w:hAnsiTheme="majorBidi" w:cstheme="majorBidi"/>
          <w:sz w:val="24"/>
          <w:szCs w:val="24"/>
        </w:rPr>
        <w:fldChar w:fldCharType="end"/>
      </w:r>
      <w:r w:rsidR="00C679F8" w:rsidRPr="00D13868">
        <w:rPr>
          <w:rFonts w:asciiTheme="majorBidi" w:hAnsiTheme="majorBidi" w:cstheme="majorBidi"/>
          <w:sz w:val="24"/>
          <w:szCs w:val="24"/>
        </w:rPr>
        <w:t>. I</w:t>
      </w:r>
      <w:r w:rsidRPr="00D13868">
        <w:rPr>
          <w:rFonts w:asciiTheme="majorBidi" w:hAnsiTheme="majorBidi" w:cstheme="majorBidi"/>
          <w:sz w:val="24"/>
          <w:szCs w:val="24"/>
        </w:rPr>
        <w:t>n the other</w:t>
      </w:r>
      <w:r w:rsidR="00C679F8" w:rsidRPr="00D13868">
        <w:rPr>
          <w:rFonts w:asciiTheme="majorBidi" w:hAnsiTheme="majorBidi" w:cstheme="majorBidi"/>
          <w:sz w:val="24"/>
          <w:szCs w:val="24"/>
        </w:rPr>
        <w:t xml:space="preserve">, </w:t>
      </w:r>
      <w:r w:rsidR="00F85B91" w:rsidRPr="00D13868">
        <w:rPr>
          <w:rFonts w:asciiTheme="majorBidi" w:hAnsiTheme="majorBidi" w:cstheme="majorBidi"/>
          <w:sz w:val="24"/>
          <w:szCs w:val="24"/>
        </w:rPr>
        <w:t>the treated median tumor volume was 2.7 cm</w:t>
      </w:r>
      <w:r w:rsidR="00F85B91" w:rsidRPr="00D13868">
        <w:rPr>
          <w:rFonts w:asciiTheme="majorBidi" w:hAnsiTheme="majorBidi" w:cstheme="majorBidi"/>
          <w:sz w:val="24"/>
          <w:szCs w:val="24"/>
          <w:vertAlign w:val="superscript"/>
        </w:rPr>
        <w:t>3</w:t>
      </w:r>
      <w:r w:rsidR="00F85B91" w:rsidRPr="00D13868">
        <w:rPr>
          <w:rFonts w:asciiTheme="majorBidi" w:hAnsiTheme="majorBidi" w:cstheme="majorBidi"/>
          <w:sz w:val="24"/>
          <w:szCs w:val="24"/>
        </w:rPr>
        <w:t xml:space="preserve"> (range 0.2-10.5). The</w:t>
      </w:r>
      <w:r w:rsidR="00C679F8" w:rsidRPr="00D13868">
        <w:rPr>
          <w:rFonts w:asciiTheme="majorBidi" w:hAnsiTheme="majorBidi" w:cstheme="majorBidi"/>
          <w:sz w:val="24"/>
          <w:szCs w:val="24"/>
        </w:rPr>
        <w:t xml:space="preserve"> median prescription dose was 13 Gy (range 10-18 Gy</w:t>
      </w:r>
      <w:r w:rsidR="00F85B91" w:rsidRPr="00D13868">
        <w:rPr>
          <w:rFonts w:asciiTheme="majorBidi" w:hAnsiTheme="majorBidi" w:cstheme="majorBidi"/>
          <w:sz w:val="24"/>
          <w:szCs w:val="24"/>
        </w:rPr>
        <w:t xml:space="preserve">) </w:t>
      </w:r>
      <w:r w:rsidR="00C679F8" w:rsidRPr="00D13868">
        <w:rPr>
          <w:rFonts w:asciiTheme="majorBidi" w:hAnsiTheme="majorBidi" w:cstheme="majorBidi"/>
          <w:sz w:val="24"/>
          <w:szCs w:val="24"/>
        </w:rPr>
        <w:t xml:space="preserve">with </w:t>
      </w:r>
      <w:r w:rsidR="00F85B91" w:rsidRPr="00D13868">
        <w:rPr>
          <w:rFonts w:asciiTheme="majorBidi" w:hAnsiTheme="majorBidi" w:cstheme="majorBidi"/>
          <w:sz w:val="24"/>
          <w:szCs w:val="24"/>
        </w:rPr>
        <w:t xml:space="preserve">a </w:t>
      </w:r>
      <w:r w:rsidR="00C679F8" w:rsidRPr="00D13868">
        <w:rPr>
          <w:rFonts w:asciiTheme="majorBidi" w:hAnsiTheme="majorBidi" w:cstheme="majorBidi"/>
          <w:sz w:val="24"/>
          <w:szCs w:val="24"/>
        </w:rPr>
        <w:t>median prescription isodose line of 50% (range 40-60%). The median tumor covera</w:t>
      </w:r>
      <w:r w:rsidR="0075585B" w:rsidRPr="00D13868">
        <w:rPr>
          <w:rFonts w:asciiTheme="majorBidi" w:hAnsiTheme="majorBidi" w:cstheme="majorBidi"/>
          <w:sz w:val="24"/>
          <w:szCs w:val="24"/>
        </w:rPr>
        <w:t>ge was 98% (range 81-100%) and the median values (range) of the homogeneity</w:t>
      </w:r>
      <w:r w:rsidR="00C679F8" w:rsidRPr="00D13868">
        <w:rPr>
          <w:rFonts w:asciiTheme="majorBidi" w:hAnsiTheme="majorBidi" w:cstheme="majorBidi"/>
          <w:sz w:val="24"/>
          <w:szCs w:val="24"/>
        </w:rPr>
        <w:t>,</w:t>
      </w:r>
      <w:r w:rsidR="0075585B" w:rsidRPr="00D13868">
        <w:rPr>
          <w:rFonts w:asciiTheme="majorBidi" w:hAnsiTheme="majorBidi" w:cstheme="majorBidi"/>
          <w:sz w:val="24"/>
          <w:szCs w:val="24"/>
        </w:rPr>
        <w:t xml:space="preserve"> conformity and gradient indices</w:t>
      </w:r>
      <w:r w:rsidR="00C679F8" w:rsidRPr="00D13868">
        <w:rPr>
          <w:rFonts w:asciiTheme="majorBidi" w:hAnsiTheme="majorBidi" w:cstheme="majorBidi"/>
          <w:sz w:val="24"/>
          <w:szCs w:val="24"/>
        </w:rPr>
        <w:t xml:space="preserve"> were 2</w:t>
      </w:r>
      <w:r w:rsidR="0075585B" w:rsidRPr="00D13868">
        <w:rPr>
          <w:rFonts w:asciiTheme="majorBidi" w:hAnsiTheme="majorBidi" w:cstheme="majorBidi"/>
          <w:sz w:val="24"/>
          <w:szCs w:val="24"/>
        </w:rPr>
        <w:t>.0 (1.7-2.5), 1.5 (1.1-2.2), and 2.8 (2.4-3.</w:t>
      </w:r>
      <w:r w:rsidR="00C679F8" w:rsidRPr="00D13868">
        <w:rPr>
          <w:rFonts w:asciiTheme="majorBidi" w:hAnsiTheme="majorBidi" w:cstheme="majorBidi"/>
          <w:sz w:val="24"/>
          <w:szCs w:val="24"/>
        </w:rPr>
        <w:t>7), respectively</w:t>
      </w:r>
      <w:r w:rsidR="0075585B" w:rsidRPr="00D13868">
        <w:rPr>
          <w:rFonts w:asciiTheme="majorBidi" w:hAnsiTheme="majorBidi" w:cstheme="majorBidi"/>
          <w:sz w:val="24"/>
          <w:szCs w:val="24"/>
        </w:rPr>
        <w:t xml:space="preserve"> </w:t>
      </w:r>
      <w:r w:rsidR="0075585B" w:rsidRPr="00D13868">
        <w:rPr>
          <w:rFonts w:asciiTheme="majorBidi" w:hAnsiTheme="majorBidi" w:cstheme="majorBidi"/>
          <w:sz w:val="24"/>
          <w:szCs w:val="24"/>
        </w:rPr>
        <w:fldChar w:fldCharType="begin">
          <w:fldData xml:space="preserve">PEVuZE5vdGU+PENpdGU+PEF1dGhvcj5Ib2U8L0F1dGhvcj48WWVhcj4yMDE1PC9ZZWFyPjxSZWNO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==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Ib2U8L0F1dGhvcj48WWVhcj4yMDE1PC9ZZWFyPjxSZWNO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==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75585B" w:rsidRPr="00D13868">
        <w:rPr>
          <w:rFonts w:asciiTheme="majorBidi" w:hAnsiTheme="majorBidi" w:cstheme="majorBidi"/>
          <w:sz w:val="24"/>
          <w:szCs w:val="24"/>
        </w:rPr>
      </w:r>
      <w:r w:rsidR="0075585B"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25" w:tooltip="Hoe, 2015 #824" w:history="1">
        <w:r w:rsidR="00656856" w:rsidRPr="00D13868">
          <w:rPr>
            <w:rFonts w:asciiTheme="majorBidi" w:hAnsiTheme="majorBidi" w:cstheme="majorBidi"/>
            <w:noProof/>
            <w:sz w:val="24"/>
            <w:szCs w:val="24"/>
          </w:rPr>
          <w:t>25</w:t>
        </w:r>
      </w:hyperlink>
      <w:r w:rsidR="00F925A3" w:rsidRPr="00D13868">
        <w:rPr>
          <w:rFonts w:asciiTheme="majorBidi" w:hAnsiTheme="majorBidi" w:cstheme="majorBidi"/>
          <w:noProof/>
          <w:sz w:val="24"/>
          <w:szCs w:val="24"/>
        </w:rPr>
        <w:t>]</w:t>
      </w:r>
      <w:r w:rsidR="0075585B" w:rsidRPr="00D13868">
        <w:rPr>
          <w:rFonts w:asciiTheme="majorBidi" w:hAnsiTheme="majorBidi" w:cstheme="majorBidi"/>
          <w:sz w:val="24"/>
          <w:szCs w:val="24"/>
        </w:rPr>
        <w:fldChar w:fldCharType="end"/>
      </w:r>
      <w:r w:rsidR="0075585B" w:rsidRPr="00D13868">
        <w:rPr>
          <w:rFonts w:asciiTheme="majorBidi" w:hAnsiTheme="majorBidi" w:cstheme="majorBidi"/>
          <w:sz w:val="24"/>
          <w:szCs w:val="24"/>
        </w:rPr>
        <w:t xml:space="preserve">. No other treatment parameters were </w:t>
      </w:r>
      <w:r w:rsidR="00F47018" w:rsidRPr="00D13868">
        <w:rPr>
          <w:rFonts w:asciiTheme="majorBidi" w:hAnsiTheme="majorBidi" w:cstheme="majorBidi"/>
          <w:sz w:val="24"/>
          <w:szCs w:val="24"/>
        </w:rPr>
        <w:t>repo</w:t>
      </w:r>
      <w:r w:rsidR="006B6029" w:rsidRPr="00D13868">
        <w:rPr>
          <w:rFonts w:asciiTheme="majorBidi" w:hAnsiTheme="majorBidi" w:cstheme="majorBidi"/>
          <w:sz w:val="24"/>
          <w:szCs w:val="24"/>
        </w:rPr>
        <w:t>rted</w:t>
      </w:r>
      <w:r w:rsidR="0075585B" w:rsidRPr="00D13868">
        <w:rPr>
          <w:rFonts w:asciiTheme="majorBidi" w:hAnsiTheme="majorBidi" w:cstheme="majorBidi"/>
          <w:sz w:val="24"/>
          <w:szCs w:val="24"/>
        </w:rPr>
        <w:t xml:space="preserve">.  </w:t>
      </w:r>
    </w:p>
    <w:p w14:paraId="4E106453" w14:textId="3BC55848"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lastRenderedPageBreak/>
        <w:t>Post</w:t>
      </w:r>
      <w:r w:rsidR="009E3CB9" w:rsidRPr="00D13868">
        <w:rPr>
          <w:rFonts w:asciiTheme="majorBidi" w:hAnsiTheme="majorBidi"/>
          <w:b/>
          <w:i/>
          <w:color w:val="auto"/>
          <w:sz w:val="24"/>
          <w:szCs w:val="24"/>
        </w:rPr>
        <w:t>-</w:t>
      </w:r>
      <w:r w:rsidRPr="00D13868">
        <w:rPr>
          <w:rFonts w:asciiTheme="majorBidi" w:hAnsiTheme="majorBidi"/>
          <w:b/>
          <w:i/>
          <w:color w:val="auto"/>
          <w:sz w:val="24"/>
          <w:szCs w:val="24"/>
        </w:rPr>
        <w:t xml:space="preserve">SRS complications </w:t>
      </w:r>
    </w:p>
    <w:p w14:paraId="65E59393" w14:textId="78EA1E67"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Of 389 patients with available data, </w:t>
      </w:r>
      <w:r w:rsidR="00F2422B" w:rsidRPr="00D13868">
        <w:rPr>
          <w:rFonts w:asciiTheme="majorBidi" w:hAnsiTheme="majorBidi" w:cstheme="majorBidi"/>
          <w:sz w:val="24"/>
          <w:szCs w:val="24"/>
        </w:rPr>
        <w:t>85</w:t>
      </w:r>
      <w:r w:rsidR="00B95E16" w:rsidRPr="00D13868">
        <w:rPr>
          <w:rFonts w:asciiTheme="majorBidi" w:hAnsiTheme="majorBidi" w:cstheme="majorBidi"/>
          <w:sz w:val="24"/>
          <w:szCs w:val="24"/>
        </w:rPr>
        <w:t xml:space="preserve"> </w:t>
      </w:r>
      <w:r w:rsidRPr="00D13868">
        <w:rPr>
          <w:rFonts w:asciiTheme="majorBidi" w:hAnsiTheme="majorBidi" w:cstheme="majorBidi"/>
          <w:sz w:val="24"/>
          <w:szCs w:val="24"/>
        </w:rPr>
        <w:t>patients had the following complications (pooled proportion=32.0% [95%</w:t>
      </w:r>
      <w:r w:rsidR="008B1873" w:rsidRPr="00D13868">
        <w:rPr>
          <w:rFonts w:asciiTheme="majorBidi" w:hAnsiTheme="majorBidi" w:cstheme="majorBidi"/>
          <w:sz w:val="24"/>
          <w:szCs w:val="24"/>
        </w:rPr>
        <w:t xml:space="preserve"> CI </w:t>
      </w:r>
      <w:r w:rsidRPr="00D13868">
        <w:rPr>
          <w:rFonts w:asciiTheme="majorBidi" w:hAnsiTheme="majorBidi" w:cstheme="majorBidi"/>
          <w:sz w:val="24"/>
          <w:szCs w:val="24"/>
        </w:rPr>
        <w:t>10.6-70.5], I</w:t>
      </w:r>
      <w:r w:rsidRPr="00D13868">
        <w:rPr>
          <w:rFonts w:asciiTheme="majorBidi" w:hAnsiTheme="majorBidi" w:cstheme="majorBidi"/>
          <w:sz w:val="24"/>
          <w:szCs w:val="24"/>
          <w:vertAlign w:val="superscript"/>
        </w:rPr>
        <w:t>2</w:t>
      </w:r>
      <w:r w:rsidRPr="00D13868">
        <w:rPr>
          <w:rFonts w:asciiTheme="majorBidi" w:hAnsiTheme="majorBidi" w:cstheme="majorBidi"/>
          <w:sz w:val="24"/>
          <w:szCs w:val="24"/>
        </w:rPr>
        <w:t xml:space="preserve">=96.3%): headache (n=22), epilepsy (n=11), motor deficit (n=6), scalp paresthesia (n=6), alopecia (n=5), dizziness (n=5), ocular pain (n=4) and tinnitus (n=4). Twenty-two patients suffered from asymptomatic peritumoral edema. </w:t>
      </w:r>
    </w:p>
    <w:p w14:paraId="335B5CEC" w14:textId="42B655A7" w:rsidR="00DE1DB5" w:rsidRPr="00D13868" w:rsidRDefault="00DE1DB5">
      <w:pPr>
        <w:pStyle w:val="Heading4"/>
        <w:spacing w:line="360" w:lineRule="auto"/>
        <w:jc w:val="both"/>
        <w:rPr>
          <w:rFonts w:asciiTheme="majorBidi" w:hAnsiTheme="majorBidi"/>
          <w:b/>
          <w:i/>
          <w:color w:val="auto"/>
          <w:sz w:val="24"/>
          <w:szCs w:val="24"/>
        </w:rPr>
      </w:pPr>
      <w:r w:rsidRPr="00D13868">
        <w:rPr>
          <w:rFonts w:asciiTheme="majorBidi" w:hAnsiTheme="majorBidi"/>
          <w:b/>
          <w:i/>
          <w:color w:val="auto"/>
          <w:sz w:val="24"/>
          <w:szCs w:val="24"/>
        </w:rPr>
        <w:t xml:space="preserve">Response rates </w:t>
      </w:r>
    </w:p>
    <w:p w14:paraId="5308A080" w14:textId="2DE1B421"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Radiological response was available for 389/480 (81.0%) patients. Three hundred and eighty-two (98.2%) meningiomas remained stable </w:t>
      </w:r>
      <w:r w:rsidR="00F37AEC" w:rsidRPr="00D13868">
        <w:rPr>
          <w:rFonts w:asciiTheme="majorBidi" w:hAnsiTheme="majorBidi" w:cstheme="majorBidi"/>
          <w:sz w:val="24"/>
          <w:szCs w:val="24"/>
        </w:rPr>
        <w:t>whilst</w:t>
      </w:r>
      <w:r w:rsidRPr="00D13868">
        <w:rPr>
          <w:rFonts w:asciiTheme="majorBidi" w:hAnsiTheme="majorBidi" w:cstheme="majorBidi"/>
          <w:sz w:val="24"/>
          <w:szCs w:val="24"/>
        </w:rPr>
        <w:t xml:space="preserve"> 7 demonstrated progression during</w:t>
      </w:r>
      <w:r w:rsidR="00F23965" w:rsidRPr="00D13868">
        <w:rPr>
          <w:rFonts w:asciiTheme="majorBidi" w:hAnsiTheme="majorBidi" w:cstheme="majorBidi"/>
          <w:sz w:val="24"/>
          <w:szCs w:val="24"/>
        </w:rPr>
        <w:t xml:space="preserve"> a weighted mean follow-up time of 40.9 months (SD=14.6)</w:t>
      </w:r>
      <w:r w:rsidRPr="00D13868">
        <w:rPr>
          <w:rFonts w:asciiTheme="majorBidi" w:hAnsiTheme="majorBidi" w:cstheme="majorBidi"/>
          <w:sz w:val="24"/>
          <w:szCs w:val="24"/>
        </w:rPr>
        <w:t xml:space="preserve"> (pooled proportion=1.</w:t>
      </w:r>
      <w:r w:rsidR="006E1CDB" w:rsidRPr="00D13868">
        <w:rPr>
          <w:rFonts w:asciiTheme="majorBidi" w:hAnsiTheme="majorBidi" w:cstheme="majorBidi"/>
          <w:sz w:val="24"/>
          <w:szCs w:val="24"/>
        </w:rPr>
        <w:t>5</w:t>
      </w:r>
      <w:r w:rsidRPr="00D13868">
        <w:rPr>
          <w:rFonts w:asciiTheme="majorBidi" w:hAnsiTheme="majorBidi" w:cstheme="majorBidi"/>
          <w:sz w:val="24"/>
          <w:szCs w:val="24"/>
        </w:rPr>
        <w:t>% [95% 0.1-4.</w:t>
      </w:r>
      <w:r w:rsidR="006E1CDB" w:rsidRPr="00D13868">
        <w:rPr>
          <w:rFonts w:asciiTheme="majorBidi" w:hAnsiTheme="majorBidi" w:cstheme="majorBidi"/>
          <w:sz w:val="24"/>
          <w:szCs w:val="24"/>
        </w:rPr>
        <w:t>3</w:t>
      </w:r>
      <w:r w:rsidRPr="00D13868">
        <w:rPr>
          <w:rFonts w:asciiTheme="majorBidi" w:hAnsiTheme="majorBidi" w:cstheme="majorBidi"/>
          <w:sz w:val="24"/>
          <w:szCs w:val="24"/>
        </w:rPr>
        <w:t>], I</w:t>
      </w:r>
      <w:r w:rsidRPr="00D13868">
        <w:rPr>
          <w:rFonts w:asciiTheme="majorBidi" w:hAnsiTheme="majorBidi" w:cstheme="majorBidi"/>
          <w:sz w:val="24"/>
          <w:szCs w:val="24"/>
          <w:vertAlign w:val="superscript"/>
        </w:rPr>
        <w:t>2</w:t>
      </w:r>
      <w:r w:rsidRPr="00D13868">
        <w:rPr>
          <w:rFonts w:asciiTheme="majorBidi" w:hAnsiTheme="majorBidi" w:cstheme="majorBidi"/>
          <w:sz w:val="24"/>
          <w:szCs w:val="24"/>
        </w:rPr>
        <w:t>=96.3%).</w:t>
      </w:r>
      <w:r w:rsidR="00F23965"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Adjuvant SRS was performed in two surgery patients for whom progression was not reported. </w:t>
      </w:r>
    </w:p>
    <w:p w14:paraId="0D023561" w14:textId="77777777"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 xml:space="preserve">Meningioma specific mortality </w:t>
      </w:r>
    </w:p>
    <w:p w14:paraId="28C68CC7" w14:textId="3839BADA"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Two patients exhibited significant meningioma growth </w:t>
      </w:r>
      <w:r w:rsidR="00763FAA" w:rsidRPr="00D13868">
        <w:rPr>
          <w:rFonts w:asciiTheme="majorBidi" w:hAnsiTheme="majorBidi" w:cstheme="majorBidi"/>
          <w:sz w:val="24"/>
          <w:szCs w:val="24"/>
        </w:rPr>
        <w:t xml:space="preserve">at </w:t>
      </w:r>
      <w:r w:rsidRPr="00D13868">
        <w:rPr>
          <w:rFonts w:asciiTheme="majorBidi" w:hAnsiTheme="majorBidi" w:cstheme="majorBidi"/>
          <w:sz w:val="24"/>
          <w:szCs w:val="24"/>
        </w:rPr>
        <w:t xml:space="preserve">12 and 88 months of diagnosis and were subsequently offered intervention but </w:t>
      </w:r>
      <w:r w:rsidR="00B20012" w:rsidRPr="00D13868">
        <w:rPr>
          <w:rFonts w:asciiTheme="majorBidi" w:hAnsiTheme="majorBidi" w:cstheme="majorBidi"/>
          <w:sz w:val="24"/>
          <w:szCs w:val="24"/>
        </w:rPr>
        <w:t>declined</w:t>
      </w:r>
      <w:r w:rsidRPr="00D13868">
        <w:rPr>
          <w:rFonts w:asciiTheme="majorBidi" w:hAnsiTheme="majorBidi" w:cstheme="majorBidi"/>
          <w:sz w:val="24"/>
          <w:szCs w:val="24"/>
        </w:rPr>
        <w:t>. The first patient consequently suffered large intracerebral hemorrhage and died. The post-mortem revealed an angioblastic meningioma, more recently defined as hemangiopericytoma. Further details surrounding the 2</w:t>
      </w:r>
      <w:r w:rsidRPr="00D13868">
        <w:rPr>
          <w:rFonts w:asciiTheme="majorBidi" w:hAnsiTheme="majorBidi" w:cstheme="majorBidi"/>
          <w:sz w:val="24"/>
          <w:szCs w:val="24"/>
          <w:vertAlign w:val="superscript"/>
        </w:rPr>
        <w:t>nd</w:t>
      </w:r>
      <w:r w:rsidRPr="00D13868">
        <w:rPr>
          <w:rFonts w:asciiTheme="majorBidi" w:hAnsiTheme="majorBidi" w:cstheme="majorBidi"/>
          <w:sz w:val="24"/>
          <w:szCs w:val="24"/>
        </w:rPr>
        <w:t xml:space="preserve"> patient’s death were not available.</w:t>
      </w:r>
    </w:p>
    <w:p w14:paraId="64136D28" w14:textId="77777777"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QoL and NCF outcomes</w:t>
      </w:r>
    </w:p>
    <w:p w14:paraId="584F8094" w14:textId="74A3E9C8"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One study examined NCF and QoL in 21 patients </w:t>
      </w:r>
      <w:r w:rsidR="00E77790" w:rsidRPr="00D13868">
        <w:rPr>
          <w:rFonts w:asciiTheme="majorBidi" w:hAnsiTheme="majorBidi" w:cstheme="majorBidi"/>
          <w:sz w:val="24"/>
          <w:szCs w:val="24"/>
        </w:rPr>
        <w:t xml:space="preserve">(mean age 63.4 years) </w:t>
      </w:r>
      <w:r w:rsidRPr="00D13868">
        <w:rPr>
          <w:rFonts w:asciiTheme="majorBidi" w:hAnsiTheme="majorBidi" w:cstheme="majorBidi"/>
          <w:sz w:val="24"/>
          <w:szCs w:val="24"/>
        </w:rPr>
        <w:t>and compared them to a matched healthy population</w:t>
      </w:r>
      <w:r w:rsidR="00970421" w:rsidRPr="00D13868">
        <w:rPr>
          <w:rFonts w:asciiTheme="majorBidi" w:hAnsiTheme="majorBidi" w:cstheme="majorBidi"/>
          <w:sz w:val="24"/>
          <w:szCs w:val="24"/>
        </w:rPr>
        <w:t xml:space="preserve"> </w:t>
      </w:r>
      <w:r w:rsidR="00970421" w:rsidRPr="00D13868">
        <w:rPr>
          <w:rFonts w:asciiTheme="majorBidi" w:hAnsiTheme="majorBidi" w:cstheme="majorBidi"/>
          <w:sz w:val="24"/>
          <w:szCs w:val="24"/>
        </w:rPr>
        <w:fldChar w:fldCharType="begin">
          <w:fldData xml:space="preserve">PEVuZE5vdGU+PENpdGU+PEF1dGhvcj5WYW4gTmlldXdlbmh1aXplbjwvQXV0aG9yPjxZZWFyPjIw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WYW4gTmlldXdlbmh1aXplbjwvQXV0aG9yPjxZZWFyPjIw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970421" w:rsidRPr="00D13868">
        <w:rPr>
          <w:rFonts w:asciiTheme="majorBidi" w:hAnsiTheme="majorBidi" w:cstheme="majorBidi"/>
          <w:sz w:val="24"/>
          <w:szCs w:val="24"/>
        </w:rPr>
      </w:r>
      <w:r w:rsidR="00970421"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0" w:tooltip="Van Nieuwenhuizen, 2013 #836" w:history="1">
        <w:r w:rsidR="00656856" w:rsidRPr="00D13868">
          <w:rPr>
            <w:rFonts w:asciiTheme="majorBidi" w:hAnsiTheme="majorBidi" w:cstheme="majorBidi"/>
            <w:noProof/>
            <w:sz w:val="24"/>
            <w:szCs w:val="24"/>
          </w:rPr>
          <w:t>30</w:t>
        </w:r>
      </w:hyperlink>
      <w:r w:rsidR="00F925A3" w:rsidRPr="00D13868">
        <w:rPr>
          <w:rFonts w:asciiTheme="majorBidi" w:hAnsiTheme="majorBidi" w:cstheme="majorBidi"/>
          <w:noProof/>
          <w:sz w:val="24"/>
          <w:szCs w:val="24"/>
        </w:rPr>
        <w:t>]</w:t>
      </w:r>
      <w:r w:rsidR="00970421"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Meningioma patients fared worse compared to healthy controls on working memory and motor speed. However, there was no correlation between these findings and </w:t>
      </w:r>
      <w:r w:rsidR="009C5E7B" w:rsidRPr="00D13868">
        <w:rPr>
          <w:rFonts w:asciiTheme="majorBidi" w:hAnsiTheme="majorBidi" w:cstheme="majorBidi"/>
          <w:sz w:val="24"/>
          <w:szCs w:val="24"/>
        </w:rPr>
        <w:t>baseline</w:t>
      </w:r>
      <w:r w:rsidRPr="00D13868">
        <w:rPr>
          <w:rFonts w:asciiTheme="majorBidi" w:hAnsiTheme="majorBidi" w:cstheme="majorBidi"/>
          <w:sz w:val="24"/>
          <w:szCs w:val="24"/>
        </w:rPr>
        <w:t xml:space="preserve"> characteristics. The investigators used the Short Form (36) health survey (SF-36) to assess QoL. The meningioma cohort had lower scores on 2/8 domains namely vitality and general health.  A retrospective study of 48 patients (median age 80 years), </w:t>
      </w:r>
      <w:r w:rsidR="001C4775" w:rsidRPr="00D13868">
        <w:rPr>
          <w:rFonts w:asciiTheme="majorBidi" w:hAnsiTheme="majorBidi" w:cstheme="majorBidi"/>
          <w:sz w:val="24"/>
          <w:szCs w:val="24"/>
        </w:rPr>
        <w:t xml:space="preserve">utilizing </w:t>
      </w:r>
      <w:r w:rsidRPr="00D13868">
        <w:rPr>
          <w:rFonts w:asciiTheme="majorBidi" w:hAnsiTheme="majorBidi" w:cstheme="majorBidi"/>
          <w:sz w:val="24"/>
          <w:szCs w:val="24"/>
        </w:rPr>
        <w:t>a different battery of NCF measures, found no differences in outcomes compared to a matched pop</w:t>
      </w:r>
      <w:r w:rsidR="006E4389" w:rsidRPr="00D13868">
        <w:rPr>
          <w:rFonts w:asciiTheme="majorBidi" w:hAnsiTheme="majorBidi" w:cstheme="majorBidi"/>
          <w:sz w:val="24"/>
          <w:szCs w:val="24"/>
        </w:rPr>
        <w:t>ulation</w:t>
      </w:r>
      <w:r w:rsidR="00970421" w:rsidRPr="00D13868">
        <w:rPr>
          <w:rFonts w:asciiTheme="majorBidi" w:hAnsiTheme="majorBidi" w:cstheme="majorBidi"/>
          <w:sz w:val="24"/>
          <w:szCs w:val="24"/>
        </w:rPr>
        <w:t xml:space="preserve"> </w:t>
      </w:r>
      <w:r w:rsidR="00970421" w:rsidRPr="00D13868">
        <w:rPr>
          <w:rFonts w:asciiTheme="majorBidi" w:hAnsiTheme="majorBidi" w:cstheme="majorBidi"/>
          <w:sz w:val="24"/>
          <w:szCs w:val="24"/>
        </w:rPr>
        <w:fldChar w:fldCharType="begin">
          <w:fldData xml:space="preserve">PEVuZE5vdGU+PENpdGU+PEF1dGhvcj5CdXR0czwvQXV0aG9yPjxZZWFyPjIwMTc8L1llYXI+PFJl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CdXR0czwvQXV0aG9yPjxZZWFyPjIwMTc8L1llYXI+PFJl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970421" w:rsidRPr="00D13868">
        <w:rPr>
          <w:rFonts w:asciiTheme="majorBidi" w:hAnsiTheme="majorBidi" w:cstheme="majorBidi"/>
          <w:sz w:val="24"/>
          <w:szCs w:val="24"/>
        </w:rPr>
      </w:r>
      <w:r w:rsidR="00970421"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1" w:tooltip="Butts, 2017 #816" w:history="1">
        <w:r w:rsidR="00656856" w:rsidRPr="00D13868">
          <w:rPr>
            <w:rFonts w:asciiTheme="majorBidi" w:hAnsiTheme="majorBidi" w:cstheme="majorBidi"/>
            <w:noProof/>
            <w:sz w:val="24"/>
            <w:szCs w:val="24"/>
          </w:rPr>
          <w:t>31</w:t>
        </w:r>
      </w:hyperlink>
      <w:r w:rsidR="00F925A3" w:rsidRPr="00D13868">
        <w:rPr>
          <w:rFonts w:asciiTheme="majorBidi" w:hAnsiTheme="majorBidi" w:cstheme="majorBidi"/>
          <w:noProof/>
          <w:sz w:val="24"/>
          <w:szCs w:val="24"/>
        </w:rPr>
        <w:t>]</w:t>
      </w:r>
      <w:r w:rsidR="00970421"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However, when stratified by tumor location, patients with infratentorial meningiomas performed worse on memory and verbal fluency tests. Patients in both studies were treatment-naive. No studies examined the effect of surgery or SRS on NCF and QoL in incidental meningioma. </w:t>
      </w:r>
    </w:p>
    <w:p w14:paraId="7D04A0ED" w14:textId="5C8BA2D8"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 xml:space="preserve">Quality </w:t>
      </w:r>
      <w:r w:rsidR="005A7210" w:rsidRPr="00D13868">
        <w:rPr>
          <w:rFonts w:asciiTheme="majorBidi" w:hAnsiTheme="majorBidi"/>
          <w:color w:val="auto"/>
          <w:u w:val="single"/>
        </w:rPr>
        <w:t xml:space="preserve">and bias </w:t>
      </w:r>
      <w:r w:rsidRPr="00D13868">
        <w:rPr>
          <w:rFonts w:asciiTheme="majorBidi" w:hAnsiTheme="majorBidi"/>
          <w:color w:val="auto"/>
          <w:u w:val="single"/>
        </w:rPr>
        <w:t>assessment results</w:t>
      </w:r>
    </w:p>
    <w:p w14:paraId="359EAB45" w14:textId="3BAD9195" w:rsidR="00DE1DB5" w:rsidRPr="00D13868" w:rsidRDefault="000B7E11" w:rsidP="003271CF">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Quality assessment results for each individual study are summarized in Online Resource 8. Ten studies were rated “good”, 8 were “fair” and 2 were “poor”.</w:t>
      </w:r>
      <w:r w:rsidR="00216FC6" w:rsidRPr="00D13868">
        <w:rPr>
          <w:rFonts w:asciiTheme="majorBidi" w:hAnsiTheme="majorBidi" w:cstheme="majorBidi"/>
          <w:sz w:val="24"/>
          <w:szCs w:val="24"/>
        </w:rPr>
        <w:t xml:space="preserve"> As per the GRADE framework, </w:t>
      </w:r>
      <w:r w:rsidR="00216FC6" w:rsidRPr="00D13868">
        <w:rPr>
          <w:rFonts w:asciiTheme="majorBidi" w:hAnsiTheme="majorBidi" w:cstheme="majorBidi"/>
          <w:sz w:val="24"/>
          <w:szCs w:val="24"/>
        </w:rPr>
        <w:lastRenderedPageBreak/>
        <w:t>th</w:t>
      </w:r>
      <w:r w:rsidRPr="00D13868">
        <w:rPr>
          <w:rFonts w:asciiTheme="majorBidi" w:hAnsiTheme="majorBidi" w:cstheme="majorBidi"/>
          <w:sz w:val="24"/>
          <w:szCs w:val="24"/>
        </w:rPr>
        <w:t xml:space="preserve">e quality of evidence informing each pooled risk was deemed to be very low (n=6) or low (n=1) (Table 5). The generated funnel plots were suspicious for potential reporting bias when pooling the </w:t>
      </w:r>
      <w:r w:rsidR="001A1D7B" w:rsidRPr="00D13868">
        <w:rPr>
          <w:rFonts w:asciiTheme="majorBidi" w:hAnsiTheme="majorBidi" w:cstheme="majorBidi"/>
          <w:sz w:val="24"/>
          <w:szCs w:val="24"/>
        </w:rPr>
        <w:t xml:space="preserve">estimate </w:t>
      </w:r>
      <w:r w:rsidRPr="00D13868">
        <w:rPr>
          <w:rFonts w:asciiTheme="majorBidi" w:hAnsiTheme="majorBidi" w:cstheme="majorBidi"/>
          <w:sz w:val="24"/>
          <w:szCs w:val="24"/>
        </w:rPr>
        <w:t>proportions of intervention (</w:t>
      </w:r>
      <w:r w:rsidR="002D32A7" w:rsidRPr="00D13868">
        <w:rPr>
          <w:rFonts w:asciiTheme="majorBidi" w:hAnsiTheme="majorBidi" w:cstheme="majorBidi"/>
          <w:sz w:val="24"/>
          <w:szCs w:val="24"/>
        </w:rPr>
        <w:t xml:space="preserve">treatment arm: </w:t>
      </w:r>
      <w:r w:rsidRPr="00D13868">
        <w:rPr>
          <w:rFonts w:asciiTheme="majorBidi" w:hAnsiTheme="majorBidi" w:cstheme="majorBidi"/>
          <w:sz w:val="24"/>
          <w:szCs w:val="24"/>
        </w:rPr>
        <w:t>active monitoring) and WHO grade (</w:t>
      </w:r>
      <w:r w:rsidR="002D32A7" w:rsidRPr="00D13868">
        <w:rPr>
          <w:rFonts w:asciiTheme="majorBidi" w:hAnsiTheme="majorBidi" w:cstheme="majorBidi"/>
          <w:sz w:val="24"/>
          <w:szCs w:val="24"/>
        </w:rPr>
        <w:t xml:space="preserve">treatment arm: </w:t>
      </w:r>
      <w:r w:rsidRPr="00D13868">
        <w:rPr>
          <w:rFonts w:asciiTheme="majorBidi" w:hAnsiTheme="majorBidi" w:cstheme="majorBidi"/>
          <w:sz w:val="24"/>
          <w:szCs w:val="24"/>
        </w:rPr>
        <w:t>surgery), however,</w:t>
      </w:r>
      <w:r w:rsidR="001A1D7B" w:rsidRPr="00D13868">
        <w:rPr>
          <w:rFonts w:asciiTheme="majorBidi" w:hAnsiTheme="majorBidi" w:cstheme="majorBidi"/>
          <w:sz w:val="24"/>
          <w:szCs w:val="24"/>
        </w:rPr>
        <w:t xml:space="preserve"> </w:t>
      </w:r>
      <w:r w:rsidRPr="00D13868">
        <w:rPr>
          <w:rFonts w:asciiTheme="majorBidi" w:hAnsiTheme="majorBidi" w:cstheme="majorBidi"/>
          <w:sz w:val="24"/>
          <w:szCs w:val="24"/>
        </w:rPr>
        <w:t>Harbord’s and Begg’s tests (</w:t>
      </w:r>
      <w:r w:rsidR="00B718A1" w:rsidRPr="00D13868">
        <w:rPr>
          <w:rFonts w:asciiTheme="majorBidi" w:hAnsiTheme="majorBidi" w:cstheme="majorBidi"/>
          <w:sz w:val="24"/>
          <w:szCs w:val="24"/>
        </w:rPr>
        <w:t>p</w:t>
      </w:r>
      <w:r w:rsidRPr="00D13868">
        <w:rPr>
          <w:rFonts w:asciiTheme="majorBidi" w:hAnsiTheme="majorBidi" w:cstheme="majorBidi"/>
          <w:sz w:val="24"/>
          <w:szCs w:val="24"/>
        </w:rPr>
        <w:t xml:space="preserve">&gt;0.05) did not indicate statistically significant bias (Online Resource 9). Reporting bias for studies informing SRS outcomes could not be performed due to the </w:t>
      </w:r>
      <w:r w:rsidR="005C4706" w:rsidRPr="00D13868">
        <w:rPr>
          <w:rFonts w:asciiTheme="majorBidi" w:hAnsiTheme="majorBidi" w:cstheme="majorBidi"/>
          <w:sz w:val="24"/>
          <w:szCs w:val="24"/>
        </w:rPr>
        <w:t xml:space="preserve">low </w:t>
      </w:r>
      <w:r w:rsidRPr="00D13868">
        <w:rPr>
          <w:rFonts w:asciiTheme="majorBidi" w:hAnsiTheme="majorBidi" w:cstheme="majorBidi"/>
          <w:sz w:val="24"/>
          <w:szCs w:val="24"/>
        </w:rPr>
        <w:t xml:space="preserve">number of studies (n=2). </w:t>
      </w:r>
    </w:p>
    <w:p w14:paraId="231D439F" w14:textId="77777777" w:rsidR="00DE1DB5" w:rsidRPr="00D13868" w:rsidRDefault="00DE1DB5">
      <w:pPr>
        <w:pStyle w:val="Heading1"/>
        <w:spacing w:line="360" w:lineRule="auto"/>
        <w:jc w:val="both"/>
        <w:rPr>
          <w:rFonts w:asciiTheme="majorBidi" w:hAnsiTheme="majorBidi"/>
        </w:rPr>
      </w:pPr>
      <w:r w:rsidRPr="00D13868">
        <w:rPr>
          <w:rFonts w:asciiTheme="majorBidi" w:hAnsiTheme="majorBidi"/>
        </w:rPr>
        <w:t>Discussion</w:t>
      </w:r>
    </w:p>
    <w:p w14:paraId="34B7DE2A" w14:textId="144AE7EB"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This systematic review was conducted </w:t>
      </w:r>
      <w:r w:rsidR="00B20012" w:rsidRPr="00D13868">
        <w:rPr>
          <w:rFonts w:asciiTheme="majorBidi" w:hAnsiTheme="majorBidi" w:cstheme="majorBidi"/>
          <w:sz w:val="24"/>
          <w:szCs w:val="24"/>
        </w:rPr>
        <w:t>to</w:t>
      </w:r>
      <w:r w:rsidRPr="00D13868">
        <w:rPr>
          <w:rFonts w:asciiTheme="majorBidi" w:hAnsiTheme="majorBidi" w:cstheme="majorBidi"/>
          <w:sz w:val="24"/>
          <w:szCs w:val="24"/>
        </w:rPr>
        <w:t xml:space="preserve"> evaluat</w:t>
      </w:r>
      <w:r w:rsidR="00B20012" w:rsidRPr="00D13868">
        <w:rPr>
          <w:rFonts w:asciiTheme="majorBidi" w:hAnsiTheme="majorBidi" w:cstheme="majorBidi"/>
          <w:sz w:val="24"/>
          <w:szCs w:val="24"/>
        </w:rPr>
        <w:t>e</w:t>
      </w:r>
      <w:r w:rsidRPr="00D13868">
        <w:rPr>
          <w:rFonts w:asciiTheme="majorBidi" w:hAnsiTheme="majorBidi" w:cstheme="majorBidi"/>
          <w:sz w:val="24"/>
          <w:szCs w:val="24"/>
        </w:rPr>
        <w:t xml:space="preserve"> the current management strategies f</w:t>
      </w:r>
      <w:r w:rsidR="00B20012" w:rsidRPr="00D13868">
        <w:rPr>
          <w:rFonts w:asciiTheme="majorBidi" w:hAnsiTheme="majorBidi" w:cstheme="majorBidi"/>
          <w:sz w:val="24"/>
          <w:szCs w:val="24"/>
        </w:rPr>
        <w:t>or</w:t>
      </w:r>
      <w:r w:rsidRPr="00D13868">
        <w:rPr>
          <w:rFonts w:asciiTheme="majorBidi" w:hAnsiTheme="majorBidi" w:cstheme="majorBidi"/>
          <w:sz w:val="24"/>
          <w:szCs w:val="24"/>
        </w:rPr>
        <w:t xml:space="preserve"> incidental meningiomas. </w:t>
      </w:r>
      <w:r w:rsidR="00763FAA" w:rsidRPr="00D13868">
        <w:rPr>
          <w:rFonts w:asciiTheme="majorBidi" w:hAnsiTheme="majorBidi" w:cstheme="majorBidi"/>
          <w:sz w:val="24"/>
          <w:szCs w:val="24"/>
        </w:rPr>
        <w:t>Twenty</w:t>
      </w:r>
      <w:r w:rsidRPr="00D13868">
        <w:rPr>
          <w:rFonts w:asciiTheme="majorBidi" w:hAnsiTheme="majorBidi" w:cstheme="majorBidi"/>
          <w:sz w:val="24"/>
          <w:szCs w:val="24"/>
        </w:rPr>
        <w:t xml:space="preserve"> </w:t>
      </w:r>
      <w:r w:rsidR="00A11352" w:rsidRPr="00D13868">
        <w:rPr>
          <w:rFonts w:asciiTheme="majorBidi" w:hAnsiTheme="majorBidi" w:cstheme="majorBidi"/>
          <w:sz w:val="24"/>
          <w:szCs w:val="24"/>
        </w:rPr>
        <w:t xml:space="preserve">studies, </w:t>
      </w:r>
      <w:r w:rsidRPr="00D13868">
        <w:rPr>
          <w:rFonts w:asciiTheme="majorBidi" w:hAnsiTheme="majorBidi" w:cstheme="majorBidi"/>
          <w:sz w:val="24"/>
          <w:szCs w:val="24"/>
        </w:rPr>
        <w:t>comprising 2</w:t>
      </w:r>
      <w:r w:rsidR="00763FAA" w:rsidRPr="00D13868">
        <w:rPr>
          <w:rFonts w:asciiTheme="majorBidi" w:hAnsiTheme="majorBidi" w:cstheme="majorBidi"/>
          <w:sz w:val="24"/>
          <w:szCs w:val="24"/>
        </w:rPr>
        <w:t>130</w:t>
      </w:r>
      <w:r w:rsidRPr="00D13868">
        <w:rPr>
          <w:rFonts w:asciiTheme="majorBidi" w:hAnsiTheme="majorBidi" w:cstheme="majorBidi"/>
          <w:sz w:val="24"/>
          <w:szCs w:val="24"/>
        </w:rPr>
        <w:t xml:space="preserve"> patients</w:t>
      </w:r>
      <w:r w:rsidR="00A11352" w:rsidRPr="00D13868">
        <w:rPr>
          <w:rFonts w:asciiTheme="majorBidi" w:hAnsiTheme="majorBidi" w:cstheme="majorBidi"/>
          <w:sz w:val="24"/>
          <w:szCs w:val="24"/>
        </w:rPr>
        <w:t>, were included</w:t>
      </w:r>
      <w:r w:rsidRPr="00D13868">
        <w:rPr>
          <w:rFonts w:asciiTheme="majorBidi" w:hAnsiTheme="majorBidi" w:cstheme="majorBidi"/>
          <w:sz w:val="24"/>
          <w:szCs w:val="24"/>
        </w:rPr>
        <w:t>. At initial presentation,</w:t>
      </w:r>
      <w:r w:rsidR="00284275"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half were actively monitored, 27% underwent </w:t>
      </w:r>
      <w:r w:rsidR="00816390" w:rsidRPr="00D13868">
        <w:rPr>
          <w:rFonts w:asciiTheme="majorBidi" w:hAnsiTheme="majorBidi" w:cstheme="majorBidi"/>
          <w:sz w:val="24"/>
          <w:szCs w:val="24"/>
        </w:rPr>
        <w:t>surgery</w:t>
      </w:r>
      <w:r w:rsidRPr="00D13868">
        <w:rPr>
          <w:rFonts w:asciiTheme="majorBidi" w:hAnsiTheme="majorBidi" w:cstheme="majorBidi"/>
          <w:sz w:val="24"/>
          <w:szCs w:val="24"/>
        </w:rPr>
        <w:t xml:space="preserve"> and 22% were treated with SRS. </w:t>
      </w:r>
    </w:p>
    <w:p w14:paraId="0CD2BBF7" w14:textId="3BF8193C" w:rsidR="00DE1DB5" w:rsidRPr="00D13868" w:rsidRDefault="00D91ACE">
      <w:pPr>
        <w:pStyle w:val="Heading2"/>
        <w:spacing w:line="360" w:lineRule="auto"/>
        <w:jc w:val="both"/>
        <w:rPr>
          <w:rFonts w:asciiTheme="majorBidi" w:hAnsiTheme="majorBidi"/>
          <w:color w:val="auto"/>
          <w:sz w:val="28"/>
          <w:szCs w:val="28"/>
          <w:u w:val="single"/>
        </w:rPr>
      </w:pPr>
      <w:r w:rsidRPr="00D13868">
        <w:rPr>
          <w:rFonts w:asciiTheme="majorBidi" w:hAnsiTheme="majorBidi"/>
          <w:color w:val="auto"/>
          <w:sz w:val="28"/>
          <w:szCs w:val="28"/>
          <w:u w:val="single"/>
        </w:rPr>
        <w:t xml:space="preserve">Clinical implications </w:t>
      </w:r>
    </w:p>
    <w:p w14:paraId="0B81A9E2" w14:textId="05D662B8"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Active monitoring of incidental meningioma </w:t>
      </w:r>
      <w:r w:rsidR="00DD0672" w:rsidRPr="00D13868">
        <w:rPr>
          <w:rFonts w:asciiTheme="majorBidi" w:hAnsiTheme="majorBidi" w:cstheme="majorBidi"/>
          <w:sz w:val="24"/>
          <w:szCs w:val="24"/>
        </w:rPr>
        <w:t>is becoming increasingly common</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BZ2Fyd2FsPC9BdXRob3I+PFllYXI+MjAxNzwvWWVhcj48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BZ2Fyd2FsPC9BdXRob3I+PFllYXI+MjAxNzwvWWVhcj48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2" w:tooltip="Agarwal, 2017 #1162" w:history="1">
        <w:r w:rsidR="00656856" w:rsidRPr="00D13868">
          <w:rPr>
            <w:rFonts w:asciiTheme="majorBidi" w:hAnsiTheme="majorBidi" w:cstheme="majorBidi"/>
            <w:noProof/>
            <w:sz w:val="24"/>
            <w:szCs w:val="24"/>
          </w:rPr>
          <w:t>32</w:t>
        </w:r>
      </w:hyperlink>
      <w:r w:rsidR="00F925A3"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with recent guidelines advocating its use in </w:t>
      </w:r>
      <w:r w:rsidR="009F5E45" w:rsidRPr="00D13868">
        <w:rPr>
          <w:rFonts w:asciiTheme="majorBidi" w:hAnsiTheme="majorBidi" w:cstheme="majorBidi"/>
          <w:sz w:val="24"/>
          <w:szCs w:val="24"/>
        </w:rPr>
        <w:t xml:space="preserve">asymptomatic </w:t>
      </w:r>
      <w:r w:rsidRPr="00D13868">
        <w:rPr>
          <w:rFonts w:asciiTheme="majorBidi" w:hAnsiTheme="majorBidi" w:cstheme="majorBidi"/>
          <w:sz w:val="24"/>
          <w:szCs w:val="24"/>
        </w:rPr>
        <w:t>patients demonstrating no radiological mass effect</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Hb2xkYnJ1bm5lcjwvQXV0aG9yPjxZZWFyPjIwMTY8L1ll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5lMzgzLTkxPC9wYWdlcz48dm9sdW1lPjE3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</w:fldData>
        </w:fldChar>
      </w:r>
      <w:r w:rsidR="00CE2CFB" w:rsidRPr="00D13868">
        <w:rPr>
          <w:rFonts w:asciiTheme="majorBidi" w:hAnsiTheme="majorBidi" w:cstheme="majorBidi"/>
          <w:sz w:val="24"/>
          <w:szCs w:val="24"/>
        </w:rPr>
        <w:instrText xml:space="preserve"> ADDIN EN.CITE </w:instrText>
      </w:r>
      <w:r w:rsidR="00CE2CFB" w:rsidRPr="00D13868">
        <w:rPr>
          <w:rFonts w:asciiTheme="majorBidi" w:hAnsiTheme="majorBidi" w:cstheme="majorBidi"/>
          <w:sz w:val="24"/>
          <w:szCs w:val="24"/>
        </w:rPr>
        <w:fldChar w:fldCharType="begin">
          <w:fldData xml:space="preserve">PEVuZE5vdGU+PENpdGU+PEF1dGhvcj5Hb2xkYnJ1bm5lcjwvQXV0aG9yPjxZZWFyPjIwMTY8L1ll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5lMzgzLTkxPC9wYWdlcz48dm9sdW1lPjE3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</w:fldData>
        </w:fldChar>
      </w:r>
      <w:r w:rsidR="00CE2CFB" w:rsidRPr="00D13868">
        <w:rPr>
          <w:rFonts w:asciiTheme="majorBidi" w:hAnsiTheme="majorBidi" w:cstheme="majorBidi"/>
          <w:sz w:val="24"/>
          <w:szCs w:val="24"/>
        </w:rPr>
        <w:instrText xml:space="preserve"> ADDIN EN.CITE.DATA </w:instrText>
      </w:r>
      <w:r w:rsidR="00CE2CFB" w:rsidRPr="00D13868">
        <w:rPr>
          <w:rFonts w:asciiTheme="majorBidi" w:hAnsiTheme="majorBidi" w:cstheme="majorBidi"/>
          <w:sz w:val="24"/>
          <w:szCs w:val="24"/>
        </w:rPr>
      </w:r>
      <w:r w:rsidR="00CE2CFB"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E840BC" w:rsidRPr="00D13868">
        <w:rPr>
          <w:rFonts w:asciiTheme="majorBidi" w:hAnsiTheme="majorBidi" w:cstheme="majorBidi"/>
          <w:noProof/>
          <w:sz w:val="24"/>
          <w:szCs w:val="24"/>
        </w:rPr>
        <w:t>[</w:t>
      </w:r>
      <w:hyperlink w:anchor="_ENREF_3" w:tooltip="Goldbrunner, 2016 #612" w:history="1">
        <w:r w:rsidR="00656856" w:rsidRPr="00D13868">
          <w:rPr>
            <w:rFonts w:asciiTheme="majorBidi" w:hAnsiTheme="majorBidi" w:cstheme="majorBidi"/>
            <w:noProof/>
            <w:sz w:val="24"/>
            <w:szCs w:val="24"/>
          </w:rPr>
          <w:t>3</w:t>
        </w:r>
      </w:hyperlink>
      <w:r w:rsidR="00E840BC"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However, while the guidelines recommend annual monitoring after </w:t>
      </w:r>
      <w:r w:rsidR="00A1593A" w:rsidRPr="00D13868">
        <w:rPr>
          <w:rFonts w:asciiTheme="majorBidi" w:hAnsiTheme="majorBidi" w:cstheme="majorBidi"/>
          <w:sz w:val="24"/>
          <w:szCs w:val="24"/>
        </w:rPr>
        <w:t>a</w:t>
      </w:r>
      <w:r w:rsidRPr="00D13868">
        <w:rPr>
          <w:rFonts w:asciiTheme="majorBidi" w:hAnsiTheme="majorBidi" w:cstheme="majorBidi"/>
          <w:sz w:val="24"/>
          <w:szCs w:val="24"/>
        </w:rPr>
        <w:t xml:space="preserve"> </w:t>
      </w:r>
      <w:r w:rsidR="00A1593A" w:rsidRPr="00D13868">
        <w:rPr>
          <w:rFonts w:asciiTheme="majorBidi" w:hAnsiTheme="majorBidi" w:cstheme="majorBidi"/>
          <w:sz w:val="24"/>
          <w:szCs w:val="24"/>
        </w:rPr>
        <w:t>6-</w:t>
      </w:r>
      <w:r w:rsidRPr="00D13868">
        <w:rPr>
          <w:rFonts w:asciiTheme="majorBidi" w:hAnsiTheme="majorBidi" w:cstheme="majorBidi"/>
          <w:sz w:val="24"/>
          <w:szCs w:val="24"/>
        </w:rPr>
        <w:t>month</w:t>
      </w:r>
      <w:r w:rsidR="00A1593A" w:rsidRPr="00D13868">
        <w:rPr>
          <w:rFonts w:asciiTheme="majorBidi" w:hAnsiTheme="majorBidi" w:cstheme="majorBidi"/>
          <w:sz w:val="24"/>
          <w:szCs w:val="24"/>
        </w:rPr>
        <w:t xml:space="preserve"> scan</w:t>
      </w:r>
      <w:r w:rsidRPr="00D13868">
        <w:rPr>
          <w:rFonts w:asciiTheme="majorBidi" w:hAnsiTheme="majorBidi" w:cstheme="majorBidi"/>
          <w:sz w:val="24"/>
          <w:szCs w:val="24"/>
        </w:rPr>
        <w:t xml:space="preserve">, they do not provide advice </w:t>
      </w:r>
      <w:r w:rsidR="001C7D8B" w:rsidRPr="00D13868">
        <w:rPr>
          <w:rFonts w:asciiTheme="majorBidi" w:hAnsiTheme="majorBidi" w:cstheme="majorBidi"/>
          <w:sz w:val="24"/>
          <w:szCs w:val="24"/>
        </w:rPr>
        <w:t>regarding</w:t>
      </w:r>
      <w:r w:rsidR="00AD049E" w:rsidRPr="00D13868">
        <w:rPr>
          <w:rFonts w:asciiTheme="majorBidi" w:hAnsiTheme="majorBidi" w:cstheme="majorBidi"/>
          <w:sz w:val="24"/>
          <w:szCs w:val="24"/>
        </w:rPr>
        <w:t xml:space="preserve"> the length of follow-</w:t>
      </w:r>
      <w:r w:rsidRPr="00D13868">
        <w:rPr>
          <w:rFonts w:asciiTheme="majorBidi" w:hAnsiTheme="majorBidi" w:cstheme="majorBidi"/>
          <w:sz w:val="24"/>
          <w:szCs w:val="24"/>
        </w:rPr>
        <w:t xml:space="preserve">up. This stems from the </w:t>
      </w:r>
      <w:r w:rsidR="001C7D8B" w:rsidRPr="00D13868">
        <w:rPr>
          <w:rFonts w:asciiTheme="majorBidi" w:hAnsiTheme="majorBidi" w:cstheme="majorBidi"/>
          <w:sz w:val="24"/>
          <w:szCs w:val="24"/>
        </w:rPr>
        <w:t>marked</w:t>
      </w:r>
      <w:r w:rsidRPr="00D13868">
        <w:rPr>
          <w:rFonts w:asciiTheme="majorBidi" w:hAnsiTheme="majorBidi" w:cstheme="majorBidi"/>
          <w:sz w:val="24"/>
          <w:szCs w:val="24"/>
        </w:rPr>
        <w:t xml:space="preserve"> heterogeneity </w:t>
      </w:r>
      <w:r w:rsidR="001C7D8B" w:rsidRPr="00D13868">
        <w:rPr>
          <w:rFonts w:asciiTheme="majorBidi" w:hAnsiTheme="majorBidi" w:cstheme="majorBidi"/>
          <w:sz w:val="24"/>
          <w:szCs w:val="24"/>
        </w:rPr>
        <w:t>of</w:t>
      </w:r>
      <w:r w:rsidRPr="00D13868">
        <w:rPr>
          <w:rFonts w:asciiTheme="majorBidi" w:hAnsiTheme="majorBidi" w:cstheme="majorBidi"/>
          <w:sz w:val="24"/>
          <w:szCs w:val="24"/>
        </w:rPr>
        <w:t xml:space="preserve"> active monitoring regimens, compounded by poor reporting of time to meningioma </w:t>
      </w:r>
      <w:r w:rsidR="00692900" w:rsidRPr="00D13868">
        <w:rPr>
          <w:rFonts w:asciiTheme="majorBidi" w:hAnsiTheme="majorBidi" w:cstheme="majorBidi"/>
          <w:sz w:val="24"/>
          <w:szCs w:val="24"/>
        </w:rPr>
        <w:t>progression</w:t>
      </w:r>
      <w:r w:rsidRPr="00D13868">
        <w:rPr>
          <w:rFonts w:asciiTheme="majorBidi" w:hAnsiTheme="majorBidi" w:cstheme="majorBidi"/>
          <w:sz w:val="24"/>
          <w:szCs w:val="24"/>
        </w:rPr>
        <w:t xml:space="preserve">. Moreover, while the development of symptoms is a clear indication for treatment, no consensus exists as to what constitutes significant meningioma growth </w:t>
      </w:r>
      <w:r w:rsidR="00D9003A" w:rsidRPr="00D13868">
        <w:rPr>
          <w:rFonts w:asciiTheme="majorBidi" w:hAnsiTheme="majorBidi" w:cstheme="majorBidi"/>
          <w:sz w:val="24"/>
          <w:szCs w:val="24"/>
        </w:rPr>
        <w:t>and when it may necessitate</w:t>
      </w:r>
      <w:r w:rsidRPr="00D13868">
        <w:rPr>
          <w:rFonts w:asciiTheme="majorBidi" w:hAnsiTheme="majorBidi" w:cstheme="majorBidi"/>
          <w:sz w:val="24"/>
          <w:szCs w:val="24"/>
        </w:rPr>
        <w:t xml:space="preserve"> intervention. To this end, we analaysed </w:t>
      </w:r>
      <w:r w:rsidR="002B5425" w:rsidRPr="00D13868">
        <w:rPr>
          <w:rFonts w:asciiTheme="majorBidi" w:hAnsiTheme="majorBidi" w:cstheme="majorBidi"/>
          <w:sz w:val="24"/>
          <w:szCs w:val="24"/>
        </w:rPr>
        <w:t xml:space="preserve">growth dynamics for </w:t>
      </w:r>
      <w:r w:rsidRPr="00D13868">
        <w:rPr>
          <w:rFonts w:asciiTheme="majorBidi" w:hAnsiTheme="majorBidi" w:cstheme="majorBidi"/>
          <w:sz w:val="24"/>
          <w:szCs w:val="24"/>
        </w:rPr>
        <w:t>meningiomas</w:t>
      </w:r>
      <w:r w:rsidR="007164A6" w:rsidRPr="00D13868">
        <w:rPr>
          <w:rFonts w:asciiTheme="majorBidi" w:hAnsiTheme="majorBidi" w:cstheme="majorBidi"/>
          <w:sz w:val="24"/>
          <w:szCs w:val="24"/>
        </w:rPr>
        <w:t xml:space="preserve"> </w:t>
      </w:r>
      <w:r w:rsidRPr="00D13868">
        <w:rPr>
          <w:rFonts w:asciiTheme="majorBidi" w:hAnsiTheme="majorBidi" w:cstheme="majorBidi"/>
          <w:sz w:val="24"/>
          <w:szCs w:val="24"/>
        </w:rPr>
        <w:t>greater or less than 3 cm. No significant difference was present in the relative growth rate</w:t>
      </w:r>
      <w:r w:rsidR="00FD0762" w:rsidRPr="00D13868">
        <w:rPr>
          <w:rFonts w:asciiTheme="majorBidi" w:hAnsiTheme="majorBidi" w:cstheme="majorBidi"/>
          <w:sz w:val="24"/>
          <w:szCs w:val="24"/>
        </w:rPr>
        <w:t>; h</w:t>
      </w:r>
      <w:r w:rsidRPr="00D13868">
        <w:rPr>
          <w:rFonts w:asciiTheme="majorBidi" w:hAnsiTheme="majorBidi" w:cstheme="majorBidi"/>
          <w:sz w:val="24"/>
          <w:szCs w:val="24"/>
        </w:rPr>
        <w:t xml:space="preserve">owever, meningiomas ≥3 cm demonstrated a higher </w:t>
      </w:r>
      <w:r w:rsidR="009D46C8" w:rsidRPr="00D13868">
        <w:rPr>
          <w:rFonts w:asciiTheme="majorBidi" w:hAnsiTheme="majorBidi" w:cstheme="majorBidi"/>
          <w:sz w:val="24"/>
          <w:szCs w:val="24"/>
        </w:rPr>
        <w:t>AGR</w:t>
      </w:r>
      <w:r w:rsidRPr="00D13868">
        <w:rPr>
          <w:rFonts w:asciiTheme="majorBidi" w:hAnsiTheme="majorBidi" w:cstheme="majorBidi"/>
          <w:sz w:val="24"/>
          <w:szCs w:val="24"/>
        </w:rPr>
        <w:t xml:space="preserve"> </w:t>
      </w:r>
      <w:r w:rsidR="009A77E3" w:rsidRPr="00D13868">
        <w:rPr>
          <w:rFonts w:asciiTheme="majorBidi" w:hAnsiTheme="majorBidi" w:cstheme="majorBidi"/>
          <w:sz w:val="24"/>
          <w:szCs w:val="24"/>
        </w:rPr>
        <w:t xml:space="preserve">and </w:t>
      </w:r>
      <w:r w:rsidRPr="00D13868">
        <w:rPr>
          <w:rFonts w:asciiTheme="majorBidi" w:hAnsiTheme="majorBidi" w:cstheme="majorBidi"/>
          <w:sz w:val="24"/>
          <w:szCs w:val="24"/>
        </w:rPr>
        <w:t xml:space="preserve">a greater </w:t>
      </w:r>
      <w:r w:rsidR="00434EF8" w:rsidRPr="00D13868">
        <w:rPr>
          <w:rFonts w:asciiTheme="majorBidi" w:hAnsiTheme="majorBidi" w:cstheme="majorBidi"/>
          <w:sz w:val="24"/>
          <w:szCs w:val="24"/>
        </w:rPr>
        <w:t>risk of clinical progression</w:t>
      </w:r>
      <w:r w:rsidRPr="00D13868">
        <w:rPr>
          <w:rFonts w:asciiTheme="majorBidi" w:hAnsiTheme="majorBidi" w:cstheme="majorBidi"/>
          <w:sz w:val="24"/>
          <w:szCs w:val="24"/>
        </w:rPr>
        <w:t xml:space="preserve">. This may suggest the use of </w:t>
      </w:r>
      <w:r w:rsidR="009D46C8" w:rsidRPr="00D13868">
        <w:rPr>
          <w:rFonts w:asciiTheme="majorBidi" w:hAnsiTheme="majorBidi" w:cstheme="majorBidi"/>
          <w:sz w:val="24"/>
          <w:szCs w:val="24"/>
        </w:rPr>
        <w:t>AGR</w:t>
      </w:r>
      <w:r w:rsidRPr="00D13868">
        <w:rPr>
          <w:rFonts w:asciiTheme="majorBidi" w:hAnsiTheme="majorBidi" w:cstheme="majorBidi"/>
          <w:sz w:val="24"/>
          <w:szCs w:val="24"/>
        </w:rPr>
        <w:t xml:space="preserve"> as a more</w:t>
      </w:r>
      <w:r w:rsidR="004835D2" w:rsidRPr="00D13868">
        <w:rPr>
          <w:rFonts w:asciiTheme="majorBidi" w:hAnsiTheme="majorBidi" w:cstheme="majorBidi"/>
          <w:sz w:val="24"/>
          <w:szCs w:val="24"/>
        </w:rPr>
        <w:t xml:space="preserve"> clinically relevant measure of incidental </w:t>
      </w:r>
      <w:r w:rsidRPr="00D13868">
        <w:rPr>
          <w:rFonts w:asciiTheme="majorBidi" w:hAnsiTheme="majorBidi" w:cstheme="majorBidi"/>
          <w:sz w:val="24"/>
          <w:szCs w:val="24"/>
        </w:rPr>
        <w:t xml:space="preserve">meningioma growth, which has also been suggested to correlate with a higher </w:t>
      </w:r>
      <w:r w:rsidR="002613B1" w:rsidRPr="00D13868">
        <w:rPr>
          <w:rFonts w:asciiTheme="majorBidi" w:hAnsiTheme="majorBidi" w:cstheme="majorBidi"/>
          <w:sz w:val="24"/>
          <w:szCs w:val="24"/>
        </w:rPr>
        <w:t>WHO meningioma</w:t>
      </w:r>
      <w:r w:rsidRPr="00D13868">
        <w:rPr>
          <w:rFonts w:asciiTheme="majorBidi" w:hAnsiTheme="majorBidi" w:cstheme="majorBidi"/>
          <w:sz w:val="24"/>
          <w:szCs w:val="24"/>
        </w:rPr>
        <w:t xml:space="preserve"> grade</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Tb29uPC9BdXRob3I+PFllYXI+MjAxNzwvWWVhcj48UmVj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Tb29uPC9BdXRob3I+PFllYXI+MjAxNzwvWWVhcj48UmVj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3" w:tooltip="Soon, 2017 #1985" w:history="1">
        <w:r w:rsidR="00656856" w:rsidRPr="00D13868">
          <w:rPr>
            <w:rFonts w:asciiTheme="majorBidi" w:hAnsiTheme="majorBidi" w:cstheme="majorBidi"/>
            <w:noProof/>
            <w:sz w:val="24"/>
            <w:szCs w:val="24"/>
          </w:rPr>
          <w:t>33</w:t>
        </w:r>
      </w:hyperlink>
      <w:r w:rsidR="00F925A3"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00F6684E" w:rsidRPr="00D13868">
        <w:rPr>
          <w:rFonts w:asciiTheme="majorBidi" w:hAnsiTheme="majorBidi" w:cstheme="majorBidi"/>
          <w:sz w:val="24"/>
          <w:szCs w:val="24"/>
        </w:rPr>
        <w:t>.</w:t>
      </w:r>
      <w:r w:rsidR="00692900" w:rsidRPr="00D13868">
        <w:rPr>
          <w:rFonts w:asciiTheme="majorBidi" w:hAnsiTheme="majorBidi" w:cstheme="majorBidi"/>
          <w:sz w:val="24"/>
          <w:szCs w:val="24"/>
        </w:rPr>
        <w:t xml:space="preserve"> </w:t>
      </w:r>
    </w:p>
    <w:p w14:paraId="069B68BF" w14:textId="2858647D" w:rsidR="00A44239" w:rsidRPr="00D13868" w:rsidRDefault="00CB3927">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Only a quarter of patients undergoing active monitoring demonstrate radiological or clinical progression requiring intervention. Since most incidental meningioma</w:t>
      </w:r>
      <w:r w:rsidR="00B80A52" w:rsidRPr="00D13868">
        <w:rPr>
          <w:rFonts w:asciiTheme="majorBidi" w:hAnsiTheme="majorBidi" w:cstheme="majorBidi"/>
          <w:sz w:val="24"/>
          <w:szCs w:val="24"/>
        </w:rPr>
        <w:t>s</w:t>
      </w:r>
      <w:r w:rsidRPr="00D13868">
        <w:rPr>
          <w:rFonts w:asciiTheme="majorBidi" w:hAnsiTheme="majorBidi" w:cstheme="majorBidi"/>
          <w:sz w:val="24"/>
          <w:szCs w:val="24"/>
        </w:rPr>
        <w:t xml:space="preserve"> are histologically benign and the risk of treatment-related morbidity from surgery or radiosurgery is similar to those reported for symptomatic meningiomas</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DaGFuZzwvQXV0aG9yPjxZZWFyPjIwMDM8L1llYXI+PFJl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DaGFuZzwvQXV0aG9yPjxZZWFyPjIwMDM8L1llYXI+PFJl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4" w:tooltip="Chang, 2003 #795" w:history="1">
        <w:r w:rsidR="00656856" w:rsidRPr="00D13868">
          <w:rPr>
            <w:rFonts w:asciiTheme="majorBidi" w:hAnsiTheme="majorBidi" w:cstheme="majorBidi"/>
            <w:noProof/>
            <w:sz w:val="24"/>
            <w:szCs w:val="24"/>
          </w:rPr>
          <w:t>34-37</w:t>
        </w:r>
      </w:hyperlink>
      <w:r w:rsidR="00F925A3"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w:t>
      </w:r>
      <w:r w:rsidR="00DD0672"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a policy of active monitoring seems justified. </w:t>
      </w:r>
      <w:r w:rsidR="001A6FDB" w:rsidRPr="00D13868">
        <w:rPr>
          <w:rFonts w:asciiTheme="majorBidi" w:hAnsiTheme="majorBidi" w:cstheme="majorBidi"/>
          <w:sz w:val="24"/>
          <w:szCs w:val="24"/>
        </w:rPr>
        <w:t>M</w:t>
      </w:r>
      <w:r w:rsidR="00DE1DB5" w:rsidRPr="00D13868">
        <w:rPr>
          <w:rFonts w:asciiTheme="majorBidi" w:hAnsiTheme="majorBidi" w:cstheme="majorBidi"/>
          <w:sz w:val="24"/>
          <w:szCs w:val="24"/>
        </w:rPr>
        <w:t>eningioma progression and subsequent treatment intervention in the vast majority of cases occur</w:t>
      </w:r>
      <w:r w:rsidR="00115BA3" w:rsidRPr="00D13868">
        <w:rPr>
          <w:rFonts w:asciiTheme="majorBidi" w:hAnsiTheme="majorBidi" w:cstheme="majorBidi"/>
          <w:sz w:val="24"/>
          <w:szCs w:val="24"/>
        </w:rPr>
        <w:t>s</w:t>
      </w:r>
      <w:r w:rsidR="00DE1DB5" w:rsidRPr="00D13868">
        <w:rPr>
          <w:rFonts w:asciiTheme="majorBidi" w:hAnsiTheme="majorBidi" w:cstheme="majorBidi"/>
          <w:sz w:val="24"/>
          <w:szCs w:val="24"/>
        </w:rPr>
        <w:t xml:space="preserve"> within 5 years of diagnosis. Given the current lack of consensus on the required </w:t>
      </w:r>
      <w:r w:rsidR="00DE1DB5" w:rsidRPr="00D13868">
        <w:rPr>
          <w:rFonts w:asciiTheme="majorBidi" w:hAnsiTheme="majorBidi" w:cstheme="majorBidi"/>
          <w:sz w:val="24"/>
          <w:szCs w:val="24"/>
        </w:rPr>
        <w:lastRenderedPageBreak/>
        <w:t>duration of</w:t>
      </w:r>
      <w:r w:rsidR="00B50607"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monitoring, thi</w:t>
      </w:r>
      <w:r w:rsidR="00A44239" w:rsidRPr="00D13868">
        <w:rPr>
          <w:rFonts w:asciiTheme="majorBidi" w:hAnsiTheme="majorBidi" w:cstheme="majorBidi"/>
          <w:sz w:val="24"/>
          <w:szCs w:val="24"/>
        </w:rPr>
        <w:t>s</w:t>
      </w:r>
      <w:r w:rsidR="00DE1DB5" w:rsidRPr="00D13868">
        <w:rPr>
          <w:rFonts w:asciiTheme="majorBidi" w:hAnsiTheme="majorBidi" w:cstheme="majorBidi"/>
          <w:sz w:val="24"/>
          <w:szCs w:val="24"/>
        </w:rPr>
        <w:t xml:space="preserve"> suggest</w:t>
      </w:r>
      <w:r w:rsidR="00115BA3" w:rsidRPr="00D13868">
        <w:rPr>
          <w:rFonts w:asciiTheme="majorBidi" w:hAnsiTheme="majorBidi" w:cstheme="majorBidi"/>
          <w:sz w:val="24"/>
          <w:szCs w:val="24"/>
        </w:rPr>
        <w:t>s</w:t>
      </w:r>
      <w:r w:rsidR="00DE1DB5" w:rsidRPr="00D13868">
        <w:rPr>
          <w:rFonts w:asciiTheme="majorBidi" w:hAnsiTheme="majorBidi" w:cstheme="majorBidi"/>
          <w:sz w:val="24"/>
          <w:szCs w:val="24"/>
        </w:rPr>
        <w:t xml:space="preserve"> that for those patients </w:t>
      </w:r>
      <w:r w:rsidR="00106A12" w:rsidRPr="00D13868">
        <w:rPr>
          <w:rFonts w:asciiTheme="majorBidi" w:hAnsiTheme="majorBidi" w:cstheme="majorBidi"/>
          <w:sz w:val="24"/>
          <w:szCs w:val="24"/>
        </w:rPr>
        <w:t xml:space="preserve">who do not have </w:t>
      </w:r>
      <w:r w:rsidR="00DE1DB5" w:rsidRPr="00D13868">
        <w:rPr>
          <w:rFonts w:asciiTheme="majorBidi" w:hAnsiTheme="majorBidi" w:cstheme="majorBidi"/>
          <w:sz w:val="24"/>
          <w:szCs w:val="24"/>
        </w:rPr>
        <w:t>radiological and/or clinical progression, imaging surveillance beyond 5-year</w:t>
      </w:r>
      <w:r w:rsidR="00106A12" w:rsidRPr="00D13868">
        <w:rPr>
          <w:rFonts w:asciiTheme="majorBidi" w:hAnsiTheme="majorBidi" w:cstheme="majorBidi"/>
          <w:sz w:val="24"/>
          <w:szCs w:val="24"/>
        </w:rPr>
        <w:t xml:space="preserve">s </w:t>
      </w:r>
      <w:r w:rsidR="00DE1DB5" w:rsidRPr="00D13868">
        <w:rPr>
          <w:rFonts w:asciiTheme="majorBidi" w:hAnsiTheme="majorBidi" w:cstheme="majorBidi"/>
          <w:sz w:val="24"/>
          <w:szCs w:val="24"/>
        </w:rPr>
        <w:t>may be less frequently required or unnecessary depending on individual patient demographics including comorbidit</w:t>
      </w:r>
      <w:r w:rsidR="000643C7" w:rsidRPr="00D13868">
        <w:rPr>
          <w:rFonts w:asciiTheme="majorBidi" w:hAnsiTheme="majorBidi" w:cstheme="majorBidi"/>
          <w:sz w:val="24"/>
          <w:szCs w:val="24"/>
        </w:rPr>
        <w:t>y</w:t>
      </w:r>
      <w:r w:rsidR="00DE1DB5" w:rsidRPr="00D13868">
        <w:rPr>
          <w:rFonts w:asciiTheme="majorBidi" w:hAnsiTheme="majorBidi" w:cstheme="majorBidi"/>
          <w:sz w:val="24"/>
          <w:szCs w:val="24"/>
        </w:rPr>
        <w:t>.</w:t>
      </w:r>
      <w:r w:rsidR="008E3E9F" w:rsidRPr="00D13868">
        <w:rPr>
          <w:rFonts w:asciiTheme="majorBidi" w:hAnsiTheme="majorBidi" w:cstheme="majorBidi"/>
          <w:sz w:val="24"/>
          <w:szCs w:val="24"/>
        </w:rPr>
        <w:t xml:space="preserve"> However, it is important to consider these results within the context of meningioma location.  Skull base meningioma constitutes a different clinical an</w:t>
      </w:r>
      <w:r w:rsidR="0012210E" w:rsidRPr="00D13868">
        <w:rPr>
          <w:rFonts w:asciiTheme="majorBidi" w:hAnsiTheme="majorBidi" w:cstheme="majorBidi"/>
          <w:sz w:val="24"/>
          <w:szCs w:val="24"/>
        </w:rPr>
        <w:t>d biologic disease entity</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NZWxpbmc8L0F1dGhvcj48WWVhcj4yMDE4PC9ZZWFyPjxS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wNzctODA8L3BhZ2VzPjx2b2x1bWU+MzM5PC92b2x1bWU+PG51bWJlcj42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</w:fldData>
        </w:fldChar>
      </w:r>
      <w:r w:rsidR="00F925A3" w:rsidRPr="00D13868">
        <w:rPr>
          <w:rFonts w:asciiTheme="majorBidi" w:hAnsiTheme="majorBidi" w:cstheme="majorBidi"/>
          <w:sz w:val="24"/>
          <w:szCs w:val="24"/>
        </w:rPr>
        <w:instrText xml:space="preserve"> ADDIN EN.CITE </w:instrText>
      </w:r>
      <w:r w:rsidR="00F925A3" w:rsidRPr="00D13868">
        <w:rPr>
          <w:rFonts w:asciiTheme="majorBidi" w:hAnsiTheme="majorBidi" w:cstheme="majorBidi"/>
          <w:sz w:val="24"/>
          <w:szCs w:val="24"/>
        </w:rPr>
        <w:fldChar w:fldCharType="begin">
          <w:fldData xml:space="preserve">PEVuZE5vdGU+PENpdGU+PEF1dGhvcj5NZWxpbmc8L0F1dGhvcj48WWVhcj4yMDE4PC9ZZWFyPjxS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wNzctODA8L3BhZ2VzPjx2b2x1bWU+MzM5PC92b2x1bWU+PG51bWJlcj42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</w:fldData>
        </w:fldChar>
      </w:r>
      <w:r w:rsidR="00F925A3" w:rsidRPr="00D13868">
        <w:rPr>
          <w:rFonts w:asciiTheme="majorBidi" w:hAnsiTheme="majorBidi" w:cstheme="majorBidi"/>
          <w:sz w:val="24"/>
          <w:szCs w:val="24"/>
        </w:rPr>
        <w:instrText xml:space="preserve"> ADDIN EN.CITE.DATA </w:instrText>
      </w:r>
      <w:r w:rsidR="00F925A3" w:rsidRPr="00D13868">
        <w:rPr>
          <w:rFonts w:asciiTheme="majorBidi" w:hAnsiTheme="majorBidi" w:cstheme="majorBidi"/>
          <w:sz w:val="24"/>
          <w:szCs w:val="24"/>
        </w:rPr>
      </w:r>
      <w:r w:rsidR="00F925A3"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F925A3" w:rsidRPr="00D13868">
        <w:rPr>
          <w:rFonts w:asciiTheme="majorBidi" w:hAnsiTheme="majorBidi" w:cstheme="majorBidi"/>
          <w:noProof/>
          <w:sz w:val="24"/>
          <w:szCs w:val="24"/>
        </w:rPr>
        <w:t>[</w:t>
      </w:r>
      <w:hyperlink w:anchor="_ENREF_38" w:tooltip="Meling, 2018 #1986" w:history="1">
        <w:r w:rsidR="00656856" w:rsidRPr="00D13868">
          <w:rPr>
            <w:rFonts w:asciiTheme="majorBidi" w:hAnsiTheme="majorBidi" w:cstheme="majorBidi"/>
            <w:noProof/>
            <w:sz w:val="24"/>
            <w:szCs w:val="24"/>
          </w:rPr>
          <w:t>38</w:t>
        </w:r>
      </w:hyperlink>
      <w:r w:rsidR="00F925A3" w:rsidRPr="00D13868">
        <w:rPr>
          <w:rFonts w:asciiTheme="majorBidi" w:hAnsiTheme="majorBidi" w:cstheme="majorBidi"/>
          <w:noProof/>
          <w:sz w:val="24"/>
          <w:szCs w:val="24"/>
        </w:rPr>
        <w:t xml:space="preserve">, </w:t>
      </w:r>
      <w:hyperlink w:anchor="_ENREF_39" w:tooltip="Clark, 2013 #956" w:history="1">
        <w:r w:rsidR="00656856" w:rsidRPr="00D13868">
          <w:rPr>
            <w:rFonts w:asciiTheme="majorBidi" w:hAnsiTheme="majorBidi" w:cstheme="majorBidi"/>
            <w:noProof/>
            <w:sz w:val="24"/>
            <w:szCs w:val="24"/>
          </w:rPr>
          <w:t>39</w:t>
        </w:r>
      </w:hyperlink>
      <w:r w:rsidR="00F925A3"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008E3E9F" w:rsidRPr="00D13868">
        <w:rPr>
          <w:rFonts w:asciiTheme="majorBidi" w:hAnsiTheme="majorBidi" w:cstheme="majorBidi"/>
          <w:sz w:val="24"/>
          <w:szCs w:val="24"/>
        </w:rPr>
        <w:t>,</w:t>
      </w:r>
      <w:r w:rsidR="00797168" w:rsidRPr="00D13868">
        <w:rPr>
          <w:rFonts w:asciiTheme="majorBidi" w:hAnsiTheme="majorBidi" w:cstheme="majorBidi"/>
          <w:sz w:val="24"/>
          <w:szCs w:val="24"/>
        </w:rPr>
        <w:t xml:space="preserve"> </w:t>
      </w:r>
      <w:r w:rsidR="008E3E9F" w:rsidRPr="00D13868">
        <w:rPr>
          <w:rFonts w:asciiTheme="majorBidi" w:hAnsiTheme="majorBidi" w:cstheme="majorBidi"/>
          <w:sz w:val="24"/>
          <w:szCs w:val="24"/>
        </w:rPr>
        <w:t xml:space="preserve">and the absence of a significant </w:t>
      </w:r>
      <w:r w:rsidR="008F375B" w:rsidRPr="00D13868">
        <w:rPr>
          <w:rFonts w:asciiTheme="majorBidi" w:hAnsiTheme="majorBidi" w:cstheme="majorBidi"/>
          <w:sz w:val="24"/>
          <w:szCs w:val="24"/>
        </w:rPr>
        <w:t>prognostic effect</w:t>
      </w:r>
      <w:r w:rsidR="008E3E9F" w:rsidRPr="00D13868">
        <w:rPr>
          <w:rFonts w:asciiTheme="majorBidi" w:hAnsiTheme="majorBidi" w:cstheme="majorBidi"/>
          <w:sz w:val="24"/>
          <w:szCs w:val="24"/>
        </w:rPr>
        <w:t xml:space="preserve"> is most likely due to skull-base tumors comprising a minority of truly asymptomatic meningiomas.</w:t>
      </w:r>
      <w:r w:rsidR="00F16761" w:rsidRPr="00D13868">
        <w:rPr>
          <w:rFonts w:asciiTheme="majorBidi" w:hAnsiTheme="majorBidi" w:cstheme="majorBidi"/>
          <w:sz w:val="24"/>
          <w:szCs w:val="24"/>
        </w:rPr>
        <w:t xml:space="preserve"> </w:t>
      </w:r>
    </w:p>
    <w:p w14:paraId="130E1D43" w14:textId="12270C5A" w:rsidR="00A44239" w:rsidRPr="00D13868" w:rsidRDefault="00A44239">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Patients </w:t>
      </w:r>
      <w:r w:rsidR="00D91ACE" w:rsidRPr="00D13868">
        <w:rPr>
          <w:rFonts w:asciiTheme="majorBidi" w:hAnsiTheme="majorBidi" w:cstheme="majorBidi"/>
          <w:sz w:val="24"/>
          <w:szCs w:val="24"/>
        </w:rPr>
        <w:t>with ≥3 cm meningiomas and those with peritumoral edema are at a higher risk of symptom development and should</w:t>
      </w:r>
      <w:r w:rsidRPr="00D13868">
        <w:rPr>
          <w:rFonts w:asciiTheme="majorBidi" w:hAnsiTheme="majorBidi" w:cstheme="majorBidi"/>
          <w:sz w:val="24"/>
          <w:szCs w:val="24"/>
        </w:rPr>
        <w:t xml:space="preserve"> </w:t>
      </w:r>
      <w:r w:rsidR="0085149A" w:rsidRPr="00D13868">
        <w:rPr>
          <w:rFonts w:asciiTheme="majorBidi" w:hAnsiTheme="majorBidi" w:cstheme="majorBidi"/>
          <w:sz w:val="24"/>
          <w:szCs w:val="24"/>
        </w:rPr>
        <w:t xml:space="preserve">therefore </w:t>
      </w:r>
      <w:r w:rsidRPr="00D13868">
        <w:rPr>
          <w:rFonts w:asciiTheme="majorBidi" w:hAnsiTheme="majorBidi" w:cstheme="majorBidi"/>
          <w:sz w:val="24"/>
          <w:szCs w:val="24"/>
        </w:rPr>
        <w:t>be more frequently monitored within the first 5 years of diagnosis. However, an early scan at 3 months is not necessary to rule out metastatic disease as no tumors were reported to be metastatic lesions radiological</w:t>
      </w:r>
      <w:r w:rsidR="00797168" w:rsidRPr="00D13868">
        <w:rPr>
          <w:rFonts w:asciiTheme="majorBidi" w:hAnsiTheme="majorBidi" w:cstheme="majorBidi"/>
          <w:sz w:val="24"/>
          <w:szCs w:val="24"/>
        </w:rPr>
        <w:t>ly misdiagnosed as a meningioma</w:t>
      </w:r>
      <w:r w:rsidR="00692900" w:rsidRPr="00D13868">
        <w:rPr>
          <w:rFonts w:asciiTheme="majorBidi" w:hAnsiTheme="majorBidi" w:cstheme="majorBidi"/>
          <w:sz w:val="24"/>
          <w:szCs w:val="24"/>
        </w:rPr>
        <w:t xml:space="preserve"> </w:t>
      </w:r>
      <w:r w:rsidR="00656856" w:rsidRPr="00D13868">
        <w:rPr>
          <w:rFonts w:asciiTheme="majorBidi" w:hAnsiTheme="majorBidi" w:cstheme="majorBidi"/>
          <w:sz w:val="24"/>
          <w:szCs w:val="24"/>
        </w:rPr>
        <w:fldChar w:fldCharType="begin"/>
      </w:r>
      <w:r w:rsidR="00656856" w:rsidRPr="00D13868">
        <w:rPr>
          <w:rFonts w:asciiTheme="majorBidi" w:hAnsiTheme="majorBidi" w:cstheme="majorBidi"/>
          <w:sz w:val="24"/>
          <w:szCs w:val="24"/>
        </w:rPr>
        <w:instrText xml:space="preserve"> ADDIN EN.CITE &lt;EndNote&gt;&lt;Cite&gt;&lt;RecNum&gt;597&lt;/RecNum&gt;&lt;DisplayText&gt;[40]&lt;/DisplayText&gt;&lt;record&gt;&lt;rec-number&gt;597&lt;/rec-number&gt;&lt;foreign-keys&gt;&lt;key app="EN" db-id="r09rvzrvv02ve2eepv9vtss3tf0x529fwsxa" timestamp="1519646443"&gt;597&lt;/key&gt;&lt;/foreign-keys&gt;&lt;ref-type name="Journal Article"&gt;17&lt;/ref-type&gt;&lt;contributors&gt;&lt;/contributors&gt;&lt;titles&gt;&lt;title&gt;&lt;style face="normal" font="default" size="100%"&gt;National Comprehensive Cancer Network. NCCN Clinical Practice Guidelines in Oncology-Central Nervous System Cancer (Version 1.2017) [cited 2017 November 11]. Availabe from: &lt;/style&gt;&lt;style face="underline" font="default" size="100%"&gt;https://www.nccn.org/professionals/physician_gls/pdf/cns.pdf&lt;/style&gt;&lt;/title&gt;&lt;/titles&gt;&lt;dates&gt;&lt;/dates&gt;&lt;urls&gt;&lt;/urls&gt;&lt;/record&gt;&lt;/Cite&gt;&lt;/EndNote&gt;</w:instrText>
      </w:r>
      <w:r w:rsidR="00656856" w:rsidRPr="00D13868">
        <w:rPr>
          <w:rFonts w:asciiTheme="majorBidi" w:hAnsiTheme="majorBidi" w:cstheme="majorBidi"/>
          <w:sz w:val="24"/>
          <w:szCs w:val="24"/>
        </w:rPr>
        <w:fldChar w:fldCharType="separate"/>
      </w:r>
      <w:r w:rsidR="00656856" w:rsidRPr="00D13868">
        <w:rPr>
          <w:rFonts w:asciiTheme="majorBidi" w:hAnsiTheme="majorBidi" w:cstheme="majorBidi"/>
          <w:noProof/>
          <w:sz w:val="24"/>
          <w:szCs w:val="24"/>
        </w:rPr>
        <w:t>[</w:t>
      </w:r>
      <w:hyperlink w:anchor="_ENREF_40" w:tooltip=",  #597" w:history="1">
        <w:r w:rsidR="00656856" w:rsidRPr="00D13868">
          <w:rPr>
            <w:rFonts w:asciiTheme="majorBidi" w:hAnsiTheme="majorBidi" w:cstheme="majorBidi"/>
            <w:noProof/>
            <w:sz w:val="24"/>
            <w:szCs w:val="24"/>
          </w:rPr>
          <w:t>40</w:t>
        </w:r>
      </w:hyperlink>
      <w:r w:rsidR="00656856" w:rsidRPr="00D13868">
        <w:rPr>
          <w:rFonts w:asciiTheme="majorBidi" w:hAnsiTheme="majorBidi" w:cstheme="majorBidi"/>
          <w:noProof/>
          <w:sz w:val="24"/>
          <w:szCs w:val="24"/>
        </w:rPr>
        <w:t>]</w:t>
      </w:r>
      <w:r w:rsidR="00656856" w:rsidRPr="00D13868">
        <w:rPr>
          <w:rFonts w:asciiTheme="majorBidi" w:hAnsiTheme="majorBidi" w:cstheme="majorBidi"/>
          <w:sz w:val="24"/>
          <w:szCs w:val="24"/>
        </w:rPr>
        <w:fldChar w:fldCharType="end"/>
      </w:r>
      <w:r w:rsidRPr="00D13868">
        <w:rPr>
          <w:rFonts w:asciiTheme="majorBidi" w:hAnsiTheme="majorBidi" w:cstheme="majorBidi"/>
          <w:sz w:val="24"/>
          <w:szCs w:val="24"/>
        </w:rPr>
        <w:t>. An argument could also be made for early intervention in these cases</w:t>
      </w:r>
      <w:r w:rsidR="0035413A" w:rsidRPr="00D13868">
        <w:rPr>
          <w:rFonts w:asciiTheme="majorBidi" w:hAnsiTheme="majorBidi" w:cstheme="majorBidi"/>
          <w:sz w:val="24"/>
          <w:szCs w:val="24"/>
        </w:rPr>
        <w:t>; however, t</w:t>
      </w:r>
      <w:r w:rsidRPr="00D13868">
        <w:rPr>
          <w:rFonts w:asciiTheme="majorBidi" w:hAnsiTheme="majorBidi" w:cstheme="majorBidi"/>
          <w:sz w:val="24"/>
          <w:szCs w:val="24"/>
        </w:rPr>
        <w:t xml:space="preserve">he optimal timing remains unclear </w:t>
      </w:r>
      <w:r w:rsidR="002333B6" w:rsidRPr="00D13868">
        <w:rPr>
          <w:rFonts w:asciiTheme="majorBidi" w:hAnsiTheme="majorBidi" w:cstheme="majorBidi"/>
          <w:sz w:val="24"/>
          <w:szCs w:val="24"/>
        </w:rPr>
        <w:t>and we envisage a</w:t>
      </w:r>
      <w:r w:rsidRPr="00D13868">
        <w:rPr>
          <w:rFonts w:asciiTheme="majorBidi" w:hAnsiTheme="majorBidi" w:cstheme="majorBidi"/>
          <w:sz w:val="24"/>
          <w:szCs w:val="24"/>
        </w:rPr>
        <w:t xml:space="preserve"> cost-effectiveness analysis comparing early and delayed (on evidence of progression) treatment would help inform this decision. </w:t>
      </w:r>
    </w:p>
    <w:p w14:paraId="030A8E7E" w14:textId="3C8EA698" w:rsidR="00DE1DB5" w:rsidRPr="00D13868" w:rsidRDefault="00DE1DB5">
      <w:pPr>
        <w:pStyle w:val="Heading2"/>
        <w:spacing w:line="360" w:lineRule="auto"/>
        <w:jc w:val="both"/>
        <w:rPr>
          <w:rFonts w:asciiTheme="majorBidi" w:hAnsiTheme="majorBidi"/>
          <w:color w:val="auto"/>
          <w:u w:val="single"/>
        </w:rPr>
      </w:pPr>
      <w:r w:rsidRPr="00D13868">
        <w:rPr>
          <w:rFonts w:asciiTheme="majorBidi" w:hAnsiTheme="majorBidi"/>
          <w:color w:val="auto"/>
          <w:u w:val="single"/>
        </w:rPr>
        <w:t>Comparisons to published</w:t>
      </w:r>
      <w:r w:rsidR="00AC2181" w:rsidRPr="00D13868">
        <w:rPr>
          <w:rFonts w:asciiTheme="majorBidi" w:hAnsiTheme="majorBidi"/>
          <w:color w:val="auto"/>
          <w:u w:val="single"/>
        </w:rPr>
        <w:t xml:space="preserve"> systematic </w:t>
      </w:r>
      <w:r w:rsidRPr="00D13868">
        <w:rPr>
          <w:rFonts w:asciiTheme="majorBidi" w:hAnsiTheme="majorBidi"/>
          <w:color w:val="auto"/>
          <w:u w:val="single"/>
        </w:rPr>
        <w:t>review</w:t>
      </w:r>
      <w:r w:rsidR="00924D9D" w:rsidRPr="00D13868">
        <w:rPr>
          <w:rFonts w:asciiTheme="majorBidi" w:hAnsiTheme="majorBidi"/>
          <w:color w:val="auto"/>
          <w:u w:val="single"/>
        </w:rPr>
        <w:t>s</w:t>
      </w:r>
    </w:p>
    <w:p w14:paraId="47091AFD" w14:textId="6755E063" w:rsidR="00DE1DB5"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One review assessed the risk factors for development of new or </w:t>
      </w:r>
      <w:r w:rsidR="00AD049E" w:rsidRPr="00D13868">
        <w:rPr>
          <w:rFonts w:asciiTheme="majorBidi" w:hAnsiTheme="majorBidi" w:cstheme="majorBidi"/>
          <w:sz w:val="24"/>
          <w:szCs w:val="24"/>
        </w:rPr>
        <w:t>worsened symptoms during follow-</w:t>
      </w:r>
      <w:r w:rsidRPr="00D13868">
        <w:rPr>
          <w:rFonts w:asciiTheme="majorBidi" w:hAnsiTheme="majorBidi" w:cstheme="majorBidi"/>
          <w:sz w:val="24"/>
          <w:szCs w:val="24"/>
        </w:rPr>
        <w:t>up of untreated meningiomas, concluding that patients with bigger meningiomas are more likely to become symptomatic</w:t>
      </w:r>
      <w:r w:rsidR="007D154D" w:rsidRPr="00D13868">
        <w:rPr>
          <w:rFonts w:asciiTheme="majorBidi" w:hAnsiTheme="majorBidi" w:cstheme="majorBidi"/>
          <w:sz w:val="24"/>
          <w:szCs w:val="24"/>
        </w:rPr>
        <w:t>; a finding which we replicated</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r>
      <w:r w:rsidR="00656856" w:rsidRPr="00D13868">
        <w:rPr>
          <w:rFonts w:asciiTheme="majorBidi" w:hAnsiTheme="majorBidi" w:cstheme="majorBidi"/>
          <w:sz w:val="24"/>
          <w:szCs w:val="24"/>
        </w:rPr>
        <w:instrText xml:space="preserve"> ADDIN EN.CITE &lt;EndNote&gt;&lt;Cite&gt;&lt;Author&gt;Sughrue&lt;/Author&gt;&lt;Year&gt;2010&lt;/Year&gt;&lt;RecNum&gt;703&lt;/RecNum&gt;&lt;DisplayText&gt;[41]&lt;/DisplayText&gt;&lt;record&gt;&lt;rec-number&gt;703&lt;/rec-number&gt;&lt;foreign-keys&gt;&lt;key app="EN" db-id="r09rvzrvv02ve2eepv9vtss3tf0x529fwsxa" timestamp="1519646484"&gt;703&lt;/key&gt;&lt;/foreign-keys&gt;&lt;ref-type name="Journal Article"&gt;17&lt;/ref-type&gt;&lt;contributors&gt;&lt;authors&gt;&lt;author&gt;Sughrue, M. E.&lt;/author&gt;&lt;author&gt;Rutkowski, M. J.&lt;/author&gt;&lt;author&gt;Aranda, D.&lt;/author&gt;&lt;author&gt;Barani, I. J.&lt;/author&gt;&lt;author&gt;McDermott, M. W.&lt;/author&gt;&lt;author&gt;Parsa, A. T.&lt;/author&gt;&lt;/authors&gt;&lt;/contributors&gt;&lt;auth-address&gt;Brain Tumor Research Center, Department of Neurological Surgery, University of California, San Francisco, California 94143, USA.&lt;/auth-address&gt;&lt;titles&gt;&lt;title&gt;Treatment decision making based on the published natural history and growth rate of small meningiomas&lt;/title&gt;&lt;secondary-title&gt;J Neurosurg&lt;/secondary-title&gt;&lt;alt-title&gt;Journal of neurosurgery&lt;/alt-title&gt;&lt;/titles&gt;&lt;periodical&gt;&lt;full-title&gt;J Neurosurg&lt;/full-title&gt;&lt;/periodical&gt;&lt;alt-periodical&gt;&lt;full-title&gt;Journal of Neurosurgery&lt;/full-title&gt;&lt;/alt-periodical&gt;&lt;pages&gt;1036-42&lt;/pages&gt;&lt;volume&gt;113&lt;/volume&gt;&lt;number&gt;5&lt;/number&gt;&lt;edition&gt;2010/05/04&lt;/edition&gt;&lt;keywords&gt;&lt;keyword&gt;*Decision Making&lt;/keyword&gt;&lt;keyword&gt;Humans&lt;/keyword&gt;&lt;keyword&gt;Magnetic Resonance Imaging&lt;/keyword&gt;&lt;keyword&gt;Meningeal Neoplasms/*pathology/*therapy&lt;/keyword&gt;&lt;keyword&gt;Meningioma/*pathology/*therapy&lt;/keyword&gt;&lt;/keywords&gt;&lt;dates&gt;&lt;year&gt;2010&lt;/year&gt;&lt;pub-dates&gt;&lt;date&gt;Nov&lt;/date&gt;&lt;/pub-dates&gt;&lt;/dates&gt;&lt;isbn&gt;0022-3085&lt;/isbn&gt;&lt;accession-num&gt;20433281&lt;/accession-num&gt;&lt;urls&gt;&lt;related-urls&gt;&lt;url&gt;http://dx.doi.org/10.3171/2010.3.jns091966&lt;/url&gt;&lt;/related-urls&gt;&lt;/urls&gt;&lt;electronic-resource-num&gt;10.3171/2010.3.jns091966&lt;/electronic-resource-num&gt;&lt;remote-database-provider&gt;NLM&lt;/remote-database-provider&gt;&lt;language&gt;eng&lt;/language&gt;&lt;/record&gt;&lt;/Cite&gt;&lt;/EndNote&gt;</w:instrText>
      </w:r>
      <w:r w:rsidR="00692900" w:rsidRPr="00D13868">
        <w:rPr>
          <w:rFonts w:asciiTheme="majorBidi" w:hAnsiTheme="majorBidi" w:cstheme="majorBidi"/>
          <w:sz w:val="24"/>
          <w:szCs w:val="24"/>
        </w:rPr>
        <w:fldChar w:fldCharType="separate"/>
      </w:r>
      <w:r w:rsidR="00656856" w:rsidRPr="00D13868">
        <w:rPr>
          <w:rFonts w:asciiTheme="majorBidi" w:hAnsiTheme="majorBidi" w:cstheme="majorBidi"/>
          <w:noProof/>
          <w:sz w:val="24"/>
          <w:szCs w:val="24"/>
        </w:rPr>
        <w:t>[</w:t>
      </w:r>
      <w:hyperlink w:anchor="_ENREF_41" w:tooltip="Sughrue, 2010 #703" w:history="1">
        <w:r w:rsidR="00656856" w:rsidRPr="00D13868">
          <w:rPr>
            <w:rFonts w:asciiTheme="majorBidi" w:hAnsiTheme="majorBidi" w:cstheme="majorBidi"/>
            <w:noProof/>
            <w:sz w:val="24"/>
            <w:szCs w:val="24"/>
          </w:rPr>
          <w:t>41</w:t>
        </w:r>
      </w:hyperlink>
      <w:r w:rsidR="00656856"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Slow meningioma growth was associated with low T2 signal and non-calcification in </w:t>
      </w:r>
      <w:r w:rsidR="00D937D9" w:rsidRPr="00D13868">
        <w:rPr>
          <w:rFonts w:asciiTheme="majorBidi" w:hAnsiTheme="majorBidi" w:cstheme="majorBidi"/>
          <w:sz w:val="24"/>
          <w:szCs w:val="24"/>
        </w:rPr>
        <w:t xml:space="preserve">previous </w:t>
      </w:r>
      <w:r w:rsidRPr="00D13868">
        <w:rPr>
          <w:rFonts w:asciiTheme="majorBidi" w:hAnsiTheme="majorBidi" w:cstheme="majorBidi"/>
          <w:sz w:val="24"/>
          <w:szCs w:val="24"/>
        </w:rPr>
        <w:t>review</w:t>
      </w:r>
      <w:r w:rsidR="00D937D9" w:rsidRPr="00D13868">
        <w:rPr>
          <w:rFonts w:asciiTheme="majorBidi" w:hAnsiTheme="majorBidi" w:cstheme="majorBidi"/>
          <w:sz w:val="24"/>
          <w:szCs w:val="24"/>
        </w:rPr>
        <w:t>s</w:t>
      </w:r>
      <w:r w:rsidRPr="00D13868">
        <w:rPr>
          <w:rFonts w:asciiTheme="majorBidi" w:hAnsiTheme="majorBidi" w:cstheme="majorBidi"/>
          <w:sz w:val="24"/>
          <w:szCs w:val="24"/>
        </w:rPr>
        <w:t>, which attempted a meta-analysis of the presence or absence of meningioma growth during follow-up</w:t>
      </w:r>
      <w:r w:rsidR="00692900" w:rsidRPr="00D13868">
        <w:rPr>
          <w:rFonts w:asciiTheme="majorBidi" w:hAnsiTheme="majorBidi" w:cstheme="majorBidi"/>
          <w:sz w:val="24"/>
          <w:szCs w:val="24"/>
        </w:rPr>
        <w:t xml:space="preserve"> </w:t>
      </w:r>
      <w:r w:rsidR="00692900" w:rsidRPr="00D13868">
        <w:rPr>
          <w:rFonts w:asciiTheme="majorBidi" w:hAnsiTheme="majorBidi" w:cstheme="majorBidi"/>
          <w:sz w:val="24"/>
          <w:szCs w:val="24"/>
        </w:rPr>
        <w:fldChar w:fldCharType="begin">
          <w:fldData xml:space="preserve">PEVuZE5vdGU+PENpdGU+PEF1dGhvcj5aZW5nPC9BdXRob3I+PFllYXI+MjAxNTwvWWVhcj48UmVj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</w:fldData>
        </w:fldChar>
      </w:r>
      <w:r w:rsidR="00656856" w:rsidRPr="00D13868">
        <w:rPr>
          <w:rFonts w:asciiTheme="majorBidi" w:hAnsiTheme="majorBidi" w:cstheme="majorBidi"/>
          <w:sz w:val="24"/>
          <w:szCs w:val="24"/>
        </w:rPr>
        <w:instrText xml:space="preserve"> ADDIN EN.CITE </w:instrText>
      </w:r>
      <w:r w:rsidR="00656856" w:rsidRPr="00D13868">
        <w:rPr>
          <w:rFonts w:asciiTheme="majorBidi" w:hAnsiTheme="majorBidi" w:cstheme="majorBidi"/>
          <w:sz w:val="24"/>
          <w:szCs w:val="24"/>
        </w:rPr>
        <w:fldChar w:fldCharType="begin">
          <w:fldData xml:space="preserve">PEVuZE5vdGU+PENpdGU+PEF1dGhvcj5aZW5nPC9BdXRob3I+PFllYXI+MjAxNTwvWWVhcj48UmVj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</w:fldData>
        </w:fldChar>
      </w:r>
      <w:r w:rsidR="00656856" w:rsidRPr="00D13868">
        <w:rPr>
          <w:rFonts w:asciiTheme="majorBidi" w:hAnsiTheme="majorBidi" w:cstheme="majorBidi"/>
          <w:sz w:val="24"/>
          <w:szCs w:val="24"/>
        </w:rPr>
        <w:instrText xml:space="preserve"> ADDIN EN.CITE.DATA </w:instrText>
      </w:r>
      <w:r w:rsidR="00656856" w:rsidRPr="00D13868">
        <w:rPr>
          <w:rFonts w:asciiTheme="majorBidi" w:hAnsiTheme="majorBidi" w:cstheme="majorBidi"/>
          <w:sz w:val="24"/>
          <w:szCs w:val="24"/>
        </w:rPr>
      </w:r>
      <w:r w:rsidR="00656856" w:rsidRPr="00D13868">
        <w:rPr>
          <w:rFonts w:asciiTheme="majorBidi" w:hAnsiTheme="majorBidi" w:cstheme="majorBidi"/>
          <w:sz w:val="24"/>
          <w:szCs w:val="24"/>
        </w:rPr>
        <w:fldChar w:fldCharType="end"/>
      </w:r>
      <w:r w:rsidR="00692900" w:rsidRPr="00D13868">
        <w:rPr>
          <w:rFonts w:asciiTheme="majorBidi" w:hAnsiTheme="majorBidi" w:cstheme="majorBidi"/>
          <w:sz w:val="24"/>
          <w:szCs w:val="24"/>
        </w:rPr>
      </w:r>
      <w:r w:rsidR="00692900" w:rsidRPr="00D13868">
        <w:rPr>
          <w:rFonts w:asciiTheme="majorBidi" w:hAnsiTheme="majorBidi" w:cstheme="majorBidi"/>
          <w:sz w:val="24"/>
          <w:szCs w:val="24"/>
        </w:rPr>
        <w:fldChar w:fldCharType="separate"/>
      </w:r>
      <w:r w:rsidR="00656856" w:rsidRPr="00D13868">
        <w:rPr>
          <w:rFonts w:asciiTheme="majorBidi" w:hAnsiTheme="majorBidi" w:cstheme="majorBidi"/>
          <w:noProof/>
          <w:sz w:val="24"/>
          <w:szCs w:val="24"/>
        </w:rPr>
        <w:t>[</w:t>
      </w:r>
      <w:hyperlink w:anchor="_ENREF_42" w:tooltip="Zeng, 2015 #684" w:history="1">
        <w:r w:rsidR="00656856" w:rsidRPr="00D13868">
          <w:rPr>
            <w:rFonts w:asciiTheme="majorBidi" w:hAnsiTheme="majorBidi" w:cstheme="majorBidi"/>
            <w:noProof/>
            <w:sz w:val="24"/>
            <w:szCs w:val="24"/>
          </w:rPr>
          <w:t>42</w:t>
        </w:r>
      </w:hyperlink>
      <w:r w:rsidR="00656856" w:rsidRPr="00D13868">
        <w:rPr>
          <w:rFonts w:asciiTheme="majorBidi" w:hAnsiTheme="majorBidi" w:cstheme="majorBidi"/>
          <w:noProof/>
          <w:sz w:val="24"/>
          <w:szCs w:val="24"/>
        </w:rPr>
        <w:t>]</w:t>
      </w:r>
      <w:r w:rsidR="00692900" w:rsidRPr="00D13868">
        <w:rPr>
          <w:rFonts w:asciiTheme="majorBidi" w:hAnsiTheme="majorBidi" w:cstheme="majorBidi"/>
          <w:sz w:val="24"/>
          <w:szCs w:val="24"/>
        </w:rPr>
        <w:fldChar w:fldCharType="end"/>
      </w:r>
      <w:r w:rsidRPr="00D13868">
        <w:rPr>
          <w:rFonts w:asciiTheme="majorBidi" w:hAnsiTheme="majorBidi" w:cstheme="majorBidi"/>
          <w:sz w:val="24"/>
          <w:szCs w:val="24"/>
        </w:rPr>
        <w:t xml:space="preserve">. Our </w:t>
      </w:r>
      <w:r w:rsidR="00692900" w:rsidRPr="00D13868">
        <w:rPr>
          <w:rFonts w:asciiTheme="majorBidi" w:hAnsiTheme="majorBidi" w:cstheme="majorBidi"/>
          <w:sz w:val="24"/>
          <w:szCs w:val="24"/>
        </w:rPr>
        <w:t>analysis</w:t>
      </w:r>
      <w:r w:rsidRPr="00D13868">
        <w:rPr>
          <w:rFonts w:asciiTheme="majorBidi" w:hAnsiTheme="majorBidi" w:cstheme="majorBidi"/>
          <w:sz w:val="24"/>
          <w:szCs w:val="24"/>
        </w:rPr>
        <w:t xml:space="preserve"> demonstrated that high T2 signal and non-calcification were associated with symptom development and intervention respectively, which may have been due to meningioma growth. </w:t>
      </w:r>
    </w:p>
    <w:p w14:paraId="435D43FD" w14:textId="38F25808" w:rsidR="00DE1DB5" w:rsidRPr="00D13868" w:rsidRDefault="00924D9D">
      <w:pPr>
        <w:pStyle w:val="Heading2"/>
        <w:spacing w:line="360" w:lineRule="auto"/>
        <w:jc w:val="both"/>
        <w:rPr>
          <w:rFonts w:asciiTheme="majorBidi" w:hAnsiTheme="majorBidi"/>
          <w:color w:val="auto"/>
          <w:u w:val="single"/>
        </w:rPr>
      </w:pPr>
      <w:r w:rsidRPr="00D13868">
        <w:rPr>
          <w:rFonts w:asciiTheme="majorBidi" w:hAnsiTheme="majorBidi"/>
          <w:color w:val="auto"/>
          <w:u w:val="single"/>
        </w:rPr>
        <w:t>L</w:t>
      </w:r>
      <w:r w:rsidR="00DE1DB5" w:rsidRPr="00D13868">
        <w:rPr>
          <w:rFonts w:asciiTheme="majorBidi" w:hAnsiTheme="majorBidi"/>
          <w:color w:val="auto"/>
          <w:u w:val="single"/>
        </w:rPr>
        <w:t>imitations</w:t>
      </w:r>
    </w:p>
    <w:p w14:paraId="6C0616DA" w14:textId="09466E43" w:rsidR="00DE1DB5" w:rsidRPr="00D13868" w:rsidRDefault="00DE1DB5">
      <w:pPr>
        <w:spacing w:line="360" w:lineRule="auto"/>
        <w:jc w:val="both"/>
        <w:rPr>
          <w:rFonts w:asciiTheme="majorBidi" w:hAnsiTheme="majorBidi" w:cstheme="majorBidi"/>
          <w:color w:val="212121"/>
          <w:shd w:val="clear" w:color="auto" w:fill="FFFFFF"/>
        </w:rPr>
      </w:pPr>
      <w:r w:rsidRPr="00D13868">
        <w:rPr>
          <w:rFonts w:asciiTheme="majorBidi" w:hAnsiTheme="majorBidi" w:cstheme="majorBidi"/>
          <w:sz w:val="24"/>
          <w:szCs w:val="24"/>
        </w:rPr>
        <w:t>Studies included were retrospective of poor quality and this was evident in the highly heterogeneous meta-analyses</w:t>
      </w:r>
      <w:r w:rsidR="00EE16B2" w:rsidRPr="00D13868">
        <w:rPr>
          <w:rFonts w:asciiTheme="majorBidi" w:hAnsiTheme="majorBidi" w:cstheme="majorBidi"/>
          <w:sz w:val="24"/>
          <w:szCs w:val="24"/>
        </w:rPr>
        <w:t xml:space="preserve"> and </w:t>
      </w:r>
      <w:r w:rsidR="00096016" w:rsidRPr="00D13868">
        <w:rPr>
          <w:rFonts w:asciiTheme="majorBidi" w:hAnsiTheme="majorBidi" w:cstheme="majorBidi"/>
          <w:sz w:val="24"/>
          <w:szCs w:val="24"/>
        </w:rPr>
        <w:t xml:space="preserve">the overall </w:t>
      </w:r>
      <w:r w:rsidR="00EE16B2" w:rsidRPr="00D13868">
        <w:rPr>
          <w:rFonts w:asciiTheme="majorBidi" w:hAnsiTheme="majorBidi" w:cstheme="majorBidi"/>
          <w:sz w:val="24"/>
          <w:szCs w:val="24"/>
        </w:rPr>
        <w:t xml:space="preserve">very low </w:t>
      </w:r>
      <w:r w:rsidR="00096016" w:rsidRPr="00D13868">
        <w:rPr>
          <w:rFonts w:asciiTheme="majorBidi" w:hAnsiTheme="majorBidi" w:cstheme="majorBidi"/>
          <w:sz w:val="24"/>
          <w:szCs w:val="24"/>
        </w:rPr>
        <w:t>level of evidence contributing to each primary outcome</w:t>
      </w:r>
      <w:r w:rsidRPr="00D13868">
        <w:rPr>
          <w:rFonts w:asciiTheme="majorBidi" w:hAnsiTheme="majorBidi" w:cstheme="majorBidi"/>
          <w:sz w:val="24"/>
          <w:szCs w:val="24"/>
        </w:rPr>
        <w:t>. Those studies also spanned a 27-year time-</w:t>
      </w:r>
      <w:r w:rsidR="00D937D9" w:rsidRPr="00D13868">
        <w:rPr>
          <w:rFonts w:asciiTheme="majorBidi" w:hAnsiTheme="majorBidi" w:cstheme="majorBidi"/>
          <w:sz w:val="24"/>
          <w:szCs w:val="24"/>
        </w:rPr>
        <w:t>period</w:t>
      </w:r>
      <w:r w:rsidRPr="00D13868">
        <w:rPr>
          <w:rFonts w:asciiTheme="majorBidi" w:hAnsiTheme="majorBidi" w:cstheme="majorBidi"/>
          <w:sz w:val="24"/>
          <w:szCs w:val="24"/>
        </w:rPr>
        <w:t xml:space="preserve"> </w:t>
      </w:r>
      <w:r w:rsidR="00D937D9" w:rsidRPr="00D13868">
        <w:rPr>
          <w:rFonts w:asciiTheme="majorBidi" w:hAnsiTheme="majorBidi" w:cstheme="majorBidi"/>
          <w:sz w:val="24"/>
          <w:szCs w:val="24"/>
        </w:rPr>
        <w:t xml:space="preserve">during </w:t>
      </w:r>
      <w:r w:rsidRPr="00D13868">
        <w:rPr>
          <w:rFonts w:asciiTheme="majorBidi" w:hAnsiTheme="majorBidi" w:cstheme="majorBidi"/>
          <w:sz w:val="24"/>
          <w:szCs w:val="24"/>
        </w:rPr>
        <w:t xml:space="preserve">which </w:t>
      </w:r>
      <w:r w:rsidR="00D937D9" w:rsidRPr="00D13868">
        <w:rPr>
          <w:rFonts w:asciiTheme="majorBidi" w:hAnsiTheme="majorBidi" w:cstheme="majorBidi"/>
          <w:sz w:val="24"/>
          <w:szCs w:val="24"/>
        </w:rPr>
        <w:t xml:space="preserve">major </w:t>
      </w:r>
      <w:r w:rsidRPr="00D13868">
        <w:rPr>
          <w:rFonts w:asciiTheme="majorBidi" w:hAnsiTheme="majorBidi" w:cstheme="majorBidi"/>
          <w:sz w:val="24"/>
          <w:szCs w:val="24"/>
        </w:rPr>
        <w:t xml:space="preserve">advances in </w:t>
      </w:r>
      <w:r w:rsidR="00BA2BD3" w:rsidRPr="00D13868">
        <w:rPr>
          <w:rFonts w:asciiTheme="majorBidi" w:hAnsiTheme="majorBidi" w:cstheme="majorBidi"/>
          <w:sz w:val="24"/>
          <w:szCs w:val="24"/>
        </w:rPr>
        <w:t>neurosurgical</w:t>
      </w:r>
      <w:r w:rsidRPr="00D13868">
        <w:rPr>
          <w:rFonts w:asciiTheme="majorBidi" w:hAnsiTheme="majorBidi" w:cstheme="majorBidi"/>
          <w:sz w:val="24"/>
          <w:szCs w:val="24"/>
        </w:rPr>
        <w:t xml:space="preserve"> technology</w:t>
      </w:r>
      <w:r w:rsidR="00F31E93" w:rsidRPr="00D13868">
        <w:rPr>
          <w:rFonts w:asciiTheme="majorBidi" w:hAnsiTheme="majorBidi" w:cstheme="majorBidi"/>
          <w:sz w:val="24"/>
          <w:szCs w:val="24"/>
        </w:rPr>
        <w:t xml:space="preserve"> </w:t>
      </w:r>
      <w:r w:rsidR="002A0502" w:rsidRPr="00D13868">
        <w:rPr>
          <w:rFonts w:asciiTheme="majorBidi" w:hAnsiTheme="majorBidi" w:cstheme="majorBidi"/>
          <w:sz w:val="24"/>
          <w:szCs w:val="24"/>
        </w:rPr>
        <w:t xml:space="preserve">and management guidelines </w:t>
      </w:r>
      <w:r w:rsidRPr="00D13868">
        <w:rPr>
          <w:rFonts w:asciiTheme="majorBidi" w:hAnsiTheme="majorBidi" w:cstheme="majorBidi"/>
          <w:sz w:val="24"/>
          <w:szCs w:val="24"/>
        </w:rPr>
        <w:t xml:space="preserve">occurred, introducing confounding variables into our </w:t>
      </w:r>
      <w:r w:rsidR="00A258C0" w:rsidRPr="00D13868">
        <w:rPr>
          <w:rFonts w:asciiTheme="majorBidi" w:hAnsiTheme="majorBidi" w:cstheme="majorBidi"/>
          <w:sz w:val="24"/>
          <w:szCs w:val="24"/>
        </w:rPr>
        <w:t>analysis</w:t>
      </w:r>
      <w:r w:rsidRPr="00D13868">
        <w:rPr>
          <w:rFonts w:asciiTheme="majorBidi" w:hAnsiTheme="majorBidi" w:cstheme="majorBidi"/>
          <w:sz w:val="24"/>
          <w:szCs w:val="24"/>
        </w:rPr>
        <w:t>.</w:t>
      </w:r>
      <w:r w:rsidR="005C0D4E" w:rsidRPr="00D13868">
        <w:rPr>
          <w:rFonts w:asciiTheme="majorBidi" w:hAnsiTheme="majorBidi" w:cstheme="majorBidi"/>
          <w:sz w:val="24"/>
          <w:szCs w:val="24"/>
        </w:rPr>
        <w:t xml:space="preserve"> </w:t>
      </w:r>
      <w:r w:rsidRPr="00D13868">
        <w:rPr>
          <w:rFonts w:asciiTheme="majorBidi" w:hAnsiTheme="majorBidi" w:cstheme="majorBidi"/>
          <w:sz w:val="24"/>
          <w:szCs w:val="24"/>
        </w:rPr>
        <w:t xml:space="preserve">Duration of follow-up for </w:t>
      </w:r>
      <w:proofErr w:type="gramStart"/>
      <w:r w:rsidRPr="00D13868">
        <w:rPr>
          <w:rFonts w:asciiTheme="majorBidi" w:hAnsiTheme="majorBidi" w:cstheme="majorBidi"/>
          <w:sz w:val="24"/>
          <w:szCs w:val="24"/>
        </w:rPr>
        <w:t>patients</w:t>
      </w:r>
      <w:proofErr w:type="gramEnd"/>
      <w:r w:rsidRPr="00D13868">
        <w:rPr>
          <w:rFonts w:asciiTheme="majorBidi" w:hAnsiTheme="majorBidi" w:cstheme="majorBidi"/>
          <w:sz w:val="24"/>
          <w:szCs w:val="24"/>
        </w:rPr>
        <w:t xml:space="preserve"> subject to active monitoring was not available in all studies and the weighted duration of ~5 years indicates that long-term prognosis of incidental meningioma remains unclear. Morbidity could not be </w:t>
      </w:r>
      <w:r w:rsidRPr="00D13868">
        <w:rPr>
          <w:rFonts w:asciiTheme="majorBidi" w:hAnsiTheme="majorBidi" w:cstheme="majorBidi"/>
          <w:sz w:val="24"/>
          <w:szCs w:val="24"/>
        </w:rPr>
        <w:lastRenderedPageBreak/>
        <w:t xml:space="preserve">stratified based on intervention time </w:t>
      </w:r>
      <w:r w:rsidR="00E95EE5" w:rsidRPr="00D13868">
        <w:rPr>
          <w:rFonts w:asciiTheme="majorBidi" w:hAnsiTheme="majorBidi" w:cstheme="majorBidi"/>
          <w:sz w:val="24"/>
          <w:szCs w:val="24"/>
        </w:rPr>
        <w:t>- immediate</w:t>
      </w:r>
      <w:r w:rsidRPr="00D13868">
        <w:rPr>
          <w:rFonts w:asciiTheme="majorBidi" w:hAnsiTheme="majorBidi" w:cstheme="majorBidi"/>
          <w:sz w:val="24"/>
          <w:szCs w:val="24"/>
        </w:rPr>
        <w:t xml:space="preserve"> and delayed, which prevented a detailed analysis of post-treatment outcomes. </w:t>
      </w:r>
      <w:r w:rsidR="001829D2" w:rsidRPr="00D13868">
        <w:rPr>
          <w:rFonts w:asciiTheme="majorBidi" w:hAnsiTheme="majorBidi" w:cstheme="majorBidi"/>
          <w:sz w:val="24"/>
          <w:szCs w:val="24"/>
        </w:rPr>
        <w:t>Moreover, s</w:t>
      </w:r>
      <w:r w:rsidRPr="00D13868">
        <w:rPr>
          <w:rFonts w:asciiTheme="majorBidi" w:hAnsiTheme="majorBidi" w:cstheme="majorBidi"/>
          <w:sz w:val="24"/>
          <w:szCs w:val="24"/>
        </w:rPr>
        <w:t>everity could not be graded and thus complications were grouped together preventing appropriate estimation of the risk of serious morbidity. This is important since the pooled morbidity</w:t>
      </w:r>
      <w:r w:rsidR="00856B47" w:rsidRPr="00D13868">
        <w:rPr>
          <w:rFonts w:asciiTheme="majorBidi" w:hAnsiTheme="majorBidi" w:cstheme="majorBidi"/>
          <w:sz w:val="24"/>
          <w:szCs w:val="24"/>
        </w:rPr>
        <w:t xml:space="preserve"> risk</w:t>
      </w:r>
      <w:r w:rsidRPr="00D13868">
        <w:rPr>
          <w:rFonts w:asciiTheme="majorBidi" w:hAnsiTheme="majorBidi" w:cstheme="majorBidi"/>
          <w:sz w:val="24"/>
          <w:szCs w:val="24"/>
        </w:rPr>
        <w:t xml:space="preserve"> following SRS was three times the risk following surgery. This is likely due to inclusion of symptoms such as headache</w:t>
      </w:r>
      <w:r w:rsidR="00FE5B62" w:rsidRPr="00D13868">
        <w:rPr>
          <w:rFonts w:asciiTheme="majorBidi" w:hAnsiTheme="majorBidi" w:cstheme="majorBidi"/>
          <w:sz w:val="24"/>
          <w:szCs w:val="24"/>
        </w:rPr>
        <w:t>,</w:t>
      </w:r>
      <w:r w:rsidRPr="00D13868">
        <w:rPr>
          <w:rFonts w:asciiTheme="majorBidi" w:hAnsiTheme="majorBidi" w:cstheme="majorBidi"/>
          <w:sz w:val="24"/>
          <w:szCs w:val="24"/>
        </w:rPr>
        <w:t xml:space="preserve"> which are </w:t>
      </w:r>
      <w:r w:rsidRPr="00D13868">
        <w:rPr>
          <w:rFonts w:asciiTheme="majorBidi" w:hAnsiTheme="majorBidi" w:cstheme="majorBidi"/>
          <w:sz w:val="24"/>
          <w:szCs w:val="24"/>
          <w:shd w:val="clear" w:color="auto" w:fill="FFFFFF"/>
        </w:rPr>
        <w:t xml:space="preserve">seldom reported as side effects in the surgical </w:t>
      </w:r>
      <w:r w:rsidR="00D15877" w:rsidRPr="00D13868">
        <w:rPr>
          <w:rFonts w:asciiTheme="majorBidi" w:hAnsiTheme="majorBidi" w:cstheme="majorBidi"/>
          <w:sz w:val="24"/>
          <w:szCs w:val="24"/>
          <w:shd w:val="clear" w:color="auto" w:fill="FFFFFF"/>
        </w:rPr>
        <w:t xml:space="preserve">meningioma </w:t>
      </w:r>
      <w:r w:rsidRPr="00D13868">
        <w:rPr>
          <w:rFonts w:asciiTheme="majorBidi" w:hAnsiTheme="majorBidi" w:cstheme="majorBidi"/>
          <w:sz w:val="24"/>
          <w:szCs w:val="24"/>
          <w:shd w:val="clear" w:color="auto" w:fill="FFFFFF"/>
        </w:rPr>
        <w:t>literature. These were however maintained in our results as for asymptomatic patients undergoing treatment, a headache which was not present pre-</w:t>
      </w:r>
      <w:r w:rsidR="00125985" w:rsidRPr="00D13868">
        <w:rPr>
          <w:rFonts w:asciiTheme="majorBidi" w:hAnsiTheme="majorBidi" w:cstheme="majorBidi"/>
          <w:sz w:val="24"/>
          <w:szCs w:val="24"/>
          <w:shd w:val="clear" w:color="auto" w:fill="FFFFFF"/>
        </w:rPr>
        <w:t>intervention,</w:t>
      </w:r>
      <w:r w:rsidRPr="00D13868">
        <w:rPr>
          <w:rFonts w:asciiTheme="majorBidi" w:hAnsiTheme="majorBidi" w:cstheme="majorBidi"/>
          <w:sz w:val="24"/>
          <w:szCs w:val="24"/>
          <w:shd w:val="clear" w:color="auto" w:fill="FFFFFF"/>
        </w:rPr>
        <w:t xml:space="preserve"> and which might </w:t>
      </w:r>
      <w:r w:rsidR="00C02437" w:rsidRPr="00D13868">
        <w:rPr>
          <w:rFonts w:asciiTheme="majorBidi" w:hAnsiTheme="majorBidi" w:cstheme="majorBidi"/>
          <w:sz w:val="24"/>
          <w:szCs w:val="24"/>
          <w:shd w:val="clear" w:color="auto" w:fill="FFFFFF"/>
        </w:rPr>
        <w:t xml:space="preserve">affect </w:t>
      </w:r>
      <w:r w:rsidR="001B3498" w:rsidRPr="00D13868">
        <w:rPr>
          <w:rFonts w:asciiTheme="majorBidi" w:hAnsiTheme="majorBidi" w:cstheme="majorBidi"/>
          <w:sz w:val="24"/>
          <w:szCs w:val="24"/>
          <w:shd w:val="clear" w:color="auto" w:fill="FFFFFF"/>
        </w:rPr>
        <w:t>QoL</w:t>
      </w:r>
      <w:r w:rsidRPr="00D13868">
        <w:rPr>
          <w:rFonts w:asciiTheme="majorBidi" w:hAnsiTheme="majorBidi" w:cstheme="majorBidi"/>
          <w:sz w:val="24"/>
          <w:szCs w:val="24"/>
          <w:shd w:val="clear" w:color="auto" w:fill="FFFFFF"/>
        </w:rPr>
        <w:t xml:space="preserve">, could be regarded as </w:t>
      </w:r>
      <w:r w:rsidRPr="00D13868">
        <w:rPr>
          <w:rFonts w:asciiTheme="majorBidi" w:hAnsiTheme="majorBidi" w:cstheme="majorBidi"/>
          <w:sz w:val="24"/>
          <w:szCs w:val="24"/>
          <w:shd w:val="clear" w:color="auto" w:fill="FFFFFF"/>
          <w:lang w:val="en-GB"/>
        </w:rPr>
        <w:t>unfavourable</w:t>
      </w:r>
      <w:r w:rsidRPr="00D13868">
        <w:rPr>
          <w:rFonts w:asciiTheme="majorBidi" w:hAnsiTheme="majorBidi" w:cstheme="majorBidi"/>
          <w:sz w:val="24"/>
          <w:szCs w:val="24"/>
          <w:shd w:val="clear" w:color="auto" w:fill="FFFFFF"/>
        </w:rPr>
        <w:t xml:space="preserve"> outcome. Moreover, </w:t>
      </w:r>
      <w:r w:rsidR="00E95EE5" w:rsidRPr="00D13868">
        <w:rPr>
          <w:rFonts w:asciiTheme="majorBidi" w:hAnsiTheme="majorBidi" w:cstheme="majorBidi"/>
          <w:sz w:val="24"/>
          <w:szCs w:val="24"/>
          <w:shd w:val="clear" w:color="auto" w:fill="FFFFFF"/>
        </w:rPr>
        <w:t>it</w:t>
      </w:r>
      <w:r w:rsidRPr="00D13868">
        <w:rPr>
          <w:rFonts w:asciiTheme="majorBidi" w:hAnsiTheme="majorBidi" w:cstheme="majorBidi"/>
          <w:sz w:val="24"/>
          <w:szCs w:val="24"/>
          <w:shd w:val="clear" w:color="auto" w:fill="FFFFFF"/>
        </w:rPr>
        <w:t xml:space="preserve"> was not among our objectives to compare and contrast </w:t>
      </w:r>
      <w:r w:rsidR="00C02437" w:rsidRPr="00D13868">
        <w:rPr>
          <w:rFonts w:asciiTheme="majorBidi" w:hAnsiTheme="majorBidi" w:cstheme="majorBidi"/>
          <w:sz w:val="24"/>
          <w:szCs w:val="24"/>
          <w:shd w:val="clear" w:color="auto" w:fill="FFFFFF"/>
        </w:rPr>
        <w:t xml:space="preserve">the </w:t>
      </w:r>
      <w:r w:rsidRPr="00D13868">
        <w:rPr>
          <w:rFonts w:asciiTheme="majorBidi" w:hAnsiTheme="majorBidi" w:cstheme="majorBidi"/>
          <w:sz w:val="24"/>
          <w:szCs w:val="24"/>
          <w:shd w:val="clear" w:color="auto" w:fill="FFFFFF"/>
        </w:rPr>
        <w:t xml:space="preserve">morbidity </w:t>
      </w:r>
      <w:r w:rsidR="00C02437" w:rsidRPr="00D13868">
        <w:rPr>
          <w:rFonts w:asciiTheme="majorBidi" w:hAnsiTheme="majorBidi" w:cstheme="majorBidi"/>
          <w:sz w:val="24"/>
          <w:szCs w:val="24"/>
          <w:shd w:val="clear" w:color="auto" w:fill="FFFFFF"/>
        </w:rPr>
        <w:t>o</w:t>
      </w:r>
      <w:r w:rsidR="007D2B82" w:rsidRPr="00D13868">
        <w:rPr>
          <w:rFonts w:asciiTheme="majorBidi" w:hAnsiTheme="majorBidi" w:cstheme="majorBidi"/>
          <w:sz w:val="24"/>
          <w:szCs w:val="24"/>
          <w:shd w:val="clear" w:color="auto" w:fill="FFFFFF"/>
        </w:rPr>
        <w:t>f</w:t>
      </w:r>
      <w:r w:rsidR="00C02437" w:rsidRPr="00D13868">
        <w:rPr>
          <w:rFonts w:asciiTheme="majorBidi" w:hAnsiTheme="majorBidi" w:cstheme="majorBidi"/>
          <w:sz w:val="24"/>
          <w:szCs w:val="24"/>
          <w:shd w:val="clear" w:color="auto" w:fill="FFFFFF"/>
        </w:rPr>
        <w:t xml:space="preserve"> surgery and SRS with the purpose </w:t>
      </w:r>
      <w:r w:rsidRPr="00D13868">
        <w:rPr>
          <w:rFonts w:asciiTheme="majorBidi" w:hAnsiTheme="majorBidi" w:cstheme="majorBidi"/>
          <w:sz w:val="24"/>
          <w:szCs w:val="24"/>
          <w:shd w:val="clear" w:color="auto" w:fill="FFFFFF"/>
        </w:rPr>
        <w:t xml:space="preserve">of </w:t>
      </w:r>
      <w:r w:rsidR="00C02437" w:rsidRPr="00D13868">
        <w:rPr>
          <w:rFonts w:asciiTheme="majorBidi" w:hAnsiTheme="majorBidi" w:cstheme="majorBidi"/>
          <w:sz w:val="24"/>
          <w:szCs w:val="24"/>
          <w:shd w:val="clear" w:color="auto" w:fill="FFFFFF"/>
        </w:rPr>
        <w:t>determining the best</w:t>
      </w:r>
      <w:r w:rsidRPr="00D13868">
        <w:rPr>
          <w:rFonts w:asciiTheme="majorBidi" w:hAnsiTheme="majorBidi" w:cstheme="majorBidi"/>
          <w:sz w:val="24"/>
          <w:szCs w:val="24"/>
          <w:shd w:val="clear" w:color="auto" w:fill="FFFFFF"/>
        </w:rPr>
        <w:t xml:space="preserve"> intervention for incidental meningioma, but rather to demonstrate that complications do occur and considering most incidental meningiomas remai</w:t>
      </w:r>
      <w:r w:rsidR="00810D57" w:rsidRPr="00D13868">
        <w:rPr>
          <w:rFonts w:asciiTheme="majorBidi" w:hAnsiTheme="majorBidi" w:cstheme="majorBidi"/>
          <w:sz w:val="24"/>
          <w:szCs w:val="24"/>
          <w:shd w:val="clear" w:color="auto" w:fill="FFFFFF"/>
        </w:rPr>
        <w:t>n</w:t>
      </w:r>
      <w:r w:rsidRPr="00D13868">
        <w:rPr>
          <w:rFonts w:asciiTheme="majorBidi" w:hAnsiTheme="majorBidi" w:cstheme="majorBidi"/>
          <w:sz w:val="24"/>
          <w:szCs w:val="24"/>
          <w:shd w:val="clear" w:color="auto" w:fill="FFFFFF"/>
        </w:rPr>
        <w:t xml:space="preserve"> stable during follow-up, this would disincentivi</w:t>
      </w:r>
      <w:r w:rsidR="003E7973" w:rsidRPr="00D13868">
        <w:rPr>
          <w:rFonts w:asciiTheme="majorBidi" w:hAnsiTheme="majorBidi" w:cstheme="majorBidi"/>
          <w:sz w:val="24"/>
          <w:szCs w:val="24"/>
          <w:shd w:val="clear" w:color="auto" w:fill="FFFFFF"/>
        </w:rPr>
        <w:t>z</w:t>
      </w:r>
      <w:r w:rsidRPr="00D13868">
        <w:rPr>
          <w:rFonts w:asciiTheme="majorBidi" w:hAnsiTheme="majorBidi" w:cstheme="majorBidi"/>
          <w:sz w:val="24"/>
          <w:szCs w:val="24"/>
          <w:shd w:val="clear" w:color="auto" w:fill="FFFFFF"/>
        </w:rPr>
        <w:t>e intervention at initial diagnosis.</w:t>
      </w:r>
    </w:p>
    <w:p w14:paraId="40A79026" w14:textId="77777777" w:rsidR="00DE1DB5" w:rsidRPr="00D13868" w:rsidRDefault="00DE1DB5">
      <w:pPr>
        <w:pStyle w:val="Heading2"/>
        <w:spacing w:line="360" w:lineRule="auto"/>
        <w:jc w:val="both"/>
        <w:rPr>
          <w:rFonts w:asciiTheme="majorBidi" w:hAnsiTheme="majorBidi"/>
          <w:bCs/>
          <w:color w:val="auto"/>
          <w:u w:val="single"/>
        </w:rPr>
      </w:pPr>
      <w:r w:rsidRPr="00D13868">
        <w:rPr>
          <w:rFonts w:asciiTheme="majorBidi" w:hAnsiTheme="majorBidi"/>
          <w:color w:val="auto"/>
          <w:u w:val="single"/>
        </w:rPr>
        <w:t xml:space="preserve">Future research </w:t>
      </w:r>
    </w:p>
    <w:p w14:paraId="01F47A32" w14:textId="2B66D174" w:rsidR="00DE1DB5" w:rsidRPr="00D13868" w:rsidRDefault="00C02437">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 xml:space="preserve">Our analysis shows </w:t>
      </w:r>
      <w:r w:rsidR="00DE1DB5" w:rsidRPr="00D13868">
        <w:rPr>
          <w:rFonts w:asciiTheme="majorBidi" w:hAnsiTheme="majorBidi" w:cstheme="majorBidi"/>
          <w:sz w:val="24"/>
          <w:szCs w:val="24"/>
        </w:rPr>
        <w:t xml:space="preserve">that there are a wide variety of measurements of </w:t>
      </w:r>
      <w:r w:rsidRPr="00D13868">
        <w:rPr>
          <w:rFonts w:asciiTheme="majorBidi" w:hAnsiTheme="majorBidi" w:cstheme="majorBidi"/>
          <w:sz w:val="24"/>
          <w:szCs w:val="24"/>
        </w:rPr>
        <w:t xml:space="preserve">meningioma </w:t>
      </w:r>
      <w:r w:rsidR="00DE1DB5" w:rsidRPr="00D13868">
        <w:rPr>
          <w:rFonts w:asciiTheme="majorBidi" w:hAnsiTheme="majorBidi" w:cstheme="majorBidi"/>
          <w:sz w:val="24"/>
          <w:szCs w:val="24"/>
        </w:rPr>
        <w:t xml:space="preserve">growth. A uniform definition is therefore required for ongoing clinical management and future research. Furthermore, the current heterogeneity in the frequency of radiological surveillance requires a unified strategy in order to better identify radiological </w:t>
      </w:r>
      <w:r w:rsidR="00125985" w:rsidRPr="00D13868">
        <w:rPr>
          <w:rFonts w:asciiTheme="majorBidi" w:hAnsiTheme="majorBidi" w:cstheme="majorBidi"/>
          <w:sz w:val="24"/>
          <w:szCs w:val="24"/>
        </w:rPr>
        <w:t>progression and</w:t>
      </w:r>
      <w:r w:rsidR="00DE1DB5" w:rsidRPr="00D13868">
        <w:rPr>
          <w:rFonts w:asciiTheme="majorBidi" w:hAnsiTheme="majorBidi" w:cstheme="majorBidi"/>
          <w:sz w:val="24"/>
          <w:szCs w:val="24"/>
        </w:rPr>
        <w:t xml:space="preserve"> reduce the costs to healthcare. </w:t>
      </w:r>
      <w:r w:rsidR="00A44239" w:rsidRPr="00D13868">
        <w:rPr>
          <w:rFonts w:asciiTheme="majorBidi" w:hAnsiTheme="majorBidi" w:cstheme="majorBidi"/>
          <w:sz w:val="24"/>
          <w:szCs w:val="24"/>
        </w:rPr>
        <w:t xml:space="preserve"> </w:t>
      </w:r>
      <w:r w:rsidR="00DE1DB5" w:rsidRPr="00D13868">
        <w:rPr>
          <w:rFonts w:asciiTheme="majorBidi" w:hAnsiTheme="majorBidi" w:cstheme="majorBidi"/>
          <w:sz w:val="24"/>
          <w:szCs w:val="24"/>
        </w:rPr>
        <w:t>All studies in this review were retrospective in nature</w:t>
      </w:r>
      <w:r w:rsidR="00360C31" w:rsidRPr="00D13868">
        <w:rPr>
          <w:rFonts w:asciiTheme="majorBidi" w:hAnsiTheme="majorBidi" w:cstheme="majorBidi"/>
          <w:sz w:val="24"/>
          <w:szCs w:val="24"/>
        </w:rPr>
        <w:t xml:space="preserve"> and</w:t>
      </w:r>
      <w:r w:rsidR="00DE1DB5" w:rsidRPr="00D13868">
        <w:rPr>
          <w:rFonts w:asciiTheme="majorBidi" w:hAnsiTheme="majorBidi" w:cstheme="majorBidi"/>
          <w:sz w:val="24"/>
          <w:szCs w:val="24"/>
        </w:rPr>
        <w:t xml:space="preserve"> single-institution. There is a clear need to define a validated core outcome set for data standardi</w:t>
      </w:r>
      <w:r w:rsidR="00442798" w:rsidRPr="00D13868">
        <w:rPr>
          <w:rFonts w:asciiTheme="majorBidi" w:hAnsiTheme="majorBidi" w:cstheme="majorBidi"/>
          <w:sz w:val="24"/>
          <w:szCs w:val="24"/>
        </w:rPr>
        <w:t>z</w:t>
      </w:r>
      <w:r w:rsidR="00DE1DB5" w:rsidRPr="00D13868">
        <w:rPr>
          <w:rFonts w:asciiTheme="majorBidi" w:hAnsiTheme="majorBidi" w:cstheme="majorBidi"/>
          <w:sz w:val="24"/>
          <w:szCs w:val="24"/>
        </w:rPr>
        <w:t>ation and its subsequent use in prospective multi-center studies investigating the management and outcomes of incidental meningiomas.</w:t>
      </w:r>
    </w:p>
    <w:p w14:paraId="1B0081C5" w14:textId="4427FCF4" w:rsidR="00DE1DB5" w:rsidRPr="00D13868" w:rsidRDefault="00DE1DB5">
      <w:pPr>
        <w:pStyle w:val="Heading1"/>
        <w:spacing w:line="360" w:lineRule="auto"/>
        <w:jc w:val="both"/>
        <w:rPr>
          <w:rFonts w:asciiTheme="majorBidi" w:hAnsiTheme="majorBidi"/>
        </w:rPr>
      </w:pPr>
      <w:r w:rsidRPr="00D13868">
        <w:rPr>
          <w:rFonts w:asciiTheme="majorBidi" w:hAnsiTheme="majorBidi"/>
        </w:rPr>
        <w:t>Conclusion</w:t>
      </w:r>
      <w:r w:rsidR="00924D9D" w:rsidRPr="00D13868">
        <w:rPr>
          <w:rFonts w:asciiTheme="majorBidi" w:hAnsiTheme="majorBidi"/>
        </w:rPr>
        <w:t>s</w:t>
      </w:r>
      <w:r w:rsidRPr="00D13868">
        <w:rPr>
          <w:rFonts w:asciiTheme="majorBidi" w:hAnsiTheme="majorBidi"/>
        </w:rPr>
        <w:t xml:space="preserve"> </w:t>
      </w:r>
    </w:p>
    <w:p w14:paraId="58EED37F" w14:textId="76B65FBB" w:rsidR="0018301F" w:rsidRPr="00D13868" w:rsidRDefault="00DE1DB5">
      <w:pPr>
        <w:spacing w:line="360" w:lineRule="auto"/>
        <w:jc w:val="both"/>
        <w:rPr>
          <w:rFonts w:asciiTheme="majorBidi" w:hAnsiTheme="majorBidi" w:cstheme="majorBidi"/>
          <w:sz w:val="24"/>
          <w:szCs w:val="24"/>
        </w:rPr>
      </w:pPr>
      <w:r w:rsidRPr="00D13868">
        <w:rPr>
          <w:rFonts w:asciiTheme="majorBidi" w:hAnsiTheme="majorBidi" w:cstheme="majorBidi"/>
          <w:sz w:val="24"/>
          <w:szCs w:val="24"/>
        </w:rPr>
        <w:t>Incidental</w:t>
      </w:r>
      <w:r w:rsidR="00A50F52" w:rsidRPr="00D13868">
        <w:rPr>
          <w:rFonts w:asciiTheme="majorBidi" w:hAnsiTheme="majorBidi" w:cstheme="majorBidi"/>
          <w:sz w:val="24"/>
          <w:szCs w:val="24"/>
        </w:rPr>
        <w:t xml:space="preserve">, </w:t>
      </w:r>
      <w:r w:rsidRPr="00D13868">
        <w:rPr>
          <w:rFonts w:asciiTheme="majorBidi" w:hAnsiTheme="majorBidi" w:cstheme="majorBidi"/>
          <w:sz w:val="24"/>
          <w:szCs w:val="24"/>
        </w:rPr>
        <w:t>asymptomatic intracranial meningiomas are common with no clear consensus on the optimal management strategy. This review demonstrates a wide variation in current clinical practice.</w:t>
      </w:r>
      <w:r w:rsidR="001D72D2" w:rsidRPr="00D13868">
        <w:rPr>
          <w:rFonts w:asciiTheme="majorBidi" w:hAnsiTheme="majorBidi" w:cstheme="majorBidi"/>
          <w:sz w:val="24"/>
          <w:szCs w:val="24"/>
        </w:rPr>
        <w:t xml:space="preserve"> Considering </w:t>
      </w:r>
      <w:r w:rsidRPr="00D13868">
        <w:rPr>
          <w:rFonts w:asciiTheme="majorBidi" w:hAnsiTheme="majorBidi" w:cstheme="majorBidi"/>
          <w:sz w:val="24"/>
          <w:szCs w:val="24"/>
        </w:rPr>
        <w:t>th</w:t>
      </w:r>
      <w:r w:rsidR="005C4706" w:rsidRPr="00D13868">
        <w:rPr>
          <w:rFonts w:asciiTheme="majorBidi" w:hAnsiTheme="majorBidi" w:cstheme="majorBidi"/>
          <w:sz w:val="24"/>
          <w:szCs w:val="24"/>
        </w:rPr>
        <w:t xml:space="preserve">at most </w:t>
      </w:r>
      <w:r w:rsidRPr="00D13868">
        <w:rPr>
          <w:rFonts w:asciiTheme="majorBidi" w:hAnsiTheme="majorBidi" w:cstheme="majorBidi"/>
          <w:sz w:val="24"/>
          <w:szCs w:val="24"/>
        </w:rPr>
        <w:t>incidental meningioma</w:t>
      </w:r>
      <w:r w:rsidR="005C4706" w:rsidRPr="00D13868">
        <w:rPr>
          <w:rFonts w:asciiTheme="majorBidi" w:hAnsiTheme="majorBidi" w:cstheme="majorBidi"/>
          <w:sz w:val="24"/>
          <w:szCs w:val="24"/>
        </w:rPr>
        <w:t>s</w:t>
      </w:r>
      <w:r w:rsidRPr="00D13868">
        <w:rPr>
          <w:rFonts w:asciiTheme="majorBidi" w:hAnsiTheme="majorBidi" w:cstheme="majorBidi"/>
          <w:sz w:val="24"/>
          <w:szCs w:val="24"/>
        </w:rPr>
        <w:t xml:space="preserve"> </w:t>
      </w:r>
      <w:r w:rsidR="005C4706" w:rsidRPr="00D13868">
        <w:rPr>
          <w:rFonts w:asciiTheme="majorBidi" w:hAnsiTheme="majorBidi" w:cstheme="majorBidi"/>
          <w:sz w:val="24"/>
          <w:szCs w:val="24"/>
        </w:rPr>
        <w:t xml:space="preserve">are WHO grade I </w:t>
      </w:r>
      <w:r w:rsidRPr="00D13868">
        <w:rPr>
          <w:rFonts w:asciiTheme="majorBidi" w:hAnsiTheme="majorBidi" w:cstheme="majorBidi"/>
          <w:sz w:val="24"/>
          <w:szCs w:val="24"/>
        </w:rPr>
        <w:t xml:space="preserve">and </w:t>
      </w:r>
      <w:r w:rsidR="005C4706" w:rsidRPr="00D13868">
        <w:rPr>
          <w:rFonts w:asciiTheme="majorBidi" w:hAnsiTheme="majorBidi" w:cstheme="majorBidi"/>
          <w:sz w:val="24"/>
          <w:szCs w:val="24"/>
        </w:rPr>
        <w:t xml:space="preserve">reported </w:t>
      </w:r>
      <w:r w:rsidRPr="00D13868">
        <w:rPr>
          <w:rFonts w:asciiTheme="majorBidi" w:hAnsiTheme="majorBidi" w:cstheme="majorBidi"/>
          <w:sz w:val="24"/>
          <w:szCs w:val="24"/>
        </w:rPr>
        <w:t xml:space="preserve">treatment-related morbidity, the decision to intervene at initial presentation should not be made lightly. </w:t>
      </w:r>
      <w:r w:rsidR="00E95EE5" w:rsidRPr="00D13868">
        <w:rPr>
          <w:rFonts w:asciiTheme="majorBidi" w:hAnsiTheme="majorBidi" w:cstheme="majorBidi"/>
          <w:sz w:val="24"/>
          <w:szCs w:val="24"/>
        </w:rPr>
        <w:t>Active monitoring</w:t>
      </w:r>
      <w:r w:rsidRPr="00D13868">
        <w:rPr>
          <w:rFonts w:asciiTheme="majorBidi" w:hAnsiTheme="majorBidi" w:cstheme="majorBidi"/>
          <w:sz w:val="24"/>
          <w:szCs w:val="24"/>
        </w:rPr>
        <w:t xml:space="preserve"> might constitute a better strategy and </w:t>
      </w:r>
      <w:r w:rsidR="00A50F52" w:rsidRPr="00D13868">
        <w:rPr>
          <w:rFonts w:asciiTheme="majorBidi" w:hAnsiTheme="majorBidi" w:cstheme="majorBidi"/>
          <w:sz w:val="24"/>
          <w:szCs w:val="24"/>
        </w:rPr>
        <w:t xml:space="preserve">this study shows </w:t>
      </w:r>
      <w:r w:rsidRPr="00D13868">
        <w:rPr>
          <w:rFonts w:asciiTheme="majorBidi" w:hAnsiTheme="majorBidi" w:cstheme="majorBidi"/>
          <w:sz w:val="24"/>
          <w:szCs w:val="24"/>
        </w:rPr>
        <w:t xml:space="preserve">that the majority of patients who develop clinical or radiological progression will do so within </w:t>
      </w:r>
      <w:r w:rsidR="00E573DE" w:rsidRPr="00D13868">
        <w:rPr>
          <w:rFonts w:asciiTheme="majorBidi" w:hAnsiTheme="majorBidi" w:cstheme="majorBidi"/>
          <w:sz w:val="24"/>
          <w:szCs w:val="24"/>
        </w:rPr>
        <w:t xml:space="preserve">the first 5 years of diagnosis. </w:t>
      </w:r>
      <w:r w:rsidRPr="00D13868">
        <w:rPr>
          <w:rFonts w:asciiTheme="majorBidi" w:hAnsiTheme="majorBidi" w:cstheme="majorBidi"/>
          <w:sz w:val="24"/>
          <w:szCs w:val="24"/>
        </w:rPr>
        <w:t xml:space="preserve">Regular monitoring may therefore be less frequently required beyond this time point. However, the data used to reach this conclusion </w:t>
      </w:r>
      <w:r w:rsidR="00A50F52" w:rsidRPr="00D13868">
        <w:rPr>
          <w:rFonts w:asciiTheme="majorBidi" w:hAnsiTheme="majorBidi" w:cstheme="majorBidi"/>
          <w:sz w:val="24"/>
          <w:szCs w:val="24"/>
        </w:rPr>
        <w:t xml:space="preserve">has </w:t>
      </w:r>
      <w:r w:rsidRPr="00D13868">
        <w:rPr>
          <w:rFonts w:asciiTheme="majorBidi" w:hAnsiTheme="majorBidi" w:cstheme="majorBidi"/>
          <w:sz w:val="24"/>
          <w:szCs w:val="24"/>
        </w:rPr>
        <w:t xml:space="preserve">methodological shortcomings. </w:t>
      </w:r>
      <w:r w:rsidR="00A50F52" w:rsidRPr="00D13868">
        <w:rPr>
          <w:rFonts w:asciiTheme="majorBidi" w:hAnsiTheme="majorBidi" w:cstheme="majorBidi"/>
          <w:sz w:val="24"/>
          <w:szCs w:val="24"/>
        </w:rPr>
        <w:lastRenderedPageBreak/>
        <w:t>L</w:t>
      </w:r>
      <w:r w:rsidRPr="00D13868">
        <w:rPr>
          <w:rFonts w:asciiTheme="majorBidi" w:hAnsiTheme="majorBidi" w:cstheme="majorBidi"/>
          <w:sz w:val="24"/>
          <w:szCs w:val="24"/>
        </w:rPr>
        <w:t>arge prospective multi-cent</w:t>
      </w:r>
      <w:r w:rsidR="00392D37" w:rsidRPr="00D13868">
        <w:rPr>
          <w:rFonts w:asciiTheme="majorBidi" w:hAnsiTheme="majorBidi" w:cstheme="majorBidi"/>
          <w:sz w:val="24"/>
          <w:szCs w:val="24"/>
        </w:rPr>
        <w:t>er</w:t>
      </w:r>
      <w:r w:rsidRPr="00D13868">
        <w:rPr>
          <w:rFonts w:asciiTheme="majorBidi" w:hAnsiTheme="majorBidi" w:cstheme="majorBidi"/>
          <w:sz w:val="24"/>
          <w:szCs w:val="24"/>
        </w:rPr>
        <w:t xml:space="preserve"> studies are required to develop management algorithms that minimi</w:t>
      </w:r>
      <w:r w:rsidR="001F2D66" w:rsidRPr="00D13868">
        <w:rPr>
          <w:rFonts w:asciiTheme="majorBidi" w:hAnsiTheme="majorBidi" w:cstheme="majorBidi"/>
          <w:sz w:val="24"/>
          <w:szCs w:val="24"/>
        </w:rPr>
        <w:t>z</w:t>
      </w:r>
      <w:r w:rsidRPr="00D13868">
        <w:rPr>
          <w:rFonts w:asciiTheme="majorBidi" w:hAnsiTheme="majorBidi" w:cstheme="majorBidi"/>
          <w:sz w:val="24"/>
          <w:szCs w:val="24"/>
        </w:rPr>
        <w:t>e unnecessary treatment and optimi</w:t>
      </w:r>
      <w:r w:rsidR="001F2D66" w:rsidRPr="00D13868">
        <w:rPr>
          <w:rFonts w:asciiTheme="majorBidi" w:hAnsiTheme="majorBidi" w:cstheme="majorBidi"/>
          <w:sz w:val="24"/>
          <w:szCs w:val="24"/>
        </w:rPr>
        <w:t>z</w:t>
      </w:r>
      <w:r w:rsidRPr="00D13868">
        <w:rPr>
          <w:rFonts w:asciiTheme="majorBidi" w:hAnsiTheme="majorBidi" w:cstheme="majorBidi"/>
          <w:sz w:val="24"/>
          <w:szCs w:val="24"/>
        </w:rPr>
        <w:t xml:space="preserve">e </w:t>
      </w:r>
      <w:r w:rsidR="00E819F5" w:rsidRPr="00D13868">
        <w:rPr>
          <w:rFonts w:asciiTheme="majorBidi" w:hAnsiTheme="majorBidi" w:cstheme="majorBidi"/>
          <w:sz w:val="24"/>
          <w:szCs w:val="24"/>
        </w:rPr>
        <w:t>patient outcomes and quality of life.</w:t>
      </w:r>
    </w:p>
    <w:p w14:paraId="6EF9BDFF" w14:textId="5CC58154" w:rsidR="00D5396A" w:rsidRPr="00D13868" w:rsidRDefault="00D5396A">
      <w:pPr>
        <w:pStyle w:val="Heading1"/>
        <w:spacing w:line="360" w:lineRule="auto"/>
      </w:pPr>
      <w:r w:rsidRPr="00D13868">
        <w:t>Compliance with ethical standards</w:t>
      </w:r>
    </w:p>
    <w:p w14:paraId="7DFAC396" w14:textId="60718F77" w:rsidR="00D5396A" w:rsidRPr="00D13868" w:rsidRDefault="00D5396A">
      <w:pPr>
        <w:pStyle w:val="ListParagraph"/>
        <w:numPr>
          <w:ilvl w:val="0"/>
          <w:numId w:val="16"/>
        </w:numPr>
        <w:spacing w:line="360" w:lineRule="auto"/>
        <w:jc w:val="both"/>
        <w:rPr>
          <w:rFonts w:ascii="Times New Roman" w:hAnsi="Times New Roman" w:cs="Times New Roman"/>
          <w:sz w:val="24"/>
          <w:szCs w:val="24"/>
        </w:rPr>
      </w:pPr>
      <w:r w:rsidRPr="00D13868">
        <w:rPr>
          <w:rFonts w:ascii="Times New Roman" w:hAnsi="Times New Roman" w:cs="Times New Roman"/>
          <w:b/>
          <w:sz w:val="24"/>
          <w:szCs w:val="24"/>
        </w:rPr>
        <w:t>Disclosures</w:t>
      </w:r>
      <w:r w:rsidRPr="00D13868">
        <w:rPr>
          <w:rFonts w:ascii="Times New Roman" w:hAnsi="Times New Roman" w:cs="Times New Roman"/>
          <w:sz w:val="24"/>
          <w:szCs w:val="24"/>
        </w:rPr>
        <w:t>: A.I.I</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M.M</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R.D.C.M</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N.S</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S.J.M</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A.R.B</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xml:space="preserve"> and M.D.J</w:t>
      </w:r>
      <w:r w:rsidR="00F94B10" w:rsidRPr="00D13868">
        <w:rPr>
          <w:rFonts w:ascii="Times New Roman" w:hAnsi="Times New Roman" w:cs="Times New Roman"/>
          <w:sz w:val="24"/>
          <w:szCs w:val="24"/>
        </w:rPr>
        <w:t>.</w:t>
      </w:r>
      <w:r w:rsidRPr="00D13868">
        <w:rPr>
          <w:rFonts w:ascii="Times New Roman" w:hAnsi="Times New Roman" w:cs="Times New Roman"/>
          <w:sz w:val="24"/>
          <w:szCs w:val="24"/>
        </w:rPr>
        <w:t xml:space="preserve"> have no relevant financial relationships or conflicts of interest to disclose.</w:t>
      </w:r>
    </w:p>
    <w:p w14:paraId="182E5DB0" w14:textId="1C2FA9FC" w:rsidR="00D5396A" w:rsidRPr="00D13868" w:rsidRDefault="00D5396A">
      <w:pPr>
        <w:pStyle w:val="ListParagraph"/>
        <w:numPr>
          <w:ilvl w:val="0"/>
          <w:numId w:val="16"/>
        </w:numPr>
        <w:spacing w:line="360" w:lineRule="auto"/>
        <w:jc w:val="both"/>
        <w:rPr>
          <w:rFonts w:ascii="Times New Roman" w:hAnsi="Times New Roman" w:cs="Times New Roman"/>
          <w:sz w:val="24"/>
          <w:szCs w:val="24"/>
        </w:rPr>
      </w:pPr>
      <w:r w:rsidRPr="00D13868">
        <w:rPr>
          <w:rFonts w:ascii="Times New Roman" w:hAnsi="Times New Roman" w:cs="Times New Roman"/>
          <w:b/>
          <w:sz w:val="24"/>
          <w:szCs w:val="24"/>
        </w:rPr>
        <w:t>Informed consent</w:t>
      </w:r>
      <w:r w:rsidRPr="00D13868">
        <w:rPr>
          <w:rFonts w:ascii="Times New Roman" w:hAnsi="Times New Roman" w:cs="Times New Roman"/>
          <w:sz w:val="24"/>
          <w:szCs w:val="24"/>
        </w:rPr>
        <w:t>: This research did not involve humans, and no informed consent was required.</w:t>
      </w:r>
    </w:p>
    <w:p w14:paraId="1830851C" w14:textId="41F9BCF4" w:rsidR="00D5396A" w:rsidRPr="00D13868" w:rsidRDefault="00D5396A">
      <w:pPr>
        <w:pStyle w:val="ListParagraph"/>
        <w:numPr>
          <w:ilvl w:val="0"/>
          <w:numId w:val="16"/>
        </w:numPr>
        <w:spacing w:line="360" w:lineRule="auto"/>
        <w:jc w:val="both"/>
        <w:rPr>
          <w:rFonts w:ascii="Times New Roman" w:hAnsi="Times New Roman" w:cs="Times New Roman"/>
          <w:sz w:val="24"/>
          <w:szCs w:val="24"/>
        </w:rPr>
      </w:pPr>
      <w:r w:rsidRPr="00D13868">
        <w:rPr>
          <w:rFonts w:ascii="Times New Roman" w:hAnsi="Times New Roman" w:cs="Times New Roman"/>
          <w:b/>
          <w:sz w:val="24"/>
          <w:szCs w:val="24"/>
        </w:rPr>
        <w:t>Funding</w:t>
      </w:r>
      <w:r w:rsidRPr="00D13868">
        <w:rPr>
          <w:rFonts w:ascii="Times New Roman" w:hAnsi="Times New Roman" w:cs="Times New Roman"/>
          <w:sz w:val="24"/>
          <w:szCs w:val="24"/>
        </w:rPr>
        <w:t>: The authors did not receive any external funding for the completion of this study.</w:t>
      </w:r>
    </w:p>
    <w:p w14:paraId="4D8D3246" w14:textId="0731EC6F" w:rsidR="008E68A5" w:rsidRPr="00D13868" w:rsidRDefault="008E68A5">
      <w:pPr>
        <w:pStyle w:val="Heading1"/>
        <w:spacing w:line="360" w:lineRule="auto"/>
        <w:jc w:val="both"/>
        <w:rPr>
          <w:rFonts w:asciiTheme="majorBidi" w:hAnsiTheme="majorBidi"/>
          <w:szCs w:val="32"/>
        </w:rPr>
      </w:pPr>
      <w:r w:rsidRPr="00D13868">
        <w:rPr>
          <w:rFonts w:asciiTheme="majorBidi" w:hAnsiTheme="majorBidi"/>
          <w:szCs w:val="32"/>
        </w:rPr>
        <w:t xml:space="preserve">References </w:t>
      </w:r>
    </w:p>
    <w:p w14:paraId="3E0D2B72" w14:textId="77777777" w:rsidR="00656856" w:rsidRPr="00D13868" w:rsidRDefault="0044577E" w:rsidP="000C5221">
      <w:pPr>
        <w:pStyle w:val="EndNoteBibliography"/>
        <w:spacing w:after="0" w:line="360" w:lineRule="auto"/>
        <w:jc w:val="both"/>
        <w:rPr>
          <w:rFonts w:ascii="Times New Roman" w:hAnsi="Times New Roman" w:cs="Times New Roman"/>
          <w:sz w:val="24"/>
          <w:szCs w:val="24"/>
        </w:rPr>
      </w:pPr>
      <w:r w:rsidRPr="00D13868">
        <w:rPr>
          <w:rFonts w:ascii="Times New Roman" w:hAnsi="Times New Roman" w:cs="Times New Roman"/>
          <w:sz w:val="24"/>
          <w:szCs w:val="24"/>
        </w:rPr>
        <w:fldChar w:fldCharType="begin"/>
      </w:r>
      <w:r w:rsidRPr="00D13868">
        <w:rPr>
          <w:rFonts w:ascii="Times New Roman" w:hAnsi="Times New Roman" w:cs="Times New Roman"/>
          <w:sz w:val="24"/>
          <w:szCs w:val="24"/>
        </w:rPr>
        <w:instrText xml:space="preserve"> ADDIN EN.REFLIST </w:instrText>
      </w:r>
      <w:r w:rsidRPr="00D13868">
        <w:rPr>
          <w:rFonts w:ascii="Times New Roman" w:hAnsi="Times New Roman" w:cs="Times New Roman"/>
          <w:sz w:val="24"/>
          <w:szCs w:val="24"/>
        </w:rPr>
        <w:fldChar w:fldCharType="separate"/>
      </w:r>
      <w:bookmarkStart w:id="3" w:name="_ENREF_1"/>
      <w:r w:rsidR="00656856" w:rsidRPr="00D13868">
        <w:rPr>
          <w:rFonts w:ascii="Times New Roman" w:hAnsi="Times New Roman" w:cs="Times New Roman"/>
          <w:sz w:val="24"/>
          <w:szCs w:val="24"/>
        </w:rPr>
        <w:t>1.</w:t>
      </w:r>
      <w:r w:rsidR="00656856" w:rsidRPr="00D13868">
        <w:rPr>
          <w:rFonts w:ascii="Times New Roman" w:hAnsi="Times New Roman" w:cs="Times New Roman"/>
          <w:sz w:val="24"/>
          <w:szCs w:val="24"/>
        </w:rPr>
        <w:tab/>
        <w:t xml:space="preserve">Morris Z, Whiteley WN, Longstreth Jr WT, Weber F, Lee YC, Tsushima Y, Alphs H, Ladd SC, Warlow C, Wardlaw JM, Al-Shahi Salman R (2009) Incidental findings on brain magnetic resonance imaging: systematic review and meta-analysis. BMJ (Clinical research ed) 339: b3016 </w:t>
      </w:r>
      <w:bookmarkEnd w:id="3"/>
    </w:p>
    <w:p w14:paraId="68FE1DFE"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4" w:name="_ENREF_2"/>
      <w:r w:rsidRPr="00D13868">
        <w:rPr>
          <w:rFonts w:ascii="Times New Roman" w:hAnsi="Times New Roman" w:cs="Times New Roman"/>
          <w:sz w:val="24"/>
          <w:szCs w:val="24"/>
        </w:rPr>
        <w:t>2.</w:t>
      </w:r>
      <w:r w:rsidRPr="00D13868">
        <w:rPr>
          <w:rFonts w:ascii="Times New Roman" w:hAnsi="Times New Roman" w:cs="Times New Roman"/>
          <w:sz w:val="24"/>
          <w:szCs w:val="24"/>
        </w:rPr>
        <w:tab/>
        <w:t>Hayward R (2003) VOMIT (victims of modern imaging technology)—an acronym for our times. BMJ 326: 1273 doi:10.1136/bmj.326.7401.1273</w:t>
      </w:r>
      <w:bookmarkEnd w:id="4"/>
    </w:p>
    <w:p w14:paraId="647A2B51"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5" w:name="_ENREF_3"/>
      <w:r w:rsidRPr="00D13868">
        <w:rPr>
          <w:rFonts w:ascii="Times New Roman" w:hAnsi="Times New Roman" w:cs="Times New Roman"/>
          <w:sz w:val="24"/>
          <w:szCs w:val="24"/>
        </w:rPr>
        <w:t>3.</w:t>
      </w:r>
      <w:r w:rsidRPr="00D13868">
        <w:rPr>
          <w:rFonts w:ascii="Times New Roman" w:hAnsi="Times New Roman" w:cs="Times New Roman"/>
          <w:sz w:val="24"/>
          <w:szCs w:val="24"/>
        </w:rPr>
        <w:tab/>
        <w:t>Goldbrunner R, Minniti G, Preusser M, Jenkinson MD, Sallabanda K, Houdart E, von Deimling A, Stavrinou P, Lefranc F, Lund-Johansen M, Moyal EC, Brandsma D, Henriksson R, Soffietti R, Weller M (2016) EANO guidelines for the diagnosis and treatment of meningiomas. The Lancet Oncology 17: e383-391 doi:10.1016/s1470-2045(16)30321-7</w:t>
      </w:r>
      <w:bookmarkEnd w:id="5"/>
    </w:p>
    <w:p w14:paraId="36125780"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6" w:name="_ENREF_4"/>
      <w:r w:rsidRPr="00D13868">
        <w:rPr>
          <w:rFonts w:ascii="Times New Roman" w:hAnsi="Times New Roman" w:cs="Times New Roman"/>
          <w:sz w:val="24"/>
          <w:szCs w:val="24"/>
        </w:rPr>
        <w:t>4.</w:t>
      </w:r>
      <w:r w:rsidRPr="00D13868">
        <w:rPr>
          <w:rFonts w:ascii="Times New Roman" w:hAnsi="Times New Roman" w:cs="Times New Roman"/>
          <w:sz w:val="24"/>
          <w:szCs w:val="24"/>
        </w:rPr>
        <w:tab/>
        <w:t xml:space="preserve">de Boer AW, Drewes YM, de Mutsert R, Numans ME, den Heijer M, Dekkers OM, de Roos A, Lamb HJ, Blom JW, Reis R (2017) Incidental findings in research: A focus group study about the perspective of the research participant. Journal of Magnetic Resonance Imaging  </w:t>
      </w:r>
      <w:bookmarkEnd w:id="6"/>
    </w:p>
    <w:p w14:paraId="32408BB6"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7" w:name="_ENREF_5"/>
      <w:r w:rsidRPr="00D13868">
        <w:rPr>
          <w:rFonts w:ascii="Times New Roman" w:hAnsi="Times New Roman" w:cs="Times New Roman"/>
          <w:sz w:val="24"/>
          <w:szCs w:val="24"/>
        </w:rPr>
        <w:t>5.</w:t>
      </w:r>
      <w:r w:rsidRPr="00D13868">
        <w:rPr>
          <w:rFonts w:ascii="Times New Roman" w:hAnsi="Times New Roman" w:cs="Times New Roman"/>
          <w:sz w:val="24"/>
          <w:szCs w:val="24"/>
        </w:rPr>
        <w:tab/>
        <w:t xml:space="preserve">Liberati A, Altman DG, Tetzlaff J, Mulrow C, Gøtzsche PC, Ioannidis JPA, Clarke M, Devereaux PJ, Kleijnen J, Moher D (2009) The PRISMA statement for reporting systematic reviews and meta-analyses of studies that evaluate healthcare interventions: explanation and elaboration. BMJ 339 </w:t>
      </w:r>
      <w:bookmarkEnd w:id="7"/>
    </w:p>
    <w:p w14:paraId="75CF47F1"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8" w:name="_ENREF_6"/>
      <w:r w:rsidRPr="00D13868">
        <w:rPr>
          <w:rFonts w:ascii="Times New Roman" w:hAnsi="Times New Roman" w:cs="Times New Roman"/>
          <w:sz w:val="24"/>
          <w:szCs w:val="24"/>
        </w:rPr>
        <w:t>6.</w:t>
      </w:r>
      <w:r w:rsidRPr="00D13868">
        <w:rPr>
          <w:rFonts w:ascii="Times New Roman" w:hAnsi="Times New Roman" w:cs="Times New Roman"/>
          <w:sz w:val="24"/>
          <w:szCs w:val="24"/>
        </w:rPr>
        <w:tab/>
        <w:t>Fountain DM, Soon WC, Matys T, Guilfoyle MR, Kirollos R, Santarius T (2017) Volumetric growth rates of meningioma and its correlation with histological diagnosis and clinical outcome: a systematic review. Acta Neurochir (Wien) 159: 435-445 doi:10.1007/s00701-016-3071-2</w:t>
      </w:r>
      <w:bookmarkEnd w:id="8"/>
    </w:p>
    <w:p w14:paraId="45B2AEDC"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9" w:name="_ENREF_7"/>
      <w:r w:rsidRPr="00D13868">
        <w:rPr>
          <w:rFonts w:ascii="Times New Roman" w:hAnsi="Times New Roman" w:cs="Times New Roman"/>
          <w:sz w:val="24"/>
          <w:szCs w:val="24"/>
        </w:rPr>
        <w:lastRenderedPageBreak/>
        <w:t>7.</w:t>
      </w:r>
      <w:r w:rsidRPr="00D13868">
        <w:rPr>
          <w:rFonts w:ascii="Times New Roman" w:hAnsi="Times New Roman" w:cs="Times New Roman"/>
          <w:sz w:val="24"/>
          <w:szCs w:val="24"/>
        </w:rPr>
        <w:tab/>
        <w:t>Barendregt JJ, Doi SA, Lee YY, Norman RE, Vos T (2013) Meta-analysis of prevalence. Journal of epidemiology and community health 67: 974-978 doi:10.1136/jech-2013-203104</w:t>
      </w:r>
      <w:bookmarkEnd w:id="9"/>
    </w:p>
    <w:p w14:paraId="0F4D8F4A" w14:textId="7BE7A68F"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0" w:name="_ENREF_8"/>
      <w:r w:rsidRPr="00D13868">
        <w:rPr>
          <w:rFonts w:ascii="Times New Roman" w:hAnsi="Times New Roman" w:cs="Times New Roman"/>
          <w:sz w:val="24"/>
          <w:szCs w:val="24"/>
        </w:rPr>
        <w:t>8.</w:t>
      </w:r>
      <w:r w:rsidRPr="00D13868">
        <w:rPr>
          <w:rFonts w:ascii="Times New Roman" w:hAnsi="Times New Roman" w:cs="Times New Roman"/>
          <w:sz w:val="24"/>
          <w:szCs w:val="24"/>
        </w:rPr>
        <w:tab/>
        <w:t>National Institute of Health National Heart, Lung and Blood Institute Quality Assessment Tool for Observational Cohort and Cross-Sectional Studies [cited 2018 April 11]. Availabe from: h</w:t>
      </w:r>
      <w:hyperlink r:id="rId10" w:history="1">
        <w:r w:rsidRPr="00D13868">
          <w:rPr>
            <w:rStyle w:val="Hyperlink"/>
            <w:rFonts w:ascii="Times New Roman" w:hAnsi="Times New Roman" w:cs="Times New Roman"/>
            <w:sz w:val="24"/>
            <w:szCs w:val="24"/>
          </w:rPr>
          <w:t>ttps://www.nhlbi.nih.gov/health-pro/guidelines/in-develop/cardiovascular-risk-reduction/tools/cohort.</w:t>
        </w:r>
      </w:hyperlink>
      <w:r w:rsidRPr="00D13868">
        <w:rPr>
          <w:rFonts w:ascii="Times New Roman" w:hAnsi="Times New Roman" w:cs="Times New Roman"/>
          <w:sz w:val="24"/>
          <w:szCs w:val="24"/>
        </w:rPr>
        <w:t xml:space="preserve">  </w:t>
      </w:r>
      <w:bookmarkEnd w:id="10"/>
    </w:p>
    <w:p w14:paraId="6F26090E"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1" w:name="_ENREF_9"/>
      <w:r w:rsidRPr="00D13868">
        <w:rPr>
          <w:rFonts w:ascii="Times New Roman" w:hAnsi="Times New Roman" w:cs="Times New Roman"/>
          <w:sz w:val="24"/>
          <w:szCs w:val="24"/>
        </w:rPr>
        <w:t>9.</w:t>
      </w:r>
      <w:r w:rsidRPr="00D13868">
        <w:rPr>
          <w:rFonts w:ascii="Times New Roman" w:hAnsi="Times New Roman" w:cs="Times New Roman"/>
          <w:sz w:val="24"/>
          <w:szCs w:val="24"/>
        </w:rPr>
        <w:tab/>
        <w:t xml:space="preserve">Begg CB, Mazumdar M (1994) Operating characteristics of a rank correlation test for publication bias. Biometrics 50: 1088-1101 </w:t>
      </w:r>
      <w:bookmarkEnd w:id="11"/>
    </w:p>
    <w:p w14:paraId="25EE0455"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2" w:name="_ENREF_10"/>
      <w:r w:rsidRPr="00D13868">
        <w:rPr>
          <w:rFonts w:ascii="Times New Roman" w:hAnsi="Times New Roman" w:cs="Times New Roman"/>
          <w:sz w:val="24"/>
          <w:szCs w:val="24"/>
        </w:rPr>
        <w:t>10.</w:t>
      </w:r>
      <w:r w:rsidRPr="00D13868">
        <w:rPr>
          <w:rFonts w:ascii="Times New Roman" w:hAnsi="Times New Roman" w:cs="Times New Roman"/>
          <w:sz w:val="24"/>
          <w:szCs w:val="24"/>
        </w:rPr>
        <w:tab/>
        <w:t>Harbord RM, Egger M, Sterne JA (2006) A modified test for small-study effects in meta-analyses of controlled trials with binary endpoints. Statistics in medicine 25: 3443-3457 doi:10.1002/sim.2380</w:t>
      </w:r>
      <w:bookmarkEnd w:id="12"/>
    </w:p>
    <w:p w14:paraId="39D565D0"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3" w:name="_ENREF_11"/>
      <w:r w:rsidRPr="00D13868">
        <w:rPr>
          <w:rFonts w:ascii="Times New Roman" w:hAnsi="Times New Roman" w:cs="Times New Roman"/>
          <w:sz w:val="24"/>
          <w:szCs w:val="24"/>
        </w:rPr>
        <w:t>11.</w:t>
      </w:r>
      <w:r w:rsidRPr="00D13868">
        <w:rPr>
          <w:rFonts w:ascii="Times New Roman" w:hAnsi="Times New Roman" w:cs="Times New Roman"/>
          <w:sz w:val="24"/>
          <w:szCs w:val="24"/>
        </w:rPr>
        <w:tab/>
        <w:t xml:space="preserve">Duval S, Tweedie R (2000) Trim and fill: A simple funnel-plot-based method of testing and adjusting for publication bias in meta-analysis. Biometrics 56: 455-463 </w:t>
      </w:r>
      <w:bookmarkEnd w:id="13"/>
    </w:p>
    <w:p w14:paraId="5B1A7F9E"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4" w:name="_ENREF_12"/>
      <w:r w:rsidRPr="00D13868">
        <w:rPr>
          <w:rFonts w:ascii="Times New Roman" w:hAnsi="Times New Roman" w:cs="Times New Roman"/>
          <w:sz w:val="24"/>
          <w:szCs w:val="24"/>
        </w:rPr>
        <w:t>12.</w:t>
      </w:r>
      <w:r w:rsidRPr="00D13868">
        <w:rPr>
          <w:rFonts w:ascii="Times New Roman" w:hAnsi="Times New Roman" w:cs="Times New Roman"/>
          <w:sz w:val="24"/>
          <w:szCs w:val="24"/>
        </w:rPr>
        <w:tab/>
        <w:t xml:space="preserve">Firsching RP, Fischer A, Peters R, Thun F, Klug N (1990) Growth rate of incidental meningiomas. Journal of neurosurgery 73: 545-547 </w:t>
      </w:r>
      <w:bookmarkEnd w:id="14"/>
    </w:p>
    <w:p w14:paraId="69CB5F1B"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5" w:name="_ENREF_13"/>
      <w:r w:rsidRPr="00D13868">
        <w:rPr>
          <w:rFonts w:ascii="Times New Roman" w:hAnsi="Times New Roman" w:cs="Times New Roman"/>
          <w:sz w:val="24"/>
          <w:szCs w:val="24"/>
        </w:rPr>
        <w:t>13.</w:t>
      </w:r>
      <w:r w:rsidRPr="00D13868">
        <w:rPr>
          <w:rFonts w:ascii="Times New Roman" w:hAnsi="Times New Roman" w:cs="Times New Roman"/>
          <w:sz w:val="24"/>
          <w:szCs w:val="24"/>
        </w:rPr>
        <w:tab/>
        <w:t xml:space="preserve">Olivero WC, Lister JR, Elwood PW (1995) The natural history and growth rate of asymptomatic meningiomas: A review of 60 patients. Journal of neurosurgery 83: 222-224 </w:t>
      </w:r>
      <w:bookmarkEnd w:id="15"/>
    </w:p>
    <w:p w14:paraId="0DA68579"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6" w:name="_ENREF_14"/>
      <w:r w:rsidRPr="00D13868">
        <w:rPr>
          <w:rFonts w:ascii="Times New Roman" w:hAnsi="Times New Roman" w:cs="Times New Roman"/>
          <w:sz w:val="24"/>
          <w:szCs w:val="24"/>
        </w:rPr>
        <w:t>14.</w:t>
      </w:r>
      <w:r w:rsidRPr="00D13868">
        <w:rPr>
          <w:rFonts w:ascii="Times New Roman" w:hAnsi="Times New Roman" w:cs="Times New Roman"/>
          <w:sz w:val="24"/>
          <w:szCs w:val="24"/>
        </w:rPr>
        <w:tab/>
        <w:t xml:space="preserve">Go RS, Taylor BV, Kimmel DW (1998) The natural history of asymptomatic meningiomas in Olmsted County, Minnesota. Neurology 51: 1718-1720 </w:t>
      </w:r>
      <w:bookmarkEnd w:id="16"/>
    </w:p>
    <w:p w14:paraId="7D661808"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7" w:name="_ENREF_15"/>
      <w:r w:rsidRPr="00D13868">
        <w:rPr>
          <w:rFonts w:ascii="Times New Roman" w:hAnsi="Times New Roman" w:cs="Times New Roman"/>
          <w:sz w:val="24"/>
          <w:szCs w:val="24"/>
        </w:rPr>
        <w:t>15.</w:t>
      </w:r>
      <w:r w:rsidRPr="00D13868">
        <w:rPr>
          <w:rFonts w:ascii="Times New Roman" w:hAnsi="Times New Roman" w:cs="Times New Roman"/>
          <w:sz w:val="24"/>
          <w:szCs w:val="24"/>
        </w:rPr>
        <w:tab/>
        <w:t xml:space="preserve">Nishizaki T, Ozaki S, Kwak T, Ito H (1999) Clinical features and surgical outcome in patients with asymptomatic meningiomas. British Journal of Neurosurgery 13: 52-55 </w:t>
      </w:r>
      <w:bookmarkEnd w:id="17"/>
    </w:p>
    <w:p w14:paraId="53658590"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8" w:name="_ENREF_16"/>
      <w:r w:rsidRPr="00D13868">
        <w:rPr>
          <w:rFonts w:ascii="Times New Roman" w:hAnsi="Times New Roman" w:cs="Times New Roman"/>
          <w:sz w:val="24"/>
          <w:szCs w:val="24"/>
        </w:rPr>
        <w:t>16.</w:t>
      </w:r>
      <w:r w:rsidRPr="00D13868">
        <w:rPr>
          <w:rFonts w:ascii="Times New Roman" w:hAnsi="Times New Roman" w:cs="Times New Roman"/>
          <w:sz w:val="24"/>
          <w:szCs w:val="24"/>
        </w:rPr>
        <w:tab/>
        <w:t xml:space="preserve">Niiro M, Yatsushiro K, Nakamura K, Kawahara Y, Kuratsu JI (2000) Natural history of elderly patients with asymptomatic meningiomas. Journal of Neurology Neurosurgery and Psychiatry 68: 25-28 </w:t>
      </w:r>
      <w:bookmarkEnd w:id="18"/>
    </w:p>
    <w:p w14:paraId="3E756E52"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19" w:name="_ENREF_17"/>
      <w:r w:rsidRPr="00D13868">
        <w:rPr>
          <w:rFonts w:ascii="Times New Roman" w:hAnsi="Times New Roman" w:cs="Times New Roman"/>
          <w:sz w:val="24"/>
          <w:szCs w:val="24"/>
        </w:rPr>
        <w:t>17.</w:t>
      </w:r>
      <w:r w:rsidRPr="00D13868">
        <w:rPr>
          <w:rFonts w:ascii="Times New Roman" w:hAnsi="Times New Roman" w:cs="Times New Roman"/>
          <w:sz w:val="24"/>
          <w:szCs w:val="24"/>
        </w:rPr>
        <w:tab/>
        <w:t xml:space="preserve">Yoneoka Y, Fujii Y, Tanaka R (2000) Growth of incidental meningiomas. Acta neurochirurgica 142: 507-511 </w:t>
      </w:r>
      <w:bookmarkEnd w:id="19"/>
    </w:p>
    <w:p w14:paraId="439D6D67"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0" w:name="_ENREF_18"/>
      <w:r w:rsidRPr="00D13868">
        <w:rPr>
          <w:rFonts w:ascii="Times New Roman" w:hAnsi="Times New Roman" w:cs="Times New Roman"/>
          <w:sz w:val="24"/>
          <w:szCs w:val="24"/>
        </w:rPr>
        <w:t>18.</w:t>
      </w:r>
      <w:r w:rsidRPr="00D13868">
        <w:rPr>
          <w:rFonts w:ascii="Times New Roman" w:hAnsi="Times New Roman" w:cs="Times New Roman"/>
          <w:sz w:val="24"/>
          <w:szCs w:val="24"/>
        </w:rPr>
        <w:tab/>
        <w:t xml:space="preserve">Nakamura M, Roser F, Michel J, Jacobs C, Samii M, De Tribolet N, George B, Brem H, Weaver K, Kaye AH (2003) The natural history of incidental meningiomas. Neurosurgery 53: 62-71 </w:t>
      </w:r>
      <w:bookmarkEnd w:id="20"/>
    </w:p>
    <w:p w14:paraId="49B7161D"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1" w:name="_ENREF_19"/>
      <w:r w:rsidRPr="00D13868">
        <w:rPr>
          <w:rFonts w:ascii="Times New Roman" w:hAnsi="Times New Roman" w:cs="Times New Roman"/>
          <w:sz w:val="24"/>
          <w:szCs w:val="24"/>
        </w:rPr>
        <w:t>19.</w:t>
      </w:r>
      <w:r w:rsidRPr="00D13868">
        <w:rPr>
          <w:rFonts w:ascii="Times New Roman" w:hAnsi="Times New Roman" w:cs="Times New Roman"/>
          <w:sz w:val="24"/>
          <w:szCs w:val="24"/>
        </w:rPr>
        <w:tab/>
        <w:t xml:space="preserve">Sonoda Y, Sakurada K, Saino M, Kondo R, Sato S, Kayama T (2005) Multimodal strategy for managing meningiomas in the elderly. Acta neurochirurgica 147: 131-136 </w:t>
      </w:r>
      <w:bookmarkEnd w:id="21"/>
    </w:p>
    <w:p w14:paraId="1C858422"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2" w:name="_ENREF_20"/>
      <w:r w:rsidRPr="00D13868">
        <w:rPr>
          <w:rFonts w:ascii="Times New Roman" w:hAnsi="Times New Roman" w:cs="Times New Roman"/>
          <w:sz w:val="24"/>
          <w:szCs w:val="24"/>
        </w:rPr>
        <w:lastRenderedPageBreak/>
        <w:t>20.</w:t>
      </w:r>
      <w:r w:rsidRPr="00D13868">
        <w:rPr>
          <w:rFonts w:ascii="Times New Roman" w:hAnsi="Times New Roman" w:cs="Times New Roman"/>
          <w:sz w:val="24"/>
          <w:szCs w:val="24"/>
        </w:rPr>
        <w:tab/>
        <w:t xml:space="preserve">Reinert M, Babey M, Curschmann J, Vajtai I, Seiler RW, Mariani L (2006) Morbidity in 201 patients with small sized meningioma treated by microsurgery. Acta neurochirurgica 148: 1257-1265 </w:t>
      </w:r>
      <w:bookmarkEnd w:id="22"/>
    </w:p>
    <w:p w14:paraId="050DBE8F"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3" w:name="_ENREF_21"/>
      <w:r w:rsidRPr="00D13868">
        <w:rPr>
          <w:rFonts w:ascii="Times New Roman" w:hAnsi="Times New Roman" w:cs="Times New Roman"/>
          <w:sz w:val="24"/>
          <w:szCs w:val="24"/>
        </w:rPr>
        <w:t>21.</w:t>
      </w:r>
      <w:r w:rsidRPr="00D13868">
        <w:rPr>
          <w:rFonts w:ascii="Times New Roman" w:hAnsi="Times New Roman" w:cs="Times New Roman"/>
          <w:sz w:val="24"/>
          <w:szCs w:val="24"/>
        </w:rPr>
        <w:tab/>
        <w:t xml:space="preserve">Yano S, Kuratsu JI (2006) Indications for surgery in patients with asymptomatic meningiomas based on an extensive experience. Journal of neurosurgery 105: 538-543 </w:t>
      </w:r>
      <w:bookmarkEnd w:id="23"/>
    </w:p>
    <w:p w14:paraId="0A5D9E96"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4" w:name="_ENREF_22"/>
      <w:r w:rsidRPr="00D13868">
        <w:rPr>
          <w:rFonts w:ascii="Times New Roman" w:hAnsi="Times New Roman" w:cs="Times New Roman"/>
          <w:sz w:val="24"/>
          <w:szCs w:val="24"/>
        </w:rPr>
        <w:t>22.</w:t>
      </w:r>
      <w:r w:rsidRPr="00D13868">
        <w:rPr>
          <w:rFonts w:ascii="Times New Roman" w:hAnsi="Times New Roman" w:cs="Times New Roman"/>
          <w:sz w:val="24"/>
          <w:szCs w:val="24"/>
        </w:rPr>
        <w:tab/>
        <w:t xml:space="preserve">Hashiba T, Hashimoto N, Izumoto S, Suzuki T, Kagawa N, Maruno M, Kato A, Yoshimine T (2009) Serial volumetric assessment of the natural history and growth pattern of incidentally discovered meningiomas. Journal of neurosurgery 110: 675-684 </w:t>
      </w:r>
      <w:bookmarkEnd w:id="24"/>
    </w:p>
    <w:p w14:paraId="51785228"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5" w:name="_ENREF_23"/>
      <w:r w:rsidRPr="00D13868">
        <w:rPr>
          <w:rFonts w:ascii="Times New Roman" w:hAnsi="Times New Roman" w:cs="Times New Roman"/>
          <w:sz w:val="24"/>
          <w:szCs w:val="24"/>
        </w:rPr>
        <w:t>23.</w:t>
      </w:r>
      <w:r w:rsidRPr="00D13868">
        <w:rPr>
          <w:rFonts w:ascii="Times New Roman" w:hAnsi="Times New Roman" w:cs="Times New Roman"/>
          <w:sz w:val="24"/>
          <w:szCs w:val="24"/>
        </w:rPr>
        <w:tab/>
        <w:t xml:space="preserve">Jo KW, Kim CH, Kong DS, Seol HJ, Nam DH, Park K, Kim JH, Lee JI (2011) Treatment modalities and outcomes for asymptomatic meningiomas. Acta Neurochirurgica 153: 62-67 </w:t>
      </w:r>
      <w:bookmarkEnd w:id="25"/>
    </w:p>
    <w:p w14:paraId="127AC742"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6" w:name="_ENREF_24"/>
      <w:r w:rsidRPr="00D13868">
        <w:rPr>
          <w:rFonts w:ascii="Times New Roman" w:hAnsi="Times New Roman" w:cs="Times New Roman"/>
          <w:sz w:val="24"/>
          <w:szCs w:val="24"/>
        </w:rPr>
        <w:t>24.</w:t>
      </w:r>
      <w:r w:rsidRPr="00D13868">
        <w:rPr>
          <w:rFonts w:ascii="Times New Roman" w:hAnsi="Times New Roman" w:cs="Times New Roman"/>
          <w:sz w:val="24"/>
          <w:szCs w:val="24"/>
        </w:rPr>
        <w:tab/>
        <w:t xml:space="preserve">Kasuya H, Kubo O, Kato K, Krischek B (2012) Histological characteristics of incidentally-found growing meningiomas. Journal of Medical Investigation 59: 241-245 </w:t>
      </w:r>
      <w:bookmarkEnd w:id="26"/>
    </w:p>
    <w:p w14:paraId="2EE976E7"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7" w:name="_ENREF_25"/>
      <w:r w:rsidRPr="00D13868">
        <w:rPr>
          <w:rFonts w:ascii="Times New Roman" w:hAnsi="Times New Roman" w:cs="Times New Roman"/>
          <w:sz w:val="24"/>
          <w:szCs w:val="24"/>
        </w:rPr>
        <w:t>25.</w:t>
      </w:r>
      <w:r w:rsidRPr="00D13868">
        <w:rPr>
          <w:rFonts w:ascii="Times New Roman" w:hAnsi="Times New Roman" w:cs="Times New Roman"/>
          <w:sz w:val="24"/>
          <w:szCs w:val="24"/>
        </w:rPr>
        <w:tab/>
        <w:t xml:space="preserve">Hoe Y, Choi YJ, Kim JH, Kwon DH, Kim CJ, Cho YH (2015) Peritumoral brain edema after stereotactic radiosurgery for asymptomatic intracranial meningiomas : Risks and pattern of evolution. Journal of Korean Neurosurgical Society 58: 379-384 </w:t>
      </w:r>
      <w:bookmarkEnd w:id="27"/>
    </w:p>
    <w:p w14:paraId="1FBD6DB8"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8" w:name="_ENREF_26"/>
      <w:r w:rsidRPr="00D13868">
        <w:rPr>
          <w:rFonts w:ascii="Times New Roman" w:hAnsi="Times New Roman" w:cs="Times New Roman"/>
          <w:sz w:val="24"/>
          <w:szCs w:val="24"/>
        </w:rPr>
        <w:t>26.</w:t>
      </w:r>
      <w:r w:rsidRPr="00D13868">
        <w:rPr>
          <w:rFonts w:ascii="Times New Roman" w:hAnsi="Times New Roman" w:cs="Times New Roman"/>
          <w:sz w:val="24"/>
          <w:szCs w:val="24"/>
        </w:rPr>
        <w:tab/>
        <w:t xml:space="preserve">Jadid KD, Feychting M, Hoijer J, Hylin S, Kihlstrom L, Mathiesen T (2015) Long-term follow-up of incidentally discovered meningiomas. Acta Neurochirurgica 157: 225-230 </w:t>
      </w:r>
      <w:bookmarkEnd w:id="28"/>
    </w:p>
    <w:p w14:paraId="0BAB3A75"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29" w:name="_ENREF_27"/>
      <w:r w:rsidRPr="00D13868">
        <w:rPr>
          <w:rFonts w:ascii="Times New Roman" w:hAnsi="Times New Roman" w:cs="Times New Roman"/>
          <w:sz w:val="24"/>
          <w:szCs w:val="24"/>
        </w:rPr>
        <w:t>27.</w:t>
      </w:r>
      <w:r w:rsidRPr="00D13868">
        <w:rPr>
          <w:rFonts w:ascii="Times New Roman" w:hAnsi="Times New Roman" w:cs="Times New Roman"/>
          <w:sz w:val="24"/>
          <w:szCs w:val="24"/>
        </w:rPr>
        <w:tab/>
        <w:t xml:space="preserve">Liu Y, Li F, Wang C (2015) Clinical features and surgical treatment of asymptomatic meningiomas. Turkish neurosurgery 25: 121-125 </w:t>
      </w:r>
      <w:bookmarkEnd w:id="29"/>
    </w:p>
    <w:p w14:paraId="05A4B316" w14:textId="5B7A9F4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0" w:name="_ENREF_28"/>
      <w:r w:rsidRPr="00D13868">
        <w:rPr>
          <w:rFonts w:ascii="Times New Roman" w:hAnsi="Times New Roman" w:cs="Times New Roman"/>
          <w:sz w:val="24"/>
          <w:szCs w:val="24"/>
        </w:rPr>
        <w:t>28.</w:t>
      </w:r>
      <w:r w:rsidRPr="00D13868">
        <w:rPr>
          <w:rFonts w:ascii="Times New Roman" w:hAnsi="Times New Roman" w:cs="Times New Roman"/>
          <w:sz w:val="24"/>
          <w:szCs w:val="24"/>
        </w:rPr>
        <w:tab/>
        <w:t>Zeng L, Wang L, Ye F, Chen J, Lei T, Chen J (2015) Clinical characteristics of patients with asymptomatic intracranial meningiomas and results of their surgical management. Neurosu</w:t>
      </w:r>
      <w:r w:rsidR="000C5221" w:rsidRPr="00D13868">
        <w:rPr>
          <w:rFonts w:ascii="Times New Roman" w:hAnsi="Times New Roman" w:cs="Times New Roman"/>
          <w:sz w:val="24"/>
          <w:szCs w:val="24"/>
        </w:rPr>
        <w:t>rgical Review 38: 481-488</w:t>
      </w:r>
      <w:r w:rsidRPr="00D13868">
        <w:rPr>
          <w:rFonts w:ascii="Times New Roman" w:hAnsi="Times New Roman" w:cs="Times New Roman"/>
          <w:sz w:val="24"/>
          <w:szCs w:val="24"/>
        </w:rPr>
        <w:t xml:space="preserve"> </w:t>
      </w:r>
      <w:bookmarkEnd w:id="30"/>
    </w:p>
    <w:p w14:paraId="12F0BDC0"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1" w:name="_ENREF_29"/>
      <w:r w:rsidRPr="00D13868">
        <w:rPr>
          <w:rFonts w:ascii="Times New Roman" w:hAnsi="Times New Roman" w:cs="Times New Roman"/>
          <w:sz w:val="24"/>
          <w:szCs w:val="24"/>
        </w:rPr>
        <w:t>29.</w:t>
      </w:r>
      <w:r w:rsidRPr="00D13868">
        <w:rPr>
          <w:rFonts w:ascii="Times New Roman" w:hAnsi="Times New Roman" w:cs="Times New Roman"/>
          <w:sz w:val="24"/>
          <w:szCs w:val="24"/>
        </w:rPr>
        <w:tab/>
        <w:t xml:space="preserve">Rubin G, Herscovici Z, Laviv Y, Jackson S, Rappaport ZH (2011) Outcome of untreated meningiomas. Israel Medical Association Journal 13: 157-160 </w:t>
      </w:r>
      <w:bookmarkEnd w:id="31"/>
    </w:p>
    <w:p w14:paraId="717780A8"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2" w:name="_ENREF_30"/>
      <w:r w:rsidRPr="00D13868">
        <w:rPr>
          <w:rFonts w:ascii="Times New Roman" w:hAnsi="Times New Roman" w:cs="Times New Roman"/>
          <w:sz w:val="24"/>
          <w:szCs w:val="24"/>
        </w:rPr>
        <w:t>30.</w:t>
      </w:r>
      <w:r w:rsidRPr="00D13868">
        <w:rPr>
          <w:rFonts w:ascii="Times New Roman" w:hAnsi="Times New Roman" w:cs="Times New Roman"/>
          <w:sz w:val="24"/>
          <w:szCs w:val="24"/>
        </w:rPr>
        <w:tab/>
        <w:t xml:space="preserve">Van Nieuwenhuizen D, Ambachtsheer N, Heimans JJ, Reijneveld JC, Peerdeman SM, Klein M (2013) Neurocognitive functioning and health-related quality of life in patients with radiologically suspected meningiomas. Journal of Neuro-Oncology 113: 433-440 </w:t>
      </w:r>
      <w:bookmarkEnd w:id="32"/>
    </w:p>
    <w:p w14:paraId="35E892FA"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3" w:name="_ENREF_31"/>
      <w:r w:rsidRPr="00D13868">
        <w:rPr>
          <w:rFonts w:ascii="Times New Roman" w:hAnsi="Times New Roman" w:cs="Times New Roman"/>
          <w:sz w:val="24"/>
          <w:szCs w:val="24"/>
        </w:rPr>
        <w:t>31.</w:t>
      </w:r>
      <w:r w:rsidRPr="00D13868">
        <w:rPr>
          <w:rFonts w:ascii="Times New Roman" w:hAnsi="Times New Roman" w:cs="Times New Roman"/>
          <w:sz w:val="24"/>
          <w:szCs w:val="24"/>
        </w:rPr>
        <w:tab/>
        <w:t xml:space="preserve">Butts AM, Weigand S, Brown PD, Petersen RC, Jack CR, Machulda MM, Cerhan JH (2017) Neurocognition in individuals with incidentally-identified meningioma. Journal of Neuro-Oncology 134: 125-132 </w:t>
      </w:r>
      <w:bookmarkEnd w:id="33"/>
    </w:p>
    <w:p w14:paraId="3D2E6DF1"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4" w:name="_ENREF_32"/>
      <w:r w:rsidRPr="00D13868">
        <w:rPr>
          <w:rFonts w:ascii="Times New Roman" w:hAnsi="Times New Roman" w:cs="Times New Roman"/>
          <w:sz w:val="24"/>
          <w:szCs w:val="24"/>
        </w:rPr>
        <w:t>32.</w:t>
      </w:r>
      <w:r w:rsidRPr="00D13868">
        <w:rPr>
          <w:rFonts w:ascii="Times New Roman" w:hAnsi="Times New Roman" w:cs="Times New Roman"/>
          <w:sz w:val="24"/>
          <w:szCs w:val="24"/>
        </w:rPr>
        <w:tab/>
        <w:t xml:space="preserve">Agarwal V, McCutcheon BA, Hughes JD, Carlson ML, Glasgow AE, Habermann EB, Nguyen QB, Link MJ, Van Gompel JJ (2017) Trends in Management of Intracranial </w:t>
      </w:r>
      <w:r w:rsidRPr="00D13868">
        <w:rPr>
          <w:rFonts w:ascii="Times New Roman" w:hAnsi="Times New Roman" w:cs="Times New Roman"/>
          <w:sz w:val="24"/>
          <w:szCs w:val="24"/>
        </w:rPr>
        <w:lastRenderedPageBreak/>
        <w:t>Meningiomas: Analysis of 49,921 Cases from Modern Cohort. World Neurosurg 106: 145-151 doi:10.1016/j.wneu.2017.06.127</w:t>
      </w:r>
      <w:bookmarkEnd w:id="34"/>
    </w:p>
    <w:p w14:paraId="17F74538"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5" w:name="_ENREF_33"/>
      <w:r w:rsidRPr="00D13868">
        <w:rPr>
          <w:rFonts w:ascii="Times New Roman" w:hAnsi="Times New Roman" w:cs="Times New Roman"/>
          <w:sz w:val="24"/>
          <w:szCs w:val="24"/>
        </w:rPr>
        <w:t>33.</w:t>
      </w:r>
      <w:r w:rsidRPr="00D13868">
        <w:rPr>
          <w:rFonts w:ascii="Times New Roman" w:hAnsi="Times New Roman" w:cs="Times New Roman"/>
          <w:sz w:val="24"/>
          <w:szCs w:val="24"/>
        </w:rPr>
        <w:tab/>
        <w:t>Soon WC, Fountain DM, Koczyk K, Abdulla M, Giri S, Allinson K, Matys T, Guilfoyle MR, Kirollos RW, Santarius T (2017) Correlation of volumetric growth and histological grade in 50 meningiomas. Acta Neurochir (Wien) 159: 2169-2177 doi:10.1007/s00701-017-3277-y</w:t>
      </w:r>
      <w:bookmarkEnd w:id="35"/>
    </w:p>
    <w:p w14:paraId="6F60FA6C"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6" w:name="_ENREF_34"/>
      <w:r w:rsidRPr="00D13868">
        <w:rPr>
          <w:rFonts w:ascii="Times New Roman" w:hAnsi="Times New Roman" w:cs="Times New Roman"/>
          <w:sz w:val="24"/>
          <w:szCs w:val="24"/>
        </w:rPr>
        <w:t>34.</w:t>
      </w:r>
      <w:r w:rsidRPr="00D13868">
        <w:rPr>
          <w:rFonts w:ascii="Times New Roman" w:hAnsi="Times New Roman" w:cs="Times New Roman"/>
          <w:sz w:val="24"/>
          <w:szCs w:val="24"/>
        </w:rPr>
        <w:tab/>
        <w:t xml:space="preserve">Chang JH, Chang JW, Choi JY, Park YG, Chung SS (2003) Complications after gamma knife radiosurgery for benign meningiomas. Journal of Neurology Neurosurgery and Psychiatry 74: 226-230 </w:t>
      </w:r>
      <w:bookmarkEnd w:id="36"/>
    </w:p>
    <w:p w14:paraId="2F551D3F" w14:textId="3AED3432"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7" w:name="_ENREF_35"/>
      <w:r w:rsidRPr="00D13868">
        <w:rPr>
          <w:rFonts w:ascii="Times New Roman" w:hAnsi="Times New Roman" w:cs="Times New Roman"/>
          <w:sz w:val="24"/>
          <w:szCs w:val="24"/>
        </w:rPr>
        <w:t>35.</w:t>
      </w:r>
      <w:r w:rsidRPr="00D13868">
        <w:rPr>
          <w:rFonts w:ascii="Times New Roman" w:hAnsi="Times New Roman" w:cs="Times New Roman"/>
          <w:sz w:val="24"/>
          <w:szCs w:val="24"/>
        </w:rPr>
        <w:tab/>
        <w:t>Boviatsis EJ, Bouras TI, Kouyialis AT, Themistocleous MS, Sakas DE (2007) Impact of age on complications and outcome in meningioma surgery. Surgical neuro</w:t>
      </w:r>
      <w:r w:rsidR="000C5221" w:rsidRPr="00D13868">
        <w:rPr>
          <w:rFonts w:ascii="Times New Roman" w:hAnsi="Times New Roman" w:cs="Times New Roman"/>
          <w:sz w:val="24"/>
          <w:szCs w:val="24"/>
        </w:rPr>
        <w:t>logy 68: 407-411</w:t>
      </w:r>
      <w:r w:rsidRPr="00D13868">
        <w:rPr>
          <w:rFonts w:ascii="Times New Roman" w:hAnsi="Times New Roman" w:cs="Times New Roman"/>
          <w:sz w:val="24"/>
          <w:szCs w:val="24"/>
        </w:rPr>
        <w:t xml:space="preserve"> doi:10.1016/j.surneu.2006.11.071</w:t>
      </w:r>
      <w:bookmarkEnd w:id="37"/>
    </w:p>
    <w:p w14:paraId="38D16C49" w14:textId="68488DF5"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8" w:name="_ENREF_36"/>
      <w:r w:rsidRPr="00D13868">
        <w:rPr>
          <w:rFonts w:ascii="Times New Roman" w:hAnsi="Times New Roman" w:cs="Times New Roman"/>
          <w:sz w:val="24"/>
          <w:szCs w:val="24"/>
        </w:rPr>
        <w:t>36.</w:t>
      </w:r>
      <w:r w:rsidRPr="00D13868">
        <w:rPr>
          <w:rFonts w:ascii="Times New Roman" w:hAnsi="Times New Roman" w:cs="Times New Roman"/>
          <w:sz w:val="24"/>
          <w:szCs w:val="24"/>
        </w:rPr>
        <w:tab/>
        <w:t>Kuhn EN, Taksler GB, Dayton O, Loganathan A, Bourland D, Tatter SB, Laxton AW, Chan MD (2014) Is there a tumor volume threshold for postradiosurgical symptoms? A single-institution analysis. N</w:t>
      </w:r>
      <w:r w:rsidR="000C5221" w:rsidRPr="00D13868">
        <w:rPr>
          <w:rFonts w:ascii="Times New Roman" w:hAnsi="Times New Roman" w:cs="Times New Roman"/>
          <w:sz w:val="24"/>
          <w:szCs w:val="24"/>
        </w:rPr>
        <w:t xml:space="preserve">eurosurgery 75: 536-545 </w:t>
      </w:r>
      <w:r w:rsidRPr="00D13868">
        <w:rPr>
          <w:rFonts w:ascii="Times New Roman" w:hAnsi="Times New Roman" w:cs="Times New Roman"/>
          <w:sz w:val="24"/>
          <w:szCs w:val="24"/>
        </w:rPr>
        <w:t>doi:10.1227/neu.0000000000000519</w:t>
      </w:r>
      <w:bookmarkEnd w:id="38"/>
    </w:p>
    <w:p w14:paraId="0C34E98A"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39" w:name="_ENREF_37"/>
      <w:r w:rsidRPr="00D13868">
        <w:rPr>
          <w:rFonts w:ascii="Times New Roman" w:hAnsi="Times New Roman" w:cs="Times New Roman"/>
          <w:sz w:val="24"/>
          <w:szCs w:val="24"/>
        </w:rPr>
        <w:t>37.</w:t>
      </w:r>
      <w:r w:rsidRPr="00D13868">
        <w:rPr>
          <w:rFonts w:ascii="Times New Roman" w:hAnsi="Times New Roman" w:cs="Times New Roman"/>
          <w:sz w:val="24"/>
          <w:szCs w:val="24"/>
        </w:rPr>
        <w:tab/>
        <w:t>Sicking J, Voss KM, Spille DC, Schipmann S, Holling M, Paulus W, Hess K, Steinbicker AU, Stummer W, Grauer O, Wolfer J, Brokinkel B (2018) The evolution of cranial meningioma surgery-a single-center 25-year experience. Acta Neurochir (Wien) 160: 1801-1812 doi:10.1007/s00701-018-3617-6</w:t>
      </w:r>
      <w:bookmarkEnd w:id="39"/>
    </w:p>
    <w:p w14:paraId="6703C2CD"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40" w:name="_ENREF_38"/>
      <w:r w:rsidRPr="00D13868">
        <w:rPr>
          <w:rFonts w:ascii="Times New Roman" w:hAnsi="Times New Roman" w:cs="Times New Roman"/>
          <w:sz w:val="24"/>
          <w:szCs w:val="24"/>
        </w:rPr>
        <w:t>38.</w:t>
      </w:r>
      <w:r w:rsidRPr="00D13868">
        <w:rPr>
          <w:rFonts w:ascii="Times New Roman" w:hAnsi="Times New Roman" w:cs="Times New Roman"/>
          <w:sz w:val="24"/>
          <w:szCs w:val="24"/>
        </w:rPr>
        <w:tab/>
        <w:t>Meling TR, Da Broi M, Scheie D, Helseth E (2018) Meningiomas: skull base versus non-skull base. Neurosurg Rev  doi:10.1007/s10143-018-0976-7</w:t>
      </w:r>
      <w:bookmarkEnd w:id="40"/>
    </w:p>
    <w:p w14:paraId="29242A8C"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41" w:name="_ENREF_39"/>
      <w:r w:rsidRPr="00D13868">
        <w:rPr>
          <w:rFonts w:ascii="Times New Roman" w:hAnsi="Times New Roman" w:cs="Times New Roman"/>
          <w:sz w:val="24"/>
          <w:szCs w:val="24"/>
        </w:rPr>
        <w:t>39.</w:t>
      </w:r>
      <w:r w:rsidRPr="00D13868">
        <w:rPr>
          <w:rFonts w:ascii="Times New Roman" w:hAnsi="Times New Roman" w:cs="Times New Roman"/>
          <w:sz w:val="24"/>
          <w:szCs w:val="24"/>
        </w:rPr>
        <w:tab/>
        <w:t>Clark VE, Erson-Omay EZ, Serin A, Yin J, Cotney J, Ozduman K, Avsar T, Li J, Murray PB, Henegariu O, Yilmaz S, Gunel JM, Carrion-Grant G, Yilmaz B, Grady C, Tanrikulu B, Bakircioglu M, Kaymakcalan H, Caglayan AO, Sencar L, Ceyhun E, Atik AF, Bayri Y, Bai H, Kolb LE, Hebert RM, Omay SB, Mishra-Gorur K, Choi M, Overton JD, Holland EC, Mane S, State MW, Bilguvar K, Baehring JM, Gutin PH, Piepmeier JM, Vortmeyer A, Brennan CW, Pamir MN, Kilic T, Lifton RP, Noonan JP, Yasuno K, Gunel M (2013) Genomic analysis of non-NF2 meningiomas reveals mutations in TRAF7, KLF4, AKT1, and SMO. Science (New York, NY) 339: 1077-1080 doi:10.1126/science.1233009</w:t>
      </w:r>
      <w:bookmarkEnd w:id="41"/>
    </w:p>
    <w:p w14:paraId="4BA201D1" w14:textId="467F6451"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42" w:name="_ENREF_40"/>
      <w:r w:rsidRPr="00D13868">
        <w:rPr>
          <w:rFonts w:ascii="Times New Roman" w:hAnsi="Times New Roman" w:cs="Times New Roman"/>
          <w:sz w:val="24"/>
          <w:szCs w:val="24"/>
        </w:rPr>
        <w:t>40.</w:t>
      </w:r>
      <w:r w:rsidRPr="00D13868">
        <w:rPr>
          <w:rFonts w:ascii="Times New Roman" w:hAnsi="Times New Roman" w:cs="Times New Roman"/>
          <w:sz w:val="24"/>
          <w:szCs w:val="24"/>
        </w:rPr>
        <w:tab/>
        <w:t xml:space="preserve">National Comprehensive Cancer Network. NCCN Clinical Practice Guidelines in Oncology-Central Nervous System Cancer (Version 1.2017) [cited 2017 November 11]. Availabe from: </w:t>
      </w:r>
      <w:hyperlink r:id="rId11" w:history="1">
        <w:r w:rsidRPr="00D13868">
          <w:rPr>
            <w:rStyle w:val="Hyperlink"/>
            <w:rFonts w:ascii="Times New Roman" w:hAnsi="Times New Roman" w:cs="Times New Roman"/>
            <w:sz w:val="24"/>
            <w:szCs w:val="24"/>
          </w:rPr>
          <w:t>https://www.nccn.org/professionals/physician_gls/pdf/cns.pdf</w:t>
        </w:r>
      </w:hyperlink>
      <w:r w:rsidRPr="00D13868">
        <w:rPr>
          <w:rFonts w:ascii="Times New Roman" w:hAnsi="Times New Roman" w:cs="Times New Roman"/>
          <w:sz w:val="24"/>
          <w:szCs w:val="24"/>
        </w:rPr>
        <w:t xml:space="preserve">.  </w:t>
      </w:r>
      <w:bookmarkEnd w:id="42"/>
    </w:p>
    <w:p w14:paraId="0BB77EBF" w14:textId="77777777" w:rsidR="00656856" w:rsidRPr="00D13868" w:rsidRDefault="00656856" w:rsidP="000C5221">
      <w:pPr>
        <w:pStyle w:val="EndNoteBibliography"/>
        <w:spacing w:after="0" w:line="360" w:lineRule="auto"/>
        <w:jc w:val="both"/>
        <w:rPr>
          <w:rFonts w:ascii="Times New Roman" w:hAnsi="Times New Roman" w:cs="Times New Roman"/>
          <w:sz w:val="24"/>
          <w:szCs w:val="24"/>
        </w:rPr>
      </w:pPr>
      <w:bookmarkStart w:id="43" w:name="_ENREF_41"/>
      <w:r w:rsidRPr="00D13868">
        <w:rPr>
          <w:rFonts w:ascii="Times New Roman" w:hAnsi="Times New Roman" w:cs="Times New Roman"/>
          <w:sz w:val="24"/>
          <w:szCs w:val="24"/>
        </w:rPr>
        <w:t>41.</w:t>
      </w:r>
      <w:r w:rsidRPr="00D13868">
        <w:rPr>
          <w:rFonts w:ascii="Times New Roman" w:hAnsi="Times New Roman" w:cs="Times New Roman"/>
          <w:sz w:val="24"/>
          <w:szCs w:val="24"/>
        </w:rPr>
        <w:tab/>
        <w:t>Sughrue ME, Rutkowski MJ, Aranda D, Barani IJ, McDermott MW, Parsa AT (2010) Treatment decision making based on the published natural history and growth rate of small meningiomas. J Neurosurg 113: 1036-1042 doi:10.3171/2010.3.jns091966</w:t>
      </w:r>
      <w:bookmarkEnd w:id="43"/>
    </w:p>
    <w:p w14:paraId="46EDB98C" w14:textId="77777777" w:rsidR="00656856" w:rsidRPr="00D13868" w:rsidRDefault="00656856" w:rsidP="000C5221">
      <w:pPr>
        <w:pStyle w:val="EndNoteBibliography"/>
        <w:spacing w:line="360" w:lineRule="auto"/>
        <w:jc w:val="both"/>
        <w:rPr>
          <w:rFonts w:ascii="Times New Roman" w:hAnsi="Times New Roman" w:cs="Times New Roman"/>
          <w:sz w:val="24"/>
          <w:szCs w:val="24"/>
        </w:rPr>
      </w:pPr>
      <w:bookmarkStart w:id="44" w:name="_ENREF_42"/>
      <w:r w:rsidRPr="00D13868">
        <w:rPr>
          <w:rFonts w:ascii="Times New Roman" w:hAnsi="Times New Roman" w:cs="Times New Roman"/>
          <w:sz w:val="24"/>
          <w:szCs w:val="24"/>
        </w:rPr>
        <w:lastRenderedPageBreak/>
        <w:t>42.</w:t>
      </w:r>
      <w:r w:rsidRPr="00D13868">
        <w:rPr>
          <w:rFonts w:ascii="Times New Roman" w:hAnsi="Times New Roman" w:cs="Times New Roman"/>
          <w:sz w:val="24"/>
          <w:szCs w:val="24"/>
        </w:rPr>
        <w:tab/>
        <w:t>Zeng L, Liang P, Jiao J, Chen J, Lei T (2015) Will an Asymptomatic Meningioma Grow or Not Grow? A Meta-analysis. Journal of neurological surgery Part A, Central European neurosurgery 76: 341-347 doi:10.1055/s-0034-1543959</w:t>
      </w:r>
      <w:bookmarkEnd w:id="44"/>
    </w:p>
    <w:p w14:paraId="18B3CDB6" w14:textId="19860EAD" w:rsidR="005F465C" w:rsidRPr="00D13868" w:rsidRDefault="0044577E" w:rsidP="000C5221">
      <w:pPr>
        <w:pStyle w:val="Heading1"/>
        <w:spacing w:line="360" w:lineRule="auto"/>
        <w:jc w:val="both"/>
        <w:rPr>
          <w:rFonts w:cs="Times New Roman"/>
        </w:rPr>
      </w:pPr>
      <w:r w:rsidRPr="00D13868">
        <w:rPr>
          <w:rFonts w:cs="Times New Roman"/>
          <w:sz w:val="24"/>
          <w:szCs w:val="24"/>
        </w:rPr>
        <w:fldChar w:fldCharType="end"/>
      </w:r>
      <w:r w:rsidR="005F465C" w:rsidRPr="00D13868">
        <w:rPr>
          <w:rFonts w:cs="Times New Roman"/>
        </w:rPr>
        <w:t xml:space="preserve">Figure legends </w:t>
      </w:r>
    </w:p>
    <w:p w14:paraId="1EF6C99D" w14:textId="77777777" w:rsidR="00B21D66" w:rsidRPr="00D13868" w:rsidRDefault="005F465C">
      <w:pPr>
        <w:spacing w:line="360" w:lineRule="auto"/>
        <w:jc w:val="both"/>
        <w:rPr>
          <w:rFonts w:ascii="Times New Roman" w:hAnsi="Times New Roman" w:cs="Times New Roman"/>
          <w:sz w:val="24"/>
        </w:rPr>
      </w:pPr>
      <w:r w:rsidRPr="00D13868">
        <w:rPr>
          <w:rFonts w:ascii="Times New Roman" w:hAnsi="Times New Roman" w:cs="Times New Roman"/>
          <w:sz w:val="24"/>
        </w:rPr>
        <w:t>Fig. 1. PRISMA flowchart demonstrating the study selection proces</w:t>
      </w:r>
      <w:r w:rsidR="007E4C36" w:rsidRPr="00D13868">
        <w:rPr>
          <w:rFonts w:ascii="Times New Roman" w:hAnsi="Times New Roman" w:cs="Times New Roman"/>
          <w:sz w:val="24"/>
        </w:rPr>
        <w:t xml:space="preserve">s </w:t>
      </w:r>
    </w:p>
    <w:p w14:paraId="39A1B792" w14:textId="1271487E" w:rsidR="008402BE" w:rsidRPr="00D13868" w:rsidRDefault="008402BE">
      <w:pPr>
        <w:pStyle w:val="Heading1"/>
        <w:spacing w:line="360" w:lineRule="auto"/>
        <w:jc w:val="both"/>
        <w:rPr>
          <w:rFonts w:cs="Times New Roman"/>
        </w:rPr>
      </w:pPr>
      <w:r w:rsidRPr="00D13868">
        <w:rPr>
          <w:rFonts w:cs="Times New Roman"/>
        </w:rPr>
        <w:t>Table legends</w:t>
      </w:r>
    </w:p>
    <w:p w14:paraId="37F728F4" w14:textId="4D839174" w:rsidR="008402BE" w:rsidRPr="00D13868" w:rsidRDefault="008402BE">
      <w:pPr>
        <w:spacing w:line="360" w:lineRule="auto"/>
        <w:jc w:val="both"/>
        <w:rPr>
          <w:rFonts w:ascii="Times New Roman" w:hAnsi="Times New Roman" w:cs="Times New Roman"/>
          <w:sz w:val="24"/>
        </w:rPr>
      </w:pPr>
      <w:r w:rsidRPr="00D13868">
        <w:rPr>
          <w:rFonts w:ascii="Times New Roman" w:hAnsi="Times New Roman" w:cs="Times New Roman"/>
          <w:sz w:val="24"/>
        </w:rPr>
        <w:t xml:space="preserve">Table 1. </w:t>
      </w:r>
      <w:r w:rsidR="002B630C" w:rsidRPr="00D13868">
        <w:rPr>
          <w:rFonts w:ascii="Times New Roman" w:hAnsi="Times New Roman" w:cs="Times New Roman"/>
          <w:sz w:val="24"/>
        </w:rPr>
        <w:t>PICOS</w:t>
      </w:r>
      <w:r w:rsidRPr="00D13868">
        <w:rPr>
          <w:rFonts w:ascii="Times New Roman" w:hAnsi="Times New Roman" w:cs="Times New Roman"/>
          <w:sz w:val="24"/>
        </w:rPr>
        <w:t xml:space="preserve"> inclusion criteria</w:t>
      </w:r>
    </w:p>
    <w:p w14:paraId="433CF229" w14:textId="4EC9EF0C" w:rsidR="008402BE" w:rsidRPr="00D13868" w:rsidRDefault="001D059A">
      <w:pPr>
        <w:spacing w:line="360" w:lineRule="auto"/>
        <w:jc w:val="both"/>
        <w:rPr>
          <w:rFonts w:ascii="Times New Roman" w:hAnsi="Times New Roman" w:cs="Times New Roman"/>
          <w:sz w:val="24"/>
        </w:rPr>
      </w:pPr>
      <w:r w:rsidRPr="00D13868">
        <w:rPr>
          <w:rFonts w:ascii="Times New Roman" w:hAnsi="Times New Roman" w:cs="Times New Roman"/>
          <w:sz w:val="24"/>
        </w:rPr>
        <w:t>Table 2</w:t>
      </w:r>
      <w:r w:rsidR="008402BE" w:rsidRPr="00D13868">
        <w:rPr>
          <w:rFonts w:ascii="Times New Roman" w:hAnsi="Times New Roman" w:cs="Times New Roman"/>
          <w:sz w:val="24"/>
        </w:rPr>
        <w:t>. Baseline clinical and radiological characteristics</w:t>
      </w:r>
    </w:p>
    <w:p w14:paraId="0BB2733A" w14:textId="496DDA6C" w:rsidR="008402BE" w:rsidRPr="00D13868" w:rsidRDefault="001D059A">
      <w:pPr>
        <w:spacing w:line="360" w:lineRule="auto"/>
        <w:jc w:val="both"/>
        <w:rPr>
          <w:rFonts w:ascii="Times New Roman" w:hAnsi="Times New Roman" w:cs="Times New Roman"/>
          <w:sz w:val="24"/>
        </w:rPr>
      </w:pPr>
      <w:r w:rsidRPr="00D13868">
        <w:rPr>
          <w:rFonts w:ascii="Times New Roman" w:hAnsi="Times New Roman" w:cs="Times New Roman"/>
          <w:sz w:val="24"/>
        </w:rPr>
        <w:t>Table 3</w:t>
      </w:r>
      <w:r w:rsidR="008402BE" w:rsidRPr="00D13868">
        <w:rPr>
          <w:rFonts w:ascii="Times New Roman" w:hAnsi="Times New Roman" w:cs="Times New Roman"/>
          <w:sz w:val="24"/>
        </w:rPr>
        <w:t>.</w:t>
      </w:r>
      <w:r w:rsidR="00C807D5" w:rsidRPr="00D13868">
        <w:rPr>
          <w:rFonts w:ascii="Times New Roman" w:hAnsi="Times New Roman" w:cs="Times New Roman"/>
          <w:sz w:val="24"/>
        </w:rPr>
        <w:t xml:space="preserve"> Active monitoring protocols and terminology used to define growth during follow-up</w:t>
      </w:r>
      <w:r w:rsidR="008402BE" w:rsidRPr="00D13868">
        <w:rPr>
          <w:rFonts w:ascii="Times New Roman" w:hAnsi="Times New Roman" w:cs="Times New Roman"/>
          <w:sz w:val="24"/>
        </w:rPr>
        <w:t xml:space="preserve"> </w:t>
      </w:r>
    </w:p>
    <w:p w14:paraId="6DBB0685" w14:textId="77777777" w:rsidR="00730F17" w:rsidRPr="00D13868" w:rsidRDefault="00730F17" w:rsidP="00E31294">
      <w:pPr>
        <w:spacing w:line="360" w:lineRule="auto"/>
        <w:jc w:val="both"/>
        <w:rPr>
          <w:rFonts w:ascii="Times New Roman" w:hAnsi="Times New Roman" w:cs="Times New Roman"/>
          <w:sz w:val="24"/>
        </w:rPr>
      </w:pPr>
      <w:r w:rsidRPr="00D13868">
        <w:rPr>
          <w:rFonts w:ascii="Times New Roman" w:hAnsi="Times New Roman" w:cs="Times New Roman"/>
          <w:sz w:val="24"/>
        </w:rPr>
        <w:t>Table 4. Growth dynamics and symptom development during active monitoring stratified by baseline characteristics</w:t>
      </w:r>
      <w:r w:rsidRPr="00D13868" w:rsidDel="00730F17">
        <w:rPr>
          <w:rFonts w:ascii="Times New Roman" w:hAnsi="Times New Roman" w:cs="Times New Roman"/>
          <w:sz w:val="24"/>
        </w:rPr>
        <w:t xml:space="preserve"> </w:t>
      </w:r>
    </w:p>
    <w:p w14:paraId="2DDFB3BB" w14:textId="433A4FC3" w:rsidR="0096518D" w:rsidRPr="00722415" w:rsidRDefault="0096518D" w:rsidP="00E31294">
      <w:pPr>
        <w:spacing w:line="360" w:lineRule="auto"/>
        <w:jc w:val="both"/>
        <w:rPr>
          <w:rFonts w:ascii="Times New Roman" w:hAnsi="Times New Roman" w:cs="Times New Roman"/>
          <w:sz w:val="24"/>
        </w:rPr>
      </w:pPr>
      <w:r w:rsidRPr="00D13868">
        <w:rPr>
          <w:rFonts w:ascii="Times New Roman" w:hAnsi="Times New Roman" w:cs="Times New Roman"/>
          <w:sz w:val="24"/>
        </w:rPr>
        <w:t>Table 5.</w:t>
      </w:r>
      <w:r w:rsidR="00D37939" w:rsidRPr="00D13868">
        <w:rPr>
          <w:rFonts w:ascii="Times New Roman" w:hAnsi="Times New Roman" w:cs="Times New Roman"/>
          <w:sz w:val="24"/>
        </w:rPr>
        <w:t xml:space="preserve"> Level of evidence informing each primary outcome assessed using the GRADE framework</w:t>
      </w:r>
    </w:p>
    <w:p w14:paraId="7C71A53E" w14:textId="5E73B4CF" w:rsidR="003508FC" w:rsidRDefault="003508FC">
      <w:pPr>
        <w:spacing w:line="360" w:lineRule="auto"/>
        <w:jc w:val="both"/>
        <w:rPr>
          <w:rFonts w:ascii="Times New Roman" w:hAnsi="Times New Roman" w:cs="Times New Roman"/>
          <w:sz w:val="24"/>
          <w:szCs w:val="24"/>
          <w:lang w:val="en-GB" w:eastAsia="en-GB"/>
        </w:rPr>
      </w:pPr>
    </w:p>
    <w:p w14:paraId="17EC4A62" w14:textId="07A5F9E9" w:rsidR="00A30520" w:rsidRDefault="00D13868">
      <w:pPr>
        <w:spacing w:line="360" w:lineRule="auto"/>
        <w:jc w:val="both"/>
        <w:rPr>
          <w:rFonts w:ascii="Times New Roman" w:hAnsi="Times New Roman" w:cs="Times New Roman"/>
          <w:sz w:val="24"/>
          <w:szCs w:val="24"/>
          <w:lang w:val="en-GB" w:eastAsia="en-GB"/>
        </w:rPr>
      </w:pPr>
      <w:r>
        <w:rPr>
          <w:rFonts w:ascii="Times New Roman" w:hAnsi="Times New Roman" w:cs="Times New Roman"/>
          <w:sz w:val="24"/>
          <w:szCs w:val="24"/>
          <w:lang w:val="en-GB" w:eastAsia="en-GB"/>
        </w:rPr>
        <w:t xml:space="preserve"> </w:t>
      </w:r>
    </w:p>
    <w:p w14:paraId="057103D7" w14:textId="5BACF851" w:rsidR="00D13868" w:rsidRDefault="00D13868">
      <w:pPr>
        <w:spacing w:line="360" w:lineRule="auto"/>
        <w:jc w:val="both"/>
        <w:rPr>
          <w:rFonts w:ascii="Times New Roman" w:hAnsi="Times New Roman" w:cs="Times New Roman"/>
          <w:sz w:val="24"/>
          <w:szCs w:val="24"/>
          <w:lang w:val="en-GB" w:eastAsia="en-GB"/>
        </w:rPr>
      </w:pPr>
    </w:p>
    <w:p w14:paraId="15BF1185" w14:textId="5E0FE9D7" w:rsidR="00D13868" w:rsidRDefault="00D13868">
      <w:pPr>
        <w:spacing w:line="360" w:lineRule="auto"/>
        <w:jc w:val="both"/>
        <w:rPr>
          <w:rFonts w:ascii="Times New Roman" w:hAnsi="Times New Roman" w:cs="Times New Roman"/>
          <w:sz w:val="24"/>
          <w:szCs w:val="24"/>
          <w:lang w:val="en-GB" w:eastAsia="en-GB"/>
        </w:rPr>
      </w:pPr>
    </w:p>
    <w:p w14:paraId="238AC4BC" w14:textId="1DAA1BCB" w:rsidR="00D13868" w:rsidRDefault="00D13868">
      <w:pPr>
        <w:spacing w:line="360" w:lineRule="auto"/>
        <w:jc w:val="both"/>
        <w:rPr>
          <w:rFonts w:ascii="Times New Roman" w:hAnsi="Times New Roman" w:cs="Times New Roman"/>
          <w:sz w:val="24"/>
          <w:szCs w:val="24"/>
          <w:lang w:val="en-GB" w:eastAsia="en-GB"/>
        </w:rPr>
      </w:pPr>
    </w:p>
    <w:p w14:paraId="21F8F6C4" w14:textId="671F83A2" w:rsidR="00D13868" w:rsidRDefault="00D13868">
      <w:pPr>
        <w:spacing w:line="360" w:lineRule="auto"/>
        <w:jc w:val="both"/>
        <w:rPr>
          <w:rFonts w:ascii="Times New Roman" w:hAnsi="Times New Roman" w:cs="Times New Roman"/>
          <w:sz w:val="24"/>
          <w:szCs w:val="24"/>
          <w:lang w:val="en-GB" w:eastAsia="en-GB"/>
        </w:rPr>
      </w:pPr>
    </w:p>
    <w:p w14:paraId="3F09D42A" w14:textId="771D21D3" w:rsidR="00D13868" w:rsidRDefault="00D13868">
      <w:pPr>
        <w:spacing w:line="360" w:lineRule="auto"/>
        <w:jc w:val="both"/>
        <w:rPr>
          <w:rFonts w:ascii="Times New Roman" w:hAnsi="Times New Roman" w:cs="Times New Roman"/>
          <w:sz w:val="24"/>
          <w:szCs w:val="24"/>
          <w:lang w:val="en-GB" w:eastAsia="en-GB"/>
        </w:rPr>
      </w:pPr>
    </w:p>
    <w:p w14:paraId="33A7A24D" w14:textId="410A272F" w:rsidR="00D13868" w:rsidRDefault="00D13868">
      <w:pPr>
        <w:spacing w:line="360" w:lineRule="auto"/>
        <w:jc w:val="both"/>
        <w:rPr>
          <w:rFonts w:ascii="Times New Roman" w:hAnsi="Times New Roman" w:cs="Times New Roman"/>
          <w:sz w:val="24"/>
          <w:szCs w:val="24"/>
          <w:lang w:val="en-GB" w:eastAsia="en-GB"/>
        </w:rPr>
      </w:pPr>
    </w:p>
    <w:p w14:paraId="3D8E0D4B" w14:textId="0DA0BA36" w:rsidR="00D13868" w:rsidRDefault="00D13868">
      <w:pPr>
        <w:spacing w:line="360" w:lineRule="auto"/>
        <w:jc w:val="both"/>
        <w:rPr>
          <w:rFonts w:ascii="Times New Roman" w:hAnsi="Times New Roman" w:cs="Times New Roman"/>
          <w:sz w:val="24"/>
          <w:szCs w:val="24"/>
          <w:lang w:val="en-GB" w:eastAsia="en-GB"/>
        </w:rPr>
      </w:pPr>
    </w:p>
    <w:p w14:paraId="6A14536D" w14:textId="28D16413" w:rsidR="00D13868" w:rsidRDefault="00D13868">
      <w:pPr>
        <w:spacing w:line="360" w:lineRule="auto"/>
        <w:jc w:val="both"/>
        <w:rPr>
          <w:rFonts w:ascii="Times New Roman" w:hAnsi="Times New Roman" w:cs="Times New Roman"/>
          <w:sz w:val="24"/>
          <w:szCs w:val="24"/>
          <w:lang w:val="en-GB" w:eastAsia="en-GB"/>
        </w:rPr>
      </w:pPr>
    </w:p>
    <w:p w14:paraId="03F900D3" w14:textId="02A162EB" w:rsidR="00D13868" w:rsidRDefault="00D13868">
      <w:pPr>
        <w:spacing w:line="360" w:lineRule="auto"/>
        <w:jc w:val="both"/>
        <w:rPr>
          <w:rFonts w:ascii="Times New Roman" w:hAnsi="Times New Roman" w:cs="Times New Roman"/>
          <w:sz w:val="24"/>
          <w:szCs w:val="24"/>
          <w:lang w:val="en-GB" w:eastAsia="en-GB"/>
        </w:rPr>
      </w:pPr>
    </w:p>
    <w:p w14:paraId="045C70B2" w14:textId="015C729F" w:rsidR="00D13868" w:rsidRDefault="00D13868">
      <w:pPr>
        <w:spacing w:line="360" w:lineRule="auto"/>
        <w:jc w:val="both"/>
        <w:rPr>
          <w:rFonts w:ascii="Times New Roman" w:hAnsi="Times New Roman" w:cs="Times New Roman"/>
          <w:sz w:val="24"/>
          <w:szCs w:val="24"/>
          <w:lang w:val="en-GB" w:eastAsia="en-GB"/>
        </w:rPr>
      </w:pPr>
      <w:r w:rsidRPr="00D13868">
        <w:rPr>
          <w:rFonts w:ascii="Times New Roman" w:hAnsi="Times New Roman" w:cs="Times New Roman"/>
          <w:noProof/>
          <w:sz w:val="24"/>
          <w:szCs w:val="24"/>
          <w:lang w:val="en-GB" w:eastAsia="en-GB"/>
        </w:rPr>
        <w:lastRenderedPageBreak/>
        <w:drawing>
          <wp:anchor distT="0" distB="0" distL="114300" distR="114300" simplePos="0" relativeHeight="251658240" behindDoc="0" locked="0" layoutInCell="1" allowOverlap="1" wp14:anchorId="245C3CA9" wp14:editId="4FA46939">
            <wp:simplePos x="0" y="0"/>
            <wp:positionH relativeFrom="margin">
              <wp:align>right</wp:align>
            </wp:positionH>
            <wp:positionV relativeFrom="paragraph">
              <wp:posOffset>247650</wp:posOffset>
            </wp:positionV>
            <wp:extent cx="5731510" cy="5567680"/>
            <wp:effectExtent l="0" t="0" r="2540" b="0"/>
            <wp:wrapNone/>
            <wp:docPr id="1" name="Picture 1" descr="\\ufs02\user02\HLAISLIM\Documents\OneDrive-2019-01-11\Figur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s02\user02\HLAISLIM\Documents\OneDrive-2019-01-11\Figure1.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567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908A7" w14:textId="0CD02E83" w:rsidR="00577610" w:rsidRDefault="00D13868" w:rsidP="003508FC">
      <w:pPr>
        <w:rPr>
          <w:rFonts w:ascii="Times New Roman" w:hAnsi="Times New Roman" w:cs="Times New Roman"/>
          <w:sz w:val="24"/>
          <w:szCs w:val="24"/>
          <w:lang w:val="en-GB" w:eastAsia="en-GB"/>
        </w:rPr>
      </w:pPr>
      <w:r w:rsidRPr="00D13868">
        <w:rPr>
          <w:rFonts w:ascii="Times New Roman" w:hAnsi="Times New Roman" w:cs="Times New Roman"/>
          <w:noProof/>
          <w:sz w:val="24"/>
          <w:szCs w:val="24"/>
          <w:lang w:val="en-GB" w:eastAsia="en-GB"/>
        </w:rPr>
        <mc:AlternateContent>
          <mc:Choice Requires="wps">
            <w:drawing>
              <wp:anchor distT="45720" distB="45720" distL="114300" distR="114300" simplePos="0" relativeHeight="251660288" behindDoc="0" locked="0" layoutInCell="1" allowOverlap="1" wp14:anchorId="2D772073" wp14:editId="69810031">
                <wp:simplePos x="0" y="0"/>
                <wp:positionH relativeFrom="margin">
                  <wp:align>center</wp:align>
                </wp:positionH>
                <wp:positionV relativeFrom="paragraph">
                  <wp:posOffset>6049010</wp:posOffset>
                </wp:positionV>
                <wp:extent cx="4476750" cy="2952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295275"/>
                        </a:xfrm>
                        <a:prstGeom prst="rect">
                          <a:avLst/>
                        </a:prstGeom>
                        <a:solidFill>
                          <a:srgbClr val="FFFFFF"/>
                        </a:solidFill>
                        <a:ln w="9525">
                          <a:noFill/>
                          <a:miter lim="800000"/>
                          <a:headEnd/>
                          <a:tailEnd/>
                        </a:ln>
                      </wps:spPr>
                      <wps:txbx>
                        <w:txbxContent>
                          <w:p w14:paraId="4A6A63FD" w14:textId="51009E98" w:rsidR="00EF03FB" w:rsidRPr="00D13868" w:rsidRDefault="00EF03FB" w:rsidP="00D13868">
                            <w:pPr>
                              <w:spacing w:line="360" w:lineRule="auto"/>
                              <w:jc w:val="center"/>
                              <w:rPr>
                                <w:rFonts w:ascii="Times New Roman" w:hAnsi="Times New Roman" w:cs="Times New Roman"/>
                                <w:sz w:val="24"/>
                              </w:rPr>
                            </w:pPr>
                            <w:r w:rsidRPr="00D13868">
                              <w:rPr>
                                <w:rFonts w:ascii="Times New Roman" w:hAnsi="Times New Roman" w:cs="Times New Roman"/>
                                <w:sz w:val="24"/>
                              </w:rPr>
                              <w:t>Fig. 1. PRISMA flowchart demonstrating the study selection process</w:t>
                            </w:r>
                          </w:p>
                          <w:p w14:paraId="1EA47669" w14:textId="26657692" w:rsidR="00EF03FB" w:rsidRDefault="00EF03F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772073" id="_x0000_t202" coordsize="21600,21600" o:spt="202" path="m,l,21600r21600,l21600,xe">
                <v:stroke joinstyle="miter"/>
                <v:path gradientshapeok="t" o:connecttype="rect"/>
              </v:shapetype>
              <v:shape id="Text Box 2" o:spid="_x0000_s1026" type="#_x0000_t202" style="position:absolute;margin-left:0;margin-top:476.3pt;width:352.5pt;height:23.2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" stroked="f">
                <v:textbox>
                  <w:txbxContent>
                    <w:p w14:paraId="4A6A63FD" w14:textId="51009E98" w:rsidR="00EF03FB" w:rsidRPr="00D13868" w:rsidRDefault="00EF03FB" w:rsidP="00D13868">
                      <w:pPr>
                        <w:spacing w:line="360" w:lineRule="auto"/>
                        <w:jc w:val="center"/>
                        <w:rPr>
                          <w:rFonts w:ascii="Times New Roman" w:hAnsi="Times New Roman" w:cs="Times New Roman"/>
                          <w:sz w:val="24"/>
                        </w:rPr>
                      </w:pPr>
                      <w:r w:rsidRPr="00D13868">
                        <w:rPr>
                          <w:rFonts w:ascii="Times New Roman" w:hAnsi="Times New Roman" w:cs="Times New Roman"/>
                          <w:sz w:val="24"/>
                        </w:rPr>
                        <w:t>Fig. 1. PRISMA flowchart demonstrating the study selection process</w:t>
                      </w:r>
                    </w:p>
                    <w:p w14:paraId="1EA47669" w14:textId="26657692" w:rsidR="00EF03FB" w:rsidRDefault="00EF03FB"/>
                  </w:txbxContent>
                </v:textbox>
                <w10:wrap type="square" anchorx="margin"/>
              </v:shape>
            </w:pict>
          </mc:Fallback>
        </mc:AlternateContent>
      </w:r>
    </w:p>
    <w:p w14:paraId="2994FE7B" w14:textId="3D7F4C97" w:rsidR="008E7A53" w:rsidRPr="008E7A53" w:rsidRDefault="008E7A53" w:rsidP="008E7A53">
      <w:pPr>
        <w:rPr>
          <w:rFonts w:ascii="Times New Roman" w:hAnsi="Times New Roman" w:cs="Times New Roman"/>
          <w:sz w:val="24"/>
          <w:szCs w:val="24"/>
          <w:lang w:val="en-GB" w:eastAsia="en-GB"/>
        </w:rPr>
      </w:pPr>
    </w:p>
    <w:p w14:paraId="57AA18DE" w14:textId="3388D896" w:rsidR="008E7A53" w:rsidRPr="008E7A53" w:rsidRDefault="008E7A53" w:rsidP="008E7A53">
      <w:pPr>
        <w:rPr>
          <w:rFonts w:ascii="Times New Roman" w:hAnsi="Times New Roman" w:cs="Times New Roman"/>
          <w:sz w:val="24"/>
          <w:szCs w:val="24"/>
          <w:lang w:val="en-GB" w:eastAsia="en-GB"/>
        </w:rPr>
      </w:pPr>
    </w:p>
    <w:p w14:paraId="23E9C777" w14:textId="5A95D2F5" w:rsidR="008E7A53" w:rsidRPr="008E7A53" w:rsidRDefault="008E7A53" w:rsidP="008E7A53">
      <w:pPr>
        <w:rPr>
          <w:rFonts w:ascii="Times New Roman" w:hAnsi="Times New Roman" w:cs="Times New Roman"/>
          <w:sz w:val="24"/>
          <w:szCs w:val="24"/>
          <w:lang w:val="en-GB" w:eastAsia="en-GB"/>
        </w:rPr>
      </w:pPr>
    </w:p>
    <w:p w14:paraId="40CAD9B8" w14:textId="410F4415" w:rsidR="008E7A53" w:rsidRPr="008E7A53" w:rsidRDefault="008E7A53" w:rsidP="008E7A53">
      <w:pPr>
        <w:rPr>
          <w:rFonts w:ascii="Times New Roman" w:hAnsi="Times New Roman" w:cs="Times New Roman"/>
          <w:sz w:val="24"/>
          <w:szCs w:val="24"/>
          <w:lang w:val="en-GB" w:eastAsia="en-GB"/>
        </w:rPr>
      </w:pPr>
    </w:p>
    <w:p w14:paraId="01B3A41D" w14:textId="63AB8EC7" w:rsidR="008E7A53" w:rsidRPr="008E7A53" w:rsidRDefault="008E7A53" w:rsidP="008E7A53">
      <w:pPr>
        <w:rPr>
          <w:rFonts w:ascii="Times New Roman" w:hAnsi="Times New Roman" w:cs="Times New Roman"/>
          <w:sz w:val="24"/>
          <w:szCs w:val="24"/>
          <w:lang w:val="en-GB" w:eastAsia="en-GB"/>
        </w:rPr>
      </w:pPr>
    </w:p>
    <w:p w14:paraId="47914282" w14:textId="2AB15A62" w:rsidR="008E7A53" w:rsidRPr="008E7A53" w:rsidRDefault="008E7A53" w:rsidP="008E7A53">
      <w:pPr>
        <w:rPr>
          <w:rFonts w:ascii="Times New Roman" w:hAnsi="Times New Roman" w:cs="Times New Roman"/>
          <w:sz w:val="24"/>
          <w:szCs w:val="24"/>
          <w:lang w:val="en-GB" w:eastAsia="en-GB"/>
        </w:rPr>
      </w:pPr>
    </w:p>
    <w:p w14:paraId="70E51D51" w14:textId="20A2A3B7" w:rsidR="008E7A53" w:rsidRPr="008E7A53" w:rsidRDefault="008E7A53" w:rsidP="008E7A53">
      <w:pPr>
        <w:rPr>
          <w:rFonts w:ascii="Times New Roman" w:hAnsi="Times New Roman" w:cs="Times New Roman"/>
          <w:sz w:val="24"/>
          <w:szCs w:val="24"/>
          <w:lang w:val="en-GB" w:eastAsia="en-GB"/>
        </w:rPr>
      </w:pPr>
    </w:p>
    <w:p w14:paraId="1A6F5D8D" w14:textId="3D64BB4C" w:rsidR="008E7A53" w:rsidRPr="008E7A53" w:rsidRDefault="008E7A53" w:rsidP="008E7A53">
      <w:pPr>
        <w:rPr>
          <w:rFonts w:ascii="Times New Roman" w:hAnsi="Times New Roman" w:cs="Times New Roman"/>
          <w:sz w:val="24"/>
          <w:szCs w:val="24"/>
          <w:lang w:val="en-GB" w:eastAsia="en-GB"/>
        </w:rPr>
      </w:pPr>
    </w:p>
    <w:p w14:paraId="5C721A9D" w14:textId="2073E83B" w:rsidR="008E7A53" w:rsidRPr="008E7A53" w:rsidRDefault="008E7A53" w:rsidP="008E7A53">
      <w:pPr>
        <w:rPr>
          <w:rFonts w:ascii="Times New Roman" w:hAnsi="Times New Roman" w:cs="Times New Roman"/>
          <w:sz w:val="24"/>
          <w:szCs w:val="24"/>
          <w:lang w:val="en-GB" w:eastAsia="en-GB"/>
        </w:rPr>
      </w:pPr>
    </w:p>
    <w:p w14:paraId="19A0E831" w14:textId="4CF86196" w:rsidR="008E7A53" w:rsidRPr="008E7A53" w:rsidRDefault="008E7A53" w:rsidP="008E7A53">
      <w:pPr>
        <w:rPr>
          <w:rFonts w:ascii="Times New Roman" w:hAnsi="Times New Roman" w:cs="Times New Roman"/>
          <w:sz w:val="24"/>
          <w:szCs w:val="24"/>
          <w:lang w:val="en-GB" w:eastAsia="en-GB"/>
        </w:rPr>
      </w:pPr>
    </w:p>
    <w:p w14:paraId="6FC4A3C3" w14:textId="65CB5BBC" w:rsidR="008E7A53" w:rsidRPr="008E7A53" w:rsidRDefault="008E7A53" w:rsidP="008E7A53">
      <w:pPr>
        <w:rPr>
          <w:rFonts w:ascii="Times New Roman" w:hAnsi="Times New Roman" w:cs="Times New Roman"/>
          <w:sz w:val="24"/>
          <w:szCs w:val="24"/>
          <w:lang w:val="en-GB" w:eastAsia="en-GB"/>
        </w:rPr>
      </w:pPr>
    </w:p>
    <w:p w14:paraId="458B2AB7" w14:textId="06F28C25" w:rsidR="008E7A53" w:rsidRPr="008E7A53" w:rsidRDefault="008E7A53" w:rsidP="008E7A53">
      <w:pPr>
        <w:rPr>
          <w:rFonts w:ascii="Times New Roman" w:hAnsi="Times New Roman" w:cs="Times New Roman"/>
          <w:sz w:val="24"/>
          <w:szCs w:val="24"/>
          <w:lang w:val="en-GB" w:eastAsia="en-GB"/>
        </w:rPr>
      </w:pPr>
    </w:p>
    <w:p w14:paraId="21F71CDE" w14:textId="201B37AF" w:rsidR="008E7A53" w:rsidRPr="008E7A53" w:rsidRDefault="008E7A53" w:rsidP="008E7A53">
      <w:pPr>
        <w:rPr>
          <w:rFonts w:ascii="Times New Roman" w:hAnsi="Times New Roman" w:cs="Times New Roman"/>
          <w:sz w:val="24"/>
          <w:szCs w:val="24"/>
          <w:lang w:val="en-GB" w:eastAsia="en-GB"/>
        </w:rPr>
      </w:pPr>
    </w:p>
    <w:p w14:paraId="4F33EF8B" w14:textId="16797F77" w:rsidR="008E7A53" w:rsidRPr="008E7A53" w:rsidRDefault="008E7A53" w:rsidP="008E7A53">
      <w:pPr>
        <w:rPr>
          <w:rFonts w:ascii="Times New Roman" w:hAnsi="Times New Roman" w:cs="Times New Roman"/>
          <w:sz w:val="24"/>
          <w:szCs w:val="24"/>
          <w:lang w:val="en-GB" w:eastAsia="en-GB"/>
        </w:rPr>
      </w:pPr>
    </w:p>
    <w:p w14:paraId="4E1BB526" w14:textId="18014022" w:rsidR="008E7A53" w:rsidRPr="008E7A53" w:rsidRDefault="008E7A53" w:rsidP="008E7A53">
      <w:pPr>
        <w:rPr>
          <w:rFonts w:ascii="Times New Roman" w:hAnsi="Times New Roman" w:cs="Times New Roman"/>
          <w:sz w:val="24"/>
          <w:szCs w:val="24"/>
          <w:lang w:val="en-GB" w:eastAsia="en-GB"/>
        </w:rPr>
      </w:pPr>
    </w:p>
    <w:p w14:paraId="03061D37" w14:textId="1C9B77B0" w:rsidR="008E7A53" w:rsidRPr="008E7A53" w:rsidRDefault="008E7A53" w:rsidP="008E7A53">
      <w:pPr>
        <w:rPr>
          <w:rFonts w:ascii="Times New Roman" w:hAnsi="Times New Roman" w:cs="Times New Roman"/>
          <w:sz w:val="24"/>
          <w:szCs w:val="24"/>
          <w:lang w:val="en-GB" w:eastAsia="en-GB"/>
        </w:rPr>
      </w:pPr>
    </w:p>
    <w:p w14:paraId="134B50F7" w14:textId="4B6DDCC9" w:rsidR="008E7A53" w:rsidRPr="008E7A53" w:rsidRDefault="008E7A53" w:rsidP="008E7A53">
      <w:pPr>
        <w:rPr>
          <w:rFonts w:ascii="Times New Roman" w:hAnsi="Times New Roman" w:cs="Times New Roman"/>
          <w:sz w:val="24"/>
          <w:szCs w:val="24"/>
          <w:lang w:val="en-GB" w:eastAsia="en-GB"/>
        </w:rPr>
      </w:pPr>
    </w:p>
    <w:p w14:paraId="50BBE8AE" w14:textId="53DA36FF" w:rsidR="008E7A53" w:rsidRPr="008E7A53" w:rsidRDefault="008E7A53" w:rsidP="008E7A53">
      <w:pPr>
        <w:rPr>
          <w:rFonts w:ascii="Times New Roman" w:hAnsi="Times New Roman" w:cs="Times New Roman"/>
          <w:sz w:val="24"/>
          <w:szCs w:val="24"/>
          <w:lang w:val="en-GB" w:eastAsia="en-GB"/>
        </w:rPr>
      </w:pPr>
    </w:p>
    <w:p w14:paraId="757CC207" w14:textId="4E2C8E3D" w:rsidR="008E7A53" w:rsidRPr="008E7A53" w:rsidRDefault="008E7A53" w:rsidP="008E7A53">
      <w:pPr>
        <w:rPr>
          <w:rFonts w:ascii="Times New Roman" w:hAnsi="Times New Roman" w:cs="Times New Roman"/>
          <w:sz w:val="24"/>
          <w:szCs w:val="24"/>
          <w:lang w:val="en-GB" w:eastAsia="en-GB"/>
        </w:rPr>
      </w:pPr>
    </w:p>
    <w:p w14:paraId="1E599234" w14:textId="6D4A98C6" w:rsidR="008E7A53" w:rsidRPr="008E7A53" w:rsidRDefault="008E7A53" w:rsidP="008E7A53">
      <w:pPr>
        <w:rPr>
          <w:rFonts w:ascii="Times New Roman" w:hAnsi="Times New Roman" w:cs="Times New Roman"/>
          <w:sz w:val="24"/>
          <w:szCs w:val="24"/>
          <w:lang w:val="en-GB" w:eastAsia="en-GB"/>
        </w:rPr>
      </w:pPr>
    </w:p>
    <w:p w14:paraId="61D3D37F" w14:textId="16659AD0" w:rsidR="008E7A53" w:rsidRDefault="008E7A53" w:rsidP="008E7A53">
      <w:pPr>
        <w:rPr>
          <w:rFonts w:ascii="Times New Roman" w:hAnsi="Times New Roman" w:cs="Times New Roman"/>
          <w:sz w:val="24"/>
          <w:szCs w:val="24"/>
          <w:lang w:val="en-GB" w:eastAsia="en-GB"/>
        </w:rPr>
      </w:pPr>
    </w:p>
    <w:p w14:paraId="52F0D1B6" w14:textId="7BAA1D23" w:rsidR="008E7A53" w:rsidRDefault="008E7A53" w:rsidP="008E7A53">
      <w:pPr>
        <w:rPr>
          <w:rFonts w:ascii="Times New Roman" w:hAnsi="Times New Roman" w:cs="Times New Roman"/>
          <w:sz w:val="24"/>
          <w:szCs w:val="24"/>
          <w:lang w:val="en-GB" w:eastAsia="en-GB"/>
        </w:rPr>
      </w:pPr>
    </w:p>
    <w:p w14:paraId="482CC8BE" w14:textId="791DF2C4" w:rsidR="008E7A53" w:rsidRDefault="008E7A53" w:rsidP="008E7A53">
      <w:pPr>
        <w:rPr>
          <w:rFonts w:ascii="Times New Roman" w:hAnsi="Times New Roman" w:cs="Times New Roman"/>
          <w:sz w:val="24"/>
          <w:szCs w:val="24"/>
          <w:lang w:val="en-GB" w:eastAsia="en-GB"/>
        </w:rPr>
      </w:pPr>
    </w:p>
    <w:p w14:paraId="0CF74FED" w14:textId="06C2015B" w:rsidR="008E7A53" w:rsidRDefault="008E7A53" w:rsidP="008E7A53">
      <w:pPr>
        <w:rPr>
          <w:rFonts w:ascii="Times New Roman" w:hAnsi="Times New Roman" w:cs="Times New Roman"/>
          <w:sz w:val="24"/>
          <w:szCs w:val="24"/>
          <w:lang w:val="en-GB" w:eastAsia="en-GB"/>
        </w:rPr>
      </w:pPr>
    </w:p>
    <w:p w14:paraId="365EE0D5" w14:textId="70E40931" w:rsidR="008E7A53" w:rsidRDefault="008E7A53" w:rsidP="008E7A53">
      <w:pPr>
        <w:rPr>
          <w:rFonts w:ascii="Times New Roman" w:hAnsi="Times New Roman" w:cs="Times New Roman"/>
          <w:sz w:val="24"/>
          <w:szCs w:val="24"/>
          <w:lang w:val="en-GB" w:eastAsia="en-GB"/>
        </w:rPr>
      </w:pPr>
    </w:p>
    <w:tbl>
      <w:tblPr>
        <w:tblStyle w:val="TableGrid11"/>
        <w:tblW w:w="9210" w:type="dxa"/>
        <w:tblLayout w:type="fixed"/>
        <w:tblLook w:val="04A0" w:firstRow="1" w:lastRow="0" w:firstColumn="1" w:lastColumn="0" w:noHBand="0" w:noVBand="1"/>
      </w:tblPr>
      <w:tblGrid>
        <w:gridCol w:w="1272"/>
        <w:gridCol w:w="1418"/>
        <w:gridCol w:w="1275"/>
        <w:gridCol w:w="1134"/>
        <w:gridCol w:w="1134"/>
        <w:gridCol w:w="1276"/>
        <w:gridCol w:w="1701"/>
      </w:tblGrid>
      <w:tr w:rsidR="008E7A53" w14:paraId="36B4ABE6" w14:textId="77777777" w:rsidTr="008E7A53">
        <w:tc>
          <w:tcPr>
            <w:tcW w:w="9209" w:type="dxa"/>
            <w:gridSpan w:val="7"/>
            <w:tcBorders>
              <w:top w:val="single" w:sz="4" w:space="0" w:color="auto"/>
              <w:left w:val="single" w:sz="4" w:space="0" w:color="auto"/>
              <w:bottom w:val="single" w:sz="4" w:space="0" w:color="auto"/>
              <w:right w:val="single" w:sz="4" w:space="0" w:color="auto"/>
            </w:tcBorders>
            <w:vAlign w:val="center"/>
            <w:hideMark/>
          </w:tcPr>
          <w:p w14:paraId="33C564B1" w14:textId="77777777" w:rsidR="008E7A53" w:rsidRDefault="008E7A53">
            <w:pPr>
              <w:spacing w:line="360" w:lineRule="auto"/>
              <w:rPr>
                <w:rFonts w:ascii="Times New Roman" w:eastAsia="Calibri" w:hAnsi="Times New Roman" w:cs="Times New Roman"/>
                <w:b/>
                <w:bCs/>
                <w:sz w:val="20"/>
                <w:szCs w:val="20"/>
              </w:rPr>
            </w:pPr>
            <w:r>
              <w:rPr>
                <w:rFonts w:ascii="Times New Roman" w:eastAsia="Calibri" w:hAnsi="Times New Roman" w:cs="Times New Roman"/>
                <w:b/>
                <w:bCs/>
                <w:sz w:val="20"/>
                <w:szCs w:val="20"/>
              </w:rPr>
              <w:lastRenderedPageBreak/>
              <w:t xml:space="preserve">Table 1. PICOS inclusion criteria </w:t>
            </w:r>
          </w:p>
        </w:tc>
      </w:tr>
      <w:tr w:rsidR="008E7A53" w14:paraId="53526A00" w14:textId="77777777" w:rsidTr="008E7A53">
        <w:tc>
          <w:tcPr>
            <w:tcW w:w="1271" w:type="dxa"/>
            <w:tcBorders>
              <w:top w:val="single" w:sz="4" w:space="0" w:color="auto"/>
              <w:left w:val="single" w:sz="4" w:space="0" w:color="auto"/>
              <w:bottom w:val="single" w:sz="4" w:space="0" w:color="auto"/>
              <w:right w:val="single" w:sz="4" w:space="0" w:color="auto"/>
            </w:tcBorders>
            <w:vAlign w:val="center"/>
            <w:hideMark/>
          </w:tcPr>
          <w:p w14:paraId="4C3368FA"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Population</w:t>
            </w:r>
          </w:p>
        </w:tc>
        <w:tc>
          <w:tcPr>
            <w:tcW w:w="7938" w:type="dxa"/>
            <w:gridSpan w:val="6"/>
            <w:tcBorders>
              <w:top w:val="single" w:sz="4" w:space="0" w:color="auto"/>
              <w:left w:val="single" w:sz="4" w:space="0" w:color="auto"/>
              <w:bottom w:val="single" w:sz="4" w:space="0" w:color="auto"/>
              <w:right w:val="single" w:sz="4" w:space="0" w:color="auto"/>
            </w:tcBorders>
            <w:vAlign w:val="center"/>
            <w:hideMark/>
          </w:tcPr>
          <w:p w14:paraId="6B4F112A"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Patients ≥16 years of age diagnosed radiologically with an incidental asymptomatic intracranial meningioma/s. Neurofibromatosis type II-associated and radiation-induced meningiomas were excluded.</w:t>
            </w:r>
          </w:p>
        </w:tc>
      </w:tr>
      <w:tr w:rsidR="008E7A53" w14:paraId="162C228E" w14:textId="77777777" w:rsidTr="008E7A53">
        <w:tc>
          <w:tcPr>
            <w:tcW w:w="1271" w:type="dxa"/>
            <w:tcBorders>
              <w:top w:val="single" w:sz="4" w:space="0" w:color="auto"/>
              <w:left w:val="single" w:sz="4" w:space="0" w:color="auto"/>
              <w:bottom w:val="single" w:sz="4" w:space="0" w:color="auto"/>
              <w:right w:val="single" w:sz="4" w:space="0" w:color="auto"/>
            </w:tcBorders>
            <w:vAlign w:val="center"/>
            <w:hideMark/>
          </w:tcPr>
          <w:p w14:paraId="1BB951A7"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Intervention</w:t>
            </w:r>
          </w:p>
        </w:tc>
        <w:tc>
          <w:tcPr>
            <w:tcW w:w="7938" w:type="dxa"/>
            <w:gridSpan w:val="6"/>
            <w:tcBorders>
              <w:top w:val="single" w:sz="4" w:space="0" w:color="auto"/>
              <w:left w:val="single" w:sz="4" w:space="0" w:color="auto"/>
              <w:bottom w:val="single" w:sz="4" w:space="0" w:color="auto"/>
              <w:right w:val="single" w:sz="4" w:space="0" w:color="auto"/>
            </w:tcBorders>
            <w:vAlign w:val="center"/>
            <w:hideMark/>
          </w:tcPr>
          <w:p w14:paraId="2F7E2A5E"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Active monitoring, surgery, SRS, </w:t>
            </w:r>
            <w:r>
              <w:rPr>
                <w:rFonts w:ascii="Times New Roman" w:eastAsia="Calibri" w:hAnsi="Times New Roman" w:cs="Times New Roman"/>
                <w:i/>
                <w:iCs/>
                <w:sz w:val="20"/>
                <w:szCs w:val="20"/>
              </w:rPr>
              <w:t>f</w:t>
            </w:r>
            <w:r>
              <w:rPr>
                <w:rFonts w:ascii="Times New Roman" w:eastAsia="Calibri" w:hAnsi="Times New Roman" w:cs="Times New Roman"/>
                <w:sz w:val="20"/>
                <w:szCs w:val="20"/>
              </w:rPr>
              <w:t>RT, or hospital discharge after the first inpatient/outpatient appointment.</w:t>
            </w:r>
          </w:p>
        </w:tc>
      </w:tr>
      <w:tr w:rsidR="008E7A53" w14:paraId="343653C6" w14:textId="77777777" w:rsidTr="008E7A53">
        <w:tc>
          <w:tcPr>
            <w:tcW w:w="1271" w:type="dxa"/>
            <w:tcBorders>
              <w:top w:val="single" w:sz="4" w:space="0" w:color="auto"/>
              <w:left w:val="single" w:sz="4" w:space="0" w:color="auto"/>
              <w:bottom w:val="single" w:sz="4" w:space="0" w:color="auto"/>
              <w:right w:val="single" w:sz="4" w:space="0" w:color="auto"/>
            </w:tcBorders>
            <w:vAlign w:val="center"/>
            <w:hideMark/>
          </w:tcPr>
          <w:p w14:paraId="36366339"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Comparator</w:t>
            </w:r>
          </w:p>
        </w:tc>
        <w:tc>
          <w:tcPr>
            <w:tcW w:w="7938" w:type="dxa"/>
            <w:gridSpan w:val="6"/>
            <w:tcBorders>
              <w:top w:val="single" w:sz="4" w:space="0" w:color="auto"/>
              <w:left w:val="single" w:sz="4" w:space="0" w:color="auto"/>
              <w:bottom w:val="single" w:sz="4" w:space="0" w:color="auto"/>
              <w:right w:val="single" w:sz="4" w:space="0" w:color="auto"/>
            </w:tcBorders>
            <w:vAlign w:val="center"/>
            <w:hideMark/>
          </w:tcPr>
          <w:p w14:paraId="5F89600A" w14:textId="77777777" w:rsidR="008E7A53" w:rsidRDefault="008E7A53">
            <w:pPr>
              <w:spacing w:line="360" w:lineRule="auto"/>
              <w:rPr>
                <w:rFonts w:ascii="Times New Roman" w:eastAsia="Calibri" w:hAnsi="Times New Roman" w:cs="Times New Roman"/>
                <w:sz w:val="20"/>
                <w:szCs w:val="20"/>
              </w:rPr>
            </w:pPr>
            <w:r>
              <w:rPr>
                <w:rFonts w:asciiTheme="majorBidi" w:hAnsiTheme="majorBidi" w:cstheme="majorBidi"/>
                <w:sz w:val="20"/>
                <w:szCs w:val="20"/>
              </w:rPr>
              <w:t>Not required</w:t>
            </w:r>
          </w:p>
        </w:tc>
      </w:tr>
      <w:tr w:rsidR="008E7A53" w14:paraId="6BE03400" w14:textId="77777777" w:rsidTr="008E7A53">
        <w:trPr>
          <w:trHeight w:val="267"/>
        </w:trPr>
        <w:tc>
          <w:tcPr>
            <w:tcW w:w="1271" w:type="dxa"/>
            <w:tcBorders>
              <w:top w:val="single" w:sz="4" w:space="0" w:color="auto"/>
              <w:left w:val="single" w:sz="4" w:space="0" w:color="auto"/>
              <w:bottom w:val="single" w:sz="4" w:space="0" w:color="auto"/>
              <w:right w:val="single" w:sz="4" w:space="0" w:color="auto"/>
            </w:tcBorders>
            <w:vAlign w:val="center"/>
            <w:hideMark/>
          </w:tcPr>
          <w:p w14:paraId="23389B3D"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Outcomes</w:t>
            </w:r>
          </w:p>
        </w:tc>
        <w:tc>
          <w:tcPr>
            <w:tcW w:w="6237" w:type="dxa"/>
            <w:gridSpan w:val="5"/>
            <w:tcBorders>
              <w:top w:val="single" w:sz="4" w:space="0" w:color="auto"/>
              <w:left w:val="single" w:sz="4" w:space="0" w:color="auto"/>
              <w:bottom w:val="single" w:sz="4" w:space="0" w:color="auto"/>
              <w:right w:val="single" w:sz="4" w:space="0" w:color="auto"/>
            </w:tcBorders>
            <w:vAlign w:val="center"/>
            <w:hideMark/>
          </w:tcPr>
          <w:p w14:paraId="4DA83180"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imary</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7FDA22"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econdary</w:t>
            </w:r>
          </w:p>
        </w:tc>
      </w:tr>
      <w:tr w:rsidR="008E7A53" w14:paraId="54C6DA84" w14:textId="77777777" w:rsidTr="008E7A53">
        <w:trPr>
          <w:trHeight w:val="193"/>
        </w:trPr>
        <w:tc>
          <w:tcPr>
            <w:tcW w:w="1271" w:type="dxa"/>
            <w:tcBorders>
              <w:top w:val="single" w:sz="4" w:space="0" w:color="auto"/>
              <w:left w:val="single" w:sz="4" w:space="0" w:color="auto"/>
              <w:bottom w:val="single" w:sz="4" w:space="0" w:color="auto"/>
              <w:right w:val="single" w:sz="4" w:space="0" w:color="auto"/>
            </w:tcBorders>
            <w:vAlign w:val="center"/>
          </w:tcPr>
          <w:p w14:paraId="1337C230" w14:textId="77777777" w:rsidR="008E7A53" w:rsidRDefault="008E7A53">
            <w:pPr>
              <w:spacing w:line="360" w:lineRule="auto"/>
              <w:rPr>
                <w:rFonts w:ascii="Times New Roman" w:eastAsia="Calibri" w:hAnsi="Times New Roman" w:cs="Times New Roman"/>
                <w:sz w:val="20"/>
                <w:szCs w:val="20"/>
              </w:rPr>
            </w:pPr>
          </w:p>
        </w:tc>
        <w:tc>
          <w:tcPr>
            <w:tcW w:w="1418" w:type="dxa"/>
            <w:tcBorders>
              <w:top w:val="single" w:sz="4" w:space="0" w:color="auto"/>
              <w:left w:val="single" w:sz="4" w:space="0" w:color="auto"/>
              <w:bottom w:val="single" w:sz="4" w:space="0" w:color="auto"/>
              <w:right w:val="single" w:sz="4" w:space="0" w:color="auto"/>
            </w:tcBorders>
            <w:vAlign w:val="center"/>
            <w:hideMark/>
          </w:tcPr>
          <w:p w14:paraId="5D216B5A"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Active monitoring</w:t>
            </w:r>
          </w:p>
        </w:tc>
        <w:tc>
          <w:tcPr>
            <w:tcW w:w="1275" w:type="dxa"/>
            <w:tcBorders>
              <w:top w:val="single" w:sz="4" w:space="0" w:color="auto"/>
              <w:left w:val="single" w:sz="4" w:space="0" w:color="auto"/>
              <w:bottom w:val="single" w:sz="4" w:space="0" w:color="auto"/>
              <w:right w:val="single" w:sz="4" w:space="0" w:color="auto"/>
            </w:tcBorders>
            <w:vAlign w:val="center"/>
            <w:hideMark/>
          </w:tcPr>
          <w:p w14:paraId="66203336"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urger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597E72"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S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054E7D5"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i/>
                <w:iCs/>
                <w:sz w:val="20"/>
                <w:szCs w:val="20"/>
              </w:rPr>
              <w:t>f</w:t>
            </w:r>
            <w:r>
              <w:rPr>
                <w:rFonts w:ascii="Times New Roman" w:eastAsia="Calibri" w:hAnsi="Times New Roman" w:cs="Times New Roman"/>
                <w:sz w:val="20"/>
                <w:szCs w:val="20"/>
              </w:rPr>
              <w:t>R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4E9924"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Hospital discharge</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655CDD8"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All treatment options</w:t>
            </w:r>
          </w:p>
        </w:tc>
      </w:tr>
      <w:tr w:rsidR="008E7A53" w14:paraId="3CB750D6" w14:textId="77777777" w:rsidTr="008E7A53">
        <w:trPr>
          <w:trHeight w:val="254"/>
        </w:trPr>
        <w:tc>
          <w:tcPr>
            <w:tcW w:w="1271" w:type="dxa"/>
            <w:tcBorders>
              <w:top w:val="single" w:sz="4" w:space="0" w:color="auto"/>
              <w:left w:val="single" w:sz="4" w:space="0" w:color="auto"/>
              <w:bottom w:val="single" w:sz="4" w:space="0" w:color="auto"/>
              <w:right w:val="single" w:sz="4" w:space="0" w:color="auto"/>
            </w:tcBorders>
            <w:vAlign w:val="center"/>
          </w:tcPr>
          <w:p w14:paraId="6BB9EE50" w14:textId="77777777" w:rsidR="008E7A53" w:rsidRDefault="008E7A53">
            <w:pPr>
              <w:spacing w:line="360" w:lineRule="auto"/>
              <w:rPr>
                <w:rFonts w:ascii="Times New Roman" w:eastAsia="Calibri" w:hAnsi="Times New Roman" w:cs="Times New Roman"/>
                <w:sz w:val="20"/>
                <w:szCs w:val="20"/>
              </w:rPr>
            </w:pPr>
          </w:p>
        </w:tc>
        <w:tc>
          <w:tcPr>
            <w:tcW w:w="1418" w:type="dxa"/>
            <w:tcBorders>
              <w:top w:val="single" w:sz="4" w:space="0" w:color="auto"/>
              <w:left w:val="single" w:sz="4" w:space="0" w:color="auto"/>
              <w:bottom w:val="single" w:sz="4" w:space="0" w:color="auto"/>
              <w:right w:val="single" w:sz="4" w:space="0" w:color="auto"/>
            </w:tcBorders>
            <w:vAlign w:val="center"/>
            <w:hideMark/>
          </w:tcPr>
          <w:p w14:paraId="56F876A3"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ogression and time to progression (clinical and radiological)</w:t>
            </w:r>
          </w:p>
        </w:tc>
        <w:tc>
          <w:tcPr>
            <w:tcW w:w="1275" w:type="dxa"/>
            <w:tcBorders>
              <w:top w:val="single" w:sz="4" w:space="0" w:color="auto"/>
              <w:left w:val="single" w:sz="4" w:space="0" w:color="auto"/>
              <w:bottom w:val="single" w:sz="4" w:space="0" w:color="auto"/>
              <w:right w:val="single" w:sz="4" w:space="0" w:color="auto"/>
            </w:tcBorders>
            <w:vAlign w:val="center"/>
            <w:hideMark/>
          </w:tcPr>
          <w:p w14:paraId="14EC238F"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Treatment-related morbidit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21CDE58"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Treatment-related morbidit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88AB50D"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Treatment-related morbidity</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C50A0D2"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eningioma-related readmissions</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C365DC0"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Neurocognitive function</w:t>
            </w:r>
          </w:p>
        </w:tc>
      </w:tr>
      <w:tr w:rsidR="008E7A53" w14:paraId="168A61EA" w14:textId="77777777" w:rsidTr="008E7A53">
        <w:trPr>
          <w:trHeight w:val="142"/>
        </w:trPr>
        <w:tc>
          <w:tcPr>
            <w:tcW w:w="1271" w:type="dxa"/>
            <w:tcBorders>
              <w:top w:val="single" w:sz="4" w:space="0" w:color="auto"/>
              <w:left w:val="single" w:sz="4" w:space="0" w:color="auto"/>
              <w:bottom w:val="single" w:sz="4" w:space="0" w:color="auto"/>
              <w:right w:val="single" w:sz="4" w:space="0" w:color="auto"/>
            </w:tcBorders>
            <w:vAlign w:val="center"/>
          </w:tcPr>
          <w:p w14:paraId="5FA50386" w14:textId="77777777" w:rsidR="008E7A53" w:rsidRDefault="008E7A53">
            <w:pPr>
              <w:spacing w:line="360" w:lineRule="auto"/>
              <w:rPr>
                <w:rFonts w:ascii="Times New Roman" w:eastAsia="Calibri" w:hAnsi="Times New Roman" w:cs="Times New Roman"/>
                <w:sz w:val="20"/>
                <w:szCs w:val="20"/>
              </w:rPr>
            </w:pPr>
          </w:p>
        </w:tc>
        <w:tc>
          <w:tcPr>
            <w:tcW w:w="1418" w:type="dxa"/>
            <w:tcBorders>
              <w:top w:val="single" w:sz="4" w:space="0" w:color="auto"/>
              <w:left w:val="single" w:sz="4" w:space="0" w:color="auto"/>
              <w:bottom w:val="single" w:sz="4" w:space="0" w:color="auto"/>
              <w:right w:val="single" w:sz="4" w:space="0" w:color="auto"/>
            </w:tcBorders>
            <w:vAlign w:val="center"/>
            <w:hideMark/>
          </w:tcPr>
          <w:p w14:paraId="58850717"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Intervention and time to intervention</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26DEE47"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Meningioma grad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E5AC301"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Recurrenc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AF7D376"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Recurrence</w:t>
            </w:r>
          </w:p>
        </w:tc>
        <w:tc>
          <w:tcPr>
            <w:tcW w:w="1276" w:type="dxa"/>
            <w:tcBorders>
              <w:top w:val="single" w:sz="4" w:space="0" w:color="auto"/>
              <w:left w:val="single" w:sz="4" w:space="0" w:color="auto"/>
              <w:bottom w:val="single" w:sz="4" w:space="0" w:color="auto"/>
              <w:right w:val="single" w:sz="4" w:space="0" w:color="auto"/>
            </w:tcBorders>
            <w:vAlign w:val="center"/>
          </w:tcPr>
          <w:p w14:paraId="60781508" w14:textId="77777777" w:rsidR="008E7A53" w:rsidRDefault="008E7A53">
            <w:pPr>
              <w:spacing w:line="360" w:lineRule="auto"/>
              <w:jc w:val="center"/>
              <w:rPr>
                <w:rFonts w:ascii="Times New Roman" w:eastAsia="Calibri" w:hAnsi="Times New Roman" w:cs="Times New Roman"/>
                <w:sz w:val="20"/>
                <w:szCs w:val="20"/>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79CBB276"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Quality of life</w:t>
            </w:r>
          </w:p>
        </w:tc>
      </w:tr>
      <w:tr w:rsidR="008E7A53" w14:paraId="015791D1" w14:textId="77777777" w:rsidTr="008E7A53">
        <w:trPr>
          <w:trHeight w:val="120"/>
        </w:trPr>
        <w:tc>
          <w:tcPr>
            <w:tcW w:w="1271" w:type="dxa"/>
            <w:tcBorders>
              <w:top w:val="single" w:sz="4" w:space="0" w:color="auto"/>
              <w:left w:val="single" w:sz="4" w:space="0" w:color="auto"/>
              <w:bottom w:val="single" w:sz="4" w:space="0" w:color="auto"/>
              <w:right w:val="single" w:sz="4" w:space="0" w:color="auto"/>
            </w:tcBorders>
            <w:vAlign w:val="center"/>
          </w:tcPr>
          <w:p w14:paraId="55DB0A06" w14:textId="77777777" w:rsidR="008E7A53" w:rsidRDefault="008E7A53">
            <w:pPr>
              <w:spacing w:line="360" w:lineRule="auto"/>
              <w:rPr>
                <w:rFonts w:ascii="Times New Roman" w:eastAsia="Calibri" w:hAnsi="Times New Roman" w:cs="Times New Roman"/>
                <w:sz w:val="20"/>
                <w:szCs w:val="20"/>
              </w:rPr>
            </w:pPr>
          </w:p>
        </w:tc>
        <w:tc>
          <w:tcPr>
            <w:tcW w:w="1418" w:type="dxa"/>
            <w:tcBorders>
              <w:top w:val="single" w:sz="4" w:space="0" w:color="auto"/>
              <w:left w:val="single" w:sz="4" w:space="0" w:color="auto"/>
              <w:bottom w:val="single" w:sz="4" w:space="0" w:color="auto"/>
              <w:right w:val="single" w:sz="4" w:space="0" w:color="auto"/>
            </w:tcBorders>
            <w:vAlign w:val="center"/>
          </w:tcPr>
          <w:p w14:paraId="4F1C74FA" w14:textId="77777777" w:rsidR="008E7A53" w:rsidRDefault="008E7A53">
            <w:pPr>
              <w:spacing w:line="360" w:lineRule="auto"/>
              <w:jc w:val="center"/>
              <w:rPr>
                <w:rFonts w:ascii="Times New Roman" w:eastAsia="Calibri" w:hAnsi="Times New Roman" w:cs="Times New Roman"/>
                <w:sz w:val="20"/>
                <w:szCs w:val="20"/>
              </w:rPr>
            </w:pPr>
          </w:p>
        </w:tc>
        <w:tc>
          <w:tcPr>
            <w:tcW w:w="1275" w:type="dxa"/>
            <w:tcBorders>
              <w:top w:val="single" w:sz="4" w:space="0" w:color="auto"/>
              <w:left w:val="single" w:sz="4" w:space="0" w:color="auto"/>
              <w:bottom w:val="single" w:sz="4" w:space="0" w:color="auto"/>
              <w:right w:val="single" w:sz="4" w:space="0" w:color="auto"/>
            </w:tcBorders>
            <w:vAlign w:val="center"/>
            <w:hideMark/>
          </w:tcPr>
          <w:p w14:paraId="11C06AC6" w14:textId="77777777" w:rsidR="008E7A53" w:rsidRDefault="008E7A53">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Recurrence</w:t>
            </w:r>
          </w:p>
        </w:tc>
        <w:tc>
          <w:tcPr>
            <w:tcW w:w="1134" w:type="dxa"/>
            <w:tcBorders>
              <w:top w:val="single" w:sz="4" w:space="0" w:color="auto"/>
              <w:left w:val="single" w:sz="4" w:space="0" w:color="auto"/>
              <w:bottom w:val="single" w:sz="4" w:space="0" w:color="auto"/>
              <w:right w:val="single" w:sz="4" w:space="0" w:color="auto"/>
            </w:tcBorders>
            <w:vAlign w:val="center"/>
          </w:tcPr>
          <w:p w14:paraId="1DCCDA24" w14:textId="77777777" w:rsidR="008E7A53" w:rsidRDefault="008E7A53">
            <w:pPr>
              <w:spacing w:line="360" w:lineRule="auto"/>
              <w:jc w:val="center"/>
              <w:rPr>
                <w:rFonts w:ascii="Times New Roman" w:eastAsia="Calibri"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tcPr>
          <w:p w14:paraId="56D950FF" w14:textId="77777777" w:rsidR="008E7A53" w:rsidRDefault="008E7A53">
            <w:pPr>
              <w:spacing w:line="360" w:lineRule="auto"/>
              <w:jc w:val="center"/>
              <w:rPr>
                <w:rFonts w:ascii="Times New Roman" w:eastAsia="Calibri" w:hAnsi="Times New Roman" w:cs="Times New Roman"/>
                <w:sz w:val="20"/>
                <w:szCs w:val="20"/>
              </w:rPr>
            </w:pPr>
          </w:p>
        </w:tc>
        <w:tc>
          <w:tcPr>
            <w:tcW w:w="1276" w:type="dxa"/>
            <w:tcBorders>
              <w:top w:val="single" w:sz="4" w:space="0" w:color="auto"/>
              <w:left w:val="single" w:sz="4" w:space="0" w:color="auto"/>
              <w:bottom w:val="single" w:sz="4" w:space="0" w:color="auto"/>
              <w:right w:val="single" w:sz="4" w:space="0" w:color="auto"/>
            </w:tcBorders>
            <w:vAlign w:val="center"/>
          </w:tcPr>
          <w:p w14:paraId="6A053022" w14:textId="77777777" w:rsidR="008E7A53" w:rsidRDefault="008E7A53">
            <w:pPr>
              <w:spacing w:line="360" w:lineRule="auto"/>
              <w:jc w:val="center"/>
              <w:rPr>
                <w:rFonts w:ascii="Times New Roman" w:eastAsia="Calibri" w:hAnsi="Times New Roman" w:cs="Times New Roman"/>
                <w:sz w:val="20"/>
                <w:szCs w:val="20"/>
              </w:rPr>
            </w:pPr>
          </w:p>
        </w:tc>
        <w:tc>
          <w:tcPr>
            <w:tcW w:w="1701" w:type="dxa"/>
            <w:tcBorders>
              <w:top w:val="single" w:sz="4" w:space="0" w:color="auto"/>
              <w:left w:val="single" w:sz="4" w:space="0" w:color="auto"/>
              <w:bottom w:val="single" w:sz="4" w:space="0" w:color="auto"/>
              <w:right w:val="single" w:sz="4" w:space="0" w:color="auto"/>
            </w:tcBorders>
            <w:vAlign w:val="center"/>
          </w:tcPr>
          <w:p w14:paraId="64147EF6" w14:textId="77777777" w:rsidR="008E7A53" w:rsidRDefault="008E7A53">
            <w:pPr>
              <w:spacing w:line="360" w:lineRule="auto"/>
              <w:jc w:val="center"/>
              <w:rPr>
                <w:rFonts w:ascii="Times New Roman" w:eastAsia="Calibri" w:hAnsi="Times New Roman" w:cs="Times New Roman"/>
                <w:sz w:val="20"/>
                <w:szCs w:val="20"/>
              </w:rPr>
            </w:pPr>
          </w:p>
        </w:tc>
      </w:tr>
      <w:tr w:rsidR="008E7A53" w14:paraId="705D48E5" w14:textId="77777777" w:rsidTr="008E7A53">
        <w:trPr>
          <w:trHeight w:val="142"/>
        </w:trPr>
        <w:tc>
          <w:tcPr>
            <w:tcW w:w="1271" w:type="dxa"/>
            <w:tcBorders>
              <w:top w:val="single" w:sz="4" w:space="0" w:color="auto"/>
              <w:left w:val="single" w:sz="4" w:space="0" w:color="auto"/>
              <w:bottom w:val="single" w:sz="4" w:space="0" w:color="auto"/>
              <w:right w:val="single" w:sz="4" w:space="0" w:color="auto"/>
            </w:tcBorders>
            <w:vAlign w:val="center"/>
            <w:hideMark/>
          </w:tcPr>
          <w:p w14:paraId="1781A85D" w14:textId="77777777" w:rsidR="008E7A53" w:rsidRDefault="008E7A53">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Study design </w:t>
            </w:r>
          </w:p>
        </w:tc>
        <w:tc>
          <w:tcPr>
            <w:tcW w:w="7938" w:type="dxa"/>
            <w:gridSpan w:val="6"/>
            <w:tcBorders>
              <w:top w:val="single" w:sz="4" w:space="0" w:color="auto"/>
              <w:left w:val="single" w:sz="4" w:space="0" w:color="auto"/>
              <w:bottom w:val="single" w:sz="4" w:space="0" w:color="auto"/>
              <w:right w:val="single" w:sz="4" w:space="0" w:color="auto"/>
            </w:tcBorders>
            <w:vAlign w:val="center"/>
            <w:hideMark/>
          </w:tcPr>
          <w:p w14:paraId="6424BC6B" w14:textId="77777777" w:rsidR="008E7A53" w:rsidRDefault="008E7A53">
            <w:pPr>
              <w:spacing w:line="360" w:lineRule="auto"/>
              <w:rPr>
                <w:rFonts w:ascii="Times New Roman" w:eastAsia="Calibri" w:hAnsi="Times New Roman" w:cs="Times New Roman"/>
                <w:sz w:val="20"/>
                <w:szCs w:val="20"/>
                <w:shd w:val="clear" w:color="auto" w:fill="FFFFFF"/>
              </w:rPr>
            </w:pPr>
            <w:r>
              <w:rPr>
                <w:rFonts w:ascii="Times New Roman" w:eastAsia="Calibri" w:hAnsi="Times New Roman" w:cs="Times New Roman"/>
                <w:sz w:val="20"/>
                <w:szCs w:val="20"/>
              </w:rPr>
              <w:t>Randomized controlled trials and retrospective and prospective case series and cohort studies with ≥10 adult patients. Case reports were excluded</w:t>
            </w:r>
          </w:p>
        </w:tc>
      </w:tr>
      <w:tr w:rsidR="008E7A53" w14:paraId="4F6798A5" w14:textId="77777777" w:rsidTr="008E7A53">
        <w:trPr>
          <w:trHeight w:val="142"/>
        </w:trPr>
        <w:tc>
          <w:tcPr>
            <w:tcW w:w="9209" w:type="dxa"/>
            <w:gridSpan w:val="7"/>
            <w:tcBorders>
              <w:top w:val="single" w:sz="4" w:space="0" w:color="auto"/>
              <w:left w:val="single" w:sz="4" w:space="0" w:color="auto"/>
              <w:bottom w:val="single" w:sz="4" w:space="0" w:color="auto"/>
              <w:right w:val="single" w:sz="4" w:space="0" w:color="auto"/>
            </w:tcBorders>
            <w:vAlign w:val="center"/>
            <w:hideMark/>
          </w:tcPr>
          <w:p w14:paraId="45C270A1" w14:textId="77777777" w:rsidR="008E7A53" w:rsidRDefault="008E7A53">
            <w:pPr>
              <w:spacing w:line="360" w:lineRule="auto"/>
              <w:rPr>
                <w:rFonts w:ascii="Times New Roman" w:eastAsia="Calibri" w:hAnsi="Times New Roman" w:cs="Times New Roman"/>
                <w:sz w:val="18"/>
                <w:szCs w:val="12"/>
              </w:rPr>
            </w:pPr>
            <w:r>
              <w:rPr>
                <w:rFonts w:ascii="Times New Roman" w:eastAsia="Calibri" w:hAnsi="Times New Roman" w:cs="Times New Roman"/>
                <w:sz w:val="18"/>
                <w:szCs w:val="12"/>
              </w:rPr>
              <w:t xml:space="preserve">Abbreviations: SRS=stereotactic radiosurgery; </w:t>
            </w:r>
            <w:r>
              <w:rPr>
                <w:rFonts w:ascii="Times New Roman" w:eastAsia="Calibri" w:hAnsi="Times New Roman" w:cs="Times New Roman"/>
                <w:i/>
                <w:iCs/>
                <w:sz w:val="18"/>
                <w:szCs w:val="12"/>
              </w:rPr>
              <w:t>f</w:t>
            </w:r>
            <w:r>
              <w:rPr>
                <w:rFonts w:ascii="Times New Roman" w:eastAsia="Calibri" w:hAnsi="Times New Roman" w:cs="Times New Roman"/>
                <w:sz w:val="18"/>
                <w:szCs w:val="12"/>
              </w:rPr>
              <w:t>RT=fractionated radiotherapy</w:t>
            </w:r>
          </w:p>
        </w:tc>
      </w:tr>
    </w:tbl>
    <w:p w14:paraId="77419761" w14:textId="29273F64" w:rsidR="008E7A53" w:rsidRDefault="008E7A53" w:rsidP="008E7A53">
      <w:pPr>
        <w:rPr>
          <w:rFonts w:ascii="Times New Roman" w:hAnsi="Times New Roman" w:cs="Times New Roman"/>
          <w:sz w:val="24"/>
          <w:szCs w:val="24"/>
          <w:lang w:val="en-GB" w:eastAsia="en-GB"/>
        </w:rPr>
      </w:pPr>
    </w:p>
    <w:p w14:paraId="0387ECBB" w14:textId="77777777" w:rsidR="008013B1" w:rsidRDefault="008013B1" w:rsidP="008E7A53">
      <w:pPr>
        <w:rPr>
          <w:rFonts w:ascii="Times New Roman" w:hAnsi="Times New Roman" w:cs="Times New Roman"/>
          <w:sz w:val="24"/>
          <w:szCs w:val="24"/>
          <w:lang w:val="en-GB" w:eastAsia="en-GB"/>
        </w:rPr>
        <w:sectPr w:rsidR="008013B1" w:rsidSect="003B1ED4">
          <w:footerReference w:type="default" r:id="rId13"/>
          <w:pgSz w:w="11906" w:h="16838" w:code="9"/>
          <w:pgMar w:top="1440" w:right="1440" w:bottom="1134" w:left="1440" w:header="709" w:footer="709" w:gutter="0"/>
          <w:cols w:space="708"/>
          <w:docGrid w:linePitch="360"/>
        </w:sectPr>
      </w:pPr>
    </w:p>
    <w:tbl>
      <w:tblPr>
        <w:tblStyle w:val="TableGrid111"/>
        <w:tblpPr w:leftFromText="180" w:rightFromText="180" w:vertAnchor="page" w:horzAnchor="margin" w:tblpY="1288"/>
        <w:tblW w:w="14601" w:type="dxa"/>
        <w:tblInd w:w="0" w:type="dxa"/>
        <w:tblLook w:val="04A0" w:firstRow="1" w:lastRow="0" w:firstColumn="1" w:lastColumn="0" w:noHBand="0" w:noVBand="1"/>
      </w:tblPr>
      <w:tblGrid>
        <w:gridCol w:w="1838"/>
        <w:gridCol w:w="1564"/>
        <w:gridCol w:w="2552"/>
        <w:gridCol w:w="2929"/>
        <w:gridCol w:w="1276"/>
        <w:gridCol w:w="1167"/>
        <w:gridCol w:w="1276"/>
        <w:gridCol w:w="1276"/>
        <w:gridCol w:w="723"/>
      </w:tblGrid>
      <w:tr w:rsidR="001C6B7E" w:rsidRPr="0032355A" w14:paraId="64E40CCF" w14:textId="77777777" w:rsidTr="001C6B7E">
        <w:trPr>
          <w:trHeight w:val="138"/>
        </w:trPr>
        <w:tc>
          <w:tcPr>
            <w:tcW w:w="1838" w:type="dxa"/>
            <w:tcBorders>
              <w:top w:val="nil"/>
              <w:left w:val="nil"/>
              <w:bottom w:val="single" w:sz="4" w:space="0" w:color="auto"/>
              <w:right w:val="nil"/>
            </w:tcBorders>
          </w:tcPr>
          <w:p w14:paraId="6812C8EC" w14:textId="77777777" w:rsidR="001C6B7E" w:rsidRPr="0032355A" w:rsidRDefault="001C6B7E" w:rsidP="001C6B7E">
            <w:pPr>
              <w:spacing w:line="360" w:lineRule="auto"/>
              <w:rPr>
                <w:rFonts w:ascii="Times New Roman" w:eastAsia="Calibri" w:hAnsi="Times New Roman" w:cs="Times New Roman"/>
              </w:rPr>
            </w:pPr>
          </w:p>
        </w:tc>
        <w:tc>
          <w:tcPr>
            <w:tcW w:w="1564" w:type="dxa"/>
            <w:tcBorders>
              <w:top w:val="nil"/>
              <w:left w:val="nil"/>
              <w:bottom w:val="single" w:sz="4" w:space="0" w:color="auto"/>
              <w:right w:val="single" w:sz="4" w:space="0" w:color="auto"/>
            </w:tcBorders>
          </w:tcPr>
          <w:p w14:paraId="33B2E771" w14:textId="77777777" w:rsidR="001C6B7E" w:rsidRPr="0032355A" w:rsidRDefault="001C6B7E" w:rsidP="001C6B7E">
            <w:pPr>
              <w:spacing w:line="360" w:lineRule="auto"/>
              <w:rPr>
                <w:rFonts w:ascii="Times New Roman" w:eastAsia="Calibri" w:hAnsi="Times New Roman" w:cs="Times New Roman"/>
              </w:rPr>
            </w:pPr>
          </w:p>
        </w:tc>
        <w:tc>
          <w:tcPr>
            <w:tcW w:w="11199" w:type="dxa"/>
            <w:gridSpan w:val="7"/>
            <w:tcBorders>
              <w:left w:val="single" w:sz="4" w:space="0" w:color="auto"/>
            </w:tcBorders>
            <w:noWrap/>
          </w:tcPr>
          <w:p w14:paraId="7165AE7E" w14:textId="77777777" w:rsidR="001C6B7E" w:rsidRPr="0032355A" w:rsidRDefault="001C6B7E" w:rsidP="001C6B7E">
            <w:pPr>
              <w:spacing w:line="360" w:lineRule="auto"/>
              <w:rPr>
                <w:rFonts w:ascii="Times New Roman" w:eastAsia="Calibri" w:hAnsi="Times New Roman" w:cs="Times New Roman"/>
                <w:b/>
                <w:bCs/>
              </w:rPr>
            </w:pPr>
            <w:r w:rsidRPr="008013B1">
              <w:rPr>
                <w:rFonts w:ascii="Times New Roman" w:eastAsia="Calibri" w:hAnsi="Times New Roman" w:cs="Times New Roman"/>
                <w:b/>
                <w:bCs/>
                <w:sz w:val="22"/>
              </w:rPr>
              <w:t xml:space="preserve">Table 2. Baseline clinical and radiological characteristics </w:t>
            </w:r>
          </w:p>
        </w:tc>
      </w:tr>
      <w:tr w:rsidR="001C6B7E" w:rsidRPr="0032355A" w14:paraId="1F1743B6" w14:textId="77777777" w:rsidTr="001C6B7E">
        <w:trPr>
          <w:trHeight w:val="20"/>
        </w:trPr>
        <w:tc>
          <w:tcPr>
            <w:tcW w:w="1838" w:type="dxa"/>
            <w:tcBorders>
              <w:top w:val="single" w:sz="4" w:space="0" w:color="auto"/>
            </w:tcBorders>
            <w:vAlign w:val="center"/>
          </w:tcPr>
          <w:p w14:paraId="1BCC56E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N. of studies informing characteristic</w:t>
            </w:r>
          </w:p>
        </w:tc>
        <w:tc>
          <w:tcPr>
            <w:tcW w:w="1564" w:type="dxa"/>
            <w:tcBorders>
              <w:top w:val="single" w:sz="4" w:space="0" w:color="auto"/>
            </w:tcBorders>
            <w:vAlign w:val="center"/>
          </w:tcPr>
          <w:p w14:paraId="092F103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N. of valid cases informing characteristic (%)</w:t>
            </w:r>
          </w:p>
        </w:tc>
        <w:tc>
          <w:tcPr>
            <w:tcW w:w="2552" w:type="dxa"/>
            <w:noWrap/>
            <w:vAlign w:val="center"/>
            <w:hideMark/>
          </w:tcPr>
          <w:p w14:paraId="6D8D290D"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Characteristics</w:t>
            </w:r>
          </w:p>
        </w:tc>
        <w:tc>
          <w:tcPr>
            <w:tcW w:w="2929" w:type="dxa"/>
            <w:noWrap/>
            <w:vAlign w:val="center"/>
            <w:hideMark/>
          </w:tcPr>
          <w:p w14:paraId="5B6CBE39" w14:textId="77777777" w:rsidR="001C6B7E" w:rsidRPr="001C6B7E" w:rsidRDefault="001C6B7E" w:rsidP="001C6B7E">
            <w:pPr>
              <w:spacing w:line="360" w:lineRule="auto"/>
              <w:rPr>
                <w:rFonts w:ascii="Times New Roman" w:eastAsia="Calibri" w:hAnsi="Times New Roman" w:cs="Times New Roman"/>
                <w:sz w:val="17"/>
                <w:szCs w:val="17"/>
              </w:rPr>
            </w:pPr>
          </w:p>
        </w:tc>
        <w:tc>
          <w:tcPr>
            <w:tcW w:w="1276" w:type="dxa"/>
            <w:noWrap/>
            <w:vAlign w:val="center"/>
            <w:hideMark/>
          </w:tcPr>
          <w:p w14:paraId="75CA7D2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Total</w:t>
            </w:r>
          </w:p>
        </w:tc>
        <w:tc>
          <w:tcPr>
            <w:tcW w:w="1167" w:type="dxa"/>
            <w:noWrap/>
            <w:vAlign w:val="center"/>
            <w:hideMark/>
          </w:tcPr>
          <w:p w14:paraId="742F2E75"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Surgery</w:t>
            </w:r>
          </w:p>
        </w:tc>
        <w:tc>
          <w:tcPr>
            <w:tcW w:w="1276" w:type="dxa"/>
            <w:noWrap/>
            <w:vAlign w:val="center"/>
            <w:hideMark/>
          </w:tcPr>
          <w:p w14:paraId="511625D4"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SRS</w:t>
            </w:r>
          </w:p>
        </w:tc>
        <w:tc>
          <w:tcPr>
            <w:tcW w:w="1276" w:type="dxa"/>
            <w:noWrap/>
            <w:vAlign w:val="center"/>
            <w:hideMark/>
          </w:tcPr>
          <w:p w14:paraId="59B6227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Active monitoring</w:t>
            </w:r>
          </w:p>
        </w:tc>
        <w:tc>
          <w:tcPr>
            <w:tcW w:w="723" w:type="dxa"/>
            <w:noWrap/>
            <w:vAlign w:val="center"/>
            <w:hideMark/>
          </w:tcPr>
          <w:p w14:paraId="3B53F629"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P</w:t>
            </w:r>
          </w:p>
        </w:tc>
      </w:tr>
      <w:tr w:rsidR="001C6B7E" w:rsidRPr="0032355A" w14:paraId="0F0A285B" w14:textId="77777777" w:rsidTr="001C6B7E">
        <w:trPr>
          <w:trHeight w:val="20"/>
        </w:trPr>
        <w:tc>
          <w:tcPr>
            <w:tcW w:w="1838" w:type="dxa"/>
            <w:vAlign w:val="center"/>
          </w:tcPr>
          <w:p w14:paraId="5A8D552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8</w:t>
            </w:r>
          </w:p>
        </w:tc>
        <w:tc>
          <w:tcPr>
            <w:tcW w:w="1564" w:type="dxa"/>
            <w:vAlign w:val="center"/>
          </w:tcPr>
          <w:p w14:paraId="7B09010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050</w:t>
            </w:r>
          </w:p>
        </w:tc>
        <w:tc>
          <w:tcPr>
            <w:tcW w:w="2552" w:type="dxa"/>
            <w:noWrap/>
            <w:vAlign w:val="center"/>
            <w:hideMark/>
          </w:tcPr>
          <w:p w14:paraId="2378478D"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N. of patients (%)</w:t>
            </w:r>
          </w:p>
        </w:tc>
        <w:tc>
          <w:tcPr>
            <w:tcW w:w="2929" w:type="dxa"/>
            <w:noWrap/>
            <w:vAlign w:val="center"/>
            <w:hideMark/>
          </w:tcPr>
          <w:p w14:paraId="585DAB16" w14:textId="77777777" w:rsidR="001C6B7E" w:rsidRPr="001C6B7E" w:rsidRDefault="001C6B7E" w:rsidP="001C6B7E">
            <w:pPr>
              <w:spacing w:line="360" w:lineRule="auto"/>
              <w:rPr>
                <w:rFonts w:ascii="Times New Roman" w:eastAsia="Calibri" w:hAnsi="Times New Roman" w:cs="Times New Roman"/>
                <w:sz w:val="17"/>
                <w:szCs w:val="17"/>
              </w:rPr>
            </w:pPr>
          </w:p>
        </w:tc>
        <w:tc>
          <w:tcPr>
            <w:tcW w:w="1276" w:type="dxa"/>
            <w:noWrap/>
            <w:vAlign w:val="center"/>
            <w:hideMark/>
          </w:tcPr>
          <w:p w14:paraId="1C79540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050</w:t>
            </w:r>
          </w:p>
        </w:tc>
        <w:tc>
          <w:tcPr>
            <w:tcW w:w="1167" w:type="dxa"/>
            <w:noWrap/>
            <w:vAlign w:val="center"/>
            <w:hideMark/>
          </w:tcPr>
          <w:p w14:paraId="7599F6C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60 (27.3)</w:t>
            </w:r>
          </w:p>
        </w:tc>
        <w:tc>
          <w:tcPr>
            <w:tcW w:w="1276" w:type="dxa"/>
            <w:noWrap/>
            <w:vAlign w:val="center"/>
            <w:hideMark/>
          </w:tcPr>
          <w:p w14:paraId="2E9DD0E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50 (22.0)</w:t>
            </w:r>
          </w:p>
        </w:tc>
        <w:tc>
          <w:tcPr>
            <w:tcW w:w="1276" w:type="dxa"/>
            <w:noWrap/>
            <w:vAlign w:val="center"/>
            <w:hideMark/>
          </w:tcPr>
          <w:p w14:paraId="776494E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040 (50.7)</w:t>
            </w:r>
          </w:p>
        </w:tc>
        <w:tc>
          <w:tcPr>
            <w:tcW w:w="723" w:type="dxa"/>
            <w:noWrap/>
            <w:vAlign w:val="center"/>
            <w:hideMark/>
          </w:tcPr>
          <w:p w14:paraId="68B1FB7F"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2A32597F" w14:textId="77777777" w:rsidTr="001C6B7E">
        <w:trPr>
          <w:trHeight w:val="20"/>
        </w:trPr>
        <w:tc>
          <w:tcPr>
            <w:tcW w:w="1838" w:type="dxa"/>
            <w:vAlign w:val="center"/>
          </w:tcPr>
          <w:p w14:paraId="13BAF025"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w:t>
            </w:r>
          </w:p>
        </w:tc>
        <w:tc>
          <w:tcPr>
            <w:tcW w:w="1564" w:type="dxa"/>
            <w:vAlign w:val="center"/>
          </w:tcPr>
          <w:p w14:paraId="059B810E"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03 (39.2)</w:t>
            </w:r>
          </w:p>
        </w:tc>
        <w:tc>
          <w:tcPr>
            <w:tcW w:w="2552" w:type="dxa"/>
            <w:noWrap/>
            <w:vAlign w:val="center"/>
            <w:hideMark/>
          </w:tcPr>
          <w:p w14:paraId="39B29FBF"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Mean age, years (SD)</w:t>
            </w:r>
          </w:p>
        </w:tc>
        <w:tc>
          <w:tcPr>
            <w:tcW w:w="2929" w:type="dxa"/>
            <w:noWrap/>
            <w:vAlign w:val="center"/>
            <w:hideMark/>
          </w:tcPr>
          <w:p w14:paraId="14A73BEE" w14:textId="77777777" w:rsidR="001C6B7E" w:rsidRPr="001C6B7E" w:rsidRDefault="001C6B7E" w:rsidP="001C6B7E">
            <w:pPr>
              <w:spacing w:line="360" w:lineRule="auto"/>
              <w:rPr>
                <w:rFonts w:ascii="Times New Roman" w:eastAsia="Calibri" w:hAnsi="Times New Roman" w:cs="Times New Roman"/>
                <w:sz w:val="17"/>
                <w:szCs w:val="17"/>
              </w:rPr>
            </w:pPr>
          </w:p>
        </w:tc>
        <w:tc>
          <w:tcPr>
            <w:tcW w:w="1276" w:type="dxa"/>
            <w:noWrap/>
            <w:vAlign w:val="center"/>
            <w:hideMark/>
          </w:tcPr>
          <w:p w14:paraId="6EB2CF4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63.1 (6.9)</w:t>
            </w:r>
          </w:p>
        </w:tc>
        <w:tc>
          <w:tcPr>
            <w:tcW w:w="1167" w:type="dxa"/>
            <w:noWrap/>
            <w:vAlign w:val="center"/>
            <w:hideMark/>
          </w:tcPr>
          <w:p w14:paraId="5CC600D9"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61.5 (4.7)</w:t>
            </w:r>
          </w:p>
        </w:tc>
        <w:tc>
          <w:tcPr>
            <w:tcW w:w="1276" w:type="dxa"/>
            <w:noWrap/>
            <w:vAlign w:val="center"/>
            <w:hideMark/>
          </w:tcPr>
          <w:p w14:paraId="331B77F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4.9 (NR)</w:t>
            </w:r>
            <w:r w:rsidRPr="001C6B7E">
              <w:rPr>
                <w:rFonts w:ascii="Times New Roman" w:eastAsia="Calibri" w:hAnsi="Times New Roman" w:cs="Times New Roman"/>
                <w:sz w:val="17"/>
                <w:szCs w:val="17"/>
                <w:vertAlign w:val="superscript"/>
              </w:rPr>
              <w:t>b</w:t>
            </w:r>
          </w:p>
        </w:tc>
        <w:tc>
          <w:tcPr>
            <w:tcW w:w="1276" w:type="dxa"/>
            <w:noWrap/>
            <w:vAlign w:val="center"/>
            <w:hideMark/>
          </w:tcPr>
          <w:p w14:paraId="3FD7527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64 (6.9)</w:t>
            </w:r>
          </w:p>
        </w:tc>
        <w:tc>
          <w:tcPr>
            <w:tcW w:w="723" w:type="dxa"/>
            <w:noWrap/>
            <w:vAlign w:val="center"/>
            <w:hideMark/>
          </w:tcPr>
          <w:p w14:paraId="4282ACF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lt;0.001</w:t>
            </w:r>
          </w:p>
        </w:tc>
      </w:tr>
      <w:tr w:rsidR="001C6B7E" w:rsidRPr="0032355A" w14:paraId="626D1C15" w14:textId="77777777" w:rsidTr="001C6B7E">
        <w:trPr>
          <w:trHeight w:val="20"/>
        </w:trPr>
        <w:tc>
          <w:tcPr>
            <w:tcW w:w="1838" w:type="dxa"/>
            <w:vAlign w:val="center"/>
          </w:tcPr>
          <w:p w14:paraId="68A027D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7</w:t>
            </w:r>
          </w:p>
        </w:tc>
        <w:tc>
          <w:tcPr>
            <w:tcW w:w="1564" w:type="dxa"/>
            <w:vAlign w:val="center"/>
          </w:tcPr>
          <w:p w14:paraId="6325409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919 (93.6)</w:t>
            </w:r>
          </w:p>
        </w:tc>
        <w:tc>
          <w:tcPr>
            <w:tcW w:w="2552" w:type="dxa"/>
            <w:noWrap/>
            <w:vAlign w:val="center"/>
            <w:hideMark/>
          </w:tcPr>
          <w:p w14:paraId="272CBB40"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Sex, N (%)</w:t>
            </w:r>
          </w:p>
        </w:tc>
        <w:tc>
          <w:tcPr>
            <w:tcW w:w="2929" w:type="dxa"/>
            <w:noWrap/>
            <w:vAlign w:val="center"/>
            <w:hideMark/>
          </w:tcPr>
          <w:p w14:paraId="7A185585"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Female</w:t>
            </w:r>
          </w:p>
        </w:tc>
        <w:tc>
          <w:tcPr>
            <w:tcW w:w="1276" w:type="dxa"/>
            <w:noWrap/>
            <w:vAlign w:val="center"/>
            <w:hideMark/>
          </w:tcPr>
          <w:p w14:paraId="1295D644"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526</w:t>
            </w:r>
          </w:p>
        </w:tc>
        <w:tc>
          <w:tcPr>
            <w:tcW w:w="1167" w:type="dxa"/>
            <w:noWrap/>
            <w:vAlign w:val="center"/>
            <w:hideMark/>
          </w:tcPr>
          <w:p w14:paraId="1949A76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94 (19.3)</w:t>
            </w:r>
          </w:p>
        </w:tc>
        <w:tc>
          <w:tcPr>
            <w:tcW w:w="1276" w:type="dxa"/>
            <w:noWrap/>
            <w:vAlign w:val="center"/>
            <w:hideMark/>
          </w:tcPr>
          <w:p w14:paraId="39A8C755"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75 (24.6)</w:t>
            </w:r>
          </w:p>
        </w:tc>
        <w:tc>
          <w:tcPr>
            <w:tcW w:w="1276" w:type="dxa"/>
            <w:noWrap/>
            <w:vAlign w:val="center"/>
            <w:hideMark/>
          </w:tcPr>
          <w:p w14:paraId="1AF3CD5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57 (56.2)</w:t>
            </w:r>
          </w:p>
        </w:tc>
        <w:tc>
          <w:tcPr>
            <w:tcW w:w="723" w:type="dxa"/>
            <w:noWrap/>
            <w:vAlign w:val="center"/>
            <w:hideMark/>
          </w:tcPr>
          <w:p w14:paraId="161944B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lt;0.001</w:t>
            </w:r>
          </w:p>
        </w:tc>
      </w:tr>
      <w:tr w:rsidR="001C6B7E" w:rsidRPr="0032355A" w14:paraId="32219FB8" w14:textId="77777777" w:rsidTr="001C6B7E">
        <w:trPr>
          <w:trHeight w:val="20"/>
        </w:trPr>
        <w:tc>
          <w:tcPr>
            <w:tcW w:w="1838" w:type="dxa"/>
            <w:vAlign w:val="center"/>
          </w:tcPr>
          <w:p w14:paraId="0EDB2D0B"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095BC98E"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214FF5CC"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13956934"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Male</w:t>
            </w:r>
          </w:p>
        </w:tc>
        <w:tc>
          <w:tcPr>
            <w:tcW w:w="1276" w:type="dxa"/>
            <w:noWrap/>
            <w:vAlign w:val="center"/>
            <w:hideMark/>
          </w:tcPr>
          <w:p w14:paraId="65F1BE6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93</w:t>
            </w:r>
          </w:p>
        </w:tc>
        <w:tc>
          <w:tcPr>
            <w:tcW w:w="1167" w:type="dxa"/>
            <w:noWrap/>
            <w:vAlign w:val="center"/>
            <w:hideMark/>
          </w:tcPr>
          <w:p w14:paraId="0622D02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64 (41.7)</w:t>
            </w:r>
          </w:p>
        </w:tc>
        <w:tc>
          <w:tcPr>
            <w:tcW w:w="1276" w:type="dxa"/>
            <w:noWrap/>
            <w:vAlign w:val="center"/>
            <w:hideMark/>
          </w:tcPr>
          <w:p w14:paraId="00978A3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75 (19.1)</w:t>
            </w:r>
          </w:p>
        </w:tc>
        <w:tc>
          <w:tcPr>
            <w:tcW w:w="1276" w:type="dxa"/>
            <w:noWrap/>
            <w:vAlign w:val="center"/>
            <w:hideMark/>
          </w:tcPr>
          <w:p w14:paraId="509DF5A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54 (39.2)</w:t>
            </w:r>
          </w:p>
        </w:tc>
        <w:tc>
          <w:tcPr>
            <w:tcW w:w="723" w:type="dxa"/>
            <w:noWrap/>
            <w:vAlign w:val="center"/>
            <w:hideMark/>
          </w:tcPr>
          <w:p w14:paraId="56E534A6"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6C5C4B61" w14:textId="77777777" w:rsidTr="001C6B7E">
        <w:trPr>
          <w:trHeight w:val="20"/>
        </w:trPr>
        <w:tc>
          <w:tcPr>
            <w:tcW w:w="1838" w:type="dxa"/>
            <w:vAlign w:val="center"/>
          </w:tcPr>
          <w:p w14:paraId="4EF9206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6</w:t>
            </w:r>
          </w:p>
        </w:tc>
        <w:tc>
          <w:tcPr>
            <w:tcW w:w="1564" w:type="dxa"/>
            <w:vAlign w:val="center"/>
          </w:tcPr>
          <w:p w14:paraId="465CB8A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465 (71.5)</w:t>
            </w:r>
          </w:p>
        </w:tc>
        <w:tc>
          <w:tcPr>
            <w:tcW w:w="2552" w:type="dxa"/>
            <w:noWrap/>
            <w:vAlign w:val="center"/>
            <w:hideMark/>
          </w:tcPr>
          <w:p w14:paraId="6E23CE94"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Location, N (</w:t>
            </w:r>
            <w:proofErr w:type="gramStart"/>
            <w:r w:rsidRPr="001C6B7E">
              <w:rPr>
                <w:rFonts w:ascii="Times New Roman" w:eastAsia="Calibri" w:hAnsi="Times New Roman" w:cs="Times New Roman"/>
                <w:sz w:val="17"/>
                <w:szCs w:val="17"/>
              </w:rPr>
              <w:t>%)</w:t>
            </w:r>
            <w:r w:rsidRPr="001C6B7E">
              <w:rPr>
                <w:rFonts w:ascii="Times New Roman" w:eastAsia="Calibri" w:hAnsi="Times New Roman" w:cs="Times New Roman"/>
                <w:sz w:val="17"/>
                <w:szCs w:val="17"/>
                <w:vertAlign w:val="superscript"/>
              </w:rPr>
              <w:t>a</w:t>
            </w:r>
            <w:proofErr w:type="gramEnd"/>
          </w:p>
        </w:tc>
        <w:tc>
          <w:tcPr>
            <w:tcW w:w="2929" w:type="dxa"/>
            <w:noWrap/>
            <w:vAlign w:val="center"/>
            <w:hideMark/>
          </w:tcPr>
          <w:p w14:paraId="6EB8F8A7"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Non-skull base</w:t>
            </w:r>
          </w:p>
        </w:tc>
        <w:tc>
          <w:tcPr>
            <w:tcW w:w="1276" w:type="dxa"/>
            <w:noWrap/>
            <w:vAlign w:val="center"/>
            <w:hideMark/>
          </w:tcPr>
          <w:p w14:paraId="4928064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012</w:t>
            </w:r>
          </w:p>
        </w:tc>
        <w:tc>
          <w:tcPr>
            <w:tcW w:w="1167" w:type="dxa"/>
            <w:noWrap/>
            <w:vAlign w:val="center"/>
            <w:hideMark/>
          </w:tcPr>
          <w:p w14:paraId="1F864D2E"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69 (26.6)</w:t>
            </w:r>
          </w:p>
        </w:tc>
        <w:tc>
          <w:tcPr>
            <w:tcW w:w="1276" w:type="dxa"/>
            <w:noWrap/>
            <w:vAlign w:val="center"/>
            <w:hideMark/>
          </w:tcPr>
          <w:p w14:paraId="7E4BA0B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33 (23.0)</w:t>
            </w:r>
          </w:p>
        </w:tc>
        <w:tc>
          <w:tcPr>
            <w:tcW w:w="1276" w:type="dxa"/>
            <w:noWrap/>
            <w:vAlign w:val="center"/>
            <w:hideMark/>
          </w:tcPr>
          <w:p w14:paraId="3660B55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10 (50.4)</w:t>
            </w:r>
          </w:p>
        </w:tc>
        <w:tc>
          <w:tcPr>
            <w:tcW w:w="723" w:type="dxa"/>
            <w:noWrap/>
            <w:vAlign w:val="center"/>
            <w:hideMark/>
          </w:tcPr>
          <w:p w14:paraId="37199B0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lt;0.001</w:t>
            </w:r>
          </w:p>
        </w:tc>
      </w:tr>
      <w:tr w:rsidR="001C6B7E" w:rsidRPr="0032355A" w14:paraId="69B32D98" w14:textId="77777777" w:rsidTr="001C6B7E">
        <w:trPr>
          <w:trHeight w:val="20"/>
        </w:trPr>
        <w:tc>
          <w:tcPr>
            <w:tcW w:w="1838" w:type="dxa"/>
            <w:vAlign w:val="center"/>
          </w:tcPr>
          <w:p w14:paraId="2BC4B629"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348D085B"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21864D26"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384A6639"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Convexity</w:t>
            </w:r>
          </w:p>
        </w:tc>
        <w:tc>
          <w:tcPr>
            <w:tcW w:w="1276" w:type="dxa"/>
            <w:noWrap/>
            <w:vAlign w:val="center"/>
            <w:hideMark/>
          </w:tcPr>
          <w:p w14:paraId="1940741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84</w:t>
            </w:r>
          </w:p>
        </w:tc>
        <w:tc>
          <w:tcPr>
            <w:tcW w:w="1167" w:type="dxa"/>
            <w:noWrap/>
            <w:vAlign w:val="center"/>
            <w:hideMark/>
          </w:tcPr>
          <w:p w14:paraId="58B393D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9</w:t>
            </w:r>
          </w:p>
        </w:tc>
        <w:tc>
          <w:tcPr>
            <w:tcW w:w="1276" w:type="dxa"/>
            <w:noWrap/>
            <w:vAlign w:val="center"/>
            <w:hideMark/>
          </w:tcPr>
          <w:p w14:paraId="7C3A887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6</w:t>
            </w:r>
          </w:p>
        </w:tc>
        <w:tc>
          <w:tcPr>
            <w:tcW w:w="1276" w:type="dxa"/>
            <w:noWrap/>
            <w:vAlign w:val="center"/>
            <w:hideMark/>
          </w:tcPr>
          <w:p w14:paraId="6C936C9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69</w:t>
            </w:r>
          </w:p>
        </w:tc>
        <w:tc>
          <w:tcPr>
            <w:tcW w:w="723" w:type="dxa"/>
            <w:noWrap/>
            <w:vAlign w:val="center"/>
            <w:hideMark/>
          </w:tcPr>
          <w:p w14:paraId="6EB9D1D1"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56B8C5B6" w14:textId="77777777" w:rsidTr="001C6B7E">
        <w:trPr>
          <w:trHeight w:val="20"/>
        </w:trPr>
        <w:tc>
          <w:tcPr>
            <w:tcW w:w="1838" w:type="dxa"/>
            <w:vAlign w:val="center"/>
          </w:tcPr>
          <w:p w14:paraId="19E90500"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1B71903E"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6EB759AF"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0AF89380"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Parafalcine</w:t>
            </w:r>
          </w:p>
        </w:tc>
        <w:tc>
          <w:tcPr>
            <w:tcW w:w="1276" w:type="dxa"/>
            <w:noWrap/>
            <w:vAlign w:val="center"/>
            <w:hideMark/>
          </w:tcPr>
          <w:p w14:paraId="7D3F51F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47</w:t>
            </w:r>
          </w:p>
        </w:tc>
        <w:tc>
          <w:tcPr>
            <w:tcW w:w="1167" w:type="dxa"/>
            <w:noWrap/>
            <w:vAlign w:val="center"/>
            <w:hideMark/>
          </w:tcPr>
          <w:p w14:paraId="013860F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5</w:t>
            </w:r>
          </w:p>
        </w:tc>
        <w:tc>
          <w:tcPr>
            <w:tcW w:w="1276" w:type="dxa"/>
            <w:noWrap/>
            <w:vAlign w:val="center"/>
            <w:hideMark/>
          </w:tcPr>
          <w:p w14:paraId="6AED0E3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71</w:t>
            </w:r>
          </w:p>
        </w:tc>
        <w:tc>
          <w:tcPr>
            <w:tcW w:w="1276" w:type="dxa"/>
            <w:noWrap/>
            <w:vAlign w:val="center"/>
            <w:hideMark/>
          </w:tcPr>
          <w:p w14:paraId="2346508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1</w:t>
            </w:r>
          </w:p>
        </w:tc>
        <w:tc>
          <w:tcPr>
            <w:tcW w:w="723" w:type="dxa"/>
            <w:noWrap/>
            <w:vAlign w:val="center"/>
            <w:hideMark/>
          </w:tcPr>
          <w:p w14:paraId="5B8D4C66"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45D59952" w14:textId="77777777" w:rsidTr="001C6B7E">
        <w:trPr>
          <w:trHeight w:val="20"/>
        </w:trPr>
        <w:tc>
          <w:tcPr>
            <w:tcW w:w="1838" w:type="dxa"/>
            <w:vAlign w:val="center"/>
          </w:tcPr>
          <w:p w14:paraId="0985BD19"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6AB423B9"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1BCB6087"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6442D93B"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Parasagittal</w:t>
            </w:r>
          </w:p>
        </w:tc>
        <w:tc>
          <w:tcPr>
            <w:tcW w:w="1276" w:type="dxa"/>
            <w:noWrap/>
            <w:vAlign w:val="center"/>
            <w:hideMark/>
          </w:tcPr>
          <w:p w14:paraId="7394A37E"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53</w:t>
            </w:r>
          </w:p>
        </w:tc>
        <w:tc>
          <w:tcPr>
            <w:tcW w:w="1167" w:type="dxa"/>
            <w:noWrap/>
            <w:vAlign w:val="center"/>
            <w:hideMark/>
          </w:tcPr>
          <w:p w14:paraId="28510AA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0</w:t>
            </w:r>
          </w:p>
        </w:tc>
        <w:tc>
          <w:tcPr>
            <w:tcW w:w="1276" w:type="dxa"/>
            <w:noWrap/>
            <w:vAlign w:val="center"/>
            <w:hideMark/>
          </w:tcPr>
          <w:p w14:paraId="4812F93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6</w:t>
            </w:r>
          </w:p>
        </w:tc>
        <w:tc>
          <w:tcPr>
            <w:tcW w:w="1276" w:type="dxa"/>
            <w:noWrap/>
            <w:vAlign w:val="center"/>
            <w:hideMark/>
          </w:tcPr>
          <w:p w14:paraId="1AEEBA0C"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77</w:t>
            </w:r>
          </w:p>
        </w:tc>
        <w:tc>
          <w:tcPr>
            <w:tcW w:w="723" w:type="dxa"/>
            <w:noWrap/>
            <w:vAlign w:val="center"/>
            <w:hideMark/>
          </w:tcPr>
          <w:p w14:paraId="536431C1"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734A71AC" w14:textId="77777777" w:rsidTr="001C6B7E">
        <w:trPr>
          <w:trHeight w:val="20"/>
        </w:trPr>
        <w:tc>
          <w:tcPr>
            <w:tcW w:w="1838" w:type="dxa"/>
            <w:vAlign w:val="center"/>
          </w:tcPr>
          <w:p w14:paraId="2E67C152"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5D703B28"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359A5B9A"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7DB8F643"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Tentorial</w:t>
            </w:r>
          </w:p>
        </w:tc>
        <w:tc>
          <w:tcPr>
            <w:tcW w:w="1276" w:type="dxa"/>
            <w:noWrap/>
            <w:vAlign w:val="center"/>
            <w:hideMark/>
          </w:tcPr>
          <w:p w14:paraId="3BCC67F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61</w:t>
            </w:r>
          </w:p>
        </w:tc>
        <w:tc>
          <w:tcPr>
            <w:tcW w:w="1167" w:type="dxa"/>
            <w:noWrap/>
            <w:vAlign w:val="center"/>
            <w:hideMark/>
          </w:tcPr>
          <w:p w14:paraId="2BBC6F4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1</w:t>
            </w:r>
          </w:p>
        </w:tc>
        <w:tc>
          <w:tcPr>
            <w:tcW w:w="1276" w:type="dxa"/>
            <w:noWrap/>
            <w:vAlign w:val="center"/>
            <w:hideMark/>
          </w:tcPr>
          <w:p w14:paraId="7705D1C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8</w:t>
            </w:r>
          </w:p>
        </w:tc>
        <w:tc>
          <w:tcPr>
            <w:tcW w:w="1276" w:type="dxa"/>
            <w:noWrap/>
            <w:vAlign w:val="center"/>
            <w:hideMark/>
          </w:tcPr>
          <w:p w14:paraId="354CC69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2</w:t>
            </w:r>
          </w:p>
        </w:tc>
        <w:tc>
          <w:tcPr>
            <w:tcW w:w="723" w:type="dxa"/>
            <w:noWrap/>
            <w:vAlign w:val="center"/>
            <w:hideMark/>
          </w:tcPr>
          <w:p w14:paraId="5D6B2A81"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7BFECB8A" w14:textId="77777777" w:rsidTr="001C6B7E">
        <w:trPr>
          <w:trHeight w:val="20"/>
        </w:trPr>
        <w:tc>
          <w:tcPr>
            <w:tcW w:w="1838" w:type="dxa"/>
            <w:vAlign w:val="center"/>
          </w:tcPr>
          <w:p w14:paraId="09F7D963"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045B4EDC"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3DED019F"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48641757"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Intraventricular</w:t>
            </w:r>
          </w:p>
        </w:tc>
        <w:tc>
          <w:tcPr>
            <w:tcW w:w="1276" w:type="dxa"/>
            <w:noWrap/>
            <w:vAlign w:val="center"/>
            <w:hideMark/>
          </w:tcPr>
          <w:p w14:paraId="42E031A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4</w:t>
            </w:r>
          </w:p>
        </w:tc>
        <w:tc>
          <w:tcPr>
            <w:tcW w:w="1167" w:type="dxa"/>
            <w:noWrap/>
            <w:vAlign w:val="center"/>
            <w:hideMark/>
          </w:tcPr>
          <w:p w14:paraId="2DDCE334"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w:t>
            </w:r>
          </w:p>
        </w:tc>
        <w:tc>
          <w:tcPr>
            <w:tcW w:w="1276" w:type="dxa"/>
            <w:noWrap/>
            <w:vAlign w:val="center"/>
            <w:hideMark/>
          </w:tcPr>
          <w:p w14:paraId="0E050315"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w:t>
            </w:r>
          </w:p>
        </w:tc>
        <w:tc>
          <w:tcPr>
            <w:tcW w:w="1276" w:type="dxa"/>
            <w:noWrap/>
            <w:vAlign w:val="center"/>
            <w:hideMark/>
          </w:tcPr>
          <w:p w14:paraId="7153F12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9</w:t>
            </w:r>
          </w:p>
        </w:tc>
        <w:tc>
          <w:tcPr>
            <w:tcW w:w="723" w:type="dxa"/>
            <w:noWrap/>
            <w:vAlign w:val="center"/>
            <w:hideMark/>
          </w:tcPr>
          <w:p w14:paraId="3C574BAC"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3AAB81FF" w14:textId="77777777" w:rsidTr="001C6B7E">
        <w:trPr>
          <w:trHeight w:val="20"/>
        </w:trPr>
        <w:tc>
          <w:tcPr>
            <w:tcW w:w="1838" w:type="dxa"/>
            <w:vAlign w:val="center"/>
          </w:tcPr>
          <w:p w14:paraId="78D366F7"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6121F90E"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6F5C7A81"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49D4A0B2"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Skull base</w:t>
            </w:r>
          </w:p>
        </w:tc>
        <w:tc>
          <w:tcPr>
            <w:tcW w:w="1276" w:type="dxa"/>
            <w:noWrap/>
            <w:vAlign w:val="center"/>
            <w:hideMark/>
          </w:tcPr>
          <w:p w14:paraId="7D25B3F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53</w:t>
            </w:r>
          </w:p>
        </w:tc>
        <w:tc>
          <w:tcPr>
            <w:tcW w:w="1167" w:type="dxa"/>
            <w:noWrap/>
            <w:vAlign w:val="center"/>
            <w:hideMark/>
          </w:tcPr>
          <w:p w14:paraId="2A76DD4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13 (24.9)</w:t>
            </w:r>
          </w:p>
        </w:tc>
        <w:tc>
          <w:tcPr>
            <w:tcW w:w="1276" w:type="dxa"/>
            <w:noWrap/>
            <w:vAlign w:val="center"/>
            <w:hideMark/>
          </w:tcPr>
          <w:p w14:paraId="2D12F9A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53 (33.8)</w:t>
            </w:r>
          </w:p>
        </w:tc>
        <w:tc>
          <w:tcPr>
            <w:tcW w:w="1276" w:type="dxa"/>
            <w:noWrap/>
            <w:vAlign w:val="center"/>
            <w:hideMark/>
          </w:tcPr>
          <w:p w14:paraId="4BFF685C"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87 (41.3)</w:t>
            </w:r>
          </w:p>
        </w:tc>
        <w:tc>
          <w:tcPr>
            <w:tcW w:w="723" w:type="dxa"/>
            <w:noWrap/>
            <w:vAlign w:val="center"/>
            <w:hideMark/>
          </w:tcPr>
          <w:p w14:paraId="20536738"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0BD3612C" w14:textId="77777777" w:rsidTr="001C6B7E">
        <w:trPr>
          <w:trHeight w:val="20"/>
        </w:trPr>
        <w:tc>
          <w:tcPr>
            <w:tcW w:w="1838" w:type="dxa"/>
            <w:vAlign w:val="center"/>
          </w:tcPr>
          <w:p w14:paraId="60A6E562"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7DBAC0F5"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0089677A"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32535929"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Anterior midline</w:t>
            </w:r>
          </w:p>
        </w:tc>
        <w:tc>
          <w:tcPr>
            <w:tcW w:w="1276" w:type="dxa"/>
            <w:noWrap/>
            <w:vAlign w:val="center"/>
            <w:hideMark/>
          </w:tcPr>
          <w:p w14:paraId="4290495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13</w:t>
            </w:r>
          </w:p>
        </w:tc>
        <w:tc>
          <w:tcPr>
            <w:tcW w:w="1167" w:type="dxa"/>
            <w:noWrap/>
            <w:vAlign w:val="center"/>
            <w:hideMark/>
          </w:tcPr>
          <w:p w14:paraId="3459A27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0</w:t>
            </w:r>
          </w:p>
        </w:tc>
        <w:tc>
          <w:tcPr>
            <w:tcW w:w="1276" w:type="dxa"/>
            <w:noWrap/>
            <w:vAlign w:val="center"/>
            <w:hideMark/>
          </w:tcPr>
          <w:p w14:paraId="6DB9D4D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3</w:t>
            </w:r>
          </w:p>
        </w:tc>
        <w:tc>
          <w:tcPr>
            <w:tcW w:w="1276" w:type="dxa"/>
            <w:noWrap/>
            <w:vAlign w:val="center"/>
            <w:hideMark/>
          </w:tcPr>
          <w:p w14:paraId="0D28203E"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0</w:t>
            </w:r>
          </w:p>
        </w:tc>
        <w:tc>
          <w:tcPr>
            <w:tcW w:w="723" w:type="dxa"/>
            <w:noWrap/>
            <w:vAlign w:val="center"/>
            <w:hideMark/>
          </w:tcPr>
          <w:p w14:paraId="5769AB09"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5FD25CED" w14:textId="77777777" w:rsidTr="001C6B7E">
        <w:trPr>
          <w:trHeight w:val="20"/>
        </w:trPr>
        <w:tc>
          <w:tcPr>
            <w:tcW w:w="1838" w:type="dxa"/>
            <w:vAlign w:val="center"/>
          </w:tcPr>
          <w:p w14:paraId="474393D9"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068BD4E3"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3D72AEE7"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73ACB4B9"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Sphenoid wing</w:t>
            </w:r>
          </w:p>
        </w:tc>
        <w:tc>
          <w:tcPr>
            <w:tcW w:w="1276" w:type="dxa"/>
            <w:noWrap/>
            <w:vAlign w:val="center"/>
            <w:hideMark/>
          </w:tcPr>
          <w:p w14:paraId="439E111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00</w:t>
            </w:r>
          </w:p>
        </w:tc>
        <w:tc>
          <w:tcPr>
            <w:tcW w:w="1167" w:type="dxa"/>
            <w:noWrap/>
            <w:vAlign w:val="center"/>
            <w:hideMark/>
          </w:tcPr>
          <w:p w14:paraId="2203AC1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4</w:t>
            </w:r>
          </w:p>
        </w:tc>
        <w:tc>
          <w:tcPr>
            <w:tcW w:w="1276" w:type="dxa"/>
            <w:noWrap/>
            <w:vAlign w:val="center"/>
            <w:hideMark/>
          </w:tcPr>
          <w:p w14:paraId="01EE331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1</w:t>
            </w:r>
          </w:p>
        </w:tc>
        <w:tc>
          <w:tcPr>
            <w:tcW w:w="1276" w:type="dxa"/>
            <w:noWrap/>
            <w:vAlign w:val="center"/>
            <w:hideMark/>
          </w:tcPr>
          <w:p w14:paraId="2A2BDF4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62</w:t>
            </w:r>
          </w:p>
        </w:tc>
        <w:tc>
          <w:tcPr>
            <w:tcW w:w="723" w:type="dxa"/>
            <w:noWrap/>
            <w:vAlign w:val="center"/>
            <w:hideMark/>
          </w:tcPr>
          <w:p w14:paraId="7021E81C"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570491BF" w14:textId="77777777" w:rsidTr="001C6B7E">
        <w:trPr>
          <w:trHeight w:val="20"/>
        </w:trPr>
        <w:tc>
          <w:tcPr>
            <w:tcW w:w="1838" w:type="dxa"/>
            <w:vAlign w:val="center"/>
          </w:tcPr>
          <w:p w14:paraId="2443D986"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59FCB2F5"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4E6A5392"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6014D776"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Posterior fossa - lateral and posterior</w:t>
            </w:r>
          </w:p>
        </w:tc>
        <w:tc>
          <w:tcPr>
            <w:tcW w:w="1276" w:type="dxa"/>
            <w:noWrap/>
            <w:vAlign w:val="center"/>
            <w:hideMark/>
          </w:tcPr>
          <w:p w14:paraId="1A9AB864"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8</w:t>
            </w:r>
          </w:p>
        </w:tc>
        <w:tc>
          <w:tcPr>
            <w:tcW w:w="1167" w:type="dxa"/>
            <w:noWrap/>
            <w:vAlign w:val="center"/>
            <w:hideMark/>
          </w:tcPr>
          <w:p w14:paraId="3CA084B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2</w:t>
            </w:r>
          </w:p>
        </w:tc>
        <w:tc>
          <w:tcPr>
            <w:tcW w:w="1276" w:type="dxa"/>
            <w:noWrap/>
            <w:vAlign w:val="center"/>
            <w:hideMark/>
          </w:tcPr>
          <w:p w14:paraId="7510E0C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w:t>
            </w:r>
          </w:p>
        </w:tc>
        <w:tc>
          <w:tcPr>
            <w:tcW w:w="1276" w:type="dxa"/>
            <w:noWrap/>
            <w:vAlign w:val="center"/>
            <w:hideMark/>
          </w:tcPr>
          <w:p w14:paraId="238D4E1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4</w:t>
            </w:r>
          </w:p>
        </w:tc>
        <w:tc>
          <w:tcPr>
            <w:tcW w:w="723" w:type="dxa"/>
            <w:noWrap/>
            <w:vAlign w:val="center"/>
            <w:hideMark/>
          </w:tcPr>
          <w:p w14:paraId="7EF9FA4E"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615DA11D" w14:textId="77777777" w:rsidTr="001C6B7E">
        <w:trPr>
          <w:trHeight w:val="20"/>
        </w:trPr>
        <w:tc>
          <w:tcPr>
            <w:tcW w:w="1838" w:type="dxa"/>
            <w:vAlign w:val="center"/>
          </w:tcPr>
          <w:p w14:paraId="65583FB3"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0590A4C6"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190E053E"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49EBCFAC"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Posterior fossa - midline</w:t>
            </w:r>
          </w:p>
        </w:tc>
        <w:tc>
          <w:tcPr>
            <w:tcW w:w="1276" w:type="dxa"/>
            <w:noWrap/>
            <w:vAlign w:val="center"/>
            <w:hideMark/>
          </w:tcPr>
          <w:p w14:paraId="768AE38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43</w:t>
            </w:r>
          </w:p>
        </w:tc>
        <w:tc>
          <w:tcPr>
            <w:tcW w:w="1167" w:type="dxa"/>
            <w:noWrap/>
            <w:vAlign w:val="center"/>
            <w:hideMark/>
          </w:tcPr>
          <w:p w14:paraId="4946CCE4"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8</w:t>
            </w:r>
          </w:p>
        </w:tc>
        <w:tc>
          <w:tcPr>
            <w:tcW w:w="1276" w:type="dxa"/>
            <w:noWrap/>
            <w:vAlign w:val="center"/>
            <w:hideMark/>
          </w:tcPr>
          <w:p w14:paraId="3C2F189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7</w:t>
            </w:r>
          </w:p>
        </w:tc>
        <w:tc>
          <w:tcPr>
            <w:tcW w:w="1276" w:type="dxa"/>
            <w:noWrap/>
            <w:vAlign w:val="center"/>
            <w:hideMark/>
          </w:tcPr>
          <w:p w14:paraId="75CE9FC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4</w:t>
            </w:r>
          </w:p>
        </w:tc>
        <w:tc>
          <w:tcPr>
            <w:tcW w:w="723" w:type="dxa"/>
            <w:noWrap/>
            <w:vAlign w:val="center"/>
            <w:hideMark/>
          </w:tcPr>
          <w:p w14:paraId="12D3C5F2"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1407E3E2" w14:textId="77777777" w:rsidTr="001C6B7E">
        <w:trPr>
          <w:trHeight w:val="20"/>
        </w:trPr>
        <w:tc>
          <w:tcPr>
            <w:tcW w:w="1838" w:type="dxa"/>
            <w:vAlign w:val="center"/>
          </w:tcPr>
          <w:p w14:paraId="5FFACB52"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5</w:t>
            </w:r>
          </w:p>
        </w:tc>
        <w:tc>
          <w:tcPr>
            <w:tcW w:w="1564" w:type="dxa"/>
            <w:vAlign w:val="center"/>
          </w:tcPr>
          <w:p w14:paraId="3356F74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88 (43.3)</w:t>
            </w:r>
          </w:p>
        </w:tc>
        <w:tc>
          <w:tcPr>
            <w:tcW w:w="2552" w:type="dxa"/>
            <w:noWrap/>
            <w:vAlign w:val="center"/>
            <w:hideMark/>
          </w:tcPr>
          <w:p w14:paraId="2A5A6878"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Mean diameter, cm (SD)</w:t>
            </w:r>
          </w:p>
        </w:tc>
        <w:tc>
          <w:tcPr>
            <w:tcW w:w="2929" w:type="dxa"/>
            <w:noWrap/>
            <w:vAlign w:val="center"/>
            <w:hideMark/>
          </w:tcPr>
          <w:p w14:paraId="6966841B" w14:textId="77777777" w:rsidR="001C6B7E" w:rsidRPr="001C6B7E" w:rsidRDefault="001C6B7E" w:rsidP="001C6B7E">
            <w:pPr>
              <w:spacing w:line="360" w:lineRule="auto"/>
              <w:rPr>
                <w:rFonts w:ascii="Times New Roman" w:eastAsia="Calibri" w:hAnsi="Times New Roman" w:cs="Times New Roman"/>
                <w:sz w:val="17"/>
                <w:szCs w:val="17"/>
              </w:rPr>
            </w:pPr>
          </w:p>
        </w:tc>
        <w:tc>
          <w:tcPr>
            <w:tcW w:w="1276" w:type="dxa"/>
            <w:noWrap/>
            <w:vAlign w:val="center"/>
            <w:hideMark/>
          </w:tcPr>
          <w:p w14:paraId="1CE6E8B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14 (0.61)</w:t>
            </w:r>
          </w:p>
        </w:tc>
        <w:tc>
          <w:tcPr>
            <w:tcW w:w="1167" w:type="dxa"/>
            <w:noWrap/>
            <w:vAlign w:val="center"/>
            <w:hideMark/>
          </w:tcPr>
          <w:p w14:paraId="617A4CF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11 (0.42)</w:t>
            </w:r>
          </w:p>
        </w:tc>
        <w:tc>
          <w:tcPr>
            <w:tcW w:w="1276" w:type="dxa"/>
            <w:noWrap/>
            <w:vAlign w:val="center"/>
            <w:hideMark/>
          </w:tcPr>
          <w:p w14:paraId="2BE8223C"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73 (NR)</w:t>
            </w:r>
            <w:r w:rsidRPr="001C6B7E">
              <w:rPr>
                <w:rFonts w:ascii="Times New Roman" w:eastAsia="Calibri" w:hAnsi="Times New Roman" w:cs="Times New Roman"/>
                <w:sz w:val="17"/>
                <w:szCs w:val="17"/>
                <w:vertAlign w:val="superscript"/>
              </w:rPr>
              <w:t>b</w:t>
            </w:r>
          </w:p>
        </w:tc>
        <w:tc>
          <w:tcPr>
            <w:tcW w:w="1276" w:type="dxa"/>
            <w:noWrap/>
            <w:vAlign w:val="center"/>
            <w:hideMark/>
          </w:tcPr>
          <w:p w14:paraId="0376249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19 (0.66)</w:t>
            </w:r>
          </w:p>
        </w:tc>
        <w:tc>
          <w:tcPr>
            <w:tcW w:w="723" w:type="dxa"/>
            <w:noWrap/>
            <w:vAlign w:val="center"/>
            <w:hideMark/>
          </w:tcPr>
          <w:p w14:paraId="6666E26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lt;0.001</w:t>
            </w:r>
          </w:p>
        </w:tc>
      </w:tr>
      <w:tr w:rsidR="001C6B7E" w:rsidRPr="0032355A" w14:paraId="56809877" w14:textId="77777777" w:rsidTr="001C6B7E">
        <w:trPr>
          <w:trHeight w:val="20"/>
        </w:trPr>
        <w:tc>
          <w:tcPr>
            <w:tcW w:w="1838" w:type="dxa"/>
            <w:vAlign w:val="center"/>
          </w:tcPr>
          <w:p w14:paraId="0DBE088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0</w:t>
            </w:r>
          </w:p>
        </w:tc>
        <w:tc>
          <w:tcPr>
            <w:tcW w:w="1564" w:type="dxa"/>
            <w:vAlign w:val="center"/>
          </w:tcPr>
          <w:p w14:paraId="4E59079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615 (30.0)</w:t>
            </w:r>
          </w:p>
        </w:tc>
        <w:tc>
          <w:tcPr>
            <w:tcW w:w="2552" w:type="dxa"/>
            <w:noWrap/>
            <w:vAlign w:val="center"/>
            <w:hideMark/>
          </w:tcPr>
          <w:p w14:paraId="48842330"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Calcification, N (%)</w:t>
            </w:r>
          </w:p>
        </w:tc>
        <w:tc>
          <w:tcPr>
            <w:tcW w:w="2929" w:type="dxa"/>
            <w:noWrap/>
            <w:vAlign w:val="center"/>
          </w:tcPr>
          <w:p w14:paraId="1046B64B"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No</w:t>
            </w:r>
          </w:p>
        </w:tc>
        <w:tc>
          <w:tcPr>
            <w:tcW w:w="1276" w:type="dxa"/>
            <w:noWrap/>
            <w:vAlign w:val="center"/>
          </w:tcPr>
          <w:p w14:paraId="03CC0429"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80</w:t>
            </w:r>
          </w:p>
        </w:tc>
        <w:tc>
          <w:tcPr>
            <w:tcW w:w="1167" w:type="dxa"/>
            <w:noWrap/>
            <w:vAlign w:val="center"/>
          </w:tcPr>
          <w:p w14:paraId="44C8531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5 (14.5)</w:t>
            </w:r>
          </w:p>
        </w:tc>
        <w:tc>
          <w:tcPr>
            <w:tcW w:w="1276" w:type="dxa"/>
            <w:noWrap/>
            <w:vAlign w:val="center"/>
          </w:tcPr>
          <w:p w14:paraId="54295E8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NR</w:t>
            </w:r>
          </w:p>
        </w:tc>
        <w:tc>
          <w:tcPr>
            <w:tcW w:w="1276" w:type="dxa"/>
            <w:noWrap/>
            <w:vAlign w:val="center"/>
          </w:tcPr>
          <w:p w14:paraId="521CE09F"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25 (85.5)</w:t>
            </w:r>
          </w:p>
        </w:tc>
        <w:tc>
          <w:tcPr>
            <w:tcW w:w="723" w:type="dxa"/>
            <w:noWrap/>
            <w:vAlign w:val="center"/>
          </w:tcPr>
          <w:p w14:paraId="38E223B5"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0.774</w:t>
            </w:r>
          </w:p>
        </w:tc>
      </w:tr>
      <w:tr w:rsidR="001C6B7E" w:rsidRPr="0032355A" w14:paraId="712709A2" w14:textId="77777777" w:rsidTr="001C6B7E">
        <w:trPr>
          <w:trHeight w:val="20"/>
        </w:trPr>
        <w:tc>
          <w:tcPr>
            <w:tcW w:w="1838" w:type="dxa"/>
            <w:vAlign w:val="center"/>
          </w:tcPr>
          <w:p w14:paraId="1E65F289"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48163B6D"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17F28D48"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tcPr>
          <w:p w14:paraId="4F22BDF9"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Yes</w:t>
            </w:r>
          </w:p>
        </w:tc>
        <w:tc>
          <w:tcPr>
            <w:tcW w:w="1276" w:type="dxa"/>
            <w:noWrap/>
            <w:vAlign w:val="center"/>
          </w:tcPr>
          <w:p w14:paraId="02DEE9D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35</w:t>
            </w:r>
          </w:p>
        </w:tc>
        <w:tc>
          <w:tcPr>
            <w:tcW w:w="1167" w:type="dxa"/>
            <w:noWrap/>
            <w:vAlign w:val="center"/>
          </w:tcPr>
          <w:p w14:paraId="3CBE155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6 (15.3)</w:t>
            </w:r>
          </w:p>
        </w:tc>
        <w:tc>
          <w:tcPr>
            <w:tcW w:w="1276" w:type="dxa"/>
            <w:noWrap/>
            <w:vAlign w:val="center"/>
          </w:tcPr>
          <w:p w14:paraId="634610A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NR</w:t>
            </w:r>
          </w:p>
        </w:tc>
        <w:tc>
          <w:tcPr>
            <w:tcW w:w="1276" w:type="dxa"/>
            <w:noWrap/>
            <w:vAlign w:val="center"/>
          </w:tcPr>
          <w:p w14:paraId="11F9202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99 (84.7)</w:t>
            </w:r>
          </w:p>
        </w:tc>
        <w:tc>
          <w:tcPr>
            <w:tcW w:w="723" w:type="dxa"/>
            <w:noWrap/>
            <w:vAlign w:val="center"/>
          </w:tcPr>
          <w:p w14:paraId="1D52161D"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55509F9D" w14:textId="77777777" w:rsidTr="001C6B7E">
        <w:trPr>
          <w:trHeight w:val="20"/>
        </w:trPr>
        <w:tc>
          <w:tcPr>
            <w:tcW w:w="1838" w:type="dxa"/>
            <w:vAlign w:val="center"/>
          </w:tcPr>
          <w:p w14:paraId="01A9876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w:t>
            </w:r>
          </w:p>
        </w:tc>
        <w:tc>
          <w:tcPr>
            <w:tcW w:w="1564" w:type="dxa"/>
            <w:vAlign w:val="center"/>
          </w:tcPr>
          <w:p w14:paraId="5FBC8ED9"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98 (14.5)</w:t>
            </w:r>
          </w:p>
        </w:tc>
        <w:tc>
          <w:tcPr>
            <w:tcW w:w="2552" w:type="dxa"/>
            <w:noWrap/>
            <w:vAlign w:val="center"/>
            <w:hideMark/>
          </w:tcPr>
          <w:p w14:paraId="5FC11484"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Tumor signal intensity, N (%)</w:t>
            </w:r>
          </w:p>
        </w:tc>
        <w:tc>
          <w:tcPr>
            <w:tcW w:w="2929" w:type="dxa"/>
            <w:noWrap/>
            <w:vAlign w:val="center"/>
            <w:hideMark/>
          </w:tcPr>
          <w:p w14:paraId="0D3CF0A9"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Hyperintense</w:t>
            </w:r>
          </w:p>
        </w:tc>
        <w:tc>
          <w:tcPr>
            <w:tcW w:w="1276" w:type="dxa"/>
            <w:noWrap/>
            <w:vAlign w:val="center"/>
            <w:hideMark/>
          </w:tcPr>
          <w:p w14:paraId="75E93BAA"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0</w:t>
            </w:r>
          </w:p>
        </w:tc>
        <w:tc>
          <w:tcPr>
            <w:tcW w:w="1167" w:type="dxa"/>
            <w:noWrap/>
            <w:vAlign w:val="center"/>
            <w:hideMark/>
          </w:tcPr>
          <w:p w14:paraId="0FA2D269"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0 (33.3)</w:t>
            </w:r>
          </w:p>
        </w:tc>
        <w:tc>
          <w:tcPr>
            <w:tcW w:w="1276" w:type="dxa"/>
            <w:noWrap/>
            <w:vAlign w:val="center"/>
            <w:hideMark/>
          </w:tcPr>
          <w:p w14:paraId="746EBE1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NR</w:t>
            </w:r>
          </w:p>
        </w:tc>
        <w:tc>
          <w:tcPr>
            <w:tcW w:w="1276" w:type="dxa"/>
            <w:noWrap/>
            <w:vAlign w:val="center"/>
            <w:hideMark/>
          </w:tcPr>
          <w:p w14:paraId="578052AC"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0 (66.6)</w:t>
            </w:r>
          </w:p>
        </w:tc>
        <w:tc>
          <w:tcPr>
            <w:tcW w:w="723" w:type="dxa"/>
            <w:noWrap/>
            <w:vAlign w:val="center"/>
            <w:hideMark/>
          </w:tcPr>
          <w:p w14:paraId="70F07F4D"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0.237</w:t>
            </w:r>
          </w:p>
        </w:tc>
      </w:tr>
      <w:tr w:rsidR="001C6B7E" w:rsidRPr="0032355A" w14:paraId="78555428" w14:textId="77777777" w:rsidTr="001C6B7E">
        <w:trPr>
          <w:trHeight w:val="20"/>
        </w:trPr>
        <w:tc>
          <w:tcPr>
            <w:tcW w:w="1838" w:type="dxa"/>
            <w:vAlign w:val="center"/>
          </w:tcPr>
          <w:p w14:paraId="11082095"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vAlign w:val="center"/>
          </w:tcPr>
          <w:p w14:paraId="7FD69FBC"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noWrap/>
            <w:vAlign w:val="center"/>
            <w:hideMark/>
          </w:tcPr>
          <w:p w14:paraId="67BAE48F" w14:textId="77777777" w:rsidR="001C6B7E" w:rsidRPr="001C6B7E" w:rsidRDefault="001C6B7E" w:rsidP="001C6B7E">
            <w:pPr>
              <w:spacing w:line="360" w:lineRule="auto"/>
              <w:rPr>
                <w:rFonts w:ascii="Times New Roman" w:eastAsia="Calibri" w:hAnsi="Times New Roman" w:cs="Times New Roman"/>
                <w:sz w:val="17"/>
                <w:szCs w:val="17"/>
              </w:rPr>
            </w:pPr>
          </w:p>
        </w:tc>
        <w:tc>
          <w:tcPr>
            <w:tcW w:w="2929" w:type="dxa"/>
            <w:noWrap/>
            <w:vAlign w:val="center"/>
            <w:hideMark/>
          </w:tcPr>
          <w:p w14:paraId="07DF2622"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Iso/hypointense</w:t>
            </w:r>
          </w:p>
        </w:tc>
        <w:tc>
          <w:tcPr>
            <w:tcW w:w="1276" w:type="dxa"/>
            <w:noWrap/>
            <w:vAlign w:val="center"/>
            <w:hideMark/>
          </w:tcPr>
          <w:p w14:paraId="16C6943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78</w:t>
            </w:r>
          </w:p>
        </w:tc>
        <w:tc>
          <w:tcPr>
            <w:tcW w:w="1167" w:type="dxa"/>
            <w:noWrap/>
            <w:vAlign w:val="center"/>
            <w:hideMark/>
          </w:tcPr>
          <w:p w14:paraId="5B30956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48 (27.0)</w:t>
            </w:r>
          </w:p>
        </w:tc>
        <w:tc>
          <w:tcPr>
            <w:tcW w:w="1276" w:type="dxa"/>
            <w:noWrap/>
            <w:vAlign w:val="center"/>
            <w:hideMark/>
          </w:tcPr>
          <w:p w14:paraId="71DFD28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NR</w:t>
            </w:r>
          </w:p>
        </w:tc>
        <w:tc>
          <w:tcPr>
            <w:tcW w:w="1276" w:type="dxa"/>
            <w:noWrap/>
            <w:vAlign w:val="center"/>
            <w:hideMark/>
          </w:tcPr>
          <w:p w14:paraId="329C5D89"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30 (73.0)</w:t>
            </w:r>
          </w:p>
        </w:tc>
        <w:tc>
          <w:tcPr>
            <w:tcW w:w="723" w:type="dxa"/>
            <w:noWrap/>
            <w:vAlign w:val="center"/>
            <w:hideMark/>
          </w:tcPr>
          <w:p w14:paraId="33BD182D"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204CBE93" w14:textId="77777777" w:rsidTr="001C6B7E">
        <w:trPr>
          <w:trHeight w:val="20"/>
        </w:trPr>
        <w:tc>
          <w:tcPr>
            <w:tcW w:w="1838" w:type="dxa"/>
            <w:vAlign w:val="center"/>
          </w:tcPr>
          <w:p w14:paraId="7C8A6C4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2</w:t>
            </w:r>
          </w:p>
        </w:tc>
        <w:tc>
          <w:tcPr>
            <w:tcW w:w="1564" w:type="dxa"/>
            <w:vAlign w:val="center"/>
          </w:tcPr>
          <w:p w14:paraId="6567DED7"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097 (53.5)</w:t>
            </w:r>
          </w:p>
        </w:tc>
        <w:tc>
          <w:tcPr>
            <w:tcW w:w="2552" w:type="dxa"/>
            <w:noWrap/>
            <w:vAlign w:val="center"/>
            <w:hideMark/>
          </w:tcPr>
          <w:p w14:paraId="5CDCC73A"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Peritumoral edema, N (%)</w:t>
            </w:r>
          </w:p>
        </w:tc>
        <w:tc>
          <w:tcPr>
            <w:tcW w:w="2929" w:type="dxa"/>
            <w:noWrap/>
            <w:vAlign w:val="center"/>
            <w:hideMark/>
          </w:tcPr>
          <w:p w14:paraId="1CD3F635"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Yes</w:t>
            </w:r>
          </w:p>
        </w:tc>
        <w:tc>
          <w:tcPr>
            <w:tcW w:w="1276" w:type="dxa"/>
            <w:noWrap/>
            <w:vAlign w:val="center"/>
            <w:hideMark/>
          </w:tcPr>
          <w:p w14:paraId="0A990595"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231</w:t>
            </w:r>
          </w:p>
        </w:tc>
        <w:tc>
          <w:tcPr>
            <w:tcW w:w="1167" w:type="dxa"/>
            <w:noWrap/>
            <w:vAlign w:val="center"/>
            <w:hideMark/>
          </w:tcPr>
          <w:p w14:paraId="2B77CCB1"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57 (24.7)</w:t>
            </w:r>
          </w:p>
        </w:tc>
        <w:tc>
          <w:tcPr>
            <w:tcW w:w="1276" w:type="dxa"/>
            <w:noWrap/>
            <w:vAlign w:val="center"/>
            <w:hideMark/>
          </w:tcPr>
          <w:p w14:paraId="2DF4788B"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9 (8.2)</w:t>
            </w:r>
          </w:p>
        </w:tc>
        <w:tc>
          <w:tcPr>
            <w:tcW w:w="1276" w:type="dxa"/>
            <w:noWrap/>
            <w:vAlign w:val="center"/>
            <w:hideMark/>
          </w:tcPr>
          <w:p w14:paraId="16C148F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55 (67.1)</w:t>
            </w:r>
          </w:p>
        </w:tc>
        <w:tc>
          <w:tcPr>
            <w:tcW w:w="723" w:type="dxa"/>
            <w:noWrap/>
            <w:vAlign w:val="center"/>
            <w:hideMark/>
          </w:tcPr>
          <w:p w14:paraId="1018BE64"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lt;0.001</w:t>
            </w:r>
          </w:p>
        </w:tc>
      </w:tr>
      <w:tr w:rsidR="001C6B7E" w:rsidRPr="0032355A" w14:paraId="0B74140D" w14:textId="77777777" w:rsidTr="001C6B7E">
        <w:trPr>
          <w:trHeight w:val="20"/>
        </w:trPr>
        <w:tc>
          <w:tcPr>
            <w:tcW w:w="1838" w:type="dxa"/>
            <w:tcBorders>
              <w:bottom w:val="single" w:sz="4" w:space="0" w:color="auto"/>
            </w:tcBorders>
            <w:vAlign w:val="center"/>
          </w:tcPr>
          <w:p w14:paraId="3B37C261"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1564" w:type="dxa"/>
            <w:tcBorders>
              <w:bottom w:val="single" w:sz="4" w:space="0" w:color="auto"/>
            </w:tcBorders>
            <w:vAlign w:val="center"/>
          </w:tcPr>
          <w:p w14:paraId="6528C6D2" w14:textId="77777777" w:rsidR="001C6B7E" w:rsidRPr="001C6B7E" w:rsidRDefault="001C6B7E" w:rsidP="001C6B7E">
            <w:pPr>
              <w:spacing w:line="360" w:lineRule="auto"/>
              <w:jc w:val="center"/>
              <w:rPr>
                <w:rFonts w:ascii="Times New Roman" w:eastAsia="Calibri" w:hAnsi="Times New Roman" w:cs="Times New Roman"/>
                <w:sz w:val="17"/>
                <w:szCs w:val="17"/>
              </w:rPr>
            </w:pPr>
          </w:p>
        </w:tc>
        <w:tc>
          <w:tcPr>
            <w:tcW w:w="2552" w:type="dxa"/>
            <w:tcBorders>
              <w:bottom w:val="single" w:sz="4" w:space="0" w:color="auto"/>
            </w:tcBorders>
            <w:noWrap/>
            <w:vAlign w:val="center"/>
            <w:hideMark/>
          </w:tcPr>
          <w:p w14:paraId="68606058" w14:textId="77777777" w:rsidR="001C6B7E" w:rsidRPr="001C6B7E" w:rsidRDefault="001C6B7E" w:rsidP="001C6B7E">
            <w:pPr>
              <w:rPr>
                <w:rFonts w:ascii="Times New Roman" w:eastAsia="Calibri" w:hAnsi="Times New Roman" w:cs="Times New Roman"/>
                <w:sz w:val="17"/>
                <w:szCs w:val="17"/>
              </w:rPr>
            </w:pPr>
          </w:p>
        </w:tc>
        <w:tc>
          <w:tcPr>
            <w:tcW w:w="2929" w:type="dxa"/>
            <w:tcBorders>
              <w:bottom w:val="single" w:sz="4" w:space="0" w:color="auto"/>
            </w:tcBorders>
            <w:noWrap/>
            <w:vAlign w:val="center"/>
            <w:hideMark/>
          </w:tcPr>
          <w:p w14:paraId="545D0C0D" w14:textId="77777777" w:rsidR="001C6B7E" w:rsidRPr="001C6B7E" w:rsidRDefault="001C6B7E" w:rsidP="001C6B7E">
            <w:pPr>
              <w:spacing w:line="360" w:lineRule="auto"/>
              <w:rPr>
                <w:rFonts w:ascii="Times New Roman" w:eastAsia="Calibri" w:hAnsi="Times New Roman" w:cs="Times New Roman"/>
                <w:sz w:val="17"/>
                <w:szCs w:val="17"/>
              </w:rPr>
            </w:pPr>
            <w:r w:rsidRPr="001C6B7E">
              <w:rPr>
                <w:rFonts w:ascii="Times New Roman" w:eastAsia="Calibri" w:hAnsi="Times New Roman" w:cs="Times New Roman"/>
                <w:sz w:val="17"/>
                <w:szCs w:val="17"/>
              </w:rPr>
              <w:t>No</w:t>
            </w:r>
          </w:p>
        </w:tc>
        <w:tc>
          <w:tcPr>
            <w:tcW w:w="1276" w:type="dxa"/>
            <w:tcBorders>
              <w:bottom w:val="single" w:sz="4" w:space="0" w:color="auto"/>
            </w:tcBorders>
            <w:noWrap/>
            <w:vAlign w:val="center"/>
            <w:hideMark/>
          </w:tcPr>
          <w:p w14:paraId="10A420C6"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866</w:t>
            </w:r>
          </w:p>
        </w:tc>
        <w:tc>
          <w:tcPr>
            <w:tcW w:w="1167" w:type="dxa"/>
            <w:tcBorders>
              <w:bottom w:val="single" w:sz="4" w:space="0" w:color="auto"/>
            </w:tcBorders>
            <w:noWrap/>
            <w:vAlign w:val="center"/>
            <w:hideMark/>
          </w:tcPr>
          <w:p w14:paraId="0389FB70"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135 (15.6)</w:t>
            </w:r>
          </w:p>
        </w:tc>
        <w:tc>
          <w:tcPr>
            <w:tcW w:w="1276" w:type="dxa"/>
            <w:tcBorders>
              <w:bottom w:val="single" w:sz="4" w:space="0" w:color="auto"/>
            </w:tcBorders>
            <w:noWrap/>
            <w:vAlign w:val="center"/>
            <w:hideMark/>
          </w:tcPr>
          <w:p w14:paraId="5F7FB14E"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70 (42.7)</w:t>
            </w:r>
          </w:p>
        </w:tc>
        <w:tc>
          <w:tcPr>
            <w:tcW w:w="1276" w:type="dxa"/>
            <w:tcBorders>
              <w:bottom w:val="single" w:sz="4" w:space="0" w:color="auto"/>
            </w:tcBorders>
            <w:noWrap/>
            <w:vAlign w:val="center"/>
            <w:hideMark/>
          </w:tcPr>
          <w:p w14:paraId="40C1F153" w14:textId="77777777" w:rsidR="001C6B7E" w:rsidRPr="001C6B7E" w:rsidRDefault="001C6B7E" w:rsidP="001C6B7E">
            <w:pPr>
              <w:spacing w:line="360" w:lineRule="auto"/>
              <w:jc w:val="center"/>
              <w:rPr>
                <w:rFonts w:ascii="Times New Roman" w:eastAsia="Calibri" w:hAnsi="Times New Roman" w:cs="Times New Roman"/>
                <w:sz w:val="17"/>
                <w:szCs w:val="17"/>
              </w:rPr>
            </w:pPr>
            <w:r w:rsidRPr="001C6B7E">
              <w:rPr>
                <w:rFonts w:ascii="Times New Roman" w:eastAsia="Calibri" w:hAnsi="Times New Roman" w:cs="Times New Roman"/>
                <w:sz w:val="17"/>
                <w:szCs w:val="17"/>
              </w:rPr>
              <w:t>361 (41.7)</w:t>
            </w:r>
          </w:p>
        </w:tc>
        <w:tc>
          <w:tcPr>
            <w:tcW w:w="723" w:type="dxa"/>
            <w:tcBorders>
              <w:bottom w:val="single" w:sz="4" w:space="0" w:color="auto"/>
            </w:tcBorders>
            <w:noWrap/>
            <w:vAlign w:val="center"/>
            <w:hideMark/>
          </w:tcPr>
          <w:p w14:paraId="6B53DDE2" w14:textId="77777777" w:rsidR="001C6B7E" w:rsidRPr="001C6B7E" w:rsidRDefault="001C6B7E" w:rsidP="001C6B7E">
            <w:pPr>
              <w:spacing w:line="360" w:lineRule="auto"/>
              <w:jc w:val="center"/>
              <w:rPr>
                <w:rFonts w:ascii="Times New Roman" w:eastAsia="Calibri" w:hAnsi="Times New Roman" w:cs="Times New Roman"/>
                <w:sz w:val="17"/>
                <w:szCs w:val="17"/>
              </w:rPr>
            </w:pPr>
          </w:p>
        </w:tc>
      </w:tr>
      <w:tr w:rsidR="001C6B7E" w:rsidRPr="0032355A" w14:paraId="45307D76" w14:textId="77777777" w:rsidTr="001C6B7E">
        <w:trPr>
          <w:trHeight w:val="699"/>
        </w:trPr>
        <w:tc>
          <w:tcPr>
            <w:tcW w:w="1838" w:type="dxa"/>
            <w:tcBorders>
              <w:top w:val="single" w:sz="4" w:space="0" w:color="auto"/>
              <w:left w:val="nil"/>
              <w:bottom w:val="nil"/>
              <w:right w:val="nil"/>
            </w:tcBorders>
          </w:tcPr>
          <w:p w14:paraId="7F31EE64" w14:textId="77777777" w:rsidR="001C6B7E" w:rsidRPr="001C6B7E" w:rsidRDefault="001C6B7E" w:rsidP="001C6B7E">
            <w:pPr>
              <w:spacing w:line="360" w:lineRule="auto"/>
              <w:rPr>
                <w:rFonts w:ascii="Times New Roman" w:eastAsia="Calibri" w:hAnsi="Times New Roman" w:cs="Times New Roman"/>
                <w:sz w:val="17"/>
                <w:szCs w:val="17"/>
              </w:rPr>
            </w:pPr>
          </w:p>
        </w:tc>
        <w:tc>
          <w:tcPr>
            <w:tcW w:w="1564" w:type="dxa"/>
            <w:tcBorders>
              <w:top w:val="single" w:sz="4" w:space="0" w:color="auto"/>
              <w:left w:val="nil"/>
              <w:bottom w:val="nil"/>
              <w:right w:val="single" w:sz="4" w:space="0" w:color="auto"/>
            </w:tcBorders>
          </w:tcPr>
          <w:p w14:paraId="399370F5" w14:textId="77777777" w:rsidR="001C6B7E" w:rsidRPr="001C6B7E" w:rsidRDefault="001C6B7E" w:rsidP="001C6B7E">
            <w:pPr>
              <w:spacing w:line="360" w:lineRule="auto"/>
              <w:rPr>
                <w:rFonts w:ascii="Times New Roman" w:eastAsia="Calibri" w:hAnsi="Times New Roman" w:cs="Times New Roman"/>
                <w:sz w:val="17"/>
                <w:szCs w:val="17"/>
              </w:rPr>
            </w:pPr>
          </w:p>
        </w:tc>
        <w:tc>
          <w:tcPr>
            <w:tcW w:w="11199" w:type="dxa"/>
            <w:gridSpan w:val="7"/>
            <w:tcBorders>
              <w:left w:val="single" w:sz="4" w:space="0" w:color="auto"/>
            </w:tcBorders>
            <w:vAlign w:val="center"/>
            <w:hideMark/>
          </w:tcPr>
          <w:p w14:paraId="68613FF1" w14:textId="77777777" w:rsidR="001C6B7E" w:rsidRPr="001C6B7E" w:rsidRDefault="001C6B7E" w:rsidP="001C6B7E">
            <w:pPr>
              <w:rPr>
                <w:rFonts w:ascii="Times New Roman" w:eastAsia="Calibri" w:hAnsi="Times New Roman" w:cs="Times New Roman"/>
                <w:sz w:val="17"/>
                <w:szCs w:val="17"/>
              </w:rPr>
            </w:pPr>
            <w:r w:rsidRPr="001C6B7E">
              <w:rPr>
                <w:rFonts w:ascii="Times New Roman" w:eastAsia="Calibri" w:hAnsi="Times New Roman" w:cs="Times New Roman"/>
                <w:sz w:val="17"/>
                <w:szCs w:val="17"/>
              </w:rPr>
              <w:t>Abbreviations: NR=not reported; SRS=stereotactic radiosurgery</w:t>
            </w:r>
          </w:p>
          <w:p w14:paraId="75DEF1B1" w14:textId="77777777" w:rsidR="001C6B7E" w:rsidRPr="001C6B7E" w:rsidRDefault="001C6B7E" w:rsidP="001C6B7E">
            <w:pPr>
              <w:rPr>
                <w:rFonts w:ascii="Times New Roman" w:eastAsia="Calibri" w:hAnsi="Times New Roman" w:cs="Times New Roman"/>
                <w:sz w:val="17"/>
                <w:szCs w:val="17"/>
              </w:rPr>
            </w:pPr>
            <w:r w:rsidRPr="001C6B7E">
              <w:rPr>
                <w:rFonts w:ascii="Times New Roman" w:eastAsia="Calibri" w:hAnsi="Times New Roman" w:cs="Times New Roman"/>
                <w:sz w:val="17"/>
                <w:szCs w:val="17"/>
                <w:vertAlign w:val="superscript"/>
              </w:rPr>
              <w:t xml:space="preserve">a </w:t>
            </w:r>
            <w:r w:rsidRPr="001C6B7E">
              <w:rPr>
                <w:rFonts w:ascii="Times New Roman" w:eastAsia="Calibri" w:hAnsi="Times New Roman" w:cs="Times New Roman"/>
                <w:sz w:val="17"/>
                <w:szCs w:val="17"/>
              </w:rPr>
              <w:t xml:space="preserve">One study which dichotomized location into supratentorial and infratentorial was excluded </w:t>
            </w:r>
            <w:r w:rsidRPr="001C6B7E">
              <w:rPr>
                <w:rFonts w:ascii="Times New Roman" w:eastAsia="Calibri" w:hAnsi="Times New Roman" w:cs="Times New Roman"/>
                <w:sz w:val="17"/>
                <w:szCs w:val="17"/>
              </w:rPr>
              <w:fldChar w:fldCharType="begin">
                <w:fldData xml:space="preserve">PEVuZE5vdGU+PENpdGU+PEF1dGhvcj5OaXNoaXpha2k8L0F1dGhvcj48WWVhcj4xOTk5PC9ZZWFy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</w:fldData>
              </w:fldChar>
            </w:r>
            <w:r w:rsidRPr="001C6B7E">
              <w:rPr>
                <w:rFonts w:ascii="Times New Roman" w:eastAsia="Calibri" w:hAnsi="Times New Roman" w:cs="Times New Roman"/>
                <w:sz w:val="17"/>
                <w:szCs w:val="17"/>
              </w:rPr>
              <w:instrText xml:space="preserve"> ADDIN EN.CITE </w:instrText>
            </w:r>
            <w:r w:rsidRPr="001C6B7E">
              <w:rPr>
                <w:rFonts w:ascii="Times New Roman" w:eastAsia="Calibri" w:hAnsi="Times New Roman" w:cs="Times New Roman"/>
                <w:sz w:val="17"/>
                <w:szCs w:val="17"/>
              </w:rPr>
              <w:fldChar w:fldCharType="begin">
                <w:fldData xml:space="preserve">PEVuZE5vdGU+PENpdGU+PEF1dGhvcj5OaXNoaXpha2k8L0F1dGhvcj48WWVhcj4xOTk5PC9ZZWFy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</w:fldData>
              </w:fldChar>
            </w:r>
            <w:r w:rsidRPr="001C6B7E">
              <w:rPr>
                <w:rFonts w:ascii="Times New Roman" w:eastAsia="Calibri" w:hAnsi="Times New Roman" w:cs="Times New Roman"/>
                <w:sz w:val="17"/>
                <w:szCs w:val="17"/>
              </w:rPr>
              <w:instrText xml:space="preserve"> ADDIN EN.CITE.DATA </w:instrText>
            </w:r>
            <w:r w:rsidRPr="001C6B7E">
              <w:rPr>
                <w:rFonts w:ascii="Times New Roman" w:eastAsia="Calibri" w:hAnsi="Times New Roman" w:cs="Times New Roman"/>
                <w:sz w:val="17"/>
                <w:szCs w:val="17"/>
              </w:rPr>
            </w:r>
            <w:r w:rsidRPr="001C6B7E">
              <w:rPr>
                <w:rFonts w:ascii="Times New Roman" w:eastAsia="Calibri" w:hAnsi="Times New Roman" w:cs="Times New Roman"/>
                <w:sz w:val="17"/>
                <w:szCs w:val="17"/>
              </w:rPr>
              <w:fldChar w:fldCharType="end"/>
            </w:r>
            <w:r w:rsidRPr="001C6B7E">
              <w:rPr>
                <w:rFonts w:ascii="Times New Roman" w:eastAsia="Calibri" w:hAnsi="Times New Roman" w:cs="Times New Roman"/>
                <w:sz w:val="17"/>
                <w:szCs w:val="17"/>
              </w:rPr>
            </w:r>
            <w:r w:rsidRPr="001C6B7E">
              <w:rPr>
                <w:rFonts w:ascii="Times New Roman" w:eastAsia="Calibri" w:hAnsi="Times New Roman" w:cs="Times New Roman"/>
                <w:sz w:val="17"/>
                <w:szCs w:val="17"/>
              </w:rPr>
              <w:fldChar w:fldCharType="separate"/>
            </w:r>
            <w:r w:rsidRPr="001C6B7E">
              <w:rPr>
                <w:rFonts w:ascii="Times New Roman" w:eastAsia="Calibri" w:hAnsi="Times New Roman" w:cs="Times New Roman"/>
                <w:noProof/>
                <w:sz w:val="17"/>
                <w:szCs w:val="17"/>
              </w:rPr>
              <w:t>[</w:t>
            </w:r>
            <w:hyperlink w:anchor="_ENREF_15" w:tooltip="Nishizaki, 1999 #434" w:history="1">
              <w:r w:rsidRPr="001C6B7E">
                <w:rPr>
                  <w:rFonts w:ascii="Times New Roman" w:eastAsia="Calibri" w:hAnsi="Times New Roman" w:cs="Times New Roman"/>
                  <w:noProof/>
                  <w:sz w:val="17"/>
                  <w:szCs w:val="17"/>
                </w:rPr>
                <w:t>15</w:t>
              </w:r>
            </w:hyperlink>
            <w:r w:rsidRPr="001C6B7E">
              <w:rPr>
                <w:rFonts w:ascii="Times New Roman" w:eastAsia="Calibri" w:hAnsi="Times New Roman" w:cs="Times New Roman"/>
                <w:noProof/>
                <w:sz w:val="17"/>
                <w:szCs w:val="17"/>
              </w:rPr>
              <w:t>]</w:t>
            </w:r>
            <w:r w:rsidRPr="001C6B7E">
              <w:rPr>
                <w:rFonts w:ascii="Times New Roman" w:eastAsia="Calibri" w:hAnsi="Times New Roman" w:cs="Times New Roman"/>
                <w:sz w:val="17"/>
                <w:szCs w:val="17"/>
              </w:rPr>
              <w:fldChar w:fldCharType="end"/>
            </w:r>
            <w:r w:rsidRPr="001C6B7E">
              <w:rPr>
                <w:rFonts w:ascii="Times New Roman" w:eastAsia="Calibri" w:hAnsi="Times New Roman" w:cs="Times New Roman"/>
                <w:sz w:val="17"/>
                <w:szCs w:val="17"/>
              </w:rPr>
              <w:t xml:space="preserve"> </w:t>
            </w:r>
          </w:p>
          <w:p w14:paraId="04EAF7C9" w14:textId="77777777" w:rsidR="001C6B7E" w:rsidRPr="001C6B7E" w:rsidRDefault="001C6B7E" w:rsidP="001C6B7E">
            <w:pPr>
              <w:rPr>
                <w:rFonts w:ascii="Times New Roman" w:eastAsia="Calibri" w:hAnsi="Times New Roman" w:cs="Times New Roman"/>
                <w:sz w:val="17"/>
                <w:szCs w:val="17"/>
              </w:rPr>
            </w:pPr>
            <w:r w:rsidRPr="001C6B7E">
              <w:rPr>
                <w:rFonts w:ascii="Times New Roman" w:eastAsia="Calibri" w:hAnsi="Times New Roman" w:cs="Times New Roman"/>
                <w:sz w:val="17"/>
                <w:szCs w:val="17"/>
                <w:vertAlign w:val="superscript"/>
              </w:rPr>
              <w:t>b</w:t>
            </w:r>
            <w:r w:rsidRPr="001C6B7E">
              <w:rPr>
                <w:rFonts w:ascii="Times New Roman" w:eastAsia="Calibri" w:hAnsi="Times New Roman" w:cs="Times New Roman"/>
                <w:sz w:val="17"/>
                <w:szCs w:val="17"/>
              </w:rPr>
              <w:t xml:space="preserve"> Available in one study which did not report SD </w:t>
            </w:r>
            <w:r w:rsidRPr="001C6B7E">
              <w:rPr>
                <w:rFonts w:ascii="Times New Roman" w:eastAsia="Calibri" w:hAnsi="Times New Roman" w:cs="Times New Roman"/>
                <w:sz w:val="17"/>
                <w:szCs w:val="17"/>
              </w:rPr>
              <w:fldChar w:fldCharType="begin">
                <w:fldData xml:space="preserve">PEVuZE5vdGU+PENpdGU+PEF1dGhvcj5Ib2U8L0F1dGhvcj48WWVhcj4yMDE1PC9ZZWFyPjxSZWNO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==
</w:fldData>
              </w:fldChar>
            </w:r>
            <w:r w:rsidRPr="001C6B7E">
              <w:rPr>
                <w:rFonts w:ascii="Times New Roman" w:eastAsia="Calibri" w:hAnsi="Times New Roman" w:cs="Times New Roman"/>
                <w:sz w:val="17"/>
                <w:szCs w:val="17"/>
              </w:rPr>
              <w:instrText xml:space="preserve"> ADDIN EN.CITE </w:instrText>
            </w:r>
            <w:r w:rsidRPr="001C6B7E">
              <w:rPr>
                <w:rFonts w:ascii="Times New Roman" w:eastAsia="Calibri" w:hAnsi="Times New Roman" w:cs="Times New Roman"/>
                <w:sz w:val="17"/>
                <w:szCs w:val="17"/>
              </w:rPr>
              <w:fldChar w:fldCharType="begin">
                <w:fldData xml:space="preserve">PEVuZE5vdGU+PENpdGU+PEF1dGhvcj5Ib2U8L0F1dGhvcj48WWVhcj4yMDE1PC9ZZWFyPjxSZWNO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==
</w:fldData>
              </w:fldChar>
            </w:r>
            <w:r w:rsidRPr="001C6B7E">
              <w:rPr>
                <w:rFonts w:ascii="Times New Roman" w:eastAsia="Calibri" w:hAnsi="Times New Roman" w:cs="Times New Roman"/>
                <w:sz w:val="17"/>
                <w:szCs w:val="17"/>
              </w:rPr>
              <w:instrText xml:space="preserve"> ADDIN EN.CITE.DATA </w:instrText>
            </w:r>
            <w:r w:rsidRPr="001C6B7E">
              <w:rPr>
                <w:rFonts w:ascii="Times New Roman" w:eastAsia="Calibri" w:hAnsi="Times New Roman" w:cs="Times New Roman"/>
                <w:sz w:val="17"/>
                <w:szCs w:val="17"/>
              </w:rPr>
            </w:r>
            <w:r w:rsidRPr="001C6B7E">
              <w:rPr>
                <w:rFonts w:ascii="Times New Roman" w:eastAsia="Calibri" w:hAnsi="Times New Roman" w:cs="Times New Roman"/>
                <w:sz w:val="17"/>
                <w:szCs w:val="17"/>
              </w:rPr>
              <w:fldChar w:fldCharType="end"/>
            </w:r>
            <w:r w:rsidRPr="001C6B7E">
              <w:rPr>
                <w:rFonts w:ascii="Times New Roman" w:eastAsia="Calibri" w:hAnsi="Times New Roman" w:cs="Times New Roman"/>
                <w:sz w:val="17"/>
                <w:szCs w:val="17"/>
              </w:rPr>
            </w:r>
            <w:r w:rsidRPr="001C6B7E">
              <w:rPr>
                <w:rFonts w:ascii="Times New Roman" w:eastAsia="Calibri" w:hAnsi="Times New Roman" w:cs="Times New Roman"/>
                <w:sz w:val="17"/>
                <w:szCs w:val="17"/>
              </w:rPr>
              <w:fldChar w:fldCharType="separate"/>
            </w:r>
            <w:r w:rsidRPr="001C6B7E">
              <w:rPr>
                <w:rFonts w:ascii="Times New Roman" w:eastAsia="Calibri" w:hAnsi="Times New Roman" w:cs="Times New Roman"/>
                <w:noProof/>
                <w:sz w:val="17"/>
                <w:szCs w:val="17"/>
              </w:rPr>
              <w:t>[</w:t>
            </w:r>
            <w:hyperlink w:anchor="_ENREF_25" w:tooltip="Hoe, 2015 #824" w:history="1">
              <w:r w:rsidRPr="001C6B7E">
                <w:rPr>
                  <w:rFonts w:ascii="Times New Roman" w:eastAsia="Calibri" w:hAnsi="Times New Roman" w:cs="Times New Roman"/>
                  <w:noProof/>
                  <w:sz w:val="17"/>
                  <w:szCs w:val="17"/>
                </w:rPr>
                <w:t>25</w:t>
              </w:r>
            </w:hyperlink>
            <w:r w:rsidRPr="001C6B7E">
              <w:rPr>
                <w:rFonts w:ascii="Times New Roman" w:eastAsia="Calibri" w:hAnsi="Times New Roman" w:cs="Times New Roman"/>
                <w:noProof/>
                <w:sz w:val="17"/>
                <w:szCs w:val="17"/>
              </w:rPr>
              <w:t>]</w:t>
            </w:r>
            <w:r w:rsidRPr="001C6B7E">
              <w:rPr>
                <w:rFonts w:ascii="Times New Roman" w:eastAsia="Calibri" w:hAnsi="Times New Roman" w:cs="Times New Roman"/>
                <w:sz w:val="17"/>
                <w:szCs w:val="17"/>
              </w:rPr>
              <w:fldChar w:fldCharType="end"/>
            </w:r>
            <w:r w:rsidRPr="001C6B7E">
              <w:rPr>
                <w:rFonts w:ascii="Times New Roman" w:eastAsia="Calibri" w:hAnsi="Times New Roman" w:cs="Times New Roman"/>
                <w:sz w:val="17"/>
                <w:szCs w:val="17"/>
              </w:rPr>
              <w:t xml:space="preserve"> </w:t>
            </w:r>
          </w:p>
        </w:tc>
      </w:tr>
    </w:tbl>
    <w:p w14:paraId="00AF1B29" w14:textId="3DD737EB" w:rsidR="008013B1" w:rsidRPr="008013B1" w:rsidRDefault="008013B1" w:rsidP="008013B1">
      <w:pPr>
        <w:tabs>
          <w:tab w:val="left" w:pos="3412"/>
        </w:tabs>
        <w:rPr>
          <w:rFonts w:ascii="Times New Roman" w:hAnsi="Times New Roman" w:cs="Times New Roman"/>
          <w:sz w:val="24"/>
          <w:szCs w:val="24"/>
          <w:lang w:val="en-GB" w:eastAsia="en-GB"/>
        </w:rPr>
        <w:sectPr w:rsidR="008013B1" w:rsidRPr="008013B1" w:rsidSect="008013B1">
          <w:pgSz w:w="16838" w:h="11906" w:orient="landscape" w:code="9"/>
          <w:pgMar w:top="1440" w:right="1440" w:bottom="1440" w:left="1134" w:header="709" w:footer="709" w:gutter="0"/>
          <w:cols w:space="708"/>
          <w:docGrid w:linePitch="360"/>
        </w:sectPr>
      </w:pPr>
    </w:p>
    <w:tbl>
      <w:tblPr>
        <w:tblStyle w:val="TableGrid111"/>
        <w:tblW w:w="8784" w:type="dxa"/>
        <w:tblInd w:w="0" w:type="dxa"/>
        <w:tblLook w:val="04A0" w:firstRow="1" w:lastRow="0" w:firstColumn="1" w:lastColumn="0" w:noHBand="0" w:noVBand="1"/>
      </w:tblPr>
      <w:tblGrid>
        <w:gridCol w:w="2547"/>
        <w:gridCol w:w="3402"/>
        <w:gridCol w:w="1417"/>
        <w:gridCol w:w="1418"/>
      </w:tblGrid>
      <w:tr w:rsidR="008013B1" w:rsidRPr="008329F6" w14:paraId="0CDC1077" w14:textId="77777777" w:rsidTr="00EF03FB">
        <w:tc>
          <w:tcPr>
            <w:tcW w:w="8784" w:type="dxa"/>
            <w:gridSpan w:val="4"/>
            <w:vAlign w:val="center"/>
          </w:tcPr>
          <w:p w14:paraId="35E0D1C4" w14:textId="77777777" w:rsidR="008013B1" w:rsidRPr="008329F6" w:rsidRDefault="008013B1" w:rsidP="00EF03FB">
            <w:pPr>
              <w:spacing w:line="360" w:lineRule="auto"/>
              <w:rPr>
                <w:rFonts w:ascii="Times New Roman" w:eastAsia="Calibri" w:hAnsi="Times New Roman" w:cs="Times New Roman"/>
                <w:b/>
                <w:bCs/>
                <w:sz w:val="20"/>
                <w:szCs w:val="20"/>
              </w:rPr>
            </w:pPr>
            <w:r w:rsidRPr="008329F6">
              <w:rPr>
                <w:rFonts w:ascii="Times New Roman" w:eastAsia="Calibri" w:hAnsi="Times New Roman" w:cs="Times New Roman"/>
                <w:b/>
                <w:bCs/>
                <w:sz w:val="20"/>
                <w:szCs w:val="20"/>
              </w:rPr>
              <w:lastRenderedPageBreak/>
              <w:t>Table 3. Active monitoring protocols and terminology used to define growth during follow-up</w:t>
            </w:r>
          </w:p>
        </w:tc>
      </w:tr>
      <w:tr w:rsidR="008013B1" w:rsidRPr="008329F6" w14:paraId="0D4E6048" w14:textId="77777777" w:rsidTr="00EF03FB">
        <w:tc>
          <w:tcPr>
            <w:tcW w:w="2547" w:type="dxa"/>
          </w:tcPr>
          <w:p w14:paraId="71706AE9" w14:textId="77777777" w:rsidR="008013B1" w:rsidRPr="008329F6" w:rsidRDefault="008013B1" w:rsidP="00EF03FB">
            <w:pPr>
              <w:spacing w:line="360" w:lineRule="auto"/>
              <w:rPr>
                <w:rFonts w:ascii="Times New Roman" w:eastAsia="Calibri" w:hAnsi="Times New Roman" w:cs="Times New Roman"/>
                <w:sz w:val="20"/>
                <w:szCs w:val="20"/>
              </w:rPr>
            </w:pPr>
          </w:p>
        </w:tc>
        <w:tc>
          <w:tcPr>
            <w:tcW w:w="3402" w:type="dxa"/>
            <w:vAlign w:val="center"/>
          </w:tcPr>
          <w:p w14:paraId="00C26A01"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Protocol</w:t>
            </w:r>
          </w:p>
        </w:tc>
        <w:tc>
          <w:tcPr>
            <w:tcW w:w="2835" w:type="dxa"/>
            <w:gridSpan w:val="2"/>
            <w:vAlign w:val="center"/>
          </w:tcPr>
          <w:p w14:paraId="3D69577E"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Growth definition</w:t>
            </w:r>
          </w:p>
        </w:tc>
      </w:tr>
      <w:tr w:rsidR="008013B1" w:rsidRPr="008329F6" w14:paraId="63DBDEBD" w14:textId="77777777" w:rsidTr="00EF03FB">
        <w:tc>
          <w:tcPr>
            <w:tcW w:w="2547" w:type="dxa"/>
            <w:vAlign w:val="center"/>
          </w:tcPr>
          <w:p w14:paraId="12D0717E"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Study </w:t>
            </w:r>
          </w:p>
        </w:tc>
        <w:tc>
          <w:tcPr>
            <w:tcW w:w="3402" w:type="dxa"/>
            <w:vAlign w:val="center"/>
          </w:tcPr>
          <w:p w14:paraId="619E9F40"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Timing of scan following diagnosis</w:t>
            </w:r>
          </w:p>
        </w:tc>
        <w:tc>
          <w:tcPr>
            <w:tcW w:w="1417" w:type="dxa"/>
            <w:vAlign w:val="center"/>
          </w:tcPr>
          <w:p w14:paraId="1D504819"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Measurement</w:t>
            </w:r>
          </w:p>
        </w:tc>
        <w:tc>
          <w:tcPr>
            <w:tcW w:w="1418" w:type="dxa"/>
            <w:vAlign w:val="center"/>
          </w:tcPr>
          <w:p w14:paraId="2BEAA580"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Definition</w:t>
            </w:r>
          </w:p>
        </w:tc>
      </w:tr>
      <w:tr w:rsidR="008013B1" w:rsidRPr="008329F6" w14:paraId="0573C6A3" w14:textId="77777777" w:rsidTr="00EF03FB">
        <w:tc>
          <w:tcPr>
            <w:tcW w:w="2547" w:type="dxa"/>
            <w:vAlign w:val="center"/>
          </w:tcPr>
          <w:p w14:paraId="04FCDE31"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Olivero et al., 1995 </w:t>
            </w:r>
            <w:r w:rsidRPr="008329F6">
              <w:rPr>
                <w:rFonts w:ascii="Times New Roman" w:eastAsia="Calibri" w:hAnsi="Times New Roman" w:cs="Times New Roman"/>
                <w:sz w:val="20"/>
                <w:szCs w:val="20"/>
              </w:rPr>
              <w:fldChar w:fldCharType="begin"/>
            </w:r>
            <w:r w:rsidRPr="008329F6">
              <w:rPr>
                <w:rFonts w:ascii="Times New Roman" w:eastAsia="Calibri" w:hAnsi="Times New Roman" w:cs="Times New Roman"/>
                <w:sz w:val="20"/>
                <w:szCs w:val="20"/>
              </w:rPr>
              <w:instrText xml:space="preserve"> ADDIN EN.CITE &lt;EndNote&gt;&lt;Cite&gt;&lt;Author&gt;Olivero&lt;/Author&gt;&lt;Year&gt;1995&lt;/Year&gt;&lt;RecNum&gt;432&lt;/RecNum&gt;&lt;DisplayText&gt;[13]&lt;/DisplayText&gt;&lt;record&gt;&lt;rec-number&gt;432&lt;/rec-number&gt;&lt;foreign-keys&gt;&lt;key app="EN" db-id="pvrvw0ewdazrs9evar6vtpe5ax59es9a00xx" timestamp="1508607607"&gt;432&lt;/key&gt;&lt;/foreign-keys&gt;&lt;ref-type name="Journal Article"&gt;17&lt;/ref-type&gt;&lt;contributors&gt;&lt;authors&gt;&lt;author&gt;Olivero, W. C.&lt;/author&gt;&lt;author&gt;Lister, J. R.&lt;/author&gt;&lt;author&gt;Elwood, P. W.&lt;/author&gt;&lt;/authors&gt;&lt;/contributors&gt;&lt;auth-address&gt;(Olivero, Lister, Elwood) Department of Neurosurgery, Illinois Univ. College of Medicine, P.O. Box 1649, Peoria, IL 61656, United States&lt;/auth-address&gt;&lt;titles&gt;&lt;title&gt;The natural history and growth rate of asymptomatic meningiomas: A review of 60 patients&lt;/title&gt;&lt;secondary-title&gt;Journal of Neurosurgery&lt;/secondary-title&gt;&lt;/titles&gt;&lt;periodical&gt;&lt;full-title&gt;J Neurosurg&lt;/full-title&gt;&lt;abbr-1&gt;Journal of neurosurgery&lt;/abbr-1&gt;&lt;/periodical&gt;&lt;pages&gt;222-224&lt;/pages&gt;&lt;volume&gt;83&lt;/volume&gt;&lt;number&gt;2&lt;/number&gt;&lt;keywords&gt;&lt;keyword&gt;adult&lt;/keyword&gt;&lt;keyword&gt;aged&lt;/keyword&gt;&lt;keyword&gt;anamnesis&lt;/keyword&gt;&lt;keyword&gt;article&lt;/keyword&gt;&lt;keyword&gt;cancer growth&lt;/keyword&gt;&lt;keyword&gt;cancer localization&lt;/keyword&gt;&lt;keyword&gt;female&lt;/keyword&gt;&lt;keyword&gt;follow up&lt;/keyword&gt;&lt;keyword&gt;growth rate&lt;/keyword&gt;&lt;keyword&gt;histopathology&lt;/keyword&gt;&lt;keyword&gt;human&lt;/keyword&gt;&lt;keyword&gt;human cell&lt;/keyword&gt;&lt;keyword&gt;human tissue&lt;/keyword&gt;&lt;keyword&gt;major clinical study&lt;/keyword&gt;&lt;keyword&gt;male&lt;/keyword&gt;&lt;keyword&gt;meningioma/di [Diagnosis]&lt;/keyword&gt;&lt;keyword&gt;meningioma/et [Etiology]&lt;/keyword&gt;&lt;keyword&gt;meningioma/su [Surgery]&lt;/keyword&gt;&lt;keyword&gt;priority journal&lt;/keyword&gt;&lt;keyword&gt;radiodiagnosis&lt;/keyword&gt;&lt;/keywords&gt;&lt;dates&gt;&lt;year&gt;1995&lt;/year&gt;&lt;/dates&gt;&lt;accession-num&gt;25228906&lt;/accession-num&gt;&lt;urls&gt;&lt;related-urls&gt;&lt;url&gt;http://ovidsp.ovid.com/ovidweb.cgi?T=JS&amp;amp;CSC=Y&amp;amp;NEWS=N&amp;amp;PAGE=fulltext&amp;amp;D=emed6&amp;amp;AN=25228906&lt;/url&gt;&lt;/related-urls&gt;&lt;/urls&gt;&lt;remote-database-name&gt;Embase&lt;/remote-database-name&gt;&lt;remote-database-provider&gt;Ovid Technologies&lt;/remote-database-provider&gt;&lt;/record&gt;&lt;/Cite&gt;&lt;/EndNote&gt;</w:instrText>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13" w:tooltip="Olivero, 1995 #432" w:history="1">
              <w:r w:rsidRPr="008329F6">
                <w:rPr>
                  <w:rFonts w:ascii="Times New Roman" w:eastAsia="Calibri" w:hAnsi="Times New Roman" w:cs="Times New Roman"/>
                  <w:noProof/>
                  <w:sz w:val="20"/>
                  <w:szCs w:val="20"/>
                </w:rPr>
                <w:t>13</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73E4B5FF"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3 months </w:t>
            </w:r>
            <w:r w:rsidRPr="008329F6">
              <w:rPr>
                <w:rFonts w:ascii="Times New Roman" w:eastAsia="Calibri" w:hAnsi="Times New Roman" w:cs="Times New Roman"/>
                <w:sz w:val="20"/>
                <w:szCs w:val="20"/>
              </w:rPr>
              <w:sym w:font="Wingdings" w:char="F0E0"/>
            </w:r>
            <w:r w:rsidRPr="008329F6">
              <w:rPr>
                <w:rFonts w:ascii="Times New Roman" w:eastAsia="Calibri" w:hAnsi="Times New Roman" w:cs="Times New Roman"/>
                <w:sz w:val="20"/>
                <w:szCs w:val="20"/>
              </w:rPr>
              <w:t xml:space="preserve"> 9 months </w:t>
            </w:r>
            <w:r w:rsidRPr="008329F6">
              <w:rPr>
                <w:rFonts w:ascii="Times New Roman" w:eastAsia="Calibri" w:hAnsi="Times New Roman" w:cs="Times New Roman"/>
                <w:sz w:val="20"/>
                <w:szCs w:val="20"/>
              </w:rPr>
              <w:sym w:font="Wingdings" w:char="F0E0"/>
            </w:r>
            <w:r w:rsidRPr="008329F6">
              <w:rPr>
                <w:rFonts w:ascii="Times New Roman" w:eastAsia="Calibri" w:hAnsi="Times New Roman" w:cs="Times New Roman"/>
                <w:sz w:val="20"/>
                <w:szCs w:val="20"/>
              </w:rPr>
              <w:t>1 to 2 yearly</w:t>
            </w:r>
          </w:p>
        </w:tc>
        <w:tc>
          <w:tcPr>
            <w:tcW w:w="1417" w:type="dxa"/>
            <w:vAlign w:val="center"/>
          </w:tcPr>
          <w:p w14:paraId="2826DA52"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8" w:type="dxa"/>
            <w:vAlign w:val="center"/>
          </w:tcPr>
          <w:p w14:paraId="759237CE"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r>
      <w:tr w:rsidR="008013B1" w:rsidRPr="008329F6" w14:paraId="7B15575D" w14:textId="77777777" w:rsidTr="00EF03FB">
        <w:tc>
          <w:tcPr>
            <w:tcW w:w="2547" w:type="dxa"/>
            <w:vAlign w:val="center"/>
          </w:tcPr>
          <w:p w14:paraId="459804CD"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Go et al., 1998 </w:t>
            </w:r>
            <w:r w:rsidRPr="008329F6">
              <w:rPr>
                <w:rFonts w:ascii="Times New Roman" w:eastAsia="Calibri" w:hAnsi="Times New Roman" w:cs="Times New Roman"/>
                <w:sz w:val="20"/>
                <w:szCs w:val="20"/>
              </w:rPr>
              <w:fldChar w:fldCharType="begin"/>
            </w:r>
            <w:r w:rsidRPr="008329F6">
              <w:rPr>
                <w:rFonts w:ascii="Times New Roman" w:eastAsia="Calibri" w:hAnsi="Times New Roman" w:cs="Times New Roman"/>
                <w:sz w:val="20"/>
                <w:szCs w:val="20"/>
              </w:rPr>
              <w:instrText xml:space="preserve"> ADDIN EN.CITE &lt;EndNote&gt;&lt;Cite&gt;&lt;Author&gt;Go&lt;/Author&gt;&lt;Year&gt;1998&lt;/Year&gt;&lt;RecNum&gt;433&lt;/RecNum&gt;&lt;DisplayText&gt;[14]&lt;/DisplayText&gt;&lt;record&gt;&lt;rec-number&gt;433&lt;/rec-number&gt;&lt;foreign-keys&gt;&lt;key app="EN" db-id="pvrvw0ewdazrs9evar6vtpe5ax59es9a00xx" timestamp="1508607607"&gt;433&lt;/key&gt;&lt;/foreign-keys&gt;&lt;ref-type name="Journal Article"&gt;17&lt;/ref-type&gt;&lt;contributors&gt;&lt;authors&gt;&lt;author&gt;Go, R. S.&lt;/author&gt;&lt;author&gt;Taylor, B. V.&lt;/author&gt;&lt;author&gt;Kimmel, D. W.&lt;/author&gt;&lt;/authors&gt;&lt;/contributors&gt;&lt;auth-address&gt;(Go, Taylor) Departments of Oncology, Rochester, MN 55905, United States (Go, Kimmel) Department of Neurology, Mayo Clinic and Mayo Foundation, Rochester, MN, United States (Go) Department of Neurology, Mayo Clinic, 200 First Street SW, Rochester, MN 55905, United States&lt;/auth-address&gt;&lt;titles&gt;&lt;title&gt;The natural history of asymptomatic meningiomas in Olmsted County, Minnesota&lt;/title&gt;&lt;secondary-title&gt;Neurology&lt;/secondary-title&gt;&lt;/titles&gt;&lt;periodical&gt;&lt;full-title&gt;Neurology&lt;/full-title&gt;&lt;/periodical&gt;&lt;pages&gt;1718-1720&lt;/pages&gt;&lt;volume&gt;51&lt;/volume&gt;&lt;number&gt;6&lt;/number&gt;&lt;keywords&gt;&lt;keyword&gt;aged&lt;/keyword&gt;&lt;keyword&gt;article&lt;/keyword&gt;&lt;keyword&gt;calcification&lt;/keyword&gt;&lt;keyword&gt;diagnostic value&lt;/keyword&gt;&lt;keyword&gt;disease course&lt;/keyword&gt;&lt;keyword&gt;female&lt;/keyword&gt;&lt;keyword&gt;follow up&lt;/keyword&gt;&lt;keyword&gt;history&lt;/keyword&gt;&lt;keyword&gt;human&lt;/keyword&gt;&lt;keyword&gt;image analysis&lt;/keyword&gt;&lt;keyword&gt;male&lt;/keyword&gt;&lt;keyword&gt;meningioma/di [Diagnosis]&lt;/keyword&gt;&lt;keyword&gt;priority journal&lt;/keyword&gt;&lt;keyword&gt;prognosis&lt;/keyword&gt;&lt;keyword&gt;retrospective study&lt;/keyword&gt;&lt;keyword&gt;treatment indication&lt;/keyword&gt;&lt;keyword&gt;United States&lt;/keyword&gt;&lt;/keywords&gt;&lt;dates&gt;&lt;year&gt;1998&lt;/year&gt;&lt;pub-dates&gt;&lt;date&gt;December&lt;/date&gt;&lt;/pub-dates&gt;&lt;/dates&gt;&lt;accession-num&gt;28565260&lt;/accession-num&gt;&lt;urls&gt;&lt;related-urls&gt;&lt;url&gt;http://ovidsp.ovid.com/ovidweb.cgi?T=JS&amp;amp;CSC=Y&amp;amp;NEWS=N&amp;amp;PAGE=fulltext&amp;amp;D=emed7&amp;amp;AN=28565260&lt;/url&gt;&lt;/related-urls&gt;&lt;/urls&gt;&lt;remote-database-name&gt;Embase&lt;/remote-database-name&gt;&lt;remote-database-provider&gt;Ovid Technologies&lt;/remote-database-provider&gt;&lt;/record&gt;&lt;/Cite&gt;&lt;/EndNote&gt;</w:instrText>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14" w:tooltip="Go, 1998 #433" w:history="1">
              <w:r w:rsidRPr="008329F6">
                <w:rPr>
                  <w:rFonts w:ascii="Times New Roman" w:eastAsia="Calibri" w:hAnsi="Times New Roman" w:cs="Times New Roman"/>
                  <w:noProof/>
                  <w:sz w:val="20"/>
                  <w:szCs w:val="20"/>
                </w:rPr>
                <w:t>14</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73FCFF0A"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7" w:type="dxa"/>
            <w:vAlign w:val="center"/>
          </w:tcPr>
          <w:p w14:paraId="4BD12947"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Diameter</w:t>
            </w:r>
          </w:p>
        </w:tc>
        <w:tc>
          <w:tcPr>
            <w:tcW w:w="1418" w:type="dxa"/>
            <w:vAlign w:val="center"/>
          </w:tcPr>
          <w:p w14:paraId="3229725E"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0.5 cm</w:t>
            </w:r>
          </w:p>
        </w:tc>
      </w:tr>
      <w:tr w:rsidR="008013B1" w:rsidRPr="008329F6" w14:paraId="70C3A498" w14:textId="77777777" w:rsidTr="00EF03FB">
        <w:tc>
          <w:tcPr>
            <w:tcW w:w="2547" w:type="dxa"/>
            <w:vAlign w:val="center"/>
          </w:tcPr>
          <w:p w14:paraId="7CC5751B"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Niiro et al., 2000 </w:t>
            </w:r>
            <w:r w:rsidRPr="008329F6">
              <w:rPr>
                <w:rFonts w:ascii="Times New Roman" w:eastAsia="Calibri" w:hAnsi="Times New Roman" w:cs="Times New Roman"/>
                <w:sz w:val="20"/>
                <w:szCs w:val="20"/>
              </w:rPr>
              <w:fldChar w:fldCharType="begin">
                <w:fldData xml:space="preserve">PEVuZE5vdGU+PENpdGU+PEF1dGhvcj5OaWlybzwvQXV0aG9yPjxZZWFyPjIwMDA8L1llYXI+PFJl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=
</w:fldData>
              </w:fldChar>
            </w:r>
            <w:r w:rsidRPr="008329F6">
              <w:rPr>
                <w:rFonts w:ascii="Times New Roman" w:eastAsia="Calibri" w:hAnsi="Times New Roman" w:cs="Times New Roman"/>
                <w:sz w:val="20"/>
                <w:szCs w:val="20"/>
              </w:rPr>
              <w:instrText xml:space="preserve"> ADDIN EN.CITE </w:instrText>
            </w:r>
            <w:r w:rsidRPr="008329F6">
              <w:rPr>
                <w:rFonts w:ascii="Times New Roman" w:eastAsia="Calibri" w:hAnsi="Times New Roman" w:cs="Times New Roman"/>
                <w:sz w:val="20"/>
                <w:szCs w:val="20"/>
              </w:rPr>
              <w:fldChar w:fldCharType="begin">
                <w:fldData xml:space="preserve">PEVuZE5vdGU+PENpdGU+PEF1dGhvcj5OaWlybzwvQXV0aG9yPjxZZWFyPjIwMDA8L1llYXI+PFJl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=
</w:fldData>
              </w:fldChar>
            </w:r>
            <w:r w:rsidRPr="008329F6">
              <w:rPr>
                <w:rFonts w:ascii="Times New Roman" w:eastAsia="Calibri" w:hAnsi="Times New Roman" w:cs="Times New Roman"/>
                <w:sz w:val="20"/>
                <w:szCs w:val="20"/>
              </w:rPr>
              <w:instrText xml:space="preserve"> ADDIN EN.CITE.DATA </w:instrText>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end"/>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16" w:tooltip="Niiro, 2000 #436" w:history="1">
              <w:r w:rsidRPr="008329F6">
                <w:rPr>
                  <w:rFonts w:ascii="Times New Roman" w:eastAsia="Calibri" w:hAnsi="Times New Roman" w:cs="Times New Roman"/>
                  <w:noProof/>
                  <w:sz w:val="20"/>
                  <w:szCs w:val="20"/>
                </w:rPr>
                <w:t>16</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3E2A836C"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7" w:type="dxa"/>
            <w:vAlign w:val="center"/>
          </w:tcPr>
          <w:p w14:paraId="00008E65"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Diameter</w:t>
            </w:r>
          </w:p>
        </w:tc>
        <w:tc>
          <w:tcPr>
            <w:tcW w:w="1418" w:type="dxa"/>
            <w:vAlign w:val="center"/>
          </w:tcPr>
          <w:p w14:paraId="30636919"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0.5 cm</w:t>
            </w:r>
          </w:p>
        </w:tc>
      </w:tr>
      <w:tr w:rsidR="008013B1" w:rsidRPr="008329F6" w14:paraId="310A8E15" w14:textId="77777777" w:rsidTr="00EF03FB">
        <w:tc>
          <w:tcPr>
            <w:tcW w:w="2547" w:type="dxa"/>
            <w:vAlign w:val="center"/>
          </w:tcPr>
          <w:p w14:paraId="1C8E51E8"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Yoneoka et al., 2000 </w:t>
            </w:r>
            <w:r w:rsidRPr="008329F6">
              <w:rPr>
                <w:rFonts w:ascii="Times New Roman" w:eastAsia="Calibri" w:hAnsi="Times New Roman" w:cs="Times New Roman"/>
                <w:sz w:val="20"/>
                <w:szCs w:val="20"/>
              </w:rPr>
              <w:fldChar w:fldCharType="begin"/>
            </w:r>
            <w:r w:rsidRPr="008329F6">
              <w:rPr>
                <w:rFonts w:ascii="Times New Roman" w:eastAsia="Calibri" w:hAnsi="Times New Roman" w:cs="Times New Roman"/>
                <w:sz w:val="20"/>
                <w:szCs w:val="20"/>
              </w:rPr>
              <w:instrText xml:space="preserve"> ADDIN EN.CITE &lt;EndNote&gt;&lt;Cite&gt;&lt;Author&gt;Yoneoka&lt;/Author&gt;&lt;Year&gt;2000&lt;/Year&gt;&lt;RecNum&gt;437&lt;/RecNum&gt;&lt;DisplayText&gt;[17]&lt;/DisplayText&gt;&lt;record&gt;&lt;rec-number&gt;437&lt;/rec-number&gt;&lt;foreign-keys&gt;&lt;key app="EN" db-id="pvrvw0ewdazrs9evar6vtpe5ax59es9a00xx" timestamp="1508607607"&gt;437&lt;/key&gt;&lt;/foreign-keys&gt;&lt;ref-type name="Journal Article"&gt;17&lt;/ref-type&gt;&lt;contributors&gt;&lt;authors&gt;&lt;author&gt;Yoneoka, Y.&lt;/author&gt;&lt;author&gt;Fujii, Y.&lt;/author&gt;&lt;author&gt;Tanaka, R.&lt;/author&gt;&lt;/authors&gt;&lt;/contributors&gt;&lt;auth-address&gt;(Yoneoka, Fujii, Tanaka) Departments of Neurosurg. and I. N., Brain Research Institute, Niigata University, Niigata, Japan (Yoneoka) Department of Neurosurgery, Brain Research Institute, Niigata University, 1-757 Asahimachi, Niigata 951-8585, Japan&lt;/auth-address&gt;&lt;titles&gt;&lt;title&gt;Growth of incidental meningiomas&lt;/title&gt;&lt;secondary-title&gt;Acta Neurochirurgica&lt;/secondary-title&gt;&lt;/titles&gt;&lt;periodical&gt;&lt;full-title&gt;Acta Neurochir (Wien)&lt;/full-title&gt;&lt;abbr-1&gt;Acta neurochirurgica&lt;/abbr-1&gt;&lt;/periodical&gt;&lt;pages&gt;507-511&lt;/pages&gt;&lt;volume&gt;142&lt;/volume&gt;&lt;number&gt;5&lt;/number&gt;&lt;keywords&gt;&lt;keyword&gt;adult&lt;/keyword&gt;&lt;keyword&gt;age&lt;/keyword&gt;&lt;keyword&gt;aged&lt;/keyword&gt;&lt;keyword&gt;article&lt;/keyword&gt;&lt;keyword&gt;computer assisted tomography&lt;/keyword&gt;&lt;keyword&gt;female&lt;/keyword&gt;&lt;keyword&gt;human&lt;/keyword&gt;&lt;keyword&gt;human tissue&lt;/keyword&gt;&lt;keyword&gt;major clinical study&lt;/keyword&gt;&lt;keyword&gt;male&lt;/keyword&gt;&lt;keyword&gt;meningioma/et [Etiology]&lt;/keyword&gt;&lt;keyword&gt;meningioma/su [Surgery]&lt;/keyword&gt;&lt;keyword&gt;multivariate analysis&lt;/keyword&gt;&lt;keyword&gt;nuclear magnetic resonance imaging&lt;/keyword&gt;&lt;keyword&gt;priority journal&lt;/keyword&gt;&lt;keyword&gt;regression analysis&lt;/keyword&gt;&lt;keyword&gt;tumor growth/et [Etiology]&lt;/keyword&gt;&lt;keyword&gt;tumor volume&lt;/keyword&gt;&lt;/keywords&gt;&lt;dates&gt;&lt;year&gt;2000&lt;/year&gt;&lt;/dates&gt;&lt;accession-num&gt;30303754&lt;/accession-num&gt;&lt;urls&gt;&lt;related-urls&gt;&lt;url&gt;http://ovidsp.ovid.com/ovidweb.cgi?T=JS&amp;amp;CSC=Y&amp;amp;NEWS=N&amp;amp;PAGE=fulltext&amp;amp;D=emed8&amp;amp;AN=30303754&lt;/url&gt;&lt;/related-urls&gt;&lt;/urls&gt;&lt;remote-database-name&gt;Embase&lt;/remote-database-name&gt;&lt;remote-database-provider&gt;Ovid Technologies&lt;/remote-database-provider&gt;&lt;/record&gt;&lt;/Cite&gt;&lt;/EndNote&gt;</w:instrText>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17" w:tooltip="Yoneoka, 2000 #437" w:history="1">
              <w:r w:rsidRPr="008329F6">
                <w:rPr>
                  <w:rFonts w:ascii="Times New Roman" w:eastAsia="Calibri" w:hAnsi="Times New Roman" w:cs="Times New Roman"/>
                  <w:noProof/>
                  <w:sz w:val="20"/>
                  <w:szCs w:val="20"/>
                </w:rPr>
                <w:t>17</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1AE90055"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7" w:type="dxa"/>
            <w:vAlign w:val="center"/>
          </w:tcPr>
          <w:p w14:paraId="77BE888E"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Volume</w:t>
            </w:r>
          </w:p>
        </w:tc>
        <w:tc>
          <w:tcPr>
            <w:tcW w:w="1418" w:type="dxa"/>
            <w:vAlign w:val="center"/>
          </w:tcPr>
          <w:p w14:paraId="63899AF5"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gt;1 cm</w:t>
            </w:r>
            <w:r w:rsidRPr="008329F6">
              <w:rPr>
                <w:rFonts w:ascii="Times New Roman" w:eastAsia="Calibri" w:hAnsi="Times New Roman" w:cs="Times New Roman"/>
                <w:sz w:val="20"/>
                <w:szCs w:val="20"/>
                <w:vertAlign w:val="superscript"/>
              </w:rPr>
              <w:t>3</w:t>
            </w:r>
            <w:r w:rsidRPr="008329F6">
              <w:rPr>
                <w:rFonts w:ascii="Times New Roman" w:eastAsia="Calibri" w:hAnsi="Times New Roman" w:cs="Times New Roman"/>
                <w:sz w:val="20"/>
                <w:szCs w:val="20"/>
              </w:rPr>
              <w:t>/year</w:t>
            </w:r>
          </w:p>
        </w:tc>
      </w:tr>
      <w:tr w:rsidR="008013B1" w:rsidRPr="008329F6" w14:paraId="1D2F54D5" w14:textId="77777777" w:rsidTr="00EF03FB">
        <w:tc>
          <w:tcPr>
            <w:tcW w:w="2547" w:type="dxa"/>
            <w:vAlign w:val="center"/>
          </w:tcPr>
          <w:p w14:paraId="7CF996BD"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Nakamura et al., 2003 </w:t>
            </w:r>
            <w:r w:rsidRPr="008329F6">
              <w:rPr>
                <w:rFonts w:ascii="Times New Roman" w:eastAsia="Calibri" w:hAnsi="Times New Roman" w:cs="Times New Roman"/>
                <w:sz w:val="20"/>
                <w:szCs w:val="20"/>
              </w:rPr>
              <w:fldChar w:fldCharType="begin">
                <w:fldData xml:space="preserve">PEVuZE5vdGU+PENpdGU+PEF1dGhvcj5OYWthbXVyYTwvQXV0aG9yPjxZZWFyPjIwMDM8L1llYXI+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</w:fldData>
              </w:fldChar>
            </w:r>
            <w:r w:rsidRPr="008329F6">
              <w:rPr>
                <w:rFonts w:ascii="Times New Roman" w:eastAsia="Calibri" w:hAnsi="Times New Roman" w:cs="Times New Roman"/>
                <w:sz w:val="20"/>
                <w:szCs w:val="20"/>
              </w:rPr>
              <w:instrText xml:space="preserve"> ADDIN EN.CITE </w:instrText>
            </w:r>
            <w:r w:rsidRPr="008329F6">
              <w:rPr>
                <w:rFonts w:ascii="Times New Roman" w:eastAsia="Calibri" w:hAnsi="Times New Roman" w:cs="Times New Roman"/>
                <w:sz w:val="20"/>
                <w:szCs w:val="20"/>
              </w:rPr>
              <w:fldChar w:fldCharType="begin">
                <w:fldData xml:space="preserve">PEVuZE5vdGU+PENpdGU+PEF1dGhvcj5OYWthbXVyYTwvQXV0aG9yPjxZZWFyPjIwMDM8L1llYXI+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</w:fldData>
              </w:fldChar>
            </w:r>
            <w:r w:rsidRPr="008329F6">
              <w:rPr>
                <w:rFonts w:ascii="Times New Roman" w:eastAsia="Calibri" w:hAnsi="Times New Roman" w:cs="Times New Roman"/>
                <w:sz w:val="20"/>
                <w:szCs w:val="20"/>
              </w:rPr>
              <w:instrText xml:space="preserve"> ADDIN EN.CITE.DATA </w:instrText>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end"/>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18" w:tooltip="Nakamura, 2003 #438" w:history="1">
              <w:r w:rsidRPr="008329F6">
                <w:rPr>
                  <w:rFonts w:ascii="Times New Roman" w:eastAsia="Calibri" w:hAnsi="Times New Roman" w:cs="Times New Roman"/>
                  <w:noProof/>
                  <w:sz w:val="20"/>
                  <w:szCs w:val="20"/>
                </w:rPr>
                <w:t>18</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0E18CC12"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6 months </w:t>
            </w:r>
            <w:r w:rsidRPr="008329F6">
              <w:rPr>
                <w:rFonts w:ascii="Times New Roman" w:eastAsia="Calibri" w:hAnsi="Times New Roman" w:cs="Times New Roman"/>
                <w:sz w:val="20"/>
                <w:szCs w:val="20"/>
              </w:rPr>
              <w:sym w:font="Wingdings" w:char="F0E0"/>
            </w:r>
            <w:r w:rsidRPr="008329F6">
              <w:rPr>
                <w:rFonts w:ascii="Times New Roman" w:eastAsia="Calibri" w:hAnsi="Times New Roman" w:cs="Times New Roman"/>
                <w:sz w:val="20"/>
                <w:szCs w:val="20"/>
              </w:rPr>
              <w:t xml:space="preserve"> 1 yearly</w:t>
            </w:r>
          </w:p>
        </w:tc>
        <w:tc>
          <w:tcPr>
            <w:tcW w:w="1417" w:type="dxa"/>
            <w:vAlign w:val="center"/>
          </w:tcPr>
          <w:p w14:paraId="6859884F"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8" w:type="dxa"/>
            <w:vAlign w:val="center"/>
          </w:tcPr>
          <w:p w14:paraId="4DCF1A43"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r>
      <w:tr w:rsidR="008013B1" w:rsidRPr="008329F6" w14:paraId="4F8BD146" w14:textId="77777777" w:rsidTr="00EF03FB">
        <w:trPr>
          <w:trHeight w:val="231"/>
        </w:trPr>
        <w:tc>
          <w:tcPr>
            <w:tcW w:w="2547" w:type="dxa"/>
            <w:vAlign w:val="center"/>
          </w:tcPr>
          <w:p w14:paraId="3BD636B6"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Sonoda et al., 2004 </w:t>
            </w:r>
            <w:r w:rsidRPr="008329F6">
              <w:rPr>
                <w:rFonts w:ascii="Times New Roman" w:eastAsia="Calibri" w:hAnsi="Times New Roman" w:cs="Times New Roman"/>
                <w:sz w:val="20"/>
                <w:szCs w:val="20"/>
              </w:rPr>
              <w:fldChar w:fldCharType="begin"/>
            </w:r>
            <w:r w:rsidRPr="008329F6">
              <w:rPr>
                <w:rFonts w:ascii="Times New Roman" w:eastAsia="Calibri" w:hAnsi="Times New Roman" w:cs="Times New Roman"/>
                <w:sz w:val="20"/>
                <w:szCs w:val="20"/>
              </w:rPr>
              <w:instrText xml:space="preserve"> ADDIN EN.CITE &lt;EndNote&gt;&lt;Cite&gt;&lt;Author&gt;Sonoda&lt;/Author&gt;&lt;Year&gt;2005&lt;/Year&gt;&lt;RecNum&gt;439&lt;/RecNum&gt;&lt;DisplayText&gt;[19]&lt;/DisplayText&gt;&lt;record&gt;&lt;rec-number&gt;439&lt;/rec-number&gt;&lt;foreign-keys&gt;&lt;key app="EN" db-id="pvrvw0ewdazrs9evar6vtpe5ax59es9a00xx" timestamp="1508607607"&gt;439&lt;/key&gt;&lt;/foreign-keys&gt;&lt;ref-type name="Journal Article"&gt;17&lt;/ref-type&gt;&lt;contributors&gt;&lt;authors&gt;&lt;author&gt;Sonoda, Y.&lt;/author&gt;&lt;author&gt;Sakurada, K.&lt;/author&gt;&lt;author&gt;Saino, M.&lt;/author&gt;&lt;author&gt;Kondo, R.&lt;/author&gt;&lt;author&gt;Sato, S.&lt;/author&gt;&lt;author&gt;Kayama, T.&lt;/author&gt;&lt;/authors&gt;&lt;/contributors&gt;&lt;auth-address&gt;(Sonoda, Sakurada, Saino, Kondo, Sato, Kayama) Department of Neurosurgery, Yamagata University, School of Medicine, Yamagata, Japan (Kayama) Department of Neurosurgery, Yamagata University, School of Medicine, 2-2-2, Iida-Nishi, Yamagata 990-9585, Japan&lt;/auth-address&gt;&lt;titles&gt;&lt;title&gt;Multimodal strategy for managing meningiomas in the elderly&lt;/title&gt;&lt;secondary-title&gt;Acta Neurochirurgica&lt;/secondary-title&gt;&lt;/titles&gt;&lt;periodical&gt;&lt;full-title&gt;Acta Neurochir (Wien)&lt;/full-title&gt;&lt;abbr-1&gt;Acta neurochirurgica&lt;/abbr-1&gt;&lt;/periodical&gt;&lt;pages&gt;131-136&lt;/pages&gt;&lt;volume&gt;147&lt;/volume&gt;&lt;number&gt;2&lt;/number&gt;&lt;keywords&gt;&lt;keyword&gt;aged&lt;/keyword&gt;&lt;keyword&gt;article&lt;/keyword&gt;&lt;keyword&gt;cancer control&lt;/keyword&gt;&lt;keyword&gt;clinical article&lt;/keyword&gt;&lt;keyword&gt;gamma knife radiosurgery&lt;/keyword&gt;&lt;keyword&gt;human&lt;/keyword&gt;&lt;keyword&gt;meningioma/su [Surgery]&lt;/keyword&gt;&lt;keyword&gt;minimal residual disease/su [Surgery]&lt;/keyword&gt;&lt;keyword&gt;morbidity&lt;/keyword&gt;&lt;keyword&gt;priority journal&lt;/keyword&gt;&lt;keyword&gt;surgical mortality&lt;/keyword&gt;&lt;keyword&gt;tumor recurrence/su [Surgery]&lt;/keyword&gt;&lt;/keywords&gt;&lt;dates&gt;&lt;year&gt;2005&lt;/year&gt;&lt;pub-dates&gt;&lt;date&gt;February&lt;/date&gt;&lt;/pub-dates&gt;&lt;/dates&gt;&lt;accession-num&gt;40174171&lt;/accession-num&gt;&lt;urls&gt;&lt;related-urls&gt;&lt;url&gt;http://ovidsp.ovid.com/ovidweb.cgi?T=JS&amp;amp;CSC=Y&amp;amp;NEWS=N&amp;amp;PAGE=fulltext&amp;amp;D=emed10&amp;amp;AN=40174171&lt;/url&gt;&lt;/related-urls&gt;&lt;/urls&gt;&lt;remote-database-name&gt;Embase&lt;/remote-database-name&gt;&lt;remote-database-provider&gt;Ovid Technologies&lt;/remote-database-provider&gt;&lt;research-notes&gt;Full-text&lt;/research-notes&gt;&lt;/record&gt;&lt;/Cite&gt;&lt;/EndNote&gt;</w:instrText>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19" w:tooltip="Sonoda, 2005 #439" w:history="1">
              <w:r w:rsidRPr="008329F6">
                <w:rPr>
                  <w:rFonts w:ascii="Times New Roman" w:eastAsia="Calibri" w:hAnsi="Times New Roman" w:cs="Times New Roman"/>
                  <w:noProof/>
                  <w:sz w:val="20"/>
                  <w:szCs w:val="20"/>
                </w:rPr>
                <w:t>19</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23FDBAF6"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3 months </w:t>
            </w:r>
            <w:r w:rsidRPr="008329F6">
              <w:rPr>
                <w:rFonts w:ascii="Times New Roman" w:eastAsia="Calibri" w:hAnsi="Times New Roman" w:cs="Times New Roman"/>
                <w:sz w:val="20"/>
                <w:szCs w:val="20"/>
              </w:rPr>
              <w:sym w:font="Wingdings" w:char="F0E0"/>
            </w:r>
            <w:r w:rsidRPr="008329F6">
              <w:rPr>
                <w:rFonts w:ascii="Times New Roman" w:eastAsia="Calibri" w:hAnsi="Times New Roman" w:cs="Times New Roman"/>
                <w:sz w:val="20"/>
                <w:szCs w:val="20"/>
              </w:rPr>
              <w:t xml:space="preserve"> 6 </w:t>
            </w:r>
            <w:proofErr w:type="gramStart"/>
            <w:r w:rsidRPr="008329F6">
              <w:rPr>
                <w:rFonts w:ascii="Times New Roman" w:eastAsia="Calibri" w:hAnsi="Times New Roman" w:cs="Times New Roman"/>
                <w:sz w:val="20"/>
                <w:szCs w:val="20"/>
              </w:rPr>
              <w:t>monthly</w:t>
            </w:r>
            <w:proofErr w:type="gramEnd"/>
          </w:p>
        </w:tc>
        <w:tc>
          <w:tcPr>
            <w:tcW w:w="1417" w:type="dxa"/>
            <w:vAlign w:val="center"/>
          </w:tcPr>
          <w:p w14:paraId="57FA36D9"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8" w:type="dxa"/>
            <w:vAlign w:val="center"/>
          </w:tcPr>
          <w:p w14:paraId="3517079D"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r>
      <w:tr w:rsidR="008013B1" w:rsidRPr="008329F6" w14:paraId="0F8F0B99" w14:textId="77777777" w:rsidTr="00EF03FB">
        <w:tc>
          <w:tcPr>
            <w:tcW w:w="2547" w:type="dxa"/>
            <w:vAlign w:val="center"/>
          </w:tcPr>
          <w:p w14:paraId="41E84FF5"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Hashiba et al., 2009 </w:t>
            </w:r>
            <w:r w:rsidRPr="008329F6">
              <w:rPr>
                <w:rFonts w:ascii="Times New Roman" w:eastAsia="Calibri" w:hAnsi="Times New Roman" w:cs="Times New Roman"/>
                <w:sz w:val="20"/>
                <w:szCs w:val="20"/>
              </w:rPr>
              <w:fldChar w:fldCharType="begin">
                <w:fldData xml:space="preserve">PEVuZE5vdGU+PENpdGU+PEF1dGhvcj5IYXNoaWJhPC9BdXRob3I+PFllYXI+MjAwOTwvWWVhcj48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</w:fldData>
              </w:fldChar>
            </w:r>
            <w:r w:rsidRPr="008329F6">
              <w:rPr>
                <w:rFonts w:ascii="Times New Roman" w:eastAsia="Calibri" w:hAnsi="Times New Roman" w:cs="Times New Roman"/>
                <w:sz w:val="20"/>
                <w:szCs w:val="20"/>
              </w:rPr>
              <w:instrText xml:space="preserve"> ADDIN EN.CITE </w:instrText>
            </w:r>
            <w:r w:rsidRPr="008329F6">
              <w:rPr>
                <w:rFonts w:ascii="Times New Roman" w:eastAsia="Calibri" w:hAnsi="Times New Roman" w:cs="Times New Roman"/>
                <w:sz w:val="20"/>
                <w:szCs w:val="20"/>
              </w:rPr>
              <w:fldChar w:fldCharType="begin">
                <w:fldData xml:space="preserve">PEVuZE5vdGU+PENpdGU+PEF1dGhvcj5IYXNoaWJhPC9BdXRob3I+PFllYXI+MjAwOTwvWWVhcj48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</w:fldData>
              </w:fldChar>
            </w:r>
            <w:r w:rsidRPr="008329F6">
              <w:rPr>
                <w:rFonts w:ascii="Times New Roman" w:eastAsia="Calibri" w:hAnsi="Times New Roman" w:cs="Times New Roman"/>
                <w:sz w:val="20"/>
                <w:szCs w:val="20"/>
              </w:rPr>
              <w:instrText xml:space="preserve"> ADDIN EN.CITE.DATA </w:instrText>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end"/>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22" w:tooltip="Hashiba, 2009 #442" w:history="1">
              <w:r w:rsidRPr="008329F6">
                <w:rPr>
                  <w:rFonts w:ascii="Times New Roman" w:eastAsia="Calibri" w:hAnsi="Times New Roman" w:cs="Times New Roman"/>
                  <w:noProof/>
                  <w:sz w:val="20"/>
                  <w:szCs w:val="20"/>
                </w:rPr>
                <w:t>22</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08504891"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7" w:type="dxa"/>
            <w:vAlign w:val="center"/>
          </w:tcPr>
          <w:p w14:paraId="0AFC9EFF"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Volume</w:t>
            </w:r>
          </w:p>
        </w:tc>
        <w:tc>
          <w:tcPr>
            <w:tcW w:w="1418" w:type="dxa"/>
            <w:vAlign w:val="center"/>
          </w:tcPr>
          <w:p w14:paraId="186C5895"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gt;15%</w:t>
            </w:r>
          </w:p>
        </w:tc>
      </w:tr>
      <w:tr w:rsidR="008013B1" w:rsidRPr="008329F6" w14:paraId="0CFEA66D" w14:textId="77777777" w:rsidTr="00EF03FB">
        <w:tc>
          <w:tcPr>
            <w:tcW w:w="2547" w:type="dxa"/>
            <w:vAlign w:val="center"/>
          </w:tcPr>
          <w:p w14:paraId="7DBC9A49"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Jo et al., 2010 </w:t>
            </w:r>
            <w:r w:rsidRPr="008329F6">
              <w:rPr>
                <w:rFonts w:ascii="Times New Roman" w:eastAsia="Calibri" w:hAnsi="Times New Roman" w:cs="Times New Roman"/>
                <w:sz w:val="20"/>
                <w:szCs w:val="20"/>
              </w:rPr>
              <w:fldChar w:fldCharType="begin">
                <w:fldData xml:space="preserve">PEVuZE5vdGU+PENpdGU+PEF1dGhvcj5KbzwvQXV0aG9yPjxZZWFyPjIwMTE8L1llYXI+PFJlY051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</w:fldData>
              </w:fldChar>
            </w:r>
            <w:r w:rsidRPr="008329F6">
              <w:rPr>
                <w:rFonts w:ascii="Times New Roman" w:eastAsia="Calibri" w:hAnsi="Times New Roman" w:cs="Times New Roman"/>
                <w:sz w:val="20"/>
                <w:szCs w:val="20"/>
              </w:rPr>
              <w:instrText xml:space="preserve"> ADDIN EN.CITE </w:instrText>
            </w:r>
            <w:r w:rsidRPr="008329F6">
              <w:rPr>
                <w:rFonts w:ascii="Times New Roman" w:eastAsia="Calibri" w:hAnsi="Times New Roman" w:cs="Times New Roman"/>
                <w:sz w:val="20"/>
                <w:szCs w:val="20"/>
              </w:rPr>
              <w:fldChar w:fldCharType="begin">
                <w:fldData xml:space="preserve">PEVuZE5vdGU+PENpdGU+PEF1dGhvcj5KbzwvQXV0aG9yPjxZZWFyPjIwMTE8L1llYXI+PFJlY051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</w:fldData>
              </w:fldChar>
            </w:r>
            <w:r w:rsidRPr="008329F6">
              <w:rPr>
                <w:rFonts w:ascii="Times New Roman" w:eastAsia="Calibri" w:hAnsi="Times New Roman" w:cs="Times New Roman"/>
                <w:sz w:val="20"/>
                <w:szCs w:val="20"/>
              </w:rPr>
              <w:instrText xml:space="preserve"> ADDIN EN.CITE.DATA </w:instrText>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end"/>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23" w:tooltip="Jo, 2011 #835" w:history="1">
              <w:r w:rsidRPr="008329F6">
                <w:rPr>
                  <w:rFonts w:ascii="Times New Roman" w:eastAsia="Calibri" w:hAnsi="Times New Roman" w:cs="Times New Roman"/>
                  <w:noProof/>
                  <w:sz w:val="20"/>
                  <w:szCs w:val="20"/>
                </w:rPr>
                <w:t>23</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4777DB14"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6 months </w:t>
            </w:r>
            <w:r w:rsidRPr="008329F6">
              <w:rPr>
                <w:rFonts w:ascii="Times New Roman" w:eastAsia="Calibri" w:hAnsi="Times New Roman" w:cs="Times New Roman"/>
                <w:sz w:val="20"/>
                <w:szCs w:val="20"/>
              </w:rPr>
              <w:sym w:font="Wingdings" w:char="F0E0"/>
            </w:r>
            <w:r w:rsidRPr="008329F6">
              <w:rPr>
                <w:rFonts w:ascii="Times New Roman" w:eastAsia="Calibri" w:hAnsi="Times New Roman" w:cs="Times New Roman"/>
                <w:sz w:val="20"/>
                <w:szCs w:val="20"/>
              </w:rPr>
              <w:t>1 to 2 yearly</w:t>
            </w:r>
          </w:p>
        </w:tc>
        <w:tc>
          <w:tcPr>
            <w:tcW w:w="1417" w:type="dxa"/>
            <w:vAlign w:val="center"/>
          </w:tcPr>
          <w:p w14:paraId="5C1C7225"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Volume</w:t>
            </w:r>
          </w:p>
        </w:tc>
        <w:tc>
          <w:tcPr>
            <w:tcW w:w="1418" w:type="dxa"/>
            <w:vAlign w:val="center"/>
          </w:tcPr>
          <w:p w14:paraId="4A53D427"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gt;25%</w:t>
            </w:r>
          </w:p>
        </w:tc>
      </w:tr>
      <w:tr w:rsidR="008013B1" w:rsidRPr="008329F6" w14:paraId="57199051" w14:textId="77777777" w:rsidTr="00EF03FB">
        <w:tc>
          <w:tcPr>
            <w:tcW w:w="2547" w:type="dxa"/>
            <w:vAlign w:val="center"/>
          </w:tcPr>
          <w:p w14:paraId="2043574D"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Jadid et al., 2014 </w:t>
            </w:r>
            <w:r w:rsidRPr="008329F6">
              <w:rPr>
                <w:rFonts w:ascii="Times New Roman" w:eastAsia="Calibri" w:hAnsi="Times New Roman" w:cs="Times New Roman"/>
                <w:sz w:val="20"/>
                <w:szCs w:val="20"/>
              </w:rPr>
              <w:fldChar w:fldCharType="begin">
                <w:fldData xml:space="preserve">PEVuZE5vdGU+PENpdGU+PEF1dGhvcj5KYWRpZDwvQXV0aG9yPjxZZWFyPjIwMTU8L1llYXI+PFJl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</w:fldData>
              </w:fldChar>
            </w:r>
            <w:r w:rsidRPr="008329F6">
              <w:rPr>
                <w:rFonts w:ascii="Times New Roman" w:eastAsia="Calibri" w:hAnsi="Times New Roman" w:cs="Times New Roman"/>
                <w:sz w:val="20"/>
                <w:szCs w:val="20"/>
              </w:rPr>
              <w:instrText xml:space="preserve"> ADDIN EN.CITE </w:instrText>
            </w:r>
            <w:r w:rsidRPr="008329F6">
              <w:rPr>
                <w:rFonts w:ascii="Times New Roman" w:eastAsia="Calibri" w:hAnsi="Times New Roman" w:cs="Times New Roman"/>
                <w:sz w:val="20"/>
                <w:szCs w:val="20"/>
              </w:rPr>
              <w:fldChar w:fldCharType="begin">
                <w:fldData xml:space="preserve">PEVuZE5vdGU+PENpdGU+PEF1dGhvcj5KYWRpZDwvQXV0aG9yPjxZZWFyPjIwMTU8L1llYXI+PFJl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</w:fldData>
              </w:fldChar>
            </w:r>
            <w:r w:rsidRPr="008329F6">
              <w:rPr>
                <w:rFonts w:ascii="Times New Roman" w:eastAsia="Calibri" w:hAnsi="Times New Roman" w:cs="Times New Roman"/>
                <w:sz w:val="20"/>
                <w:szCs w:val="20"/>
              </w:rPr>
              <w:instrText xml:space="preserve"> ADDIN EN.CITE.DATA </w:instrText>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end"/>
            </w:r>
            <w:r w:rsidRPr="008329F6">
              <w:rPr>
                <w:rFonts w:ascii="Times New Roman" w:eastAsia="Calibri" w:hAnsi="Times New Roman" w:cs="Times New Roman"/>
                <w:sz w:val="20"/>
                <w:szCs w:val="20"/>
              </w:rPr>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26" w:tooltip="Jadid, 2015 #818" w:history="1">
              <w:r w:rsidRPr="008329F6">
                <w:rPr>
                  <w:rFonts w:ascii="Times New Roman" w:eastAsia="Calibri" w:hAnsi="Times New Roman" w:cs="Times New Roman"/>
                  <w:noProof/>
                  <w:sz w:val="20"/>
                  <w:szCs w:val="20"/>
                </w:rPr>
                <w:t>26</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5278E52F"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1 yearly for a minimum of 10 years</w:t>
            </w:r>
          </w:p>
        </w:tc>
        <w:tc>
          <w:tcPr>
            <w:tcW w:w="1417" w:type="dxa"/>
            <w:vAlign w:val="center"/>
          </w:tcPr>
          <w:p w14:paraId="02FD2F78"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Diameter</w:t>
            </w:r>
          </w:p>
        </w:tc>
        <w:tc>
          <w:tcPr>
            <w:tcW w:w="1418" w:type="dxa"/>
            <w:vAlign w:val="center"/>
          </w:tcPr>
          <w:p w14:paraId="4612B794"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gt;0.2 cm</w:t>
            </w:r>
          </w:p>
        </w:tc>
      </w:tr>
      <w:tr w:rsidR="008013B1" w:rsidRPr="008329F6" w14:paraId="1039CCBD" w14:textId="77777777" w:rsidTr="00EF03FB">
        <w:tc>
          <w:tcPr>
            <w:tcW w:w="2547" w:type="dxa"/>
            <w:vAlign w:val="center"/>
          </w:tcPr>
          <w:p w14:paraId="0AC26552"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Liu et al., 2015 </w:t>
            </w:r>
            <w:r w:rsidRPr="008329F6">
              <w:rPr>
                <w:rFonts w:ascii="Times New Roman" w:eastAsia="Calibri" w:hAnsi="Times New Roman" w:cs="Times New Roman"/>
                <w:sz w:val="20"/>
                <w:szCs w:val="20"/>
              </w:rPr>
              <w:fldChar w:fldCharType="begin"/>
            </w:r>
            <w:r w:rsidRPr="008329F6">
              <w:rPr>
                <w:rFonts w:ascii="Times New Roman" w:eastAsia="Calibri" w:hAnsi="Times New Roman" w:cs="Times New Roman"/>
                <w:sz w:val="20"/>
                <w:szCs w:val="20"/>
              </w:rPr>
              <w:instrText xml:space="preserve"> ADDIN EN.CITE &lt;EndNote&gt;&lt;Cite&gt;&lt;Author&gt;Liu&lt;/Author&gt;&lt;Year&gt;2015&lt;/Year&gt;&lt;RecNum&gt;841&lt;/RecNum&gt;&lt;DisplayText&gt;[27]&lt;/DisplayText&gt;&lt;record&gt;&lt;rec-number&gt;841&lt;/rec-number&gt;&lt;foreign-keys&gt;&lt;key app="EN" db-id="r09rvzrvv02ve2eepv9vtss3tf0x529fwsxa" timestamp="1519646523"&gt;841&lt;/key&gt;&lt;/foreign-keys&gt;&lt;ref-type name="Journal Article"&gt;17&lt;/ref-type&gt;&lt;contributors&gt;&lt;authors&gt;&lt;author&gt;Liu, Y.&lt;/author&gt;&lt;author&gt;Li, F.&lt;/author&gt;&lt;author&gt;Wang, C.&lt;/author&gt;&lt;/authors&gt;&lt;/contributors&gt;&lt;auth-address&gt;(Liu, Li, Wang) Qilu Hospital of Shandong University, Brain Science Research Institute of Shandong University, Department of Neurosurgery, Jinan, PR China&lt;/auth-address&gt;&lt;titles&gt;&lt;title&gt;Clinical features and surgical treatment of asymptomatic meningiomas&lt;/title&gt;&lt;secondary-title&gt;Turkish neurosurgery&lt;/secondary-title&gt;&lt;/titles&gt;&lt;periodical&gt;&lt;full-title&gt;Turkish neurosurgery&lt;/full-title&gt;&lt;/periodical&gt;&lt;pages&gt;121-125&lt;/pages&gt;&lt;volume&gt;25&lt;/volume&gt;&lt;number&gt;1&lt;/number&gt;&lt;keywords&gt;&lt;keyword&gt;adult&lt;/keyword&gt;&lt;keyword&gt;aged&lt;/keyword&gt;&lt;keyword&gt;computer assisted tomography&lt;/keyword&gt;&lt;keyword&gt;female&lt;/keyword&gt;&lt;keyword&gt;follow up&lt;/keyword&gt;&lt;keyword&gt;human&lt;/keyword&gt;&lt;keyword&gt;male&lt;/keyword&gt;&lt;keyword&gt;Meningeal Neoplasms/di [Diagnosis]&lt;/keyword&gt;&lt;keyword&gt;Meningeal Neoplasms/su [Surgery]&lt;/keyword&gt;&lt;keyword&gt;meningioma/di [Diagnosis]&lt;/keyword&gt;&lt;keyword&gt;meningioma/su [Surgery]&lt;/keyword&gt;&lt;keyword&gt;middle aged&lt;/keyword&gt;&lt;keyword&gt;nuclear magnetic resonance imaging&lt;/keyword&gt;&lt;keyword&gt;pathology&lt;/keyword&gt;&lt;keyword&gt;postoperative complication&lt;/keyword&gt;&lt;keyword&gt;radiography&lt;/keyword&gt;&lt;keyword&gt;retrospective study&lt;/keyword&gt;&lt;keyword&gt;treatment outcome&lt;/keyword&gt;&lt;/keywords&gt;&lt;dates&gt;&lt;year&gt;2015&lt;/year&gt;&lt;/dates&gt;&lt;accession-num&gt;607090436&lt;/accession-num&gt;&lt;urls&gt;&lt;related-urls&gt;&lt;url&gt;http://ovidsp.ovid.com/ovidweb.cgi?T=JS&amp;amp;CSC=Y&amp;amp;NEWS=N&amp;amp;PAGE=fulltext&amp;amp;D=emed17&amp;amp;AN=607090436&lt;/url&gt;&lt;/related-urls&gt;&lt;/urls&gt;&lt;remote-database-name&gt;Embase&lt;/remote-database-name&gt;&lt;remote-database-provider&gt;Ovid Technologies&lt;/remote-database-provider&gt;&lt;/record&gt;&lt;/Cite&gt;&lt;/EndNote&gt;</w:instrText>
            </w:r>
            <w:r w:rsidRPr="008329F6">
              <w:rPr>
                <w:rFonts w:ascii="Times New Roman" w:eastAsia="Calibri" w:hAnsi="Times New Roman" w:cs="Times New Roman"/>
                <w:sz w:val="20"/>
                <w:szCs w:val="20"/>
              </w:rPr>
              <w:fldChar w:fldCharType="separate"/>
            </w:r>
            <w:r w:rsidRPr="008329F6">
              <w:rPr>
                <w:rFonts w:ascii="Times New Roman" w:eastAsia="Calibri" w:hAnsi="Times New Roman" w:cs="Times New Roman"/>
                <w:noProof/>
                <w:sz w:val="20"/>
                <w:szCs w:val="20"/>
              </w:rPr>
              <w:t>[</w:t>
            </w:r>
            <w:hyperlink w:anchor="_ENREF_27" w:tooltip="Liu, 2015 #841" w:history="1">
              <w:r w:rsidRPr="008329F6">
                <w:rPr>
                  <w:rFonts w:ascii="Times New Roman" w:eastAsia="Calibri" w:hAnsi="Times New Roman" w:cs="Times New Roman"/>
                  <w:noProof/>
                  <w:sz w:val="20"/>
                  <w:szCs w:val="20"/>
                </w:rPr>
                <w:t>27</w:t>
              </w:r>
            </w:hyperlink>
            <w:r w:rsidRPr="008329F6">
              <w:rPr>
                <w:rFonts w:ascii="Times New Roman" w:eastAsia="Calibri" w:hAnsi="Times New Roman" w:cs="Times New Roman"/>
                <w:noProof/>
                <w:sz w:val="20"/>
                <w:szCs w:val="20"/>
              </w:rPr>
              <w:t>]</w:t>
            </w:r>
            <w:r w:rsidRPr="008329F6">
              <w:rPr>
                <w:rFonts w:ascii="Times New Roman" w:eastAsia="Calibri" w:hAnsi="Times New Roman" w:cs="Times New Roman"/>
                <w:sz w:val="20"/>
                <w:szCs w:val="20"/>
              </w:rPr>
              <w:fldChar w:fldCharType="end"/>
            </w:r>
          </w:p>
        </w:tc>
        <w:tc>
          <w:tcPr>
            <w:tcW w:w="3402" w:type="dxa"/>
            <w:vAlign w:val="center"/>
          </w:tcPr>
          <w:p w14:paraId="5EB5B1DC"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3-12 monthly</w:t>
            </w:r>
          </w:p>
        </w:tc>
        <w:tc>
          <w:tcPr>
            <w:tcW w:w="1417" w:type="dxa"/>
            <w:vAlign w:val="center"/>
          </w:tcPr>
          <w:p w14:paraId="7B75322A"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c>
          <w:tcPr>
            <w:tcW w:w="1418" w:type="dxa"/>
            <w:vAlign w:val="center"/>
          </w:tcPr>
          <w:p w14:paraId="5A126F04" w14:textId="77777777" w:rsidR="008013B1" w:rsidRPr="008329F6" w:rsidRDefault="008013B1" w:rsidP="00EF03FB">
            <w:pPr>
              <w:spacing w:line="360" w:lineRule="auto"/>
              <w:jc w:val="center"/>
              <w:rPr>
                <w:rFonts w:ascii="Times New Roman" w:eastAsia="Calibri" w:hAnsi="Times New Roman" w:cs="Times New Roman"/>
                <w:sz w:val="20"/>
                <w:szCs w:val="20"/>
              </w:rPr>
            </w:pPr>
            <w:r w:rsidRPr="008329F6">
              <w:rPr>
                <w:rFonts w:ascii="Times New Roman" w:eastAsia="Calibri" w:hAnsi="Times New Roman" w:cs="Times New Roman"/>
                <w:sz w:val="20"/>
                <w:szCs w:val="20"/>
              </w:rPr>
              <w:t>NR</w:t>
            </w:r>
          </w:p>
        </w:tc>
      </w:tr>
      <w:tr w:rsidR="008013B1" w:rsidRPr="008329F6" w14:paraId="59ACA480" w14:textId="77777777" w:rsidTr="00EF03FB">
        <w:tc>
          <w:tcPr>
            <w:tcW w:w="8784" w:type="dxa"/>
            <w:gridSpan w:val="4"/>
            <w:vAlign w:val="center"/>
          </w:tcPr>
          <w:p w14:paraId="147031CD" w14:textId="77777777" w:rsidR="008013B1" w:rsidRPr="008329F6" w:rsidRDefault="008013B1" w:rsidP="00EF03FB">
            <w:pPr>
              <w:spacing w:line="360" w:lineRule="auto"/>
              <w:rPr>
                <w:rFonts w:ascii="Times New Roman" w:eastAsia="Calibri" w:hAnsi="Times New Roman" w:cs="Times New Roman"/>
                <w:sz w:val="20"/>
                <w:szCs w:val="20"/>
              </w:rPr>
            </w:pPr>
            <w:r w:rsidRPr="008329F6">
              <w:rPr>
                <w:rFonts w:ascii="Times New Roman" w:eastAsia="Calibri" w:hAnsi="Times New Roman" w:cs="Times New Roman"/>
                <w:sz w:val="20"/>
                <w:szCs w:val="20"/>
              </w:rPr>
              <w:t xml:space="preserve">Abbreviations: NR=not reported </w:t>
            </w:r>
          </w:p>
          <w:p w14:paraId="2F332F5C" w14:textId="77777777" w:rsidR="008013B1" w:rsidRPr="008329F6" w:rsidRDefault="008013B1" w:rsidP="00EF03FB">
            <w:pPr>
              <w:spacing w:line="360" w:lineRule="auto"/>
              <w:rPr>
                <w:rFonts w:ascii="Times New Roman" w:eastAsia="Calibri" w:hAnsi="Times New Roman" w:cs="Times New Roman"/>
                <w:sz w:val="20"/>
                <w:szCs w:val="20"/>
              </w:rPr>
            </w:pPr>
            <w:proofErr w:type="spellStart"/>
            <w:proofErr w:type="gramStart"/>
            <w:r w:rsidRPr="008329F6">
              <w:rPr>
                <w:rFonts w:ascii="Times New Roman" w:eastAsia="Calibri" w:hAnsi="Times New Roman" w:cs="Times New Roman"/>
                <w:sz w:val="20"/>
                <w:szCs w:val="20"/>
                <w:vertAlign w:val="superscript"/>
              </w:rPr>
              <w:t>a</w:t>
            </w:r>
            <w:proofErr w:type="spellEnd"/>
            <w:proofErr w:type="gramEnd"/>
            <w:r w:rsidRPr="008329F6">
              <w:rPr>
                <w:rFonts w:ascii="Times New Roman" w:eastAsia="Calibri" w:hAnsi="Times New Roman" w:cs="Times New Roman"/>
                <w:sz w:val="20"/>
                <w:szCs w:val="20"/>
              </w:rPr>
              <w:t xml:space="preserve"> Eight studies did not report either</w:t>
            </w:r>
          </w:p>
        </w:tc>
      </w:tr>
    </w:tbl>
    <w:p w14:paraId="1DD9C600" w14:textId="5483E2DA" w:rsidR="008E7A53" w:rsidRDefault="008E7A53" w:rsidP="008E7A53">
      <w:pPr>
        <w:rPr>
          <w:rFonts w:ascii="Times New Roman" w:hAnsi="Times New Roman" w:cs="Times New Roman"/>
          <w:sz w:val="24"/>
          <w:szCs w:val="24"/>
          <w:lang w:val="en-GB" w:eastAsia="en-GB"/>
        </w:rPr>
      </w:pPr>
    </w:p>
    <w:p w14:paraId="62A2AE05" w14:textId="15FAD414" w:rsidR="008013B1" w:rsidRDefault="008013B1" w:rsidP="008E7A53">
      <w:pPr>
        <w:rPr>
          <w:rFonts w:ascii="Times New Roman" w:hAnsi="Times New Roman" w:cs="Times New Roman"/>
          <w:sz w:val="24"/>
          <w:szCs w:val="24"/>
          <w:lang w:val="en-GB" w:eastAsia="en-GB"/>
        </w:rPr>
      </w:pPr>
    </w:p>
    <w:p w14:paraId="52A6CA12" w14:textId="63A30754" w:rsidR="008013B1" w:rsidRDefault="008013B1" w:rsidP="008E7A53">
      <w:pPr>
        <w:rPr>
          <w:rFonts w:ascii="Times New Roman" w:hAnsi="Times New Roman" w:cs="Times New Roman"/>
          <w:sz w:val="24"/>
          <w:szCs w:val="24"/>
          <w:lang w:val="en-GB" w:eastAsia="en-GB"/>
        </w:rPr>
      </w:pPr>
    </w:p>
    <w:p w14:paraId="005D05D9" w14:textId="0BB611A1" w:rsidR="008013B1" w:rsidRDefault="008013B1" w:rsidP="008E7A53">
      <w:pPr>
        <w:rPr>
          <w:rFonts w:ascii="Times New Roman" w:hAnsi="Times New Roman" w:cs="Times New Roman"/>
          <w:sz w:val="24"/>
          <w:szCs w:val="24"/>
          <w:lang w:val="en-GB" w:eastAsia="en-GB"/>
        </w:rPr>
      </w:pPr>
    </w:p>
    <w:p w14:paraId="62CEFF04" w14:textId="3A1A2724" w:rsidR="008013B1" w:rsidRDefault="008013B1" w:rsidP="008E7A53">
      <w:pPr>
        <w:rPr>
          <w:rFonts w:ascii="Times New Roman" w:hAnsi="Times New Roman" w:cs="Times New Roman"/>
          <w:sz w:val="24"/>
          <w:szCs w:val="24"/>
          <w:lang w:val="en-GB" w:eastAsia="en-GB"/>
        </w:rPr>
      </w:pPr>
    </w:p>
    <w:p w14:paraId="185C73CF" w14:textId="2DD39CF9" w:rsidR="008013B1" w:rsidRDefault="008013B1" w:rsidP="008E7A53">
      <w:pPr>
        <w:rPr>
          <w:rFonts w:ascii="Times New Roman" w:hAnsi="Times New Roman" w:cs="Times New Roman"/>
          <w:sz w:val="24"/>
          <w:szCs w:val="24"/>
          <w:lang w:val="en-GB" w:eastAsia="en-GB"/>
        </w:rPr>
      </w:pPr>
    </w:p>
    <w:p w14:paraId="2A39CEF4" w14:textId="06C53FF5" w:rsidR="008013B1" w:rsidRDefault="008013B1" w:rsidP="008E7A53">
      <w:pPr>
        <w:rPr>
          <w:rFonts w:ascii="Times New Roman" w:hAnsi="Times New Roman" w:cs="Times New Roman"/>
          <w:sz w:val="24"/>
          <w:szCs w:val="24"/>
          <w:lang w:val="en-GB" w:eastAsia="en-GB"/>
        </w:rPr>
      </w:pPr>
    </w:p>
    <w:p w14:paraId="58336142" w14:textId="46271737" w:rsidR="008013B1" w:rsidRDefault="008013B1" w:rsidP="008E7A53">
      <w:pPr>
        <w:rPr>
          <w:rFonts w:ascii="Times New Roman" w:hAnsi="Times New Roman" w:cs="Times New Roman"/>
          <w:sz w:val="24"/>
          <w:szCs w:val="24"/>
          <w:lang w:val="en-GB" w:eastAsia="en-GB"/>
        </w:rPr>
      </w:pPr>
    </w:p>
    <w:p w14:paraId="64B26495" w14:textId="2AC98C89" w:rsidR="008013B1" w:rsidRDefault="008013B1" w:rsidP="008E7A53">
      <w:pPr>
        <w:rPr>
          <w:rFonts w:ascii="Times New Roman" w:hAnsi="Times New Roman" w:cs="Times New Roman"/>
          <w:sz w:val="24"/>
          <w:szCs w:val="24"/>
          <w:lang w:val="en-GB" w:eastAsia="en-GB"/>
        </w:rPr>
      </w:pPr>
    </w:p>
    <w:p w14:paraId="11212689" w14:textId="3FD0032D" w:rsidR="008013B1" w:rsidRDefault="008013B1" w:rsidP="008E7A53">
      <w:pPr>
        <w:rPr>
          <w:rFonts w:ascii="Times New Roman" w:hAnsi="Times New Roman" w:cs="Times New Roman"/>
          <w:sz w:val="24"/>
          <w:szCs w:val="24"/>
          <w:lang w:val="en-GB" w:eastAsia="en-GB"/>
        </w:rPr>
      </w:pPr>
    </w:p>
    <w:p w14:paraId="2A16B209" w14:textId="43B8D132" w:rsidR="008013B1" w:rsidRDefault="008013B1" w:rsidP="008E7A53">
      <w:pPr>
        <w:rPr>
          <w:rFonts w:ascii="Times New Roman" w:hAnsi="Times New Roman" w:cs="Times New Roman"/>
          <w:sz w:val="24"/>
          <w:szCs w:val="24"/>
          <w:lang w:val="en-GB" w:eastAsia="en-GB"/>
        </w:rPr>
      </w:pPr>
    </w:p>
    <w:p w14:paraId="243E4169" w14:textId="03600F3F" w:rsidR="008013B1" w:rsidRDefault="008013B1" w:rsidP="008E7A53">
      <w:pPr>
        <w:rPr>
          <w:rFonts w:ascii="Times New Roman" w:hAnsi="Times New Roman" w:cs="Times New Roman"/>
          <w:sz w:val="24"/>
          <w:szCs w:val="24"/>
          <w:lang w:val="en-GB" w:eastAsia="en-GB"/>
        </w:rPr>
      </w:pPr>
    </w:p>
    <w:p w14:paraId="17359CE9" w14:textId="7ED152E2" w:rsidR="008013B1" w:rsidRDefault="008013B1" w:rsidP="008E7A53">
      <w:pPr>
        <w:rPr>
          <w:rFonts w:ascii="Times New Roman" w:hAnsi="Times New Roman" w:cs="Times New Roman"/>
          <w:sz w:val="24"/>
          <w:szCs w:val="24"/>
          <w:lang w:val="en-GB" w:eastAsia="en-GB"/>
        </w:rPr>
      </w:pPr>
    </w:p>
    <w:p w14:paraId="3F65A9CE" w14:textId="3A30077F" w:rsidR="008013B1" w:rsidRDefault="008013B1" w:rsidP="008E7A53">
      <w:pPr>
        <w:rPr>
          <w:rFonts w:ascii="Times New Roman" w:hAnsi="Times New Roman" w:cs="Times New Roman"/>
          <w:sz w:val="24"/>
          <w:szCs w:val="24"/>
          <w:lang w:val="en-GB" w:eastAsia="en-GB"/>
        </w:rPr>
      </w:pPr>
    </w:p>
    <w:p w14:paraId="5F9C6DCC" w14:textId="0F2D2313" w:rsidR="008013B1" w:rsidRDefault="008013B1" w:rsidP="008E7A53">
      <w:pPr>
        <w:rPr>
          <w:rFonts w:ascii="Times New Roman" w:hAnsi="Times New Roman" w:cs="Times New Roman"/>
          <w:sz w:val="24"/>
          <w:szCs w:val="24"/>
          <w:lang w:val="en-GB" w:eastAsia="en-GB"/>
        </w:rPr>
      </w:pPr>
    </w:p>
    <w:p w14:paraId="51A73BF6" w14:textId="17B41EB7" w:rsidR="008013B1" w:rsidRDefault="008013B1" w:rsidP="008E7A53">
      <w:pPr>
        <w:rPr>
          <w:rFonts w:ascii="Times New Roman" w:hAnsi="Times New Roman" w:cs="Times New Roman"/>
          <w:sz w:val="24"/>
          <w:szCs w:val="24"/>
          <w:lang w:val="en-GB" w:eastAsia="en-GB"/>
        </w:rPr>
      </w:pPr>
    </w:p>
    <w:p w14:paraId="740B1DDB" w14:textId="6985506B" w:rsidR="008013B1" w:rsidRDefault="008013B1" w:rsidP="008E7A53">
      <w:pPr>
        <w:rPr>
          <w:rFonts w:ascii="Times New Roman" w:hAnsi="Times New Roman" w:cs="Times New Roman"/>
          <w:sz w:val="24"/>
          <w:szCs w:val="24"/>
          <w:lang w:val="en-GB" w:eastAsia="en-GB"/>
        </w:rPr>
      </w:pPr>
    </w:p>
    <w:tbl>
      <w:tblPr>
        <w:tblStyle w:val="TableGrid11"/>
        <w:tblpPr w:leftFromText="180" w:rightFromText="180" w:vertAnchor="text" w:horzAnchor="margin" w:tblpX="-573" w:tblpY="72"/>
        <w:tblW w:w="10343" w:type="dxa"/>
        <w:tblLayout w:type="fixed"/>
        <w:tblLook w:val="04A0" w:firstRow="1" w:lastRow="0" w:firstColumn="1" w:lastColumn="0" w:noHBand="0" w:noVBand="1"/>
      </w:tblPr>
      <w:tblGrid>
        <w:gridCol w:w="1413"/>
        <w:gridCol w:w="1559"/>
        <w:gridCol w:w="992"/>
        <w:gridCol w:w="851"/>
        <w:gridCol w:w="992"/>
        <w:gridCol w:w="709"/>
        <w:gridCol w:w="1417"/>
        <w:gridCol w:w="1423"/>
        <w:gridCol w:w="987"/>
      </w:tblGrid>
      <w:tr w:rsidR="008013B1" w:rsidRPr="004316C0" w14:paraId="08790354" w14:textId="77777777" w:rsidTr="00EF03FB">
        <w:tc>
          <w:tcPr>
            <w:tcW w:w="10343" w:type="dxa"/>
            <w:gridSpan w:val="9"/>
            <w:vAlign w:val="center"/>
          </w:tcPr>
          <w:p w14:paraId="3435A147" w14:textId="77777777" w:rsidR="008013B1" w:rsidRPr="004316C0" w:rsidRDefault="008013B1" w:rsidP="00EF03FB">
            <w:pPr>
              <w:spacing w:line="360" w:lineRule="auto"/>
              <w:rPr>
                <w:rFonts w:ascii="Times New Roman" w:eastAsia="Calibri" w:hAnsi="Times New Roman" w:cs="Times New Roman"/>
                <w:b/>
                <w:bCs/>
                <w:sz w:val="20"/>
                <w:szCs w:val="20"/>
              </w:rPr>
            </w:pPr>
            <w:r w:rsidRPr="004316C0">
              <w:rPr>
                <w:rFonts w:ascii="Times New Roman" w:eastAsia="Calibri" w:hAnsi="Times New Roman" w:cs="Times New Roman"/>
                <w:b/>
                <w:bCs/>
                <w:sz w:val="20"/>
                <w:szCs w:val="20"/>
              </w:rPr>
              <w:lastRenderedPageBreak/>
              <w:t xml:space="preserve">Table </w:t>
            </w:r>
            <w:r>
              <w:rPr>
                <w:rFonts w:ascii="Times New Roman" w:eastAsia="Calibri" w:hAnsi="Times New Roman" w:cs="Times New Roman"/>
                <w:b/>
                <w:bCs/>
                <w:sz w:val="20"/>
                <w:szCs w:val="20"/>
              </w:rPr>
              <w:t>4</w:t>
            </w:r>
            <w:r w:rsidRPr="004316C0">
              <w:rPr>
                <w:rFonts w:ascii="Times New Roman" w:eastAsia="Calibri" w:hAnsi="Times New Roman" w:cs="Times New Roman"/>
                <w:b/>
                <w:bCs/>
                <w:sz w:val="20"/>
                <w:szCs w:val="20"/>
              </w:rPr>
              <w:t xml:space="preserve">. Growth dynamics and symptom development </w:t>
            </w:r>
            <w:r>
              <w:rPr>
                <w:rFonts w:ascii="Times New Roman" w:eastAsia="Calibri" w:hAnsi="Times New Roman" w:cs="Times New Roman"/>
                <w:b/>
                <w:bCs/>
                <w:sz w:val="20"/>
                <w:szCs w:val="20"/>
              </w:rPr>
              <w:t xml:space="preserve">during active monitoring </w:t>
            </w:r>
            <w:r w:rsidRPr="004316C0">
              <w:rPr>
                <w:rFonts w:ascii="Times New Roman" w:eastAsia="Calibri" w:hAnsi="Times New Roman" w:cs="Times New Roman"/>
                <w:b/>
                <w:bCs/>
                <w:sz w:val="20"/>
                <w:szCs w:val="20"/>
              </w:rPr>
              <w:t>stratified by baseline characteristics</w:t>
            </w:r>
          </w:p>
        </w:tc>
      </w:tr>
      <w:tr w:rsidR="008013B1" w:rsidRPr="004316C0" w14:paraId="0D9E31FF" w14:textId="77777777" w:rsidTr="00EF03FB">
        <w:tc>
          <w:tcPr>
            <w:tcW w:w="1413" w:type="dxa"/>
            <w:vAlign w:val="center"/>
          </w:tcPr>
          <w:p w14:paraId="25815B86"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 xml:space="preserve">Factor </w:t>
            </w:r>
          </w:p>
        </w:tc>
        <w:tc>
          <w:tcPr>
            <w:tcW w:w="1559" w:type="dxa"/>
            <w:vAlign w:val="center"/>
          </w:tcPr>
          <w:p w14:paraId="6EA0EB62" w14:textId="77777777" w:rsidR="008013B1" w:rsidRPr="004316C0" w:rsidRDefault="008013B1" w:rsidP="00EF03FB">
            <w:pPr>
              <w:spacing w:line="360" w:lineRule="auto"/>
              <w:rPr>
                <w:rFonts w:ascii="Times New Roman" w:eastAsia="Calibri" w:hAnsi="Times New Roman" w:cs="Times New Roman"/>
                <w:sz w:val="20"/>
                <w:szCs w:val="20"/>
              </w:rPr>
            </w:pPr>
          </w:p>
        </w:tc>
        <w:tc>
          <w:tcPr>
            <w:tcW w:w="992" w:type="dxa"/>
            <w:vAlign w:val="center"/>
          </w:tcPr>
          <w:p w14:paraId="2E730849"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Mean AGR (cm</w:t>
            </w:r>
            <w:r w:rsidRPr="004316C0">
              <w:rPr>
                <w:rFonts w:ascii="Times New Roman" w:eastAsia="Calibri" w:hAnsi="Times New Roman" w:cs="Times New Roman"/>
                <w:sz w:val="20"/>
                <w:szCs w:val="20"/>
                <w:vertAlign w:val="superscript"/>
              </w:rPr>
              <w:t>3</w:t>
            </w:r>
            <w:r w:rsidRPr="004316C0">
              <w:rPr>
                <w:rFonts w:ascii="Times New Roman" w:eastAsia="Calibri" w:hAnsi="Times New Roman" w:cs="Times New Roman"/>
                <w:sz w:val="20"/>
                <w:szCs w:val="20"/>
              </w:rPr>
              <w:t>/yr.)</w:t>
            </w:r>
          </w:p>
        </w:tc>
        <w:tc>
          <w:tcPr>
            <w:tcW w:w="851" w:type="dxa"/>
            <w:vAlign w:val="center"/>
          </w:tcPr>
          <w:p w14:paraId="0E11B1C3"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P</w:t>
            </w:r>
          </w:p>
        </w:tc>
        <w:tc>
          <w:tcPr>
            <w:tcW w:w="992" w:type="dxa"/>
            <w:vAlign w:val="center"/>
          </w:tcPr>
          <w:p w14:paraId="57DD4621"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Mean RGR (%/yr.)</w:t>
            </w:r>
          </w:p>
        </w:tc>
        <w:tc>
          <w:tcPr>
            <w:tcW w:w="709" w:type="dxa"/>
            <w:vAlign w:val="center"/>
          </w:tcPr>
          <w:p w14:paraId="5ED833FB"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P</w:t>
            </w:r>
          </w:p>
        </w:tc>
        <w:tc>
          <w:tcPr>
            <w:tcW w:w="1417" w:type="dxa"/>
            <w:vAlign w:val="center"/>
          </w:tcPr>
          <w:p w14:paraId="274F15C7"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Symptom development, yes/total (%)</w:t>
            </w:r>
          </w:p>
        </w:tc>
        <w:tc>
          <w:tcPr>
            <w:tcW w:w="1423" w:type="dxa"/>
            <w:vAlign w:val="center"/>
          </w:tcPr>
          <w:p w14:paraId="200334D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OR (95% CI)</w:t>
            </w:r>
          </w:p>
        </w:tc>
        <w:tc>
          <w:tcPr>
            <w:tcW w:w="987" w:type="dxa"/>
            <w:vAlign w:val="center"/>
          </w:tcPr>
          <w:p w14:paraId="360F8CED"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MLR P</w:t>
            </w:r>
          </w:p>
        </w:tc>
      </w:tr>
      <w:tr w:rsidR="008013B1" w:rsidRPr="004316C0" w14:paraId="0B7C69F3" w14:textId="77777777" w:rsidTr="00EF03FB">
        <w:tc>
          <w:tcPr>
            <w:tcW w:w="1413" w:type="dxa"/>
            <w:vAlign w:val="center"/>
          </w:tcPr>
          <w:p w14:paraId="08F0CB92"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Location</w:t>
            </w:r>
          </w:p>
        </w:tc>
        <w:tc>
          <w:tcPr>
            <w:tcW w:w="1559" w:type="dxa"/>
            <w:vAlign w:val="center"/>
          </w:tcPr>
          <w:p w14:paraId="18BE61E7"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Non-skull base</w:t>
            </w:r>
          </w:p>
        </w:tc>
        <w:tc>
          <w:tcPr>
            <w:tcW w:w="992" w:type="dxa"/>
            <w:vAlign w:val="center"/>
          </w:tcPr>
          <w:p w14:paraId="5ABEA7CB"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14</w:t>
            </w:r>
          </w:p>
        </w:tc>
        <w:tc>
          <w:tcPr>
            <w:tcW w:w="851" w:type="dxa"/>
            <w:vAlign w:val="center"/>
          </w:tcPr>
          <w:p w14:paraId="5F37FE85"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942</w:t>
            </w:r>
          </w:p>
        </w:tc>
        <w:tc>
          <w:tcPr>
            <w:tcW w:w="992" w:type="dxa"/>
            <w:vAlign w:val="center"/>
          </w:tcPr>
          <w:p w14:paraId="022C241D"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53.8</w:t>
            </w:r>
          </w:p>
        </w:tc>
        <w:tc>
          <w:tcPr>
            <w:tcW w:w="709" w:type="dxa"/>
            <w:vAlign w:val="center"/>
          </w:tcPr>
          <w:p w14:paraId="7272204F"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213</w:t>
            </w:r>
          </w:p>
        </w:tc>
        <w:tc>
          <w:tcPr>
            <w:tcW w:w="1417" w:type="dxa"/>
            <w:vAlign w:val="center"/>
          </w:tcPr>
          <w:p w14:paraId="1F4E6440"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2/64 (18.8)</w:t>
            </w:r>
          </w:p>
        </w:tc>
        <w:tc>
          <w:tcPr>
            <w:tcW w:w="1423" w:type="dxa"/>
            <w:vAlign w:val="center"/>
          </w:tcPr>
          <w:p w14:paraId="1D68A4DF"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5289CCA3"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927</w:t>
            </w:r>
          </w:p>
        </w:tc>
      </w:tr>
      <w:tr w:rsidR="008013B1" w:rsidRPr="004316C0" w14:paraId="0D751218" w14:textId="77777777" w:rsidTr="00EF03FB">
        <w:tc>
          <w:tcPr>
            <w:tcW w:w="1413" w:type="dxa"/>
            <w:vAlign w:val="center"/>
          </w:tcPr>
          <w:p w14:paraId="3EF955DC" w14:textId="77777777" w:rsidR="008013B1" w:rsidRPr="004316C0" w:rsidRDefault="008013B1" w:rsidP="00EF03FB">
            <w:pPr>
              <w:spacing w:line="360" w:lineRule="auto"/>
              <w:rPr>
                <w:rFonts w:ascii="Times New Roman" w:eastAsia="Calibri" w:hAnsi="Times New Roman" w:cs="Times New Roman"/>
                <w:sz w:val="20"/>
                <w:szCs w:val="20"/>
              </w:rPr>
            </w:pPr>
          </w:p>
        </w:tc>
        <w:tc>
          <w:tcPr>
            <w:tcW w:w="1559" w:type="dxa"/>
            <w:vAlign w:val="center"/>
          </w:tcPr>
          <w:p w14:paraId="7E5FB6CE"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Skull base</w:t>
            </w:r>
          </w:p>
        </w:tc>
        <w:tc>
          <w:tcPr>
            <w:tcW w:w="992" w:type="dxa"/>
            <w:vAlign w:val="center"/>
          </w:tcPr>
          <w:p w14:paraId="38F4ED87"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79</w:t>
            </w:r>
          </w:p>
        </w:tc>
        <w:tc>
          <w:tcPr>
            <w:tcW w:w="851" w:type="dxa"/>
            <w:vAlign w:val="center"/>
          </w:tcPr>
          <w:p w14:paraId="27493514"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92" w:type="dxa"/>
            <w:vAlign w:val="center"/>
          </w:tcPr>
          <w:p w14:paraId="3E85FC5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30.5</w:t>
            </w:r>
          </w:p>
        </w:tc>
        <w:tc>
          <w:tcPr>
            <w:tcW w:w="709" w:type="dxa"/>
            <w:vAlign w:val="center"/>
          </w:tcPr>
          <w:p w14:paraId="352F22D3"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1417" w:type="dxa"/>
            <w:vAlign w:val="center"/>
          </w:tcPr>
          <w:p w14:paraId="6C57C47A"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5/25 (20.0)</w:t>
            </w:r>
          </w:p>
        </w:tc>
        <w:tc>
          <w:tcPr>
            <w:tcW w:w="1423" w:type="dxa"/>
            <w:vAlign w:val="center"/>
          </w:tcPr>
          <w:p w14:paraId="7E1975A0"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31C27E53" w14:textId="77777777" w:rsidR="008013B1" w:rsidRPr="004316C0" w:rsidRDefault="008013B1" w:rsidP="00EF03FB">
            <w:pPr>
              <w:spacing w:line="360" w:lineRule="auto"/>
              <w:jc w:val="center"/>
              <w:rPr>
                <w:rFonts w:ascii="Times New Roman" w:eastAsia="Calibri" w:hAnsi="Times New Roman" w:cs="Times New Roman"/>
                <w:sz w:val="20"/>
                <w:szCs w:val="20"/>
              </w:rPr>
            </w:pPr>
          </w:p>
        </w:tc>
      </w:tr>
      <w:tr w:rsidR="008013B1" w:rsidRPr="004316C0" w14:paraId="506367A5" w14:textId="77777777" w:rsidTr="00EF03FB">
        <w:tc>
          <w:tcPr>
            <w:tcW w:w="1413" w:type="dxa"/>
            <w:vAlign w:val="center"/>
          </w:tcPr>
          <w:p w14:paraId="5F43D153"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Diameter</w:t>
            </w:r>
          </w:p>
        </w:tc>
        <w:tc>
          <w:tcPr>
            <w:tcW w:w="1559" w:type="dxa"/>
            <w:vAlign w:val="center"/>
          </w:tcPr>
          <w:p w14:paraId="47C2363E"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3.0 cm</w:t>
            </w:r>
          </w:p>
        </w:tc>
        <w:tc>
          <w:tcPr>
            <w:tcW w:w="992" w:type="dxa"/>
            <w:vAlign w:val="center"/>
          </w:tcPr>
          <w:p w14:paraId="00A7C13E"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4.00</w:t>
            </w:r>
          </w:p>
        </w:tc>
        <w:tc>
          <w:tcPr>
            <w:tcW w:w="851" w:type="dxa"/>
            <w:vAlign w:val="center"/>
          </w:tcPr>
          <w:p w14:paraId="3EAD1D66"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lt;0.001</w:t>
            </w:r>
          </w:p>
        </w:tc>
        <w:tc>
          <w:tcPr>
            <w:tcW w:w="992" w:type="dxa"/>
            <w:vAlign w:val="center"/>
          </w:tcPr>
          <w:p w14:paraId="124D9C8A"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8.4</w:t>
            </w:r>
          </w:p>
        </w:tc>
        <w:tc>
          <w:tcPr>
            <w:tcW w:w="709" w:type="dxa"/>
            <w:vAlign w:val="center"/>
          </w:tcPr>
          <w:p w14:paraId="467B07D7"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863</w:t>
            </w:r>
          </w:p>
        </w:tc>
        <w:tc>
          <w:tcPr>
            <w:tcW w:w="1417" w:type="dxa"/>
            <w:vAlign w:val="center"/>
          </w:tcPr>
          <w:p w14:paraId="78E8954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5/27 (56.6)</w:t>
            </w:r>
          </w:p>
        </w:tc>
        <w:tc>
          <w:tcPr>
            <w:tcW w:w="1423" w:type="dxa"/>
            <w:vAlign w:val="center"/>
          </w:tcPr>
          <w:p w14:paraId="0DB48EC8"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34.9</w:t>
            </w:r>
            <w:r>
              <w:rPr>
                <w:rFonts w:ascii="Times New Roman" w:eastAsia="Calibri" w:hAnsi="Times New Roman" w:cs="Times New Roman"/>
                <w:sz w:val="20"/>
                <w:szCs w:val="20"/>
              </w:rPr>
              <w:t>0</w:t>
            </w:r>
            <w:r w:rsidRPr="004316C0">
              <w:rPr>
                <w:rFonts w:ascii="Times New Roman" w:eastAsia="Calibri" w:hAnsi="Times New Roman" w:cs="Times New Roman"/>
                <w:sz w:val="20"/>
                <w:szCs w:val="20"/>
              </w:rPr>
              <w:t xml:space="preserve"> (5.17-160.4</w:t>
            </w:r>
            <w:r>
              <w:rPr>
                <w:rFonts w:ascii="Times New Roman" w:eastAsia="Calibri" w:hAnsi="Times New Roman" w:cs="Times New Roman"/>
                <w:sz w:val="20"/>
                <w:szCs w:val="20"/>
              </w:rPr>
              <w:t>0</w:t>
            </w:r>
            <w:r w:rsidRPr="004316C0">
              <w:rPr>
                <w:rFonts w:ascii="Times New Roman" w:eastAsia="Calibri" w:hAnsi="Times New Roman" w:cs="Times New Roman"/>
                <w:sz w:val="20"/>
                <w:szCs w:val="20"/>
              </w:rPr>
              <w:t>)</w:t>
            </w:r>
          </w:p>
        </w:tc>
        <w:tc>
          <w:tcPr>
            <w:tcW w:w="987" w:type="dxa"/>
            <w:vAlign w:val="center"/>
          </w:tcPr>
          <w:p w14:paraId="62D64008"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001</w:t>
            </w:r>
          </w:p>
        </w:tc>
      </w:tr>
      <w:tr w:rsidR="008013B1" w:rsidRPr="004316C0" w14:paraId="2AA0E362" w14:textId="77777777" w:rsidTr="00EF03FB">
        <w:tc>
          <w:tcPr>
            <w:tcW w:w="1413" w:type="dxa"/>
            <w:vAlign w:val="center"/>
          </w:tcPr>
          <w:p w14:paraId="108BFEA2" w14:textId="77777777" w:rsidR="008013B1" w:rsidRPr="004316C0" w:rsidRDefault="008013B1" w:rsidP="00EF03FB">
            <w:pPr>
              <w:spacing w:line="360" w:lineRule="auto"/>
              <w:rPr>
                <w:rFonts w:ascii="Times New Roman" w:eastAsia="Calibri" w:hAnsi="Times New Roman" w:cs="Times New Roman"/>
                <w:sz w:val="20"/>
                <w:szCs w:val="20"/>
              </w:rPr>
            </w:pPr>
          </w:p>
        </w:tc>
        <w:tc>
          <w:tcPr>
            <w:tcW w:w="1559" w:type="dxa"/>
            <w:vAlign w:val="center"/>
          </w:tcPr>
          <w:p w14:paraId="65B45096"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lt;3.0 cm</w:t>
            </w:r>
          </w:p>
        </w:tc>
        <w:tc>
          <w:tcPr>
            <w:tcW w:w="992" w:type="dxa"/>
            <w:vAlign w:val="center"/>
          </w:tcPr>
          <w:p w14:paraId="51846C1F"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62</w:t>
            </w:r>
          </w:p>
        </w:tc>
        <w:tc>
          <w:tcPr>
            <w:tcW w:w="851" w:type="dxa"/>
            <w:vAlign w:val="center"/>
          </w:tcPr>
          <w:p w14:paraId="6034D519"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92" w:type="dxa"/>
            <w:vAlign w:val="center"/>
          </w:tcPr>
          <w:p w14:paraId="65E0193D"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7.3</w:t>
            </w:r>
          </w:p>
        </w:tc>
        <w:tc>
          <w:tcPr>
            <w:tcW w:w="709" w:type="dxa"/>
            <w:vAlign w:val="center"/>
          </w:tcPr>
          <w:p w14:paraId="61352E59"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1417" w:type="dxa"/>
            <w:vAlign w:val="center"/>
          </w:tcPr>
          <w:p w14:paraId="503FE978"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62 (3.2)</w:t>
            </w:r>
          </w:p>
        </w:tc>
        <w:tc>
          <w:tcPr>
            <w:tcW w:w="1423" w:type="dxa"/>
            <w:vAlign w:val="center"/>
          </w:tcPr>
          <w:p w14:paraId="3EEC71F7"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0FDCF49D" w14:textId="77777777" w:rsidR="008013B1" w:rsidRPr="004316C0" w:rsidRDefault="008013B1" w:rsidP="00EF03FB">
            <w:pPr>
              <w:spacing w:line="360" w:lineRule="auto"/>
              <w:jc w:val="center"/>
              <w:rPr>
                <w:rFonts w:ascii="Times New Roman" w:eastAsia="Calibri" w:hAnsi="Times New Roman" w:cs="Times New Roman"/>
                <w:sz w:val="20"/>
                <w:szCs w:val="20"/>
              </w:rPr>
            </w:pPr>
          </w:p>
        </w:tc>
      </w:tr>
      <w:tr w:rsidR="008013B1" w:rsidRPr="004316C0" w14:paraId="58C5DAE3" w14:textId="77777777" w:rsidTr="00EF03FB">
        <w:tc>
          <w:tcPr>
            <w:tcW w:w="1413" w:type="dxa"/>
            <w:vAlign w:val="center"/>
          </w:tcPr>
          <w:p w14:paraId="793FF0DA"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Calcification</w:t>
            </w:r>
          </w:p>
        </w:tc>
        <w:tc>
          <w:tcPr>
            <w:tcW w:w="1559" w:type="dxa"/>
            <w:vAlign w:val="center"/>
          </w:tcPr>
          <w:p w14:paraId="2507DBA0"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No</w:t>
            </w:r>
          </w:p>
        </w:tc>
        <w:tc>
          <w:tcPr>
            <w:tcW w:w="992" w:type="dxa"/>
            <w:vAlign w:val="center"/>
          </w:tcPr>
          <w:p w14:paraId="3981497D"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42</w:t>
            </w:r>
          </w:p>
        </w:tc>
        <w:tc>
          <w:tcPr>
            <w:tcW w:w="851" w:type="dxa"/>
            <w:vAlign w:val="center"/>
          </w:tcPr>
          <w:p w14:paraId="2FED1B60"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499</w:t>
            </w:r>
          </w:p>
        </w:tc>
        <w:tc>
          <w:tcPr>
            <w:tcW w:w="992" w:type="dxa"/>
            <w:vAlign w:val="center"/>
          </w:tcPr>
          <w:p w14:paraId="363FF8F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38.0</w:t>
            </w:r>
          </w:p>
        </w:tc>
        <w:tc>
          <w:tcPr>
            <w:tcW w:w="709" w:type="dxa"/>
            <w:vAlign w:val="center"/>
          </w:tcPr>
          <w:p w14:paraId="4F3F9D7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093</w:t>
            </w:r>
          </w:p>
        </w:tc>
        <w:tc>
          <w:tcPr>
            <w:tcW w:w="1417" w:type="dxa"/>
            <w:vAlign w:val="center"/>
          </w:tcPr>
          <w:p w14:paraId="568971E4"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0/47 (21.3)</w:t>
            </w:r>
          </w:p>
        </w:tc>
        <w:tc>
          <w:tcPr>
            <w:tcW w:w="1423" w:type="dxa"/>
            <w:vAlign w:val="center"/>
          </w:tcPr>
          <w:p w14:paraId="71E31B7B"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30A22DDA"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879</w:t>
            </w:r>
          </w:p>
        </w:tc>
      </w:tr>
      <w:tr w:rsidR="008013B1" w:rsidRPr="004316C0" w14:paraId="4A062133" w14:textId="77777777" w:rsidTr="00EF03FB">
        <w:tc>
          <w:tcPr>
            <w:tcW w:w="1413" w:type="dxa"/>
            <w:vAlign w:val="center"/>
          </w:tcPr>
          <w:p w14:paraId="396B1660" w14:textId="77777777" w:rsidR="008013B1" w:rsidRPr="004316C0" w:rsidRDefault="008013B1" w:rsidP="00EF03FB">
            <w:pPr>
              <w:spacing w:line="360" w:lineRule="auto"/>
              <w:rPr>
                <w:rFonts w:ascii="Times New Roman" w:eastAsia="Calibri" w:hAnsi="Times New Roman" w:cs="Times New Roman"/>
                <w:sz w:val="20"/>
                <w:szCs w:val="20"/>
              </w:rPr>
            </w:pPr>
          </w:p>
        </w:tc>
        <w:tc>
          <w:tcPr>
            <w:tcW w:w="1559" w:type="dxa"/>
            <w:vAlign w:val="center"/>
          </w:tcPr>
          <w:p w14:paraId="5C462788"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Yes</w:t>
            </w:r>
          </w:p>
        </w:tc>
        <w:tc>
          <w:tcPr>
            <w:tcW w:w="992" w:type="dxa"/>
            <w:vAlign w:val="center"/>
          </w:tcPr>
          <w:p w14:paraId="0A677143"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35</w:t>
            </w:r>
          </w:p>
        </w:tc>
        <w:tc>
          <w:tcPr>
            <w:tcW w:w="851" w:type="dxa"/>
            <w:vAlign w:val="center"/>
          </w:tcPr>
          <w:p w14:paraId="3D70DD8C"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92" w:type="dxa"/>
            <w:vAlign w:val="center"/>
          </w:tcPr>
          <w:p w14:paraId="2DF02545"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60.6</w:t>
            </w:r>
          </w:p>
        </w:tc>
        <w:tc>
          <w:tcPr>
            <w:tcW w:w="709" w:type="dxa"/>
            <w:vAlign w:val="center"/>
          </w:tcPr>
          <w:p w14:paraId="70D280A2"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1417" w:type="dxa"/>
            <w:vAlign w:val="center"/>
          </w:tcPr>
          <w:p w14:paraId="569DCC5F"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6/25 (24.0)</w:t>
            </w:r>
          </w:p>
        </w:tc>
        <w:tc>
          <w:tcPr>
            <w:tcW w:w="1423" w:type="dxa"/>
            <w:vAlign w:val="center"/>
          </w:tcPr>
          <w:p w14:paraId="7EB64CB9"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32AA4AD8" w14:textId="77777777" w:rsidR="008013B1" w:rsidRPr="004316C0" w:rsidRDefault="008013B1" w:rsidP="00EF03FB">
            <w:pPr>
              <w:spacing w:line="360" w:lineRule="auto"/>
              <w:jc w:val="center"/>
              <w:rPr>
                <w:rFonts w:ascii="Times New Roman" w:eastAsia="Calibri" w:hAnsi="Times New Roman" w:cs="Times New Roman"/>
                <w:sz w:val="20"/>
                <w:szCs w:val="20"/>
              </w:rPr>
            </w:pPr>
          </w:p>
        </w:tc>
      </w:tr>
      <w:tr w:rsidR="008013B1" w:rsidRPr="004316C0" w14:paraId="32790ECE" w14:textId="77777777" w:rsidTr="00EF03FB">
        <w:tc>
          <w:tcPr>
            <w:tcW w:w="1413" w:type="dxa"/>
            <w:vAlign w:val="center"/>
          </w:tcPr>
          <w:p w14:paraId="68348E79" w14:textId="77777777" w:rsidR="008013B1" w:rsidRPr="004316C0" w:rsidRDefault="008013B1" w:rsidP="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Tumor s</w:t>
            </w:r>
            <w:r w:rsidRPr="004316C0">
              <w:rPr>
                <w:rFonts w:ascii="Times New Roman" w:eastAsia="Calibri" w:hAnsi="Times New Roman" w:cs="Times New Roman"/>
                <w:sz w:val="20"/>
                <w:szCs w:val="20"/>
              </w:rPr>
              <w:t>ignal intensity</w:t>
            </w:r>
          </w:p>
        </w:tc>
        <w:tc>
          <w:tcPr>
            <w:tcW w:w="1559" w:type="dxa"/>
            <w:vAlign w:val="center"/>
          </w:tcPr>
          <w:p w14:paraId="434A95D8"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Hyperintense</w:t>
            </w:r>
          </w:p>
        </w:tc>
        <w:tc>
          <w:tcPr>
            <w:tcW w:w="992" w:type="dxa"/>
            <w:vAlign w:val="center"/>
          </w:tcPr>
          <w:p w14:paraId="1F6349CD"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04</w:t>
            </w:r>
          </w:p>
        </w:tc>
        <w:tc>
          <w:tcPr>
            <w:tcW w:w="851" w:type="dxa"/>
            <w:vAlign w:val="center"/>
          </w:tcPr>
          <w:p w14:paraId="3F12F824"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988</w:t>
            </w:r>
          </w:p>
        </w:tc>
        <w:tc>
          <w:tcPr>
            <w:tcW w:w="992" w:type="dxa"/>
            <w:vAlign w:val="center"/>
          </w:tcPr>
          <w:p w14:paraId="55C65F88"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53.0</w:t>
            </w:r>
          </w:p>
        </w:tc>
        <w:tc>
          <w:tcPr>
            <w:tcW w:w="709" w:type="dxa"/>
            <w:vAlign w:val="center"/>
          </w:tcPr>
          <w:p w14:paraId="364BD82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262</w:t>
            </w:r>
          </w:p>
        </w:tc>
        <w:tc>
          <w:tcPr>
            <w:tcW w:w="1417" w:type="dxa"/>
            <w:vAlign w:val="center"/>
          </w:tcPr>
          <w:p w14:paraId="16B0DBD1"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1/41 (26.8)</w:t>
            </w:r>
          </w:p>
        </w:tc>
        <w:tc>
          <w:tcPr>
            <w:tcW w:w="1423" w:type="dxa"/>
            <w:vAlign w:val="center"/>
          </w:tcPr>
          <w:p w14:paraId="19ED8D83"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495A90FD"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866</w:t>
            </w:r>
          </w:p>
        </w:tc>
      </w:tr>
      <w:tr w:rsidR="008013B1" w:rsidRPr="004316C0" w14:paraId="5E87EE54" w14:textId="77777777" w:rsidTr="00EF03FB">
        <w:tc>
          <w:tcPr>
            <w:tcW w:w="1413" w:type="dxa"/>
            <w:vAlign w:val="center"/>
          </w:tcPr>
          <w:p w14:paraId="6939C6F5" w14:textId="77777777" w:rsidR="008013B1" w:rsidRPr="004316C0" w:rsidRDefault="008013B1" w:rsidP="00EF03FB">
            <w:pPr>
              <w:spacing w:line="360" w:lineRule="auto"/>
              <w:rPr>
                <w:rFonts w:ascii="Times New Roman" w:eastAsia="Calibri" w:hAnsi="Times New Roman" w:cs="Times New Roman"/>
                <w:sz w:val="20"/>
                <w:szCs w:val="20"/>
              </w:rPr>
            </w:pPr>
          </w:p>
        </w:tc>
        <w:tc>
          <w:tcPr>
            <w:tcW w:w="1559" w:type="dxa"/>
            <w:vAlign w:val="center"/>
          </w:tcPr>
          <w:p w14:paraId="689281D7"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Iso/hypointense</w:t>
            </w:r>
          </w:p>
        </w:tc>
        <w:tc>
          <w:tcPr>
            <w:tcW w:w="992" w:type="dxa"/>
            <w:vAlign w:val="center"/>
          </w:tcPr>
          <w:p w14:paraId="578BF0F7"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02</w:t>
            </w:r>
          </w:p>
        </w:tc>
        <w:tc>
          <w:tcPr>
            <w:tcW w:w="851" w:type="dxa"/>
            <w:vAlign w:val="center"/>
          </w:tcPr>
          <w:p w14:paraId="2EA82818"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92" w:type="dxa"/>
            <w:vAlign w:val="center"/>
          </w:tcPr>
          <w:p w14:paraId="0416FDEF"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36.1</w:t>
            </w:r>
          </w:p>
        </w:tc>
        <w:tc>
          <w:tcPr>
            <w:tcW w:w="709" w:type="dxa"/>
            <w:vAlign w:val="center"/>
          </w:tcPr>
          <w:p w14:paraId="01186BCE"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1417" w:type="dxa"/>
            <w:vAlign w:val="center"/>
          </w:tcPr>
          <w:p w14:paraId="20EC773C"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4/27 (14.8)</w:t>
            </w:r>
          </w:p>
        </w:tc>
        <w:tc>
          <w:tcPr>
            <w:tcW w:w="1423" w:type="dxa"/>
            <w:vAlign w:val="center"/>
          </w:tcPr>
          <w:p w14:paraId="2AA6F185"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618C4D8C" w14:textId="77777777" w:rsidR="008013B1" w:rsidRPr="004316C0" w:rsidRDefault="008013B1" w:rsidP="00EF03FB">
            <w:pPr>
              <w:spacing w:line="360" w:lineRule="auto"/>
              <w:jc w:val="center"/>
              <w:rPr>
                <w:rFonts w:ascii="Times New Roman" w:eastAsia="Calibri" w:hAnsi="Times New Roman" w:cs="Times New Roman"/>
                <w:sz w:val="20"/>
                <w:szCs w:val="20"/>
              </w:rPr>
            </w:pPr>
          </w:p>
        </w:tc>
      </w:tr>
      <w:tr w:rsidR="008013B1" w:rsidRPr="004316C0" w14:paraId="23A762AB" w14:textId="77777777" w:rsidTr="00EF03FB">
        <w:tc>
          <w:tcPr>
            <w:tcW w:w="1413" w:type="dxa"/>
            <w:vAlign w:val="center"/>
          </w:tcPr>
          <w:p w14:paraId="1FCEF56B"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 xml:space="preserve">Peritumoral edema </w:t>
            </w:r>
          </w:p>
        </w:tc>
        <w:tc>
          <w:tcPr>
            <w:tcW w:w="1559" w:type="dxa"/>
            <w:vAlign w:val="center"/>
          </w:tcPr>
          <w:p w14:paraId="61A9C8BC"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Yes</w:t>
            </w:r>
          </w:p>
        </w:tc>
        <w:tc>
          <w:tcPr>
            <w:tcW w:w="992" w:type="dxa"/>
            <w:vAlign w:val="center"/>
          </w:tcPr>
          <w:p w14:paraId="4986BD59"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34</w:t>
            </w:r>
          </w:p>
        </w:tc>
        <w:tc>
          <w:tcPr>
            <w:tcW w:w="851" w:type="dxa"/>
            <w:vAlign w:val="center"/>
          </w:tcPr>
          <w:p w14:paraId="511ACC22"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301</w:t>
            </w:r>
          </w:p>
        </w:tc>
        <w:tc>
          <w:tcPr>
            <w:tcW w:w="992" w:type="dxa"/>
            <w:vAlign w:val="center"/>
          </w:tcPr>
          <w:p w14:paraId="0C16152A"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55.4</w:t>
            </w:r>
          </w:p>
        </w:tc>
        <w:tc>
          <w:tcPr>
            <w:tcW w:w="709" w:type="dxa"/>
            <w:vAlign w:val="center"/>
          </w:tcPr>
          <w:p w14:paraId="46369372"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727</w:t>
            </w:r>
          </w:p>
        </w:tc>
        <w:tc>
          <w:tcPr>
            <w:tcW w:w="1417" w:type="dxa"/>
            <w:vAlign w:val="center"/>
          </w:tcPr>
          <w:p w14:paraId="36C3562E"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5/10 (50.0)</w:t>
            </w:r>
          </w:p>
        </w:tc>
        <w:tc>
          <w:tcPr>
            <w:tcW w:w="1423" w:type="dxa"/>
            <w:vAlign w:val="center"/>
          </w:tcPr>
          <w:p w14:paraId="7ECDED69"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8.72 (0.35-14.9</w:t>
            </w:r>
            <w:r>
              <w:rPr>
                <w:rFonts w:ascii="Times New Roman" w:eastAsia="Calibri" w:hAnsi="Times New Roman" w:cs="Times New Roman"/>
                <w:sz w:val="20"/>
                <w:szCs w:val="20"/>
              </w:rPr>
              <w:t>0</w:t>
            </w:r>
            <w:r w:rsidRPr="004316C0">
              <w:rPr>
                <w:rFonts w:ascii="Times New Roman" w:eastAsia="Calibri" w:hAnsi="Times New Roman" w:cs="Times New Roman"/>
                <w:sz w:val="20"/>
                <w:szCs w:val="20"/>
              </w:rPr>
              <w:t>)</w:t>
            </w:r>
          </w:p>
        </w:tc>
        <w:tc>
          <w:tcPr>
            <w:tcW w:w="987" w:type="dxa"/>
            <w:vAlign w:val="center"/>
          </w:tcPr>
          <w:p w14:paraId="3D19D905"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0.027</w:t>
            </w:r>
          </w:p>
        </w:tc>
      </w:tr>
      <w:tr w:rsidR="008013B1" w:rsidRPr="004316C0" w14:paraId="394DD4F7" w14:textId="77777777" w:rsidTr="00EF03FB">
        <w:tc>
          <w:tcPr>
            <w:tcW w:w="1413" w:type="dxa"/>
            <w:vAlign w:val="center"/>
          </w:tcPr>
          <w:p w14:paraId="67810965" w14:textId="77777777" w:rsidR="008013B1" w:rsidRPr="004316C0" w:rsidRDefault="008013B1" w:rsidP="00EF03FB">
            <w:pPr>
              <w:spacing w:line="360" w:lineRule="auto"/>
              <w:rPr>
                <w:rFonts w:ascii="Times New Roman" w:eastAsia="Calibri" w:hAnsi="Times New Roman" w:cs="Times New Roman"/>
                <w:sz w:val="20"/>
                <w:szCs w:val="20"/>
              </w:rPr>
            </w:pPr>
          </w:p>
        </w:tc>
        <w:tc>
          <w:tcPr>
            <w:tcW w:w="1559" w:type="dxa"/>
            <w:vAlign w:val="center"/>
          </w:tcPr>
          <w:p w14:paraId="5C524846" w14:textId="77777777" w:rsidR="008013B1" w:rsidRPr="004316C0" w:rsidRDefault="008013B1" w:rsidP="00EF03FB">
            <w:pPr>
              <w:spacing w:line="360" w:lineRule="auto"/>
              <w:rPr>
                <w:rFonts w:ascii="Times New Roman" w:eastAsia="Calibri" w:hAnsi="Times New Roman" w:cs="Times New Roman"/>
                <w:sz w:val="20"/>
                <w:szCs w:val="20"/>
              </w:rPr>
            </w:pPr>
            <w:r w:rsidRPr="004316C0">
              <w:rPr>
                <w:rFonts w:ascii="Times New Roman" w:eastAsia="Calibri" w:hAnsi="Times New Roman" w:cs="Times New Roman"/>
                <w:sz w:val="20"/>
                <w:szCs w:val="20"/>
              </w:rPr>
              <w:t>No</w:t>
            </w:r>
          </w:p>
        </w:tc>
        <w:tc>
          <w:tcPr>
            <w:tcW w:w="992" w:type="dxa"/>
            <w:vAlign w:val="center"/>
          </w:tcPr>
          <w:p w14:paraId="5BAB8470"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2.32</w:t>
            </w:r>
          </w:p>
        </w:tc>
        <w:tc>
          <w:tcPr>
            <w:tcW w:w="851" w:type="dxa"/>
            <w:vAlign w:val="center"/>
          </w:tcPr>
          <w:p w14:paraId="5E04A2D0"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92" w:type="dxa"/>
            <w:vAlign w:val="center"/>
          </w:tcPr>
          <w:p w14:paraId="72E6F581"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44.7</w:t>
            </w:r>
          </w:p>
        </w:tc>
        <w:tc>
          <w:tcPr>
            <w:tcW w:w="709" w:type="dxa"/>
            <w:vAlign w:val="center"/>
          </w:tcPr>
          <w:p w14:paraId="21653DF1"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1417" w:type="dxa"/>
            <w:vAlign w:val="center"/>
          </w:tcPr>
          <w:p w14:paraId="44060591" w14:textId="77777777" w:rsidR="008013B1" w:rsidRPr="004316C0" w:rsidRDefault="008013B1" w:rsidP="00EF03FB">
            <w:pPr>
              <w:spacing w:line="360" w:lineRule="auto"/>
              <w:jc w:val="center"/>
              <w:rPr>
                <w:rFonts w:ascii="Times New Roman" w:eastAsia="Calibri" w:hAnsi="Times New Roman" w:cs="Times New Roman"/>
                <w:sz w:val="20"/>
                <w:szCs w:val="20"/>
              </w:rPr>
            </w:pPr>
            <w:r w:rsidRPr="004316C0">
              <w:rPr>
                <w:rFonts w:ascii="Times New Roman" w:eastAsia="Calibri" w:hAnsi="Times New Roman" w:cs="Times New Roman"/>
                <w:sz w:val="20"/>
                <w:szCs w:val="20"/>
              </w:rPr>
              <w:t>12/63 (19.0)</w:t>
            </w:r>
          </w:p>
        </w:tc>
        <w:tc>
          <w:tcPr>
            <w:tcW w:w="1423" w:type="dxa"/>
            <w:vAlign w:val="center"/>
          </w:tcPr>
          <w:p w14:paraId="36105C4D" w14:textId="77777777" w:rsidR="008013B1" w:rsidRPr="004316C0" w:rsidRDefault="008013B1" w:rsidP="00EF03FB">
            <w:pPr>
              <w:spacing w:line="360" w:lineRule="auto"/>
              <w:jc w:val="center"/>
              <w:rPr>
                <w:rFonts w:ascii="Times New Roman" w:eastAsia="Calibri" w:hAnsi="Times New Roman" w:cs="Times New Roman"/>
                <w:sz w:val="20"/>
                <w:szCs w:val="20"/>
              </w:rPr>
            </w:pPr>
          </w:p>
        </w:tc>
        <w:tc>
          <w:tcPr>
            <w:tcW w:w="987" w:type="dxa"/>
            <w:vAlign w:val="center"/>
          </w:tcPr>
          <w:p w14:paraId="2CB1BA89" w14:textId="77777777" w:rsidR="008013B1" w:rsidRPr="004316C0" w:rsidRDefault="008013B1" w:rsidP="00EF03FB">
            <w:pPr>
              <w:spacing w:line="360" w:lineRule="auto"/>
              <w:jc w:val="center"/>
              <w:rPr>
                <w:rFonts w:ascii="Times New Roman" w:eastAsia="Calibri" w:hAnsi="Times New Roman" w:cs="Times New Roman"/>
                <w:sz w:val="20"/>
                <w:szCs w:val="20"/>
              </w:rPr>
            </w:pPr>
          </w:p>
        </w:tc>
      </w:tr>
      <w:tr w:rsidR="008013B1" w:rsidRPr="004316C0" w14:paraId="7FC7D113" w14:textId="77777777" w:rsidTr="00EF03FB">
        <w:tc>
          <w:tcPr>
            <w:tcW w:w="10343" w:type="dxa"/>
            <w:gridSpan w:val="9"/>
            <w:vAlign w:val="center"/>
          </w:tcPr>
          <w:p w14:paraId="79EFCE3C" w14:textId="77777777" w:rsidR="008013B1" w:rsidRPr="004A6807" w:rsidRDefault="008013B1" w:rsidP="00EF03FB">
            <w:pPr>
              <w:spacing w:line="360" w:lineRule="auto"/>
              <w:rPr>
                <w:rFonts w:ascii="Times New Roman" w:eastAsia="Calibri" w:hAnsi="Times New Roman" w:cs="Times New Roman"/>
                <w:sz w:val="18"/>
                <w:szCs w:val="18"/>
              </w:rPr>
            </w:pPr>
            <w:r w:rsidRPr="004A6807">
              <w:rPr>
                <w:rFonts w:ascii="Times New Roman" w:eastAsia="Calibri" w:hAnsi="Times New Roman" w:cs="Times New Roman"/>
                <w:sz w:val="18"/>
                <w:szCs w:val="18"/>
              </w:rPr>
              <w:t>Abbreviation: AGR=annual growth rate; RGR=relative growth rate; MLR=multi-level regression</w:t>
            </w:r>
          </w:p>
        </w:tc>
      </w:tr>
    </w:tbl>
    <w:p w14:paraId="3A6B0E6F" w14:textId="2E170790" w:rsidR="008013B1" w:rsidRDefault="008013B1" w:rsidP="008E7A53">
      <w:pPr>
        <w:rPr>
          <w:rFonts w:ascii="Times New Roman" w:hAnsi="Times New Roman" w:cs="Times New Roman"/>
          <w:sz w:val="24"/>
          <w:szCs w:val="24"/>
          <w:lang w:val="en-GB" w:eastAsia="en-GB"/>
        </w:rPr>
      </w:pPr>
    </w:p>
    <w:p w14:paraId="4489FD33" w14:textId="7CC357DA" w:rsidR="008013B1" w:rsidRDefault="008013B1" w:rsidP="008E7A53">
      <w:pPr>
        <w:rPr>
          <w:rFonts w:ascii="Times New Roman" w:hAnsi="Times New Roman" w:cs="Times New Roman"/>
          <w:sz w:val="24"/>
          <w:szCs w:val="24"/>
          <w:lang w:val="en-GB" w:eastAsia="en-GB"/>
        </w:rPr>
      </w:pPr>
    </w:p>
    <w:p w14:paraId="6D0E4D97" w14:textId="58C37C63" w:rsidR="008013B1" w:rsidRDefault="008013B1" w:rsidP="008E7A53">
      <w:pPr>
        <w:rPr>
          <w:rFonts w:ascii="Times New Roman" w:hAnsi="Times New Roman" w:cs="Times New Roman"/>
          <w:sz w:val="24"/>
          <w:szCs w:val="24"/>
          <w:lang w:val="en-GB" w:eastAsia="en-GB"/>
        </w:rPr>
      </w:pPr>
    </w:p>
    <w:p w14:paraId="5E87B668" w14:textId="176DA8D2" w:rsidR="008013B1" w:rsidRDefault="008013B1" w:rsidP="008E7A53">
      <w:pPr>
        <w:rPr>
          <w:rFonts w:ascii="Times New Roman" w:hAnsi="Times New Roman" w:cs="Times New Roman"/>
          <w:sz w:val="24"/>
          <w:szCs w:val="24"/>
          <w:lang w:val="en-GB" w:eastAsia="en-GB"/>
        </w:rPr>
      </w:pPr>
    </w:p>
    <w:p w14:paraId="64F24F7D" w14:textId="3EE04806" w:rsidR="008013B1" w:rsidRDefault="008013B1" w:rsidP="008E7A53">
      <w:pPr>
        <w:rPr>
          <w:rFonts w:ascii="Times New Roman" w:hAnsi="Times New Roman" w:cs="Times New Roman"/>
          <w:sz w:val="24"/>
          <w:szCs w:val="24"/>
          <w:lang w:val="en-GB" w:eastAsia="en-GB"/>
        </w:rPr>
      </w:pPr>
    </w:p>
    <w:p w14:paraId="3D37F14F" w14:textId="26314974" w:rsidR="008013B1" w:rsidRDefault="008013B1" w:rsidP="008E7A53">
      <w:pPr>
        <w:rPr>
          <w:rFonts w:ascii="Times New Roman" w:hAnsi="Times New Roman" w:cs="Times New Roman"/>
          <w:sz w:val="24"/>
          <w:szCs w:val="24"/>
          <w:lang w:val="en-GB" w:eastAsia="en-GB"/>
        </w:rPr>
      </w:pPr>
    </w:p>
    <w:p w14:paraId="4BDBB43E" w14:textId="469E84D7" w:rsidR="008013B1" w:rsidRDefault="008013B1" w:rsidP="008E7A53">
      <w:pPr>
        <w:rPr>
          <w:rFonts w:ascii="Times New Roman" w:hAnsi="Times New Roman" w:cs="Times New Roman"/>
          <w:sz w:val="24"/>
          <w:szCs w:val="24"/>
          <w:lang w:val="en-GB" w:eastAsia="en-GB"/>
        </w:rPr>
      </w:pPr>
    </w:p>
    <w:p w14:paraId="4A5B0F89" w14:textId="226FD609" w:rsidR="008013B1" w:rsidRDefault="008013B1" w:rsidP="008E7A53">
      <w:pPr>
        <w:rPr>
          <w:rFonts w:ascii="Times New Roman" w:hAnsi="Times New Roman" w:cs="Times New Roman"/>
          <w:sz w:val="24"/>
          <w:szCs w:val="24"/>
          <w:lang w:val="en-GB" w:eastAsia="en-GB"/>
        </w:rPr>
      </w:pPr>
    </w:p>
    <w:p w14:paraId="3772D3E3" w14:textId="4B378348" w:rsidR="008013B1" w:rsidRDefault="008013B1" w:rsidP="008E7A53">
      <w:pPr>
        <w:rPr>
          <w:rFonts w:ascii="Times New Roman" w:hAnsi="Times New Roman" w:cs="Times New Roman"/>
          <w:sz w:val="24"/>
          <w:szCs w:val="24"/>
          <w:lang w:val="en-GB" w:eastAsia="en-GB"/>
        </w:rPr>
      </w:pPr>
    </w:p>
    <w:p w14:paraId="2BB43680" w14:textId="3B9BA212" w:rsidR="008013B1" w:rsidRDefault="008013B1" w:rsidP="008E7A53">
      <w:pPr>
        <w:rPr>
          <w:rFonts w:ascii="Times New Roman" w:hAnsi="Times New Roman" w:cs="Times New Roman"/>
          <w:sz w:val="24"/>
          <w:szCs w:val="24"/>
          <w:lang w:val="en-GB" w:eastAsia="en-GB"/>
        </w:rPr>
      </w:pPr>
    </w:p>
    <w:p w14:paraId="5CA550A6" w14:textId="4D13CE6A" w:rsidR="008013B1" w:rsidRDefault="008013B1" w:rsidP="008E7A53">
      <w:pPr>
        <w:rPr>
          <w:rFonts w:ascii="Times New Roman" w:hAnsi="Times New Roman" w:cs="Times New Roman"/>
          <w:sz w:val="24"/>
          <w:szCs w:val="24"/>
          <w:lang w:val="en-GB" w:eastAsia="en-GB"/>
        </w:rPr>
      </w:pPr>
    </w:p>
    <w:p w14:paraId="54FD161B" w14:textId="77777777" w:rsidR="008013B1" w:rsidRDefault="008013B1" w:rsidP="008E7A53">
      <w:pPr>
        <w:rPr>
          <w:rFonts w:ascii="Times New Roman" w:hAnsi="Times New Roman" w:cs="Times New Roman"/>
          <w:sz w:val="24"/>
          <w:szCs w:val="24"/>
          <w:lang w:val="en-GB" w:eastAsia="en-GB"/>
        </w:rPr>
        <w:sectPr w:rsidR="008013B1" w:rsidSect="008013B1">
          <w:pgSz w:w="11906" w:h="16838" w:code="9"/>
          <w:pgMar w:top="1440" w:right="1440" w:bottom="1134" w:left="1440" w:header="709" w:footer="709" w:gutter="0"/>
          <w:cols w:space="708"/>
          <w:docGrid w:linePitch="360"/>
        </w:sectPr>
      </w:pPr>
    </w:p>
    <w:tbl>
      <w:tblPr>
        <w:tblStyle w:val="TableGrid"/>
        <w:tblW w:w="14622" w:type="dxa"/>
        <w:tblInd w:w="-310" w:type="dxa"/>
        <w:tblLayout w:type="fixed"/>
        <w:tblLook w:val="04A0" w:firstRow="1" w:lastRow="0" w:firstColumn="1" w:lastColumn="0" w:noHBand="0" w:noVBand="1"/>
      </w:tblPr>
      <w:tblGrid>
        <w:gridCol w:w="1581"/>
        <w:gridCol w:w="1418"/>
        <w:gridCol w:w="1842"/>
        <w:gridCol w:w="1134"/>
        <w:gridCol w:w="1134"/>
        <w:gridCol w:w="993"/>
        <w:gridCol w:w="1559"/>
        <w:gridCol w:w="1276"/>
        <w:gridCol w:w="1134"/>
        <w:gridCol w:w="1134"/>
        <w:gridCol w:w="1417"/>
      </w:tblGrid>
      <w:tr w:rsidR="008013B1" w:rsidRPr="00E11175" w14:paraId="6A66C9A2" w14:textId="77777777" w:rsidTr="00EF03FB">
        <w:tc>
          <w:tcPr>
            <w:tcW w:w="14622" w:type="dxa"/>
            <w:gridSpan w:val="11"/>
          </w:tcPr>
          <w:p w14:paraId="777F5181" w14:textId="77777777" w:rsidR="008013B1" w:rsidRPr="00D115FE" w:rsidRDefault="008013B1" w:rsidP="00EF03FB">
            <w:pPr>
              <w:rPr>
                <w:rFonts w:asciiTheme="majorBidi" w:hAnsiTheme="majorBidi" w:cstheme="majorBidi"/>
                <w:b/>
                <w:bCs/>
                <w:sz w:val="24"/>
                <w:szCs w:val="24"/>
              </w:rPr>
            </w:pPr>
            <w:r w:rsidRPr="00D115FE">
              <w:rPr>
                <w:rFonts w:asciiTheme="majorBidi" w:hAnsiTheme="majorBidi" w:cstheme="majorBidi"/>
                <w:b/>
                <w:bCs/>
                <w:sz w:val="24"/>
                <w:szCs w:val="24"/>
              </w:rPr>
              <w:lastRenderedPageBreak/>
              <w:t xml:space="preserve">Table 5. Level of evidence informing each primary outcome assessed using the GRADE framework </w:t>
            </w:r>
          </w:p>
        </w:tc>
      </w:tr>
      <w:tr w:rsidR="008013B1" w:rsidRPr="00E11175" w14:paraId="7B8E9B81" w14:textId="77777777" w:rsidTr="00EF03FB">
        <w:tc>
          <w:tcPr>
            <w:tcW w:w="1581" w:type="dxa"/>
            <w:vMerge w:val="restart"/>
            <w:vAlign w:val="center"/>
          </w:tcPr>
          <w:p w14:paraId="04522ACA" w14:textId="77777777" w:rsidR="008013B1" w:rsidRPr="00387CCF" w:rsidRDefault="008013B1" w:rsidP="00EF03FB">
            <w:pPr>
              <w:rPr>
                <w:rFonts w:asciiTheme="majorBidi" w:hAnsiTheme="majorBidi" w:cstheme="majorBidi"/>
              </w:rPr>
            </w:pPr>
            <w:r w:rsidRPr="00387CCF">
              <w:rPr>
                <w:rFonts w:asciiTheme="majorBidi" w:hAnsiTheme="majorBidi" w:cstheme="majorBidi"/>
              </w:rPr>
              <w:t>Management</w:t>
            </w:r>
          </w:p>
        </w:tc>
        <w:tc>
          <w:tcPr>
            <w:tcW w:w="1418" w:type="dxa"/>
            <w:vMerge w:val="restart"/>
            <w:vAlign w:val="center"/>
          </w:tcPr>
          <w:p w14:paraId="5F40402D"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Outcome</w:t>
            </w:r>
          </w:p>
        </w:tc>
        <w:tc>
          <w:tcPr>
            <w:tcW w:w="1842" w:type="dxa"/>
            <w:vMerge w:val="restart"/>
            <w:vAlign w:val="center"/>
          </w:tcPr>
          <w:p w14:paraId="3EEAF269"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Pooled risk (95% CI)</w:t>
            </w:r>
            <w:r w:rsidRPr="00387CCF">
              <w:rPr>
                <w:rFonts w:asciiTheme="majorBidi" w:hAnsiTheme="majorBidi" w:cstheme="majorBidi"/>
                <w:vertAlign w:val="superscript"/>
              </w:rPr>
              <w:t>a</w:t>
            </w:r>
          </w:p>
        </w:tc>
        <w:tc>
          <w:tcPr>
            <w:tcW w:w="1134" w:type="dxa"/>
            <w:vMerge w:val="restart"/>
            <w:vAlign w:val="center"/>
          </w:tcPr>
          <w:p w14:paraId="56628DD8"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N. of studies (N. of Patients)</w:t>
            </w:r>
          </w:p>
        </w:tc>
        <w:tc>
          <w:tcPr>
            <w:tcW w:w="8647" w:type="dxa"/>
            <w:gridSpan w:val="7"/>
            <w:vAlign w:val="center"/>
          </w:tcPr>
          <w:p w14:paraId="1DE8804C"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Quality assessment</w:t>
            </w:r>
          </w:p>
        </w:tc>
      </w:tr>
      <w:tr w:rsidR="008013B1" w:rsidRPr="00E11175" w14:paraId="69BE4836" w14:textId="77777777" w:rsidTr="00EF03FB">
        <w:tc>
          <w:tcPr>
            <w:tcW w:w="1581" w:type="dxa"/>
            <w:vMerge/>
            <w:vAlign w:val="center"/>
          </w:tcPr>
          <w:p w14:paraId="28F09109" w14:textId="77777777" w:rsidR="008013B1" w:rsidRPr="00387CCF" w:rsidRDefault="008013B1" w:rsidP="00EF03FB">
            <w:pPr>
              <w:rPr>
                <w:rFonts w:asciiTheme="majorBidi" w:hAnsiTheme="majorBidi" w:cstheme="majorBidi"/>
              </w:rPr>
            </w:pPr>
          </w:p>
        </w:tc>
        <w:tc>
          <w:tcPr>
            <w:tcW w:w="1418" w:type="dxa"/>
            <w:vMerge/>
            <w:vAlign w:val="center"/>
          </w:tcPr>
          <w:p w14:paraId="2FF8D2C6" w14:textId="77777777" w:rsidR="008013B1" w:rsidRPr="00387CCF" w:rsidRDefault="008013B1" w:rsidP="00EF03FB">
            <w:pPr>
              <w:jc w:val="center"/>
              <w:rPr>
                <w:rFonts w:asciiTheme="majorBidi" w:hAnsiTheme="majorBidi" w:cstheme="majorBidi"/>
              </w:rPr>
            </w:pPr>
          </w:p>
        </w:tc>
        <w:tc>
          <w:tcPr>
            <w:tcW w:w="1842" w:type="dxa"/>
            <w:vMerge/>
            <w:vAlign w:val="center"/>
          </w:tcPr>
          <w:p w14:paraId="77BABADC" w14:textId="77777777" w:rsidR="008013B1" w:rsidRPr="00387CCF" w:rsidRDefault="008013B1" w:rsidP="00EF03FB">
            <w:pPr>
              <w:jc w:val="center"/>
              <w:rPr>
                <w:rFonts w:asciiTheme="majorBidi" w:hAnsiTheme="majorBidi" w:cstheme="majorBidi"/>
              </w:rPr>
            </w:pPr>
          </w:p>
        </w:tc>
        <w:tc>
          <w:tcPr>
            <w:tcW w:w="1134" w:type="dxa"/>
            <w:vMerge/>
            <w:vAlign w:val="center"/>
          </w:tcPr>
          <w:p w14:paraId="519F8E52" w14:textId="77777777" w:rsidR="008013B1" w:rsidRPr="00387CCF" w:rsidRDefault="008013B1" w:rsidP="00EF03FB">
            <w:pPr>
              <w:jc w:val="center"/>
              <w:rPr>
                <w:rFonts w:asciiTheme="majorBidi" w:hAnsiTheme="majorBidi" w:cstheme="majorBidi"/>
              </w:rPr>
            </w:pPr>
          </w:p>
        </w:tc>
        <w:tc>
          <w:tcPr>
            <w:tcW w:w="1134" w:type="dxa"/>
            <w:vAlign w:val="center"/>
          </w:tcPr>
          <w:p w14:paraId="7123B820"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Type of evidence</w:t>
            </w:r>
          </w:p>
        </w:tc>
        <w:tc>
          <w:tcPr>
            <w:tcW w:w="993" w:type="dxa"/>
            <w:vAlign w:val="center"/>
          </w:tcPr>
          <w:p w14:paraId="025BA9C0"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Risk of bias</w:t>
            </w:r>
          </w:p>
        </w:tc>
        <w:tc>
          <w:tcPr>
            <w:tcW w:w="1559" w:type="dxa"/>
            <w:vAlign w:val="center"/>
          </w:tcPr>
          <w:p w14:paraId="118BE3A0"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Heterogeneity</w:t>
            </w:r>
          </w:p>
        </w:tc>
        <w:tc>
          <w:tcPr>
            <w:tcW w:w="1276" w:type="dxa"/>
            <w:vAlign w:val="center"/>
          </w:tcPr>
          <w:p w14:paraId="3EA81F6F"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Directness</w:t>
            </w:r>
          </w:p>
        </w:tc>
        <w:tc>
          <w:tcPr>
            <w:tcW w:w="1134" w:type="dxa"/>
            <w:vAlign w:val="center"/>
          </w:tcPr>
          <w:p w14:paraId="52CAB98B"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Precision</w:t>
            </w:r>
          </w:p>
        </w:tc>
        <w:tc>
          <w:tcPr>
            <w:tcW w:w="1134" w:type="dxa"/>
            <w:vAlign w:val="center"/>
          </w:tcPr>
          <w:p w14:paraId="463CE9A1"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Reporting bias</w:t>
            </w:r>
          </w:p>
        </w:tc>
        <w:tc>
          <w:tcPr>
            <w:tcW w:w="1417" w:type="dxa"/>
            <w:vAlign w:val="center"/>
          </w:tcPr>
          <w:p w14:paraId="29DBA10D" w14:textId="77777777" w:rsidR="008013B1" w:rsidRPr="00387CCF" w:rsidRDefault="008013B1" w:rsidP="00EF03FB">
            <w:pPr>
              <w:jc w:val="center"/>
              <w:rPr>
                <w:rFonts w:asciiTheme="majorBidi" w:hAnsiTheme="majorBidi" w:cstheme="majorBidi"/>
              </w:rPr>
            </w:pPr>
            <w:r w:rsidRPr="00387CCF">
              <w:rPr>
                <w:rFonts w:asciiTheme="majorBidi" w:hAnsiTheme="majorBidi" w:cstheme="majorBidi"/>
              </w:rPr>
              <w:t>Overall</w:t>
            </w:r>
          </w:p>
        </w:tc>
      </w:tr>
      <w:tr w:rsidR="008013B1" w:rsidRPr="00E11175" w14:paraId="40A0679D" w14:textId="77777777" w:rsidTr="00EF03FB">
        <w:tc>
          <w:tcPr>
            <w:tcW w:w="1581" w:type="dxa"/>
            <w:vAlign w:val="center"/>
          </w:tcPr>
          <w:p w14:paraId="43E52D50" w14:textId="77777777" w:rsidR="008013B1" w:rsidRPr="00F018EE" w:rsidRDefault="008013B1" w:rsidP="00EF03FB">
            <w:pPr>
              <w:rPr>
                <w:rFonts w:asciiTheme="majorBidi" w:hAnsiTheme="majorBidi" w:cstheme="majorBidi"/>
              </w:rPr>
            </w:pPr>
            <w:r w:rsidRPr="00F018EE">
              <w:rPr>
                <w:rFonts w:asciiTheme="majorBidi" w:hAnsiTheme="majorBidi" w:cstheme="majorBidi"/>
              </w:rPr>
              <w:t>Active Monitoring</w:t>
            </w:r>
          </w:p>
        </w:tc>
        <w:tc>
          <w:tcPr>
            <w:tcW w:w="1418" w:type="dxa"/>
            <w:vAlign w:val="center"/>
          </w:tcPr>
          <w:p w14:paraId="4A082CE7"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Symptom development</w:t>
            </w:r>
          </w:p>
        </w:tc>
        <w:tc>
          <w:tcPr>
            <w:tcW w:w="1842" w:type="dxa"/>
            <w:vAlign w:val="center"/>
          </w:tcPr>
          <w:p w14:paraId="36AF87C4"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8.1% (2.7-16.1)</w:t>
            </w:r>
          </w:p>
        </w:tc>
        <w:tc>
          <w:tcPr>
            <w:tcW w:w="1134" w:type="dxa"/>
            <w:vAlign w:val="center"/>
          </w:tcPr>
          <w:p w14:paraId="06F8289F"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2 (608)</w:t>
            </w:r>
          </w:p>
        </w:tc>
        <w:tc>
          <w:tcPr>
            <w:tcW w:w="1134" w:type="dxa"/>
            <w:vAlign w:val="center"/>
          </w:tcPr>
          <w:p w14:paraId="793B1AFF"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6B87B487"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559" w:type="dxa"/>
            <w:vAlign w:val="center"/>
          </w:tcPr>
          <w:p w14:paraId="50257DAD"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276" w:type="dxa"/>
            <w:vAlign w:val="center"/>
          </w:tcPr>
          <w:p w14:paraId="49533F92"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19BAA932"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28F99EE2" w14:textId="77777777" w:rsidR="008013B1" w:rsidRPr="00D115FE" w:rsidRDefault="008013B1" w:rsidP="00EF03FB">
            <w:pPr>
              <w:jc w:val="center"/>
              <w:rPr>
                <w:rFonts w:asciiTheme="majorBidi" w:hAnsiTheme="majorBidi" w:cstheme="majorBidi"/>
              </w:rPr>
            </w:pPr>
            <w:r>
              <w:rPr>
                <w:rFonts w:asciiTheme="majorBidi" w:hAnsiTheme="majorBidi" w:cstheme="majorBidi"/>
              </w:rPr>
              <w:t>0</w:t>
            </w:r>
          </w:p>
        </w:tc>
        <w:tc>
          <w:tcPr>
            <w:tcW w:w="1417" w:type="dxa"/>
            <w:vAlign w:val="center"/>
          </w:tcPr>
          <w:p w14:paraId="0B511507" w14:textId="77777777" w:rsidR="008013B1" w:rsidRPr="00A73498" w:rsidRDefault="008013B1" w:rsidP="00EF03FB">
            <w:pPr>
              <w:jc w:val="center"/>
              <w:rPr>
                <w:rFonts w:asciiTheme="majorBidi" w:hAnsiTheme="majorBidi" w:cstheme="majorBidi"/>
              </w:rPr>
            </w:pPr>
            <w:r w:rsidRPr="0091362A">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Very low</w:t>
            </w:r>
          </w:p>
        </w:tc>
      </w:tr>
      <w:tr w:rsidR="008013B1" w:rsidRPr="00E11175" w14:paraId="3957809B" w14:textId="77777777" w:rsidTr="00EF03FB">
        <w:tc>
          <w:tcPr>
            <w:tcW w:w="1581" w:type="dxa"/>
            <w:vAlign w:val="center"/>
          </w:tcPr>
          <w:p w14:paraId="64B3C31B" w14:textId="77777777" w:rsidR="008013B1" w:rsidRPr="00F018EE" w:rsidRDefault="008013B1" w:rsidP="00EF03FB">
            <w:pPr>
              <w:rPr>
                <w:rFonts w:asciiTheme="majorBidi" w:hAnsiTheme="majorBidi" w:cstheme="majorBidi"/>
              </w:rPr>
            </w:pPr>
          </w:p>
        </w:tc>
        <w:tc>
          <w:tcPr>
            <w:tcW w:w="1418" w:type="dxa"/>
            <w:vAlign w:val="center"/>
          </w:tcPr>
          <w:p w14:paraId="5F50D12D"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Intervention</w:t>
            </w:r>
          </w:p>
        </w:tc>
        <w:tc>
          <w:tcPr>
            <w:tcW w:w="1842" w:type="dxa"/>
            <w:vAlign w:val="center"/>
          </w:tcPr>
          <w:p w14:paraId="3A759A8B"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4.8% (7.5-48.0)</w:t>
            </w:r>
          </w:p>
        </w:tc>
        <w:tc>
          <w:tcPr>
            <w:tcW w:w="1134" w:type="dxa"/>
            <w:vAlign w:val="center"/>
          </w:tcPr>
          <w:p w14:paraId="4CB68F40"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3 (971)</w:t>
            </w:r>
          </w:p>
        </w:tc>
        <w:tc>
          <w:tcPr>
            <w:tcW w:w="1134" w:type="dxa"/>
            <w:vAlign w:val="center"/>
          </w:tcPr>
          <w:p w14:paraId="12A27267"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7D0B9F53"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559" w:type="dxa"/>
            <w:vAlign w:val="center"/>
          </w:tcPr>
          <w:p w14:paraId="41EC1F0D"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276" w:type="dxa"/>
            <w:vAlign w:val="center"/>
          </w:tcPr>
          <w:p w14:paraId="1A6FFEC8"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558DF5F4"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134" w:type="dxa"/>
            <w:vAlign w:val="center"/>
          </w:tcPr>
          <w:p w14:paraId="42216D6E" w14:textId="77777777" w:rsidR="008013B1" w:rsidRPr="00D115FE" w:rsidRDefault="008013B1" w:rsidP="00EF03FB">
            <w:pPr>
              <w:jc w:val="center"/>
              <w:rPr>
                <w:rFonts w:asciiTheme="majorBidi" w:hAnsiTheme="majorBidi" w:cstheme="majorBidi"/>
              </w:rPr>
            </w:pPr>
            <w:r>
              <w:rPr>
                <w:rFonts w:asciiTheme="majorBidi" w:hAnsiTheme="majorBidi" w:cstheme="majorBidi"/>
              </w:rPr>
              <w:t>0</w:t>
            </w:r>
          </w:p>
        </w:tc>
        <w:tc>
          <w:tcPr>
            <w:tcW w:w="1417" w:type="dxa"/>
            <w:vAlign w:val="center"/>
          </w:tcPr>
          <w:p w14:paraId="176FDBFF" w14:textId="77777777" w:rsidR="008013B1" w:rsidRPr="00A73498" w:rsidRDefault="008013B1" w:rsidP="00EF03FB">
            <w:pPr>
              <w:jc w:val="center"/>
              <w:rPr>
                <w:rFonts w:asciiTheme="majorBidi" w:hAnsiTheme="majorBidi" w:cstheme="majorBidi"/>
              </w:rPr>
            </w:pPr>
            <w:r w:rsidRPr="00871117">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Very low</w:t>
            </w:r>
          </w:p>
        </w:tc>
      </w:tr>
      <w:tr w:rsidR="008013B1" w:rsidRPr="00E11175" w14:paraId="578F302F" w14:textId="77777777" w:rsidTr="00EF03FB">
        <w:tc>
          <w:tcPr>
            <w:tcW w:w="1581" w:type="dxa"/>
            <w:vAlign w:val="center"/>
          </w:tcPr>
          <w:p w14:paraId="6CED9246" w14:textId="77777777" w:rsidR="008013B1" w:rsidRPr="00F018EE" w:rsidRDefault="008013B1" w:rsidP="00EF03FB">
            <w:pPr>
              <w:rPr>
                <w:rFonts w:asciiTheme="majorBidi" w:hAnsiTheme="majorBidi" w:cstheme="majorBidi"/>
              </w:rPr>
            </w:pPr>
            <w:r w:rsidRPr="00F018EE">
              <w:rPr>
                <w:rFonts w:asciiTheme="majorBidi" w:hAnsiTheme="majorBidi" w:cstheme="majorBidi"/>
              </w:rPr>
              <w:t>Surgery</w:t>
            </w:r>
          </w:p>
        </w:tc>
        <w:tc>
          <w:tcPr>
            <w:tcW w:w="1418" w:type="dxa"/>
            <w:vAlign w:val="center"/>
          </w:tcPr>
          <w:p w14:paraId="71116AB5"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Morbidity</w:t>
            </w:r>
          </w:p>
        </w:tc>
        <w:tc>
          <w:tcPr>
            <w:tcW w:w="1842" w:type="dxa"/>
            <w:vAlign w:val="center"/>
          </w:tcPr>
          <w:p w14:paraId="44379585"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1.8% (3.7 23.5)</w:t>
            </w:r>
          </w:p>
        </w:tc>
        <w:tc>
          <w:tcPr>
            <w:tcW w:w="1134" w:type="dxa"/>
            <w:vAlign w:val="center"/>
          </w:tcPr>
          <w:p w14:paraId="236FDB39"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5 (533)</w:t>
            </w:r>
          </w:p>
        </w:tc>
        <w:tc>
          <w:tcPr>
            <w:tcW w:w="1134" w:type="dxa"/>
            <w:vAlign w:val="center"/>
          </w:tcPr>
          <w:p w14:paraId="1539CD43"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6584359D"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559" w:type="dxa"/>
            <w:vAlign w:val="center"/>
          </w:tcPr>
          <w:p w14:paraId="1C09C3AB"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276" w:type="dxa"/>
            <w:vAlign w:val="center"/>
          </w:tcPr>
          <w:p w14:paraId="3DA445B9"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62139270"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23E5B06D" w14:textId="77777777" w:rsidR="008013B1" w:rsidRPr="00D115FE" w:rsidRDefault="008013B1" w:rsidP="00EF03FB">
            <w:pPr>
              <w:jc w:val="center"/>
              <w:rPr>
                <w:rFonts w:asciiTheme="majorBidi" w:hAnsiTheme="majorBidi" w:cstheme="majorBidi"/>
              </w:rPr>
            </w:pPr>
            <w:r>
              <w:rPr>
                <w:rFonts w:asciiTheme="majorBidi" w:hAnsiTheme="majorBidi" w:cstheme="majorBidi"/>
              </w:rPr>
              <w:t>0</w:t>
            </w:r>
          </w:p>
        </w:tc>
        <w:tc>
          <w:tcPr>
            <w:tcW w:w="1417" w:type="dxa"/>
            <w:vAlign w:val="center"/>
          </w:tcPr>
          <w:p w14:paraId="3DAE01FE" w14:textId="77777777" w:rsidR="008013B1" w:rsidRPr="00A73498" w:rsidRDefault="008013B1" w:rsidP="00EF03FB">
            <w:pPr>
              <w:jc w:val="center"/>
              <w:rPr>
                <w:rFonts w:asciiTheme="majorBidi" w:hAnsiTheme="majorBidi" w:cstheme="majorBidi"/>
              </w:rPr>
            </w:pPr>
            <w:r w:rsidRPr="00871117">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Very low</w:t>
            </w:r>
          </w:p>
        </w:tc>
      </w:tr>
      <w:tr w:rsidR="008013B1" w:rsidRPr="00E11175" w14:paraId="5A2C80ED" w14:textId="77777777" w:rsidTr="00EF03FB">
        <w:tc>
          <w:tcPr>
            <w:tcW w:w="1581" w:type="dxa"/>
            <w:vAlign w:val="center"/>
          </w:tcPr>
          <w:p w14:paraId="2B385CC8" w14:textId="77777777" w:rsidR="008013B1" w:rsidRPr="00F018EE" w:rsidRDefault="008013B1" w:rsidP="00EF03FB">
            <w:pPr>
              <w:rPr>
                <w:rFonts w:asciiTheme="majorBidi" w:hAnsiTheme="majorBidi" w:cstheme="majorBidi"/>
              </w:rPr>
            </w:pPr>
          </w:p>
        </w:tc>
        <w:tc>
          <w:tcPr>
            <w:tcW w:w="1418" w:type="dxa"/>
            <w:vAlign w:val="center"/>
          </w:tcPr>
          <w:p w14:paraId="2C4C391A"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WHO grade I</w:t>
            </w:r>
          </w:p>
        </w:tc>
        <w:tc>
          <w:tcPr>
            <w:tcW w:w="1842" w:type="dxa"/>
            <w:vAlign w:val="center"/>
          </w:tcPr>
          <w:p w14:paraId="03376920"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94.0% (88.2-97.9)</w:t>
            </w:r>
          </w:p>
        </w:tc>
        <w:tc>
          <w:tcPr>
            <w:tcW w:w="1134" w:type="dxa"/>
            <w:vAlign w:val="center"/>
          </w:tcPr>
          <w:p w14:paraId="7FC89975"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9 (316)</w:t>
            </w:r>
          </w:p>
        </w:tc>
        <w:tc>
          <w:tcPr>
            <w:tcW w:w="1134" w:type="dxa"/>
            <w:vAlign w:val="center"/>
          </w:tcPr>
          <w:p w14:paraId="4DB41D7C"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11DBF1E5"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559" w:type="dxa"/>
            <w:vAlign w:val="center"/>
          </w:tcPr>
          <w:p w14:paraId="3DDB9B7C"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276" w:type="dxa"/>
            <w:vAlign w:val="center"/>
          </w:tcPr>
          <w:p w14:paraId="2CE8ADDA"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r w:rsidRPr="00D115FE">
              <w:rPr>
                <w:rFonts w:asciiTheme="majorBidi" w:hAnsiTheme="majorBidi" w:cstheme="majorBidi"/>
                <w:vertAlign w:val="superscript"/>
              </w:rPr>
              <w:t>b</w:t>
            </w:r>
          </w:p>
        </w:tc>
        <w:tc>
          <w:tcPr>
            <w:tcW w:w="1134" w:type="dxa"/>
            <w:vAlign w:val="center"/>
          </w:tcPr>
          <w:p w14:paraId="75625ACF"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5942B680" w14:textId="77777777" w:rsidR="008013B1" w:rsidRPr="00D115FE" w:rsidRDefault="008013B1" w:rsidP="00EF03FB">
            <w:pPr>
              <w:jc w:val="center"/>
              <w:rPr>
                <w:rFonts w:asciiTheme="majorBidi" w:hAnsiTheme="majorBidi" w:cstheme="majorBidi"/>
              </w:rPr>
            </w:pPr>
            <w:r>
              <w:rPr>
                <w:rFonts w:asciiTheme="majorBidi" w:hAnsiTheme="majorBidi" w:cstheme="majorBidi"/>
              </w:rPr>
              <w:t>0</w:t>
            </w:r>
          </w:p>
        </w:tc>
        <w:tc>
          <w:tcPr>
            <w:tcW w:w="1417" w:type="dxa"/>
            <w:vAlign w:val="center"/>
          </w:tcPr>
          <w:p w14:paraId="6F603DB7" w14:textId="77777777" w:rsidR="008013B1" w:rsidRPr="00A73498" w:rsidRDefault="008013B1" w:rsidP="00EF03FB">
            <w:pPr>
              <w:jc w:val="center"/>
              <w:rPr>
                <w:rFonts w:asciiTheme="majorBidi" w:hAnsiTheme="majorBidi" w:cstheme="majorBidi"/>
              </w:rPr>
            </w:pPr>
            <w:r w:rsidRPr="00871117">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Very low</w:t>
            </w:r>
          </w:p>
        </w:tc>
      </w:tr>
      <w:tr w:rsidR="008013B1" w:rsidRPr="00E11175" w14:paraId="2C11918F" w14:textId="77777777" w:rsidTr="00EF03FB">
        <w:tc>
          <w:tcPr>
            <w:tcW w:w="1581" w:type="dxa"/>
            <w:vAlign w:val="center"/>
          </w:tcPr>
          <w:p w14:paraId="785AF037" w14:textId="77777777" w:rsidR="008013B1" w:rsidRPr="00F018EE" w:rsidRDefault="008013B1" w:rsidP="00EF03FB">
            <w:pPr>
              <w:rPr>
                <w:rFonts w:asciiTheme="majorBidi" w:hAnsiTheme="majorBidi" w:cstheme="majorBidi"/>
              </w:rPr>
            </w:pPr>
          </w:p>
        </w:tc>
        <w:tc>
          <w:tcPr>
            <w:tcW w:w="1418" w:type="dxa"/>
            <w:vAlign w:val="center"/>
          </w:tcPr>
          <w:p w14:paraId="53BE724E"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Recurrence</w:t>
            </w:r>
          </w:p>
        </w:tc>
        <w:tc>
          <w:tcPr>
            <w:tcW w:w="1842" w:type="dxa"/>
            <w:vAlign w:val="center"/>
          </w:tcPr>
          <w:p w14:paraId="4C33EBC8"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3% (0.2-2.2)</w:t>
            </w:r>
          </w:p>
        </w:tc>
        <w:tc>
          <w:tcPr>
            <w:tcW w:w="1134" w:type="dxa"/>
            <w:vAlign w:val="center"/>
          </w:tcPr>
          <w:p w14:paraId="7EE94280"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 (105)</w:t>
            </w:r>
          </w:p>
        </w:tc>
        <w:tc>
          <w:tcPr>
            <w:tcW w:w="1134" w:type="dxa"/>
            <w:vAlign w:val="center"/>
          </w:tcPr>
          <w:p w14:paraId="55A92973"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55A811D8"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559" w:type="dxa"/>
            <w:vAlign w:val="center"/>
          </w:tcPr>
          <w:p w14:paraId="2BC168FB"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276" w:type="dxa"/>
            <w:vAlign w:val="center"/>
          </w:tcPr>
          <w:p w14:paraId="35E53309"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34E3AF8B"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1DD24815" w14:textId="77777777" w:rsidR="008013B1" w:rsidRPr="00D115FE" w:rsidRDefault="008013B1" w:rsidP="00EF03FB">
            <w:pPr>
              <w:jc w:val="center"/>
              <w:rPr>
                <w:rFonts w:asciiTheme="majorBidi" w:hAnsiTheme="majorBidi" w:cstheme="majorBidi"/>
              </w:rPr>
            </w:pPr>
            <w:r>
              <w:rPr>
                <w:rFonts w:asciiTheme="majorBidi" w:hAnsiTheme="majorBidi" w:cstheme="majorBidi"/>
              </w:rPr>
              <w:t>0</w:t>
            </w:r>
          </w:p>
        </w:tc>
        <w:tc>
          <w:tcPr>
            <w:tcW w:w="1417" w:type="dxa"/>
            <w:vAlign w:val="center"/>
          </w:tcPr>
          <w:p w14:paraId="27240647" w14:textId="77777777" w:rsidR="008013B1" w:rsidRPr="00A73498" w:rsidRDefault="008013B1" w:rsidP="00EF03FB">
            <w:pPr>
              <w:jc w:val="center"/>
              <w:rPr>
                <w:rFonts w:asciiTheme="majorBidi" w:hAnsiTheme="majorBidi" w:cstheme="majorBidi"/>
              </w:rPr>
            </w:pPr>
            <w:r w:rsidRPr="001970DF">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Low</w:t>
            </w:r>
          </w:p>
        </w:tc>
      </w:tr>
      <w:tr w:rsidR="008013B1" w:rsidRPr="00E11175" w14:paraId="474FAAFB" w14:textId="77777777" w:rsidTr="00EF03FB">
        <w:tc>
          <w:tcPr>
            <w:tcW w:w="1581" w:type="dxa"/>
            <w:vAlign w:val="center"/>
          </w:tcPr>
          <w:p w14:paraId="3909E488" w14:textId="77777777" w:rsidR="008013B1" w:rsidRPr="00F018EE" w:rsidRDefault="008013B1" w:rsidP="00EF03FB">
            <w:pPr>
              <w:rPr>
                <w:rFonts w:asciiTheme="majorBidi" w:hAnsiTheme="majorBidi" w:cstheme="majorBidi"/>
              </w:rPr>
            </w:pPr>
            <w:r w:rsidRPr="00F018EE">
              <w:rPr>
                <w:rFonts w:asciiTheme="majorBidi" w:hAnsiTheme="majorBidi" w:cstheme="majorBidi"/>
              </w:rPr>
              <w:t>SRS</w:t>
            </w:r>
          </w:p>
        </w:tc>
        <w:tc>
          <w:tcPr>
            <w:tcW w:w="1418" w:type="dxa"/>
            <w:vAlign w:val="center"/>
          </w:tcPr>
          <w:p w14:paraId="4B90F71E"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Morbidity</w:t>
            </w:r>
          </w:p>
        </w:tc>
        <w:tc>
          <w:tcPr>
            <w:tcW w:w="1842" w:type="dxa"/>
            <w:vAlign w:val="center"/>
          </w:tcPr>
          <w:p w14:paraId="13651F34"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32.0% (10.6-70.5)</w:t>
            </w:r>
          </w:p>
        </w:tc>
        <w:tc>
          <w:tcPr>
            <w:tcW w:w="1134" w:type="dxa"/>
            <w:vAlign w:val="center"/>
          </w:tcPr>
          <w:p w14:paraId="296AD78C"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 (389)</w:t>
            </w:r>
          </w:p>
        </w:tc>
        <w:tc>
          <w:tcPr>
            <w:tcW w:w="1134" w:type="dxa"/>
            <w:vAlign w:val="center"/>
          </w:tcPr>
          <w:p w14:paraId="02DBDE8B"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47F53551"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559" w:type="dxa"/>
            <w:vAlign w:val="center"/>
          </w:tcPr>
          <w:p w14:paraId="250B2E76"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276" w:type="dxa"/>
            <w:vAlign w:val="center"/>
          </w:tcPr>
          <w:p w14:paraId="39021AAB"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20C5D5A2"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134" w:type="dxa"/>
            <w:vAlign w:val="center"/>
          </w:tcPr>
          <w:p w14:paraId="60A17494" w14:textId="77777777" w:rsidR="008013B1" w:rsidRPr="00D115FE" w:rsidRDefault="008013B1" w:rsidP="00EF03FB">
            <w:pPr>
              <w:jc w:val="center"/>
              <w:rPr>
                <w:rFonts w:asciiTheme="majorBidi" w:hAnsiTheme="majorBidi" w:cstheme="majorBidi"/>
              </w:rPr>
            </w:pPr>
            <w:proofErr w:type="spellStart"/>
            <w:r w:rsidRPr="00D115FE">
              <w:rPr>
                <w:rFonts w:asciiTheme="majorBidi" w:hAnsiTheme="majorBidi" w:cstheme="majorBidi"/>
              </w:rPr>
              <w:t>NA</w:t>
            </w:r>
            <w:r w:rsidRPr="00D115FE">
              <w:rPr>
                <w:rFonts w:asciiTheme="majorBidi" w:hAnsiTheme="majorBidi" w:cstheme="majorBidi"/>
                <w:vertAlign w:val="superscript"/>
              </w:rPr>
              <w:t>c</w:t>
            </w:r>
            <w:proofErr w:type="spellEnd"/>
          </w:p>
        </w:tc>
        <w:tc>
          <w:tcPr>
            <w:tcW w:w="1417" w:type="dxa"/>
            <w:vAlign w:val="center"/>
          </w:tcPr>
          <w:p w14:paraId="2D022B9B" w14:textId="77777777" w:rsidR="008013B1" w:rsidRPr="00A73498" w:rsidRDefault="008013B1" w:rsidP="00EF03FB">
            <w:pPr>
              <w:jc w:val="center"/>
              <w:rPr>
                <w:rFonts w:asciiTheme="majorBidi" w:hAnsiTheme="majorBidi" w:cstheme="majorBidi"/>
              </w:rPr>
            </w:pPr>
            <w:r w:rsidRPr="00871117">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Very low</w:t>
            </w:r>
          </w:p>
        </w:tc>
      </w:tr>
      <w:tr w:rsidR="008013B1" w:rsidRPr="00E11175" w14:paraId="7C7C5BB7" w14:textId="77777777" w:rsidTr="00EF03FB">
        <w:tc>
          <w:tcPr>
            <w:tcW w:w="1581" w:type="dxa"/>
            <w:vAlign w:val="center"/>
          </w:tcPr>
          <w:p w14:paraId="565F3892" w14:textId="77777777" w:rsidR="008013B1" w:rsidRPr="00F018EE" w:rsidRDefault="008013B1" w:rsidP="00EF03FB">
            <w:pPr>
              <w:rPr>
                <w:rFonts w:asciiTheme="majorBidi" w:hAnsiTheme="majorBidi" w:cstheme="majorBidi"/>
              </w:rPr>
            </w:pPr>
          </w:p>
        </w:tc>
        <w:tc>
          <w:tcPr>
            <w:tcW w:w="1418" w:type="dxa"/>
            <w:vAlign w:val="center"/>
          </w:tcPr>
          <w:p w14:paraId="1E0A2DA1"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Recurrence</w:t>
            </w:r>
          </w:p>
        </w:tc>
        <w:tc>
          <w:tcPr>
            <w:tcW w:w="1842" w:type="dxa"/>
            <w:vAlign w:val="center"/>
          </w:tcPr>
          <w:p w14:paraId="0785453F"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5% (0.1-4.3)</w:t>
            </w:r>
          </w:p>
        </w:tc>
        <w:tc>
          <w:tcPr>
            <w:tcW w:w="1134" w:type="dxa"/>
            <w:vAlign w:val="center"/>
          </w:tcPr>
          <w:p w14:paraId="1EBE2781"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 (389)</w:t>
            </w:r>
          </w:p>
        </w:tc>
        <w:tc>
          <w:tcPr>
            <w:tcW w:w="1134" w:type="dxa"/>
            <w:vAlign w:val="center"/>
          </w:tcPr>
          <w:p w14:paraId="7FFE3A61"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2</w:t>
            </w:r>
          </w:p>
        </w:tc>
        <w:tc>
          <w:tcPr>
            <w:tcW w:w="993" w:type="dxa"/>
            <w:vAlign w:val="center"/>
          </w:tcPr>
          <w:p w14:paraId="5712961F"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559" w:type="dxa"/>
            <w:vAlign w:val="center"/>
          </w:tcPr>
          <w:p w14:paraId="7F15F8E7"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1</w:t>
            </w:r>
          </w:p>
        </w:tc>
        <w:tc>
          <w:tcPr>
            <w:tcW w:w="1276" w:type="dxa"/>
            <w:vAlign w:val="center"/>
          </w:tcPr>
          <w:p w14:paraId="08FAA75D"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12F34E90" w14:textId="77777777" w:rsidR="008013B1" w:rsidRPr="00D115FE" w:rsidRDefault="008013B1" w:rsidP="00EF03FB">
            <w:pPr>
              <w:jc w:val="center"/>
              <w:rPr>
                <w:rFonts w:asciiTheme="majorBidi" w:hAnsiTheme="majorBidi" w:cstheme="majorBidi"/>
              </w:rPr>
            </w:pPr>
            <w:r w:rsidRPr="00D115FE">
              <w:rPr>
                <w:rFonts w:asciiTheme="majorBidi" w:hAnsiTheme="majorBidi" w:cstheme="majorBidi"/>
              </w:rPr>
              <w:t>0</w:t>
            </w:r>
          </w:p>
        </w:tc>
        <w:tc>
          <w:tcPr>
            <w:tcW w:w="1134" w:type="dxa"/>
            <w:vAlign w:val="center"/>
          </w:tcPr>
          <w:p w14:paraId="1B19B17F" w14:textId="77777777" w:rsidR="008013B1" w:rsidRPr="00D115FE" w:rsidRDefault="008013B1" w:rsidP="00EF03FB">
            <w:pPr>
              <w:jc w:val="center"/>
              <w:rPr>
                <w:rFonts w:asciiTheme="majorBidi" w:hAnsiTheme="majorBidi" w:cstheme="majorBidi"/>
              </w:rPr>
            </w:pPr>
            <w:proofErr w:type="spellStart"/>
            <w:r w:rsidRPr="00D115FE">
              <w:rPr>
                <w:rFonts w:asciiTheme="majorBidi" w:hAnsiTheme="majorBidi" w:cstheme="majorBidi"/>
              </w:rPr>
              <w:t>NA</w:t>
            </w:r>
            <w:r w:rsidRPr="00D115FE">
              <w:rPr>
                <w:rFonts w:asciiTheme="majorBidi" w:hAnsiTheme="majorBidi" w:cstheme="majorBidi"/>
                <w:vertAlign w:val="superscript"/>
              </w:rPr>
              <w:t>c</w:t>
            </w:r>
            <w:proofErr w:type="spellEnd"/>
          </w:p>
        </w:tc>
        <w:tc>
          <w:tcPr>
            <w:tcW w:w="1417" w:type="dxa"/>
            <w:vAlign w:val="center"/>
          </w:tcPr>
          <w:p w14:paraId="43BB1E0B" w14:textId="77777777" w:rsidR="008013B1" w:rsidRPr="00A73498" w:rsidRDefault="008013B1" w:rsidP="00EF03FB">
            <w:pPr>
              <w:jc w:val="center"/>
              <w:rPr>
                <w:rFonts w:asciiTheme="majorBidi" w:hAnsiTheme="majorBidi" w:cstheme="majorBidi"/>
              </w:rPr>
            </w:pPr>
            <w:r w:rsidRPr="00871117">
              <w:rPr>
                <w:rFonts w:ascii="Cambria Math" w:hAnsi="Cambria Math" w:cs="Cambria Math"/>
                <w:sz w:val="24"/>
                <w:szCs w:val="24"/>
              </w:rPr>
              <w:t>⨁</w:t>
            </w:r>
            <w:r w:rsidRPr="00AE4483">
              <w:rPr>
                <w:rFonts w:ascii="Cambria Math" w:hAnsi="Cambria Math" w:cs="Cambria Math"/>
                <w:b/>
                <w:bCs/>
                <w:sz w:val="19"/>
                <w:szCs w:val="19"/>
              </w:rPr>
              <w:t>◯◯◯</w:t>
            </w:r>
            <w:r w:rsidRPr="00A73498">
              <w:rPr>
                <w:rFonts w:asciiTheme="majorBidi" w:hAnsiTheme="majorBidi" w:cstheme="majorBidi"/>
              </w:rPr>
              <w:t xml:space="preserve"> Very low</w:t>
            </w:r>
          </w:p>
        </w:tc>
      </w:tr>
      <w:tr w:rsidR="008013B1" w:rsidRPr="00E11175" w14:paraId="5E520465" w14:textId="77777777" w:rsidTr="00EF03FB">
        <w:tc>
          <w:tcPr>
            <w:tcW w:w="14622" w:type="dxa"/>
            <w:gridSpan w:val="11"/>
          </w:tcPr>
          <w:p w14:paraId="49D785DF" w14:textId="77777777" w:rsidR="008013B1" w:rsidRPr="00782854" w:rsidRDefault="008013B1" w:rsidP="00EF03FB">
            <w:pPr>
              <w:jc w:val="both"/>
              <w:rPr>
                <w:rFonts w:asciiTheme="majorBidi" w:hAnsiTheme="majorBidi" w:cstheme="majorBidi"/>
                <w:sz w:val="18"/>
                <w:szCs w:val="18"/>
              </w:rPr>
            </w:pPr>
            <w:r w:rsidRPr="00782854">
              <w:rPr>
                <w:rFonts w:asciiTheme="majorBidi" w:hAnsiTheme="majorBidi" w:cstheme="majorBidi"/>
                <w:sz w:val="18"/>
                <w:szCs w:val="18"/>
              </w:rPr>
              <w:t>The overall quality score was determined based on the sum of the included domains. Type of evidence was based on design of the included studies (+2 or +4); +2 equates to observational cohort studies and +4 to randomized controlled trials. Risk of bias score reflected the selection process, measures and outcomes definitions and general methodological and statistical concerns across stud</w:t>
            </w:r>
            <w:r>
              <w:rPr>
                <w:rFonts w:asciiTheme="majorBidi" w:hAnsiTheme="majorBidi" w:cstheme="majorBidi"/>
                <w:sz w:val="18"/>
                <w:szCs w:val="18"/>
              </w:rPr>
              <w:t>ies</w:t>
            </w:r>
            <w:r w:rsidRPr="00782854">
              <w:rPr>
                <w:rFonts w:asciiTheme="majorBidi" w:hAnsiTheme="majorBidi" w:cstheme="majorBidi"/>
                <w:sz w:val="18"/>
                <w:szCs w:val="18"/>
              </w:rPr>
              <w:t xml:space="preserve"> informing each outcome (range -2 to 0). Heterogeneity was scored using the corresponding I</w:t>
            </w:r>
            <w:r w:rsidRPr="00782854">
              <w:rPr>
                <w:rFonts w:asciiTheme="majorBidi" w:hAnsiTheme="majorBidi" w:cstheme="majorBidi"/>
                <w:sz w:val="18"/>
                <w:szCs w:val="18"/>
                <w:vertAlign w:val="superscript"/>
              </w:rPr>
              <w:t>2</w:t>
            </w:r>
            <w:r w:rsidRPr="00782854">
              <w:rPr>
                <w:rFonts w:asciiTheme="majorBidi" w:hAnsiTheme="majorBidi" w:cstheme="majorBidi"/>
                <w:sz w:val="18"/>
                <w:szCs w:val="18"/>
              </w:rPr>
              <w:t xml:space="preserve"> statistic; low (≤25%) = +1, moderate (~50%) = 0 and high (≥75%) = -1. </w:t>
            </w:r>
            <w:r>
              <w:rPr>
                <w:rFonts w:asciiTheme="majorBidi" w:hAnsiTheme="majorBidi" w:cstheme="majorBidi"/>
                <w:sz w:val="18"/>
                <w:szCs w:val="18"/>
              </w:rPr>
              <w:t>D</w:t>
            </w:r>
            <w:r w:rsidRPr="00782854">
              <w:rPr>
                <w:rFonts w:asciiTheme="majorBidi" w:hAnsiTheme="majorBidi" w:cstheme="majorBidi"/>
                <w:sz w:val="18"/>
                <w:szCs w:val="18"/>
              </w:rPr>
              <w:t xml:space="preserve">irectness was graded using PICO taking into consideration year of publication and the use of surrogate outcomes (range -2 to 0). </w:t>
            </w:r>
            <w:r>
              <w:rPr>
                <w:rFonts w:asciiTheme="majorBidi" w:hAnsiTheme="majorBidi" w:cstheme="majorBidi"/>
                <w:sz w:val="18"/>
                <w:szCs w:val="18"/>
              </w:rPr>
              <w:t>P</w:t>
            </w:r>
            <w:r w:rsidRPr="00782854">
              <w:rPr>
                <w:rFonts w:asciiTheme="majorBidi" w:hAnsiTheme="majorBidi" w:cstheme="majorBidi"/>
                <w:sz w:val="18"/>
                <w:szCs w:val="18"/>
              </w:rPr>
              <w:t>recision was based on width of the 95% CI. Reporting bias was categorised into detected (+1) and not detected (-1)</w:t>
            </w:r>
            <w:r>
              <w:rPr>
                <w:rFonts w:asciiTheme="majorBidi" w:hAnsiTheme="majorBidi" w:cstheme="majorBidi"/>
                <w:sz w:val="18"/>
                <w:szCs w:val="18"/>
              </w:rPr>
              <w:t xml:space="preserve"> and performed for each treatment arm using the outcome with the greatest number of studies</w:t>
            </w:r>
            <w:r w:rsidRPr="00782854">
              <w:rPr>
                <w:rFonts w:asciiTheme="majorBidi" w:hAnsiTheme="majorBidi" w:cstheme="majorBidi"/>
                <w:sz w:val="18"/>
                <w:szCs w:val="18"/>
              </w:rPr>
              <w:t>. The overall quality for each outcome was considered high (≥4 points), moderate (3 points), low (2 points) or very low (≤1 point).</w:t>
            </w:r>
          </w:p>
          <w:p w14:paraId="6C37A8BB" w14:textId="77777777" w:rsidR="008013B1" w:rsidRPr="00782854" w:rsidRDefault="008013B1" w:rsidP="00EF03FB">
            <w:pPr>
              <w:jc w:val="both"/>
              <w:rPr>
                <w:rFonts w:asciiTheme="majorBidi" w:hAnsiTheme="majorBidi" w:cstheme="majorBidi"/>
                <w:sz w:val="18"/>
                <w:szCs w:val="18"/>
              </w:rPr>
            </w:pPr>
            <w:r w:rsidRPr="00782854">
              <w:rPr>
                <w:rFonts w:asciiTheme="majorBidi" w:hAnsiTheme="majorBidi" w:cstheme="majorBidi"/>
                <w:sz w:val="18"/>
                <w:szCs w:val="18"/>
              </w:rPr>
              <w:t xml:space="preserve">Abbreviations: NA=Non-assessable; SRS=stereotactic radiosurgery; WHO= World Health Organization </w:t>
            </w:r>
          </w:p>
          <w:p w14:paraId="2E50FD47" w14:textId="77777777" w:rsidR="008013B1" w:rsidRPr="00782854" w:rsidRDefault="008013B1" w:rsidP="00EF03FB">
            <w:pPr>
              <w:jc w:val="both"/>
              <w:rPr>
                <w:rFonts w:asciiTheme="majorBidi" w:hAnsiTheme="majorBidi" w:cstheme="majorBidi"/>
                <w:sz w:val="18"/>
                <w:szCs w:val="18"/>
              </w:rPr>
            </w:pPr>
            <w:proofErr w:type="spellStart"/>
            <w:proofErr w:type="gramStart"/>
            <w:r w:rsidRPr="00782854">
              <w:rPr>
                <w:rFonts w:asciiTheme="majorBidi" w:hAnsiTheme="majorBidi" w:cstheme="majorBidi"/>
                <w:sz w:val="18"/>
                <w:szCs w:val="18"/>
                <w:vertAlign w:val="superscript"/>
              </w:rPr>
              <w:t>a</w:t>
            </w:r>
            <w:proofErr w:type="spellEnd"/>
            <w:proofErr w:type="gramEnd"/>
            <w:r w:rsidRPr="00782854">
              <w:rPr>
                <w:rFonts w:asciiTheme="majorBidi" w:hAnsiTheme="majorBidi" w:cstheme="majorBidi"/>
                <w:sz w:val="18"/>
                <w:szCs w:val="18"/>
              </w:rPr>
              <w:t xml:space="preserve"> Obtained by random effects model</w:t>
            </w:r>
          </w:p>
          <w:p w14:paraId="741163A2" w14:textId="77777777" w:rsidR="008013B1" w:rsidRPr="00782854" w:rsidRDefault="008013B1" w:rsidP="00EF03FB">
            <w:pPr>
              <w:jc w:val="both"/>
              <w:rPr>
                <w:rFonts w:asciiTheme="majorBidi" w:hAnsiTheme="majorBidi" w:cstheme="majorBidi"/>
                <w:sz w:val="18"/>
                <w:szCs w:val="18"/>
              </w:rPr>
            </w:pPr>
            <w:r w:rsidRPr="00782854">
              <w:rPr>
                <w:rFonts w:asciiTheme="majorBidi" w:hAnsiTheme="majorBidi" w:cstheme="majorBidi"/>
                <w:sz w:val="18"/>
                <w:szCs w:val="18"/>
                <w:vertAlign w:val="superscript"/>
              </w:rPr>
              <w:t>b</w:t>
            </w:r>
            <w:r w:rsidRPr="00782854">
              <w:rPr>
                <w:rFonts w:asciiTheme="majorBidi" w:hAnsiTheme="majorBidi" w:cstheme="majorBidi"/>
                <w:sz w:val="18"/>
                <w:szCs w:val="18"/>
              </w:rPr>
              <w:t xml:space="preserve"> Regrading of meningiomas according to the 2016 WHO classification system of brain tumours could not be performed</w:t>
            </w:r>
          </w:p>
          <w:p w14:paraId="5A282BB2" w14:textId="77777777" w:rsidR="008013B1" w:rsidRPr="00782854" w:rsidRDefault="008013B1" w:rsidP="00EF03FB">
            <w:pPr>
              <w:jc w:val="both"/>
              <w:rPr>
                <w:rFonts w:asciiTheme="majorBidi" w:hAnsiTheme="majorBidi" w:cstheme="majorBidi"/>
                <w:sz w:val="18"/>
                <w:szCs w:val="18"/>
              </w:rPr>
            </w:pPr>
            <w:r w:rsidRPr="00782854">
              <w:rPr>
                <w:rFonts w:asciiTheme="majorBidi" w:hAnsiTheme="majorBidi" w:cstheme="majorBidi"/>
                <w:sz w:val="18"/>
                <w:szCs w:val="18"/>
                <w:vertAlign w:val="superscript"/>
              </w:rPr>
              <w:t>c</w:t>
            </w:r>
            <w:r w:rsidRPr="00782854">
              <w:rPr>
                <w:rFonts w:asciiTheme="majorBidi" w:hAnsiTheme="majorBidi" w:cstheme="majorBidi"/>
                <w:sz w:val="18"/>
                <w:szCs w:val="18"/>
              </w:rPr>
              <w:t xml:space="preserve"> Could not be assessed due to the </w:t>
            </w:r>
            <w:r>
              <w:rPr>
                <w:rFonts w:asciiTheme="majorBidi" w:hAnsiTheme="majorBidi" w:cstheme="majorBidi"/>
                <w:sz w:val="18"/>
                <w:szCs w:val="18"/>
              </w:rPr>
              <w:t>low</w:t>
            </w:r>
            <w:r w:rsidRPr="00782854">
              <w:rPr>
                <w:rFonts w:asciiTheme="majorBidi" w:hAnsiTheme="majorBidi" w:cstheme="majorBidi"/>
                <w:sz w:val="18"/>
                <w:szCs w:val="18"/>
              </w:rPr>
              <w:t xml:space="preserve"> number of studies </w:t>
            </w:r>
          </w:p>
          <w:p w14:paraId="52213097" w14:textId="77777777" w:rsidR="008013B1" w:rsidRPr="00E11175" w:rsidRDefault="008013B1" w:rsidP="00EF03FB">
            <w:pPr>
              <w:jc w:val="both"/>
              <w:rPr>
                <w:rFonts w:asciiTheme="majorBidi" w:hAnsiTheme="majorBidi" w:cstheme="majorBidi"/>
                <w:sz w:val="14"/>
                <w:szCs w:val="14"/>
              </w:rPr>
            </w:pPr>
          </w:p>
        </w:tc>
      </w:tr>
    </w:tbl>
    <w:p w14:paraId="5A1CE2F9" w14:textId="418DC9B1" w:rsidR="008013B1" w:rsidRDefault="008013B1" w:rsidP="008013B1">
      <w:pPr>
        <w:tabs>
          <w:tab w:val="left" w:pos="2007"/>
        </w:tabs>
        <w:rPr>
          <w:rFonts w:ascii="Times New Roman" w:hAnsi="Times New Roman" w:cs="Times New Roman"/>
          <w:sz w:val="24"/>
          <w:szCs w:val="24"/>
          <w:lang w:val="en-GB" w:eastAsia="en-GB"/>
        </w:rPr>
      </w:pPr>
    </w:p>
    <w:p w14:paraId="702CC99F" w14:textId="213C4A5E" w:rsidR="008013B1" w:rsidRPr="008013B1" w:rsidRDefault="008013B1" w:rsidP="008013B1">
      <w:pPr>
        <w:tabs>
          <w:tab w:val="left" w:pos="2007"/>
        </w:tabs>
        <w:rPr>
          <w:rFonts w:ascii="Times New Roman" w:hAnsi="Times New Roman" w:cs="Times New Roman"/>
          <w:sz w:val="24"/>
          <w:szCs w:val="24"/>
          <w:lang w:val="en-GB" w:eastAsia="en-GB"/>
        </w:rPr>
        <w:sectPr w:rsidR="008013B1" w:rsidRPr="008013B1" w:rsidSect="008013B1">
          <w:pgSz w:w="16838" w:h="11906" w:orient="landscape" w:code="9"/>
          <w:pgMar w:top="1440" w:right="1440" w:bottom="1440" w:left="1134" w:header="709" w:footer="709" w:gutter="0"/>
          <w:cols w:space="708"/>
          <w:docGrid w:linePitch="360"/>
        </w:sectPr>
      </w:pPr>
      <w:r>
        <w:rPr>
          <w:rFonts w:ascii="Times New Roman" w:hAnsi="Times New Roman" w:cs="Times New Roman"/>
          <w:sz w:val="24"/>
          <w:szCs w:val="24"/>
          <w:lang w:val="en-GB" w:eastAsia="en-GB"/>
        </w:rPr>
        <w:tab/>
      </w:r>
    </w:p>
    <w:p w14:paraId="18D0B00B" w14:textId="77777777" w:rsidR="00EF03FB" w:rsidRDefault="00EF03FB" w:rsidP="00EF03FB">
      <w:pPr>
        <w:keepNext/>
        <w:keepLines/>
        <w:spacing w:before="40" w:after="0" w:line="480" w:lineRule="auto"/>
        <w:outlineLvl w:val="1"/>
        <w:rPr>
          <w:rFonts w:ascii="Times New Roman" w:eastAsia="Times New Roman" w:hAnsi="Times New Roman" w:cs="Times New Roman"/>
          <w:sz w:val="26"/>
          <w:szCs w:val="26"/>
        </w:rPr>
      </w:pPr>
      <w:r>
        <w:rPr>
          <w:rFonts w:ascii="Times New Roman" w:eastAsia="Times New Roman" w:hAnsi="Times New Roman" w:cs="Times New Roman"/>
          <w:sz w:val="26"/>
          <w:szCs w:val="26"/>
        </w:rPr>
        <w:lastRenderedPageBreak/>
        <w:t>Online Resource 1. Search strategy for Medline (Ovid) and Embase (Ovid)</w:t>
      </w:r>
    </w:p>
    <w:tbl>
      <w:tblPr>
        <w:tblStyle w:val="TableGrid1"/>
        <w:tblW w:w="0" w:type="auto"/>
        <w:tblLook w:val="04A0" w:firstRow="1" w:lastRow="0" w:firstColumn="1" w:lastColumn="0" w:noHBand="0" w:noVBand="1"/>
      </w:tblPr>
      <w:tblGrid>
        <w:gridCol w:w="862"/>
        <w:gridCol w:w="8064"/>
      </w:tblGrid>
      <w:tr w:rsidR="00EF03FB" w14:paraId="754AB5E6" w14:textId="77777777" w:rsidTr="00EF03FB">
        <w:trPr>
          <w:trHeight w:val="300"/>
        </w:trPr>
        <w:tc>
          <w:tcPr>
            <w:tcW w:w="862" w:type="dxa"/>
            <w:tcBorders>
              <w:top w:val="single" w:sz="4" w:space="0" w:color="auto"/>
              <w:left w:val="single" w:sz="4" w:space="0" w:color="auto"/>
              <w:bottom w:val="single" w:sz="4" w:space="0" w:color="auto"/>
              <w:right w:val="single" w:sz="4" w:space="0" w:color="auto"/>
            </w:tcBorders>
            <w:noWrap/>
            <w:hideMark/>
          </w:tcPr>
          <w:p w14:paraId="18FE5889" w14:textId="77777777" w:rsidR="00EF03FB" w:rsidRDefault="00EF03FB">
            <w:pPr>
              <w:spacing w:line="360" w:lineRule="auto"/>
              <w:rPr>
                <w:rFonts w:ascii="Times New Roman" w:eastAsia="Calibri" w:hAnsi="Times New Roman" w:cs="Times New Roman"/>
                <w:b/>
                <w:sz w:val="20"/>
                <w:szCs w:val="20"/>
              </w:rPr>
            </w:pPr>
            <w:r>
              <w:rPr>
                <w:rFonts w:ascii="Times New Roman" w:eastAsia="Calibri" w:hAnsi="Times New Roman" w:cs="Times New Roman"/>
                <w:b/>
                <w:sz w:val="20"/>
                <w:szCs w:val="20"/>
              </w:rPr>
              <w:t>Search</w:t>
            </w:r>
          </w:p>
        </w:tc>
        <w:tc>
          <w:tcPr>
            <w:tcW w:w="8064" w:type="dxa"/>
            <w:tcBorders>
              <w:top w:val="single" w:sz="4" w:space="0" w:color="auto"/>
              <w:left w:val="single" w:sz="4" w:space="0" w:color="auto"/>
              <w:bottom w:val="single" w:sz="4" w:space="0" w:color="auto"/>
              <w:right w:val="single" w:sz="4" w:space="0" w:color="auto"/>
            </w:tcBorders>
            <w:noWrap/>
            <w:hideMark/>
          </w:tcPr>
          <w:p w14:paraId="70973EA2" w14:textId="77777777" w:rsidR="00EF03FB" w:rsidRDefault="00EF03FB">
            <w:pPr>
              <w:spacing w:line="360" w:lineRule="auto"/>
              <w:rPr>
                <w:rFonts w:ascii="Times New Roman" w:eastAsia="Calibri" w:hAnsi="Times New Roman" w:cs="Times New Roman"/>
                <w:b/>
                <w:bCs/>
                <w:sz w:val="20"/>
                <w:szCs w:val="20"/>
              </w:rPr>
            </w:pPr>
            <w:r>
              <w:rPr>
                <w:rFonts w:ascii="Times New Roman" w:eastAsia="Calibri" w:hAnsi="Times New Roman" w:cs="Times New Roman"/>
                <w:b/>
                <w:bCs/>
                <w:sz w:val="20"/>
                <w:szCs w:val="20"/>
              </w:rPr>
              <w:t>Query</w:t>
            </w:r>
          </w:p>
        </w:tc>
      </w:tr>
      <w:tr w:rsidR="00EF03FB" w14:paraId="1CD311E0" w14:textId="77777777" w:rsidTr="00EF03FB">
        <w:trPr>
          <w:trHeight w:val="80"/>
        </w:trPr>
        <w:tc>
          <w:tcPr>
            <w:tcW w:w="862" w:type="dxa"/>
            <w:tcBorders>
              <w:top w:val="single" w:sz="4" w:space="0" w:color="auto"/>
              <w:left w:val="single" w:sz="4" w:space="0" w:color="auto"/>
              <w:bottom w:val="single" w:sz="4" w:space="0" w:color="auto"/>
              <w:right w:val="single" w:sz="4" w:space="0" w:color="auto"/>
            </w:tcBorders>
            <w:noWrap/>
            <w:hideMark/>
          </w:tcPr>
          <w:p w14:paraId="4E312BDE"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w:t>
            </w:r>
          </w:p>
        </w:tc>
        <w:tc>
          <w:tcPr>
            <w:tcW w:w="8064" w:type="dxa"/>
            <w:tcBorders>
              <w:top w:val="single" w:sz="4" w:space="0" w:color="auto"/>
              <w:left w:val="single" w:sz="4" w:space="0" w:color="auto"/>
              <w:bottom w:val="single" w:sz="4" w:space="0" w:color="auto"/>
              <w:right w:val="single" w:sz="4" w:space="0" w:color="auto"/>
            </w:tcBorders>
            <w:noWrap/>
            <w:hideMark/>
          </w:tcPr>
          <w:p w14:paraId="4F6CD277"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exp meningioma/</w:t>
            </w:r>
          </w:p>
        </w:tc>
      </w:tr>
      <w:tr w:rsidR="00EF03FB" w14:paraId="1E63DC12" w14:textId="77777777" w:rsidTr="00EF03FB">
        <w:trPr>
          <w:trHeight w:val="300"/>
        </w:trPr>
        <w:tc>
          <w:tcPr>
            <w:tcW w:w="862" w:type="dxa"/>
            <w:tcBorders>
              <w:top w:val="single" w:sz="4" w:space="0" w:color="auto"/>
              <w:left w:val="single" w:sz="4" w:space="0" w:color="auto"/>
              <w:bottom w:val="single" w:sz="4" w:space="0" w:color="auto"/>
              <w:right w:val="single" w:sz="4" w:space="0" w:color="auto"/>
            </w:tcBorders>
            <w:noWrap/>
            <w:hideMark/>
          </w:tcPr>
          <w:p w14:paraId="68616E67"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w:t>
            </w:r>
          </w:p>
        </w:tc>
        <w:tc>
          <w:tcPr>
            <w:tcW w:w="8064" w:type="dxa"/>
            <w:tcBorders>
              <w:top w:val="single" w:sz="4" w:space="0" w:color="auto"/>
              <w:left w:val="single" w:sz="4" w:space="0" w:color="auto"/>
              <w:bottom w:val="single" w:sz="4" w:space="0" w:color="auto"/>
              <w:right w:val="single" w:sz="4" w:space="0" w:color="auto"/>
            </w:tcBorders>
            <w:noWrap/>
            <w:hideMark/>
          </w:tcPr>
          <w:p w14:paraId="7CD54FD0"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central nervous system or CNS or brain* or cerebral* or intracranial or intra-cranial) adj3 (cancer* or </w:t>
            </w:r>
            <w:proofErr w:type="gramStart"/>
            <w:r>
              <w:rPr>
                <w:rFonts w:ascii="Times New Roman" w:eastAsia="Calibri" w:hAnsi="Times New Roman" w:cs="Times New Roman"/>
                <w:sz w:val="20"/>
                <w:szCs w:val="20"/>
              </w:rPr>
              <w:t>tumo?r</w:t>
            </w:r>
            <w:proofErr w:type="gramEnd"/>
            <w:r>
              <w:rPr>
                <w:rFonts w:ascii="Times New Roman" w:eastAsia="Calibri" w:hAnsi="Times New Roman" w:cs="Times New Roman"/>
                <w:sz w:val="20"/>
                <w:szCs w:val="20"/>
              </w:rPr>
              <w:t xml:space="preserve">* or </w:t>
            </w:r>
            <w:proofErr w:type="spellStart"/>
            <w:r>
              <w:rPr>
                <w:rFonts w:ascii="Times New Roman" w:eastAsia="Calibri" w:hAnsi="Times New Roman" w:cs="Times New Roman"/>
                <w:sz w:val="20"/>
                <w:szCs w:val="20"/>
              </w:rPr>
              <w:t>malignan</w:t>
            </w:r>
            <w:proofErr w:type="spellEnd"/>
            <w:r>
              <w:rPr>
                <w:rFonts w:ascii="Times New Roman" w:eastAsia="Calibri" w:hAnsi="Times New Roman" w:cs="Times New Roman"/>
                <w:sz w:val="20"/>
                <w:szCs w:val="20"/>
              </w:rPr>
              <w:t xml:space="preserve">* or </w:t>
            </w:r>
            <w:proofErr w:type="spellStart"/>
            <w:r>
              <w:rPr>
                <w:rFonts w:ascii="Times New Roman" w:eastAsia="Calibri" w:hAnsi="Times New Roman" w:cs="Times New Roman"/>
                <w:sz w:val="20"/>
                <w:szCs w:val="20"/>
              </w:rPr>
              <w:t>neoplas</w:t>
            </w:r>
            <w:proofErr w:type="spellEnd"/>
            <w:r>
              <w:rPr>
                <w:rFonts w:ascii="Times New Roman" w:eastAsia="Calibri" w:hAnsi="Times New Roman" w:cs="Times New Roman"/>
                <w:sz w:val="20"/>
                <w:szCs w:val="20"/>
              </w:rPr>
              <w:t>*)).</w:t>
            </w:r>
            <w:proofErr w:type="spellStart"/>
            <w:r>
              <w:rPr>
                <w:rFonts w:ascii="Times New Roman" w:eastAsia="Calibri" w:hAnsi="Times New Roman" w:cs="Times New Roman"/>
                <w:sz w:val="20"/>
                <w:szCs w:val="20"/>
              </w:rPr>
              <w:t>mp</w:t>
            </w:r>
            <w:proofErr w:type="spellEnd"/>
            <w:r>
              <w:rPr>
                <w:rFonts w:ascii="Times New Roman" w:eastAsia="Calibri" w:hAnsi="Times New Roman" w:cs="Times New Roman"/>
                <w:sz w:val="20"/>
                <w:szCs w:val="20"/>
              </w:rPr>
              <w:t>.</w:t>
            </w:r>
          </w:p>
        </w:tc>
      </w:tr>
      <w:tr w:rsidR="00EF03FB" w14:paraId="3740D82C" w14:textId="77777777" w:rsidTr="00EF03FB">
        <w:trPr>
          <w:trHeight w:val="206"/>
        </w:trPr>
        <w:tc>
          <w:tcPr>
            <w:tcW w:w="862" w:type="dxa"/>
            <w:tcBorders>
              <w:top w:val="single" w:sz="4" w:space="0" w:color="auto"/>
              <w:left w:val="single" w:sz="4" w:space="0" w:color="auto"/>
              <w:bottom w:val="single" w:sz="4" w:space="0" w:color="auto"/>
              <w:right w:val="single" w:sz="4" w:space="0" w:color="auto"/>
            </w:tcBorders>
            <w:noWrap/>
            <w:hideMark/>
          </w:tcPr>
          <w:p w14:paraId="77FE5B9A"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3</w:t>
            </w:r>
          </w:p>
        </w:tc>
        <w:tc>
          <w:tcPr>
            <w:tcW w:w="8064" w:type="dxa"/>
            <w:tcBorders>
              <w:top w:val="single" w:sz="4" w:space="0" w:color="auto"/>
              <w:left w:val="single" w:sz="4" w:space="0" w:color="auto"/>
              <w:bottom w:val="single" w:sz="4" w:space="0" w:color="auto"/>
              <w:right w:val="single" w:sz="4" w:space="0" w:color="auto"/>
            </w:tcBorders>
            <w:noWrap/>
            <w:hideMark/>
          </w:tcPr>
          <w:p w14:paraId="740D2492"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1 or 2</w:t>
            </w:r>
          </w:p>
        </w:tc>
      </w:tr>
      <w:tr w:rsidR="00EF03FB" w14:paraId="22C15108" w14:textId="77777777" w:rsidTr="00EF03FB">
        <w:trPr>
          <w:trHeight w:val="300"/>
        </w:trPr>
        <w:tc>
          <w:tcPr>
            <w:tcW w:w="862" w:type="dxa"/>
            <w:tcBorders>
              <w:top w:val="single" w:sz="4" w:space="0" w:color="auto"/>
              <w:left w:val="single" w:sz="4" w:space="0" w:color="auto"/>
              <w:bottom w:val="single" w:sz="4" w:space="0" w:color="auto"/>
              <w:right w:val="single" w:sz="4" w:space="0" w:color="auto"/>
            </w:tcBorders>
            <w:noWrap/>
            <w:hideMark/>
          </w:tcPr>
          <w:p w14:paraId="4DB1CF73"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4</w:t>
            </w:r>
          </w:p>
        </w:tc>
        <w:tc>
          <w:tcPr>
            <w:tcW w:w="8064" w:type="dxa"/>
            <w:tcBorders>
              <w:top w:val="single" w:sz="4" w:space="0" w:color="auto"/>
              <w:left w:val="single" w:sz="4" w:space="0" w:color="auto"/>
              <w:bottom w:val="single" w:sz="4" w:space="0" w:color="auto"/>
              <w:right w:val="single" w:sz="4" w:space="0" w:color="auto"/>
            </w:tcBorders>
            <w:noWrap/>
            <w:hideMark/>
          </w:tcPr>
          <w:p w14:paraId="397042D9"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glioma* or glial* or glioblastoma* or GBM* or astrocytoma* or </w:t>
            </w:r>
            <w:proofErr w:type="spellStart"/>
            <w:r>
              <w:rPr>
                <w:rFonts w:ascii="Times New Roman" w:eastAsia="Calibri" w:hAnsi="Times New Roman" w:cs="Times New Roman"/>
                <w:sz w:val="20"/>
                <w:szCs w:val="20"/>
              </w:rPr>
              <w:t>ependym</w:t>
            </w:r>
            <w:proofErr w:type="spellEnd"/>
            <w:r>
              <w:rPr>
                <w:rFonts w:ascii="Times New Roman" w:eastAsia="Calibri" w:hAnsi="Times New Roman" w:cs="Times New Roman"/>
                <w:sz w:val="20"/>
                <w:szCs w:val="20"/>
              </w:rPr>
              <w:t xml:space="preserve">* or </w:t>
            </w:r>
            <w:proofErr w:type="spellStart"/>
            <w:r>
              <w:rPr>
                <w:rFonts w:ascii="Times New Roman" w:eastAsia="Calibri" w:hAnsi="Times New Roman" w:cs="Times New Roman"/>
                <w:sz w:val="20"/>
                <w:szCs w:val="20"/>
              </w:rPr>
              <w:t>subependym</w:t>
            </w:r>
            <w:proofErr w:type="spellEnd"/>
            <w:r>
              <w:rPr>
                <w:rFonts w:ascii="Times New Roman" w:eastAsia="Calibri" w:hAnsi="Times New Roman" w:cs="Times New Roman"/>
                <w:sz w:val="20"/>
                <w:szCs w:val="20"/>
              </w:rPr>
              <w:t xml:space="preserve">* or neurocytoma* or pineal* or </w:t>
            </w:r>
            <w:proofErr w:type="spellStart"/>
            <w:r>
              <w:rPr>
                <w:rFonts w:ascii="Times New Roman" w:eastAsia="Calibri" w:hAnsi="Times New Roman" w:cs="Times New Roman"/>
                <w:sz w:val="20"/>
                <w:szCs w:val="20"/>
              </w:rPr>
              <w:t>pineo</w:t>
            </w:r>
            <w:proofErr w:type="spellEnd"/>
            <w:r>
              <w:rPr>
                <w:rFonts w:ascii="Times New Roman" w:eastAsia="Calibri" w:hAnsi="Times New Roman" w:cs="Times New Roman"/>
                <w:sz w:val="20"/>
                <w:szCs w:val="20"/>
              </w:rPr>
              <w:t xml:space="preserve">* or chordoma* or hamartoma* or pituitary* or craniopharyngioma* or neuroblastoma* or medulloblastoma* or lymphoma* or </w:t>
            </w:r>
            <w:proofErr w:type="spellStart"/>
            <w:r>
              <w:rPr>
                <w:rFonts w:ascii="Times New Roman" w:eastAsia="Calibri" w:hAnsi="Times New Roman" w:cs="Times New Roman"/>
                <w:sz w:val="20"/>
                <w:szCs w:val="20"/>
              </w:rPr>
              <w:t>metastat</w:t>
            </w:r>
            <w:proofErr w:type="spellEnd"/>
            <w:r>
              <w:rPr>
                <w:rFonts w:ascii="Times New Roman" w:eastAsia="Calibri" w:hAnsi="Times New Roman" w:cs="Times New Roman"/>
                <w:sz w:val="20"/>
                <w:szCs w:val="20"/>
              </w:rPr>
              <w:t>*).</w:t>
            </w:r>
            <w:proofErr w:type="spellStart"/>
            <w:r>
              <w:rPr>
                <w:rFonts w:ascii="Times New Roman" w:eastAsia="Calibri" w:hAnsi="Times New Roman" w:cs="Times New Roman"/>
                <w:sz w:val="20"/>
                <w:szCs w:val="20"/>
              </w:rPr>
              <w:t>mp</w:t>
            </w:r>
            <w:proofErr w:type="spellEnd"/>
            <w:r>
              <w:rPr>
                <w:rFonts w:ascii="Times New Roman" w:eastAsia="Calibri" w:hAnsi="Times New Roman" w:cs="Times New Roman"/>
                <w:sz w:val="20"/>
                <w:szCs w:val="20"/>
              </w:rPr>
              <w:t>.</w:t>
            </w:r>
          </w:p>
        </w:tc>
      </w:tr>
      <w:tr w:rsidR="00EF03FB" w14:paraId="6696625A" w14:textId="77777777" w:rsidTr="00EF03FB">
        <w:trPr>
          <w:trHeight w:val="491"/>
        </w:trPr>
        <w:tc>
          <w:tcPr>
            <w:tcW w:w="862" w:type="dxa"/>
            <w:tcBorders>
              <w:top w:val="single" w:sz="4" w:space="0" w:color="auto"/>
              <w:left w:val="single" w:sz="4" w:space="0" w:color="auto"/>
              <w:bottom w:val="single" w:sz="4" w:space="0" w:color="auto"/>
              <w:right w:val="single" w:sz="4" w:space="0" w:color="auto"/>
            </w:tcBorders>
            <w:noWrap/>
            <w:hideMark/>
          </w:tcPr>
          <w:p w14:paraId="6D4E5D58"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5</w:t>
            </w:r>
          </w:p>
        </w:tc>
        <w:tc>
          <w:tcPr>
            <w:tcW w:w="8064" w:type="dxa"/>
            <w:tcBorders>
              <w:top w:val="single" w:sz="4" w:space="0" w:color="auto"/>
              <w:left w:val="single" w:sz="4" w:space="0" w:color="auto"/>
              <w:bottom w:val="single" w:sz="4" w:space="0" w:color="auto"/>
              <w:right w:val="single" w:sz="4" w:space="0" w:color="auto"/>
            </w:tcBorders>
            <w:noWrap/>
            <w:hideMark/>
          </w:tcPr>
          <w:p w14:paraId="725FF712"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lung* or breast* or skin* or blood* or </w:t>
            </w:r>
            <w:proofErr w:type="spellStart"/>
            <w:proofErr w:type="gramStart"/>
            <w:r>
              <w:rPr>
                <w:rFonts w:ascii="Times New Roman" w:eastAsia="Calibri" w:hAnsi="Times New Roman" w:cs="Times New Roman"/>
                <w:sz w:val="20"/>
                <w:szCs w:val="20"/>
              </w:rPr>
              <w:t>h?ematolg</w:t>
            </w:r>
            <w:proofErr w:type="spellEnd"/>
            <w:proofErr w:type="gramEnd"/>
            <w:r>
              <w:rPr>
                <w:rFonts w:ascii="Times New Roman" w:eastAsia="Calibri" w:hAnsi="Times New Roman" w:cs="Times New Roman"/>
                <w:sz w:val="20"/>
                <w:szCs w:val="20"/>
              </w:rPr>
              <w:t xml:space="preserve">* or </w:t>
            </w:r>
            <w:proofErr w:type="spellStart"/>
            <w:r>
              <w:rPr>
                <w:rFonts w:ascii="Times New Roman" w:eastAsia="Calibri" w:hAnsi="Times New Roman" w:cs="Times New Roman"/>
                <w:sz w:val="20"/>
                <w:szCs w:val="20"/>
              </w:rPr>
              <w:t>dermatolog</w:t>
            </w:r>
            <w:proofErr w:type="spellEnd"/>
            <w:r>
              <w:rPr>
                <w:rFonts w:ascii="Times New Roman" w:eastAsia="Calibri" w:hAnsi="Times New Roman" w:cs="Times New Roman"/>
                <w:sz w:val="20"/>
                <w:szCs w:val="20"/>
              </w:rPr>
              <w:t xml:space="preserve">* or renal* or genitourinary*) adj3 (cancer* or tumo?r* or </w:t>
            </w:r>
            <w:proofErr w:type="spellStart"/>
            <w:r>
              <w:rPr>
                <w:rFonts w:ascii="Times New Roman" w:eastAsia="Calibri" w:hAnsi="Times New Roman" w:cs="Times New Roman"/>
                <w:sz w:val="20"/>
                <w:szCs w:val="20"/>
              </w:rPr>
              <w:t>malignan</w:t>
            </w:r>
            <w:proofErr w:type="spellEnd"/>
            <w:r>
              <w:rPr>
                <w:rFonts w:ascii="Times New Roman" w:eastAsia="Calibri" w:hAnsi="Times New Roman" w:cs="Times New Roman"/>
                <w:sz w:val="20"/>
                <w:szCs w:val="20"/>
              </w:rPr>
              <w:t xml:space="preserve">* or </w:t>
            </w:r>
            <w:proofErr w:type="spellStart"/>
            <w:r>
              <w:rPr>
                <w:rFonts w:ascii="Times New Roman" w:eastAsia="Calibri" w:hAnsi="Times New Roman" w:cs="Times New Roman"/>
                <w:sz w:val="20"/>
                <w:szCs w:val="20"/>
              </w:rPr>
              <w:t>neoplas</w:t>
            </w:r>
            <w:proofErr w:type="spellEnd"/>
            <w:r>
              <w:rPr>
                <w:rFonts w:ascii="Times New Roman" w:eastAsia="Calibri" w:hAnsi="Times New Roman" w:cs="Times New Roman"/>
                <w:sz w:val="20"/>
                <w:szCs w:val="20"/>
              </w:rPr>
              <w:t>*)).</w:t>
            </w:r>
            <w:proofErr w:type="spellStart"/>
            <w:r>
              <w:rPr>
                <w:rFonts w:ascii="Times New Roman" w:eastAsia="Calibri" w:hAnsi="Times New Roman" w:cs="Times New Roman"/>
                <w:sz w:val="20"/>
                <w:szCs w:val="20"/>
              </w:rPr>
              <w:t>mp</w:t>
            </w:r>
            <w:proofErr w:type="spellEnd"/>
            <w:r>
              <w:rPr>
                <w:rFonts w:ascii="Times New Roman" w:eastAsia="Calibri" w:hAnsi="Times New Roman" w:cs="Times New Roman"/>
                <w:sz w:val="20"/>
                <w:szCs w:val="20"/>
              </w:rPr>
              <w:t>.</w:t>
            </w:r>
          </w:p>
        </w:tc>
      </w:tr>
      <w:tr w:rsidR="00EF03FB" w14:paraId="316A9B62" w14:textId="77777777" w:rsidTr="00EF03FB">
        <w:trPr>
          <w:trHeight w:val="300"/>
        </w:trPr>
        <w:tc>
          <w:tcPr>
            <w:tcW w:w="862" w:type="dxa"/>
            <w:tcBorders>
              <w:top w:val="single" w:sz="4" w:space="0" w:color="auto"/>
              <w:left w:val="single" w:sz="4" w:space="0" w:color="auto"/>
              <w:bottom w:val="single" w:sz="4" w:space="0" w:color="auto"/>
              <w:right w:val="single" w:sz="4" w:space="0" w:color="auto"/>
            </w:tcBorders>
            <w:noWrap/>
            <w:hideMark/>
          </w:tcPr>
          <w:p w14:paraId="3247F76E"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6</w:t>
            </w:r>
          </w:p>
        </w:tc>
        <w:tc>
          <w:tcPr>
            <w:tcW w:w="8064" w:type="dxa"/>
            <w:tcBorders>
              <w:top w:val="single" w:sz="4" w:space="0" w:color="auto"/>
              <w:left w:val="single" w:sz="4" w:space="0" w:color="auto"/>
              <w:bottom w:val="single" w:sz="4" w:space="0" w:color="auto"/>
              <w:right w:val="single" w:sz="4" w:space="0" w:color="auto"/>
            </w:tcBorders>
            <w:noWrap/>
            <w:hideMark/>
          </w:tcPr>
          <w:p w14:paraId="0DEBFD8C"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w:t>
            </w:r>
            <w:proofErr w:type="spellStart"/>
            <w:proofErr w:type="gramStart"/>
            <w:r>
              <w:rPr>
                <w:rFonts w:ascii="Times New Roman" w:eastAsia="Calibri" w:hAnsi="Times New Roman" w:cs="Times New Roman"/>
                <w:sz w:val="20"/>
                <w:szCs w:val="20"/>
              </w:rPr>
              <w:t>leuk?emia</w:t>
            </w:r>
            <w:proofErr w:type="spellEnd"/>
            <w:proofErr w:type="gramEnd"/>
            <w:r>
              <w:rPr>
                <w:rFonts w:ascii="Times New Roman" w:eastAsia="Calibri" w:hAnsi="Times New Roman" w:cs="Times New Roman"/>
                <w:sz w:val="20"/>
                <w:szCs w:val="20"/>
              </w:rPr>
              <w:t>* or myeloma* melanoma*).</w:t>
            </w:r>
            <w:proofErr w:type="spellStart"/>
            <w:r>
              <w:rPr>
                <w:rFonts w:ascii="Times New Roman" w:eastAsia="Calibri" w:hAnsi="Times New Roman" w:cs="Times New Roman"/>
                <w:sz w:val="20"/>
                <w:szCs w:val="20"/>
              </w:rPr>
              <w:t>mp</w:t>
            </w:r>
            <w:proofErr w:type="spellEnd"/>
            <w:r>
              <w:rPr>
                <w:rFonts w:ascii="Times New Roman" w:eastAsia="Calibri" w:hAnsi="Times New Roman" w:cs="Times New Roman"/>
                <w:sz w:val="20"/>
                <w:szCs w:val="20"/>
              </w:rPr>
              <w:t>.</w:t>
            </w:r>
          </w:p>
        </w:tc>
      </w:tr>
      <w:tr w:rsidR="00EF03FB" w14:paraId="09784B3C" w14:textId="77777777" w:rsidTr="00EF03FB">
        <w:trPr>
          <w:trHeight w:val="91"/>
        </w:trPr>
        <w:tc>
          <w:tcPr>
            <w:tcW w:w="862" w:type="dxa"/>
            <w:tcBorders>
              <w:top w:val="single" w:sz="4" w:space="0" w:color="auto"/>
              <w:left w:val="single" w:sz="4" w:space="0" w:color="auto"/>
              <w:bottom w:val="single" w:sz="4" w:space="0" w:color="auto"/>
              <w:right w:val="single" w:sz="4" w:space="0" w:color="auto"/>
            </w:tcBorders>
            <w:noWrap/>
            <w:hideMark/>
          </w:tcPr>
          <w:p w14:paraId="61D7C8EE"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7</w:t>
            </w:r>
          </w:p>
        </w:tc>
        <w:tc>
          <w:tcPr>
            <w:tcW w:w="8064" w:type="dxa"/>
            <w:tcBorders>
              <w:top w:val="single" w:sz="4" w:space="0" w:color="auto"/>
              <w:left w:val="single" w:sz="4" w:space="0" w:color="auto"/>
              <w:bottom w:val="single" w:sz="4" w:space="0" w:color="auto"/>
              <w:right w:val="single" w:sz="4" w:space="0" w:color="auto"/>
            </w:tcBorders>
            <w:noWrap/>
            <w:hideMark/>
          </w:tcPr>
          <w:p w14:paraId="2E44337F"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4 or 5 or 6</w:t>
            </w:r>
          </w:p>
        </w:tc>
      </w:tr>
      <w:tr w:rsidR="00EF03FB" w14:paraId="384037FC" w14:textId="77777777" w:rsidTr="00EF03FB">
        <w:trPr>
          <w:trHeight w:val="110"/>
        </w:trPr>
        <w:tc>
          <w:tcPr>
            <w:tcW w:w="862" w:type="dxa"/>
            <w:tcBorders>
              <w:top w:val="single" w:sz="4" w:space="0" w:color="auto"/>
              <w:left w:val="single" w:sz="4" w:space="0" w:color="auto"/>
              <w:bottom w:val="single" w:sz="4" w:space="0" w:color="auto"/>
              <w:right w:val="single" w:sz="4" w:space="0" w:color="auto"/>
            </w:tcBorders>
            <w:noWrap/>
            <w:hideMark/>
          </w:tcPr>
          <w:p w14:paraId="66EAE3D5"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8</w:t>
            </w:r>
          </w:p>
        </w:tc>
        <w:tc>
          <w:tcPr>
            <w:tcW w:w="8064" w:type="dxa"/>
            <w:tcBorders>
              <w:top w:val="single" w:sz="4" w:space="0" w:color="auto"/>
              <w:left w:val="single" w:sz="4" w:space="0" w:color="auto"/>
              <w:bottom w:val="single" w:sz="4" w:space="0" w:color="auto"/>
              <w:right w:val="single" w:sz="4" w:space="0" w:color="auto"/>
            </w:tcBorders>
            <w:noWrap/>
            <w:hideMark/>
          </w:tcPr>
          <w:p w14:paraId="5C335491"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3 not 7</w:t>
            </w:r>
          </w:p>
        </w:tc>
      </w:tr>
      <w:tr w:rsidR="00EF03FB" w14:paraId="50946B57" w14:textId="77777777" w:rsidTr="00EF03FB">
        <w:trPr>
          <w:trHeight w:val="305"/>
        </w:trPr>
        <w:tc>
          <w:tcPr>
            <w:tcW w:w="862" w:type="dxa"/>
            <w:tcBorders>
              <w:top w:val="single" w:sz="4" w:space="0" w:color="auto"/>
              <w:left w:val="single" w:sz="4" w:space="0" w:color="auto"/>
              <w:bottom w:val="single" w:sz="4" w:space="0" w:color="auto"/>
              <w:right w:val="single" w:sz="4" w:space="0" w:color="auto"/>
            </w:tcBorders>
            <w:noWrap/>
            <w:hideMark/>
          </w:tcPr>
          <w:p w14:paraId="12B09B50"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9</w:t>
            </w:r>
          </w:p>
        </w:tc>
        <w:tc>
          <w:tcPr>
            <w:tcW w:w="8064" w:type="dxa"/>
            <w:tcBorders>
              <w:top w:val="single" w:sz="4" w:space="0" w:color="auto"/>
              <w:left w:val="single" w:sz="4" w:space="0" w:color="auto"/>
              <w:bottom w:val="single" w:sz="4" w:space="0" w:color="auto"/>
              <w:right w:val="single" w:sz="4" w:space="0" w:color="auto"/>
            </w:tcBorders>
            <w:noWrap/>
            <w:hideMark/>
          </w:tcPr>
          <w:p w14:paraId="1C42FA98"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asymptomatic or incidental or small or untreated).</w:t>
            </w:r>
            <w:proofErr w:type="spellStart"/>
            <w:r>
              <w:rPr>
                <w:rFonts w:ascii="Times New Roman" w:eastAsia="Calibri" w:hAnsi="Times New Roman" w:cs="Times New Roman"/>
                <w:sz w:val="20"/>
                <w:szCs w:val="20"/>
              </w:rPr>
              <w:t>mp</w:t>
            </w:r>
            <w:proofErr w:type="spellEnd"/>
            <w:r>
              <w:rPr>
                <w:rFonts w:ascii="Times New Roman" w:eastAsia="Calibri" w:hAnsi="Times New Roman" w:cs="Times New Roman"/>
                <w:sz w:val="20"/>
                <w:szCs w:val="20"/>
              </w:rPr>
              <w:t>.</w:t>
            </w:r>
          </w:p>
        </w:tc>
      </w:tr>
      <w:tr w:rsidR="00EF03FB" w14:paraId="189FEE03" w14:textId="77777777" w:rsidTr="00EF03FB">
        <w:trPr>
          <w:trHeight w:val="300"/>
        </w:trPr>
        <w:tc>
          <w:tcPr>
            <w:tcW w:w="862" w:type="dxa"/>
            <w:tcBorders>
              <w:top w:val="single" w:sz="4" w:space="0" w:color="auto"/>
              <w:left w:val="single" w:sz="4" w:space="0" w:color="auto"/>
              <w:bottom w:val="single" w:sz="4" w:space="0" w:color="auto"/>
              <w:right w:val="single" w:sz="4" w:space="0" w:color="auto"/>
            </w:tcBorders>
            <w:noWrap/>
            <w:hideMark/>
          </w:tcPr>
          <w:p w14:paraId="68E6C570"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0</w:t>
            </w:r>
          </w:p>
        </w:tc>
        <w:tc>
          <w:tcPr>
            <w:tcW w:w="8064" w:type="dxa"/>
            <w:tcBorders>
              <w:top w:val="single" w:sz="4" w:space="0" w:color="auto"/>
              <w:left w:val="single" w:sz="4" w:space="0" w:color="auto"/>
              <w:bottom w:val="single" w:sz="4" w:space="0" w:color="auto"/>
              <w:right w:val="single" w:sz="4" w:space="0" w:color="auto"/>
            </w:tcBorders>
            <w:noWrap/>
            <w:hideMark/>
          </w:tcPr>
          <w:p w14:paraId="78315BE9"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surgery or radiotherapy or radiosurg* or </w:t>
            </w:r>
            <w:proofErr w:type="spellStart"/>
            <w:r>
              <w:rPr>
                <w:rFonts w:ascii="Times New Roman" w:eastAsia="Calibri" w:hAnsi="Times New Roman" w:cs="Times New Roman"/>
                <w:sz w:val="20"/>
                <w:szCs w:val="20"/>
              </w:rPr>
              <w:t>observ</w:t>
            </w:r>
            <w:proofErr w:type="spellEnd"/>
            <w:r>
              <w:rPr>
                <w:rFonts w:ascii="Times New Roman" w:eastAsia="Calibri" w:hAnsi="Times New Roman" w:cs="Times New Roman"/>
                <w:sz w:val="20"/>
                <w:szCs w:val="20"/>
              </w:rPr>
              <w:t>* or conservative treatment or follow-up or natural history or growth).</w:t>
            </w:r>
            <w:proofErr w:type="spellStart"/>
            <w:r>
              <w:rPr>
                <w:rFonts w:ascii="Times New Roman" w:eastAsia="Calibri" w:hAnsi="Times New Roman" w:cs="Times New Roman"/>
                <w:sz w:val="20"/>
                <w:szCs w:val="20"/>
              </w:rPr>
              <w:t>mp</w:t>
            </w:r>
            <w:proofErr w:type="spellEnd"/>
            <w:r>
              <w:rPr>
                <w:rFonts w:ascii="Times New Roman" w:eastAsia="Calibri" w:hAnsi="Times New Roman" w:cs="Times New Roman"/>
                <w:sz w:val="20"/>
                <w:szCs w:val="20"/>
              </w:rPr>
              <w:t>.</w:t>
            </w:r>
          </w:p>
        </w:tc>
      </w:tr>
      <w:tr w:rsidR="00EF03FB" w14:paraId="4B868EB1" w14:textId="77777777" w:rsidTr="00EF03FB">
        <w:trPr>
          <w:trHeight w:val="84"/>
        </w:trPr>
        <w:tc>
          <w:tcPr>
            <w:tcW w:w="862" w:type="dxa"/>
            <w:tcBorders>
              <w:top w:val="single" w:sz="4" w:space="0" w:color="auto"/>
              <w:left w:val="single" w:sz="4" w:space="0" w:color="auto"/>
              <w:bottom w:val="single" w:sz="4" w:space="0" w:color="auto"/>
              <w:right w:val="single" w:sz="4" w:space="0" w:color="auto"/>
            </w:tcBorders>
            <w:noWrap/>
            <w:hideMark/>
          </w:tcPr>
          <w:p w14:paraId="4A7AA003"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1</w:t>
            </w:r>
          </w:p>
        </w:tc>
        <w:tc>
          <w:tcPr>
            <w:tcW w:w="8064" w:type="dxa"/>
            <w:tcBorders>
              <w:top w:val="single" w:sz="4" w:space="0" w:color="auto"/>
              <w:left w:val="single" w:sz="4" w:space="0" w:color="auto"/>
              <w:bottom w:val="single" w:sz="4" w:space="0" w:color="auto"/>
              <w:right w:val="single" w:sz="4" w:space="0" w:color="auto"/>
            </w:tcBorders>
            <w:noWrap/>
            <w:hideMark/>
          </w:tcPr>
          <w:p w14:paraId="5D597266" w14:textId="77777777" w:rsidR="00EF03FB" w:rsidRDefault="00EF03FB">
            <w:pPr>
              <w:spacing w:line="360" w:lineRule="auto"/>
              <w:rPr>
                <w:rFonts w:ascii="Times New Roman" w:eastAsia="Calibri" w:hAnsi="Times New Roman" w:cs="Times New Roman"/>
                <w:sz w:val="20"/>
                <w:szCs w:val="20"/>
              </w:rPr>
            </w:pPr>
            <w:r>
              <w:rPr>
                <w:rFonts w:ascii="Times New Roman" w:eastAsia="Calibri" w:hAnsi="Times New Roman" w:cs="Times New Roman"/>
                <w:sz w:val="20"/>
                <w:szCs w:val="20"/>
              </w:rPr>
              <w:t>8 and 9 and 10</w:t>
            </w:r>
          </w:p>
        </w:tc>
      </w:tr>
      <w:tr w:rsidR="00EF03FB" w14:paraId="19C768F1" w14:textId="77777777" w:rsidTr="00EF03FB">
        <w:trPr>
          <w:trHeight w:val="251"/>
        </w:trPr>
        <w:tc>
          <w:tcPr>
            <w:tcW w:w="862" w:type="dxa"/>
            <w:tcBorders>
              <w:top w:val="single" w:sz="4" w:space="0" w:color="auto"/>
              <w:left w:val="single" w:sz="4" w:space="0" w:color="auto"/>
              <w:bottom w:val="single" w:sz="4" w:space="0" w:color="auto"/>
              <w:right w:val="single" w:sz="4" w:space="0" w:color="auto"/>
            </w:tcBorders>
            <w:noWrap/>
            <w:hideMark/>
          </w:tcPr>
          <w:p w14:paraId="041CFBC3" w14:textId="77777777" w:rsidR="00EF03FB" w:rsidRDefault="00EF03FB">
            <w:pPr>
              <w:spacing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2</w:t>
            </w:r>
          </w:p>
        </w:tc>
        <w:tc>
          <w:tcPr>
            <w:tcW w:w="8064" w:type="dxa"/>
            <w:tcBorders>
              <w:top w:val="single" w:sz="4" w:space="0" w:color="auto"/>
              <w:left w:val="single" w:sz="4" w:space="0" w:color="auto"/>
              <w:bottom w:val="single" w:sz="4" w:space="0" w:color="auto"/>
              <w:right w:val="single" w:sz="4" w:space="0" w:color="auto"/>
            </w:tcBorders>
            <w:noWrap/>
            <w:hideMark/>
          </w:tcPr>
          <w:p w14:paraId="66F32B0C" w14:textId="77777777" w:rsidR="00EF03FB" w:rsidRDefault="00EF03FB">
            <w:pPr>
              <w:spacing w:line="360" w:lineRule="auto"/>
              <w:rPr>
                <w:rFonts w:ascii="Times New Roman" w:eastAsia="Calibri" w:hAnsi="Times New Roman" w:cs="Times New Roman"/>
                <w:bCs/>
                <w:sz w:val="20"/>
                <w:szCs w:val="20"/>
              </w:rPr>
            </w:pPr>
            <w:r>
              <w:rPr>
                <w:rFonts w:ascii="Times New Roman" w:eastAsia="Calibri" w:hAnsi="Times New Roman" w:cs="Times New Roman"/>
                <w:bCs/>
                <w:sz w:val="20"/>
                <w:szCs w:val="20"/>
              </w:rPr>
              <w:t>Limit 11 to English</w:t>
            </w:r>
          </w:p>
        </w:tc>
      </w:tr>
    </w:tbl>
    <w:p w14:paraId="1211A984" w14:textId="77777777" w:rsidR="00EF03FB" w:rsidRDefault="00EF03FB" w:rsidP="00EF03FB">
      <w:pPr>
        <w:rPr>
          <w:lang w:val="en-GB"/>
        </w:rPr>
      </w:pPr>
    </w:p>
    <w:p w14:paraId="4AA0D6C3" w14:textId="77777777" w:rsidR="00EF03FB" w:rsidRDefault="00EF03FB" w:rsidP="00EF03FB"/>
    <w:p w14:paraId="0BE297BF" w14:textId="73DD2397" w:rsidR="008013B1" w:rsidRDefault="008013B1" w:rsidP="008E7A53">
      <w:pPr>
        <w:rPr>
          <w:rFonts w:ascii="Times New Roman" w:hAnsi="Times New Roman" w:cs="Times New Roman"/>
          <w:sz w:val="24"/>
          <w:szCs w:val="24"/>
          <w:lang w:val="en-GB" w:eastAsia="en-GB"/>
        </w:rPr>
      </w:pPr>
    </w:p>
    <w:p w14:paraId="05AB43E8" w14:textId="1658CC10" w:rsidR="00EF03FB" w:rsidRDefault="00EF03FB" w:rsidP="008E7A53">
      <w:pPr>
        <w:rPr>
          <w:rFonts w:ascii="Times New Roman" w:hAnsi="Times New Roman" w:cs="Times New Roman"/>
          <w:sz w:val="24"/>
          <w:szCs w:val="24"/>
          <w:lang w:val="en-GB" w:eastAsia="en-GB"/>
        </w:rPr>
      </w:pPr>
    </w:p>
    <w:p w14:paraId="67993ECD" w14:textId="7D0B3920" w:rsidR="00EF03FB" w:rsidRDefault="00EF03FB" w:rsidP="008E7A53">
      <w:pPr>
        <w:rPr>
          <w:rFonts w:ascii="Times New Roman" w:hAnsi="Times New Roman" w:cs="Times New Roman"/>
          <w:sz w:val="24"/>
          <w:szCs w:val="24"/>
          <w:lang w:val="en-GB" w:eastAsia="en-GB"/>
        </w:rPr>
      </w:pPr>
    </w:p>
    <w:p w14:paraId="329B8E17" w14:textId="14A6DFCD" w:rsidR="00EF03FB" w:rsidRDefault="00EF03FB" w:rsidP="008E7A53">
      <w:pPr>
        <w:rPr>
          <w:rFonts w:ascii="Times New Roman" w:hAnsi="Times New Roman" w:cs="Times New Roman"/>
          <w:sz w:val="24"/>
          <w:szCs w:val="24"/>
          <w:lang w:val="en-GB" w:eastAsia="en-GB"/>
        </w:rPr>
      </w:pPr>
    </w:p>
    <w:p w14:paraId="60E46DF9" w14:textId="365BD3A2" w:rsidR="00EF03FB" w:rsidRDefault="00EF03FB" w:rsidP="008E7A53">
      <w:pPr>
        <w:rPr>
          <w:rFonts w:ascii="Times New Roman" w:hAnsi="Times New Roman" w:cs="Times New Roman"/>
          <w:sz w:val="24"/>
          <w:szCs w:val="24"/>
          <w:lang w:val="en-GB" w:eastAsia="en-GB"/>
        </w:rPr>
      </w:pPr>
    </w:p>
    <w:p w14:paraId="7BD2B016" w14:textId="5CBA2BB5" w:rsidR="00EF03FB" w:rsidRDefault="00EF03FB" w:rsidP="008E7A53">
      <w:pPr>
        <w:rPr>
          <w:rFonts w:ascii="Times New Roman" w:hAnsi="Times New Roman" w:cs="Times New Roman"/>
          <w:sz w:val="24"/>
          <w:szCs w:val="24"/>
          <w:lang w:val="en-GB" w:eastAsia="en-GB"/>
        </w:rPr>
      </w:pPr>
    </w:p>
    <w:p w14:paraId="6D2BB85C" w14:textId="414C9A0F" w:rsidR="00EF03FB" w:rsidRDefault="00EF03FB" w:rsidP="008E7A53">
      <w:pPr>
        <w:rPr>
          <w:rFonts w:ascii="Times New Roman" w:hAnsi="Times New Roman" w:cs="Times New Roman"/>
          <w:sz w:val="24"/>
          <w:szCs w:val="24"/>
          <w:lang w:val="en-GB" w:eastAsia="en-GB"/>
        </w:rPr>
      </w:pPr>
    </w:p>
    <w:p w14:paraId="32BEF602" w14:textId="62F08C48" w:rsidR="00EF03FB" w:rsidRDefault="00EF03FB" w:rsidP="008E7A53">
      <w:pPr>
        <w:rPr>
          <w:rFonts w:ascii="Times New Roman" w:hAnsi="Times New Roman" w:cs="Times New Roman"/>
          <w:sz w:val="24"/>
          <w:szCs w:val="24"/>
          <w:lang w:val="en-GB" w:eastAsia="en-GB"/>
        </w:rPr>
      </w:pPr>
    </w:p>
    <w:p w14:paraId="41429307" w14:textId="320F4A76" w:rsidR="00EF03FB" w:rsidRDefault="00EF03FB" w:rsidP="008E7A53">
      <w:pPr>
        <w:rPr>
          <w:rFonts w:ascii="Times New Roman" w:hAnsi="Times New Roman" w:cs="Times New Roman"/>
          <w:sz w:val="24"/>
          <w:szCs w:val="24"/>
          <w:lang w:val="en-GB" w:eastAsia="en-GB"/>
        </w:rPr>
      </w:pPr>
    </w:p>
    <w:p w14:paraId="0FA85F52" w14:textId="495D8715" w:rsidR="00EF03FB" w:rsidRDefault="00EF03FB" w:rsidP="008E7A53">
      <w:pPr>
        <w:rPr>
          <w:rFonts w:ascii="Times New Roman" w:hAnsi="Times New Roman" w:cs="Times New Roman"/>
          <w:sz w:val="24"/>
          <w:szCs w:val="24"/>
          <w:lang w:val="en-GB" w:eastAsia="en-GB"/>
        </w:rPr>
      </w:pPr>
    </w:p>
    <w:p w14:paraId="2414169C" w14:textId="31B41A51" w:rsidR="00EF03FB" w:rsidRDefault="00EF03FB" w:rsidP="008E7A53">
      <w:pPr>
        <w:rPr>
          <w:rFonts w:ascii="Times New Roman" w:hAnsi="Times New Roman" w:cs="Times New Roman"/>
          <w:sz w:val="24"/>
          <w:szCs w:val="24"/>
          <w:lang w:val="en-GB" w:eastAsia="en-GB"/>
        </w:rPr>
      </w:pPr>
    </w:p>
    <w:p w14:paraId="21AF6C72" w14:textId="61E01CF1" w:rsidR="00EF03FB" w:rsidRDefault="00EF03FB" w:rsidP="008E7A53">
      <w:pPr>
        <w:rPr>
          <w:rFonts w:ascii="Times New Roman" w:hAnsi="Times New Roman" w:cs="Times New Roman"/>
          <w:sz w:val="24"/>
          <w:szCs w:val="24"/>
          <w:lang w:val="en-GB" w:eastAsia="en-GB"/>
        </w:rPr>
      </w:pPr>
    </w:p>
    <w:p w14:paraId="0ADBF129" w14:textId="75470C5E" w:rsidR="00EF03FB" w:rsidRPr="005330FC" w:rsidRDefault="00EF03FB" w:rsidP="00EF03FB">
      <w:pPr>
        <w:pStyle w:val="Heading2"/>
        <w:spacing w:line="480" w:lineRule="auto"/>
        <w:rPr>
          <w:rFonts w:asciiTheme="majorBidi" w:hAnsiTheme="majorBidi"/>
          <w:color w:val="auto"/>
        </w:rPr>
      </w:pPr>
      <w:bookmarkStart w:id="45" w:name="_Hlk521928504"/>
      <w:r>
        <w:rPr>
          <w:rFonts w:asciiTheme="majorBidi" w:hAnsiTheme="majorBidi"/>
          <w:color w:val="auto"/>
        </w:rPr>
        <w:lastRenderedPageBreak/>
        <w:t>Online Resource 2</w:t>
      </w:r>
      <w:r w:rsidRPr="005330FC">
        <w:rPr>
          <w:rFonts w:asciiTheme="majorBidi" w:hAnsiTheme="majorBidi"/>
          <w:color w:val="auto"/>
        </w:rPr>
        <w:t xml:space="preserve">. Pre-piloted proforma used to extract data </w:t>
      </w:r>
    </w:p>
    <w:bookmarkEnd w:id="45"/>
    <w:p w14:paraId="32BF5855" w14:textId="77777777" w:rsidR="00EF03FB" w:rsidRDefault="00EF03FB" w:rsidP="00EF03FB">
      <w:r w:rsidRPr="005330FC">
        <w:rPr>
          <w:rFonts w:asciiTheme="majorBidi" w:hAnsiTheme="majorBidi" w:cstheme="majorBidi"/>
          <w:noProof/>
          <w:lang w:val="en-GB" w:eastAsia="en-GB"/>
        </w:rPr>
        <w:drawing>
          <wp:anchor distT="0" distB="0" distL="114300" distR="114300" simplePos="0" relativeHeight="251662336" behindDoc="0" locked="0" layoutInCell="1" allowOverlap="1" wp14:anchorId="227C5DBC" wp14:editId="1824B9A2">
            <wp:simplePos x="0" y="0"/>
            <wp:positionH relativeFrom="column">
              <wp:posOffset>110941</wp:posOffset>
            </wp:positionH>
            <wp:positionV relativeFrom="paragraph">
              <wp:posOffset>198755</wp:posOffset>
            </wp:positionV>
            <wp:extent cx="5613871" cy="7259119"/>
            <wp:effectExtent l="0" t="0" r="635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871" cy="7259119"/>
                    </a:xfrm>
                    <a:prstGeom prst="rect">
                      <a:avLst/>
                    </a:prstGeom>
                    <a:noFill/>
                  </pic:spPr>
                </pic:pic>
              </a:graphicData>
            </a:graphic>
            <wp14:sizeRelH relativeFrom="page">
              <wp14:pctWidth>0</wp14:pctWidth>
            </wp14:sizeRelH>
            <wp14:sizeRelV relativeFrom="page">
              <wp14:pctHeight>0</wp14:pctHeight>
            </wp14:sizeRelV>
          </wp:anchor>
        </w:drawing>
      </w:r>
    </w:p>
    <w:p w14:paraId="71AC95AF" w14:textId="77777777" w:rsidR="00EF03FB" w:rsidRDefault="00EF03FB" w:rsidP="00EF03FB"/>
    <w:p w14:paraId="04F74E7E" w14:textId="77777777" w:rsidR="00EF03FB" w:rsidRPr="006851DE" w:rsidRDefault="00EF03FB" w:rsidP="00EF03FB"/>
    <w:p w14:paraId="1E8AEB40" w14:textId="77777777" w:rsidR="00EF03FB" w:rsidRPr="006851DE" w:rsidRDefault="00EF03FB" w:rsidP="00EF03FB"/>
    <w:p w14:paraId="526FC7EC" w14:textId="77777777" w:rsidR="00EF03FB" w:rsidRPr="006851DE" w:rsidRDefault="00EF03FB" w:rsidP="00EF03FB"/>
    <w:p w14:paraId="25558220" w14:textId="77777777" w:rsidR="00EF03FB" w:rsidRPr="006851DE" w:rsidRDefault="00EF03FB" w:rsidP="00EF03FB"/>
    <w:p w14:paraId="5C6DD3D9" w14:textId="77777777" w:rsidR="00EF03FB" w:rsidRPr="006851DE" w:rsidRDefault="00EF03FB" w:rsidP="00EF03FB"/>
    <w:p w14:paraId="7C651DF2" w14:textId="77777777" w:rsidR="00EF03FB" w:rsidRPr="006851DE" w:rsidRDefault="00EF03FB" w:rsidP="00EF03FB"/>
    <w:p w14:paraId="4E3ABF41" w14:textId="77777777" w:rsidR="00EF03FB" w:rsidRPr="006851DE" w:rsidRDefault="00EF03FB" w:rsidP="00EF03FB"/>
    <w:p w14:paraId="3EC801A5" w14:textId="77777777" w:rsidR="00EF03FB" w:rsidRPr="006851DE" w:rsidRDefault="00EF03FB" w:rsidP="00EF03FB"/>
    <w:p w14:paraId="19F3F966" w14:textId="77777777" w:rsidR="00EF03FB" w:rsidRPr="006851DE" w:rsidRDefault="00EF03FB" w:rsidP="00EF03FB"/>
    <w:p w14:paraId="3FB38B75" w14:textId="77777777" w:rsidR="00EF03FB" w:rsidRPr="006851DE" w:rsidRDefault="00EF03FB" w:rsidP="00EF03FB"/>
    <w:p w14:paraId="65F9D354" w14:textId="77777777" w:rsidR="00EF03FB" w:rsidRPr="006851DE" w:rsidRDefault="00EF03FB" w:rsidP="00EF03FB"/>
    <w:p w14:paraId="3C2D36D3" w14:textId="77777777" w:rsidR="00EF03FB" w:rsidRPr="006851DE" w:rsidRDefault="00EF03FB" w:rsidP="00EF03FB"/>
    <w:p w14:paraId="2D9D196A" w14:textId="77777777" w:rsidR="00EF03FB" w:rsidRPr="006851DE" w:rsidRDefault="00EF03FB" w:rsidP="00EF03FB"/>
    <w:p w14:paraId="7EE4CC66" w14:textId="77777777" w:rsidR="00EF03FB" w:rsidRPr="006851DE" w:rsidRDefault="00EF03FB" w:rsidP="00EF03FB"/>
    <w:p w14:paraId="2A825D8A" w14:textId="77777777" w:rsidR="00EF03FB" w:rsidRPr="006851DE" w:rsidRDefault="00EF03FB" w:rsidP="00EF03FB"/>
    <w:p w14:paraId="664B53F8" w14:textId="77777777" w:rsidR="00EF03FB" w:rsidRPr="006851DE" w:rsidRDefault="00EF03FB" w:rsidP="00EF03FB"/>
    <w:p w14:paraId="72E12CF4" w14:textId="77777777" w:rsidR="00EF03FB" w:rsidRPr="006851DE" w:rsidRDefault="00EF03FB" w:rsidP="00EF03FB"/>
    <w:p w14:paraId="43868101" w14:textId="77777777" w:rsidR="00EF03FB" w:rsidRPr="006851DE" w:rsidRDefault="00EF03FB" w:rsidP="00EF03FB"/>
    <w:p w14:paraId="1A0FE0A7" w14:textId="77777777" w:rsidR="00EF03FB" w:rsidRPr="006851DE" w:rsidRDefault="00EF03FB" w:rsidP="00EF03FB"/>
    <w:p w14:paraId="6E2A1F9C" w14:textId="77777777" w:rsidR="00EF03FB" w:rsidRPr="006851DE" w:rsidRDefault="00EF03FB" w:rsidP="00EF03FB"/>
    <w:p w14:paraId="610BA5AC" w14:textId="77777777" w:rsidR="00EF03FB" w:rsidRDefault="00EF03FB" w:rsidP="00EF03FB"/>
    <w:p w14:paraId="16DF9705" w14:textId="77777777" w:rsidR="00EF03FB" w:rsidRDefault="00EF03FB" w:rsidP="00EF03FB">
      <w:pPr>
        <w:tabs>
          <w:tab w:val="left" w:pos="3315"/>
        </w:tabs>
      </w:pPr>
      <w:r>
        <w:tab/>
      </w:r>
    </w:p>
    <w:p w14:paraId="1AB164FF" w14:textId="77777777" w:rsidR="00EF03FB" w:rsidRDefault="00EF03FB" w:rsidP="00EF03FB">
      <w:pPr>
        <w:tabs>
          <w:tab w:val="left" w:pos="3315"/>
        </w:tabs>
      </w:pPr>
    </w:p>
    <w:p w14:paraId="6DC326FC" w14:textId="77777777" w:rsidR="00EF03FB" w:rsidRDefault="00EF03FB" w:rsidP="008E7A53">
      <w:pPr>
        <w:rPr>
          <w:rFonts w:ascii="Times New Roman" w:hAnsi="Times New Roman" w:cs="Times New Roman"/>
          <w:sz w:val="24"/>
          <w:szCs w:val="24"/>
          <w:lang w:val="en-GB" w:eastAsia="en-GB"/>
        </w:rPr>
      </w:pPr>
    </w:p>
    <w:p w14:paraId="61F9F1E1" w14:textId="4CC12DF0" w:rsidR="008013B1" w:rsidRDefault="008013B1" w:rsidP="008E7A53">
      <w:pPr>
        <w:rPr>
          <w:rFonts w:ascii="Times New Roman" w:hAnsi="Times New Roman" w:cs="Times New Roman"/>
          <w:sz w:val="24"/>
          <w:szCs w:val="24"/>
          <w:lang w:val="en-GB" w:eastAsia="en-GB"/>
        </w:rPr>
      </w:pPr>
    </w:p>
    <w:p w14:paraId="0FA983DA" w14:textId="7E3363D9" w:rsidR="00C2561C" w:rsidRDefault="00C2561C" w:rsidP="00C2561C">
      <w:pPr>
        <w:keepNext/>
        <w:keepLines/>
        <w:spacing w:before="40" w:after="0" w:line="240" w:lineRule="auto"/>
        <w:outlineLvl w:val="1"/>
        <w:rPr>
          <w:rFonts w:ascii="Times New Roman" w:eastAsia="Times New Roman" w:hAnsi="Times New Roman" w:cs="Times New Roman"/>
          <w:sz w:val="26"/>
          <w:szCs w:val="26"/>
        </w:rPr>
      </w:pPr>
      <w:bookmarkStart w:id="46" w:name="_Hlk521928492"/>
      <w:r w:rsidRPr="00651020">
        <w:rPr>
          <w:rFonts w:ascii="Times New Roman" w:eastAsia="Times New Roman" w:hAnsi="Times New Roman" w:cs="Times New Roman"/>
          <w:sz w:val="26"/>
          <w:szCs w:val="26"/>
        </w:rPr>
        <w:lastRenderedPageBreak/>
        <w:t xml:space="preserve">Online Resource </w:t>
      </w:r>
      <w:r w:rsidR="008D04A5">
        <w:rPr>
          <w:rFonts w:ascii="Times New Roman" w:eastAsia="Times New Roman" w:hAnsi="Times New Roman" w:cs="Times New Roman"/>
          <w:sz w:val="26"/>
          <w:szCs w:val="26"/>
        </w:rPr>
        <w:t>3</w:t>
      </w:r>
      <w:bookmarkStart w:id="47" w:name="_GoBack"/>
      <w:bookmarkEnd w:id="47"/>
      <w:r w:rsidRPr="00651020">
        <w:rPr>
          <w:rFonts w:ascii="Times New Roman" w:eastAsia="Times New Roman" w:hAnsi="Times New Roman" w:cs="Times New Roman"/>
          <w:sz w:val="26"/>
          <w:szCs w:val="26"/>
        </w:rPr>
        <w:t>. ICOM classification of meningioma location (unpublished material)</w:t>
      </w:r>
    </w:p>
    <w:p w14:paraId="7533E9FB" w14:textId="77777777" w:rsidR="00C2561C" w:rsidRPr="00651020" w:rsidRDefault="00C2561C" w:rsidP="00C2561C">
      <w:pPr>
        <w:keepNext/>
        <w:keepLines/>
        <w:spacing w:before="40" w:after="0" w:line="240" w:lineRule="auto"/>
        <w:outlineLvl w:val="1"/>
        <w:rPr>
          <w:rFonts w:ascii="Times New Roman" w:eastAsia="Times New Roman" w:hAnsi="Times New Roman" w:cs="Times New Roman"/>
          <w:sz w:val="26"/>
          <w:szCs w:val="26"/>
        </w:rPr>
      </w:pPr>
    </w:p>
    <w:tbl>
      <w:tblPr>
        <w:tblStyle w:val="TableGrid1"/>
        <w:tblW w:w="9004" w:type="dxa"/>
        <w:tblLook w:val="04A0" w:firstRow="1" w:lastRow="0" w:firstColumn="1" w:lastColumn="0" w:noHBand="0" w:noVBand="1"/>
      </w:tblPr>
      <w:tblGrid>
        <w:gridCol w:w="1917"/>
        <w:gridCol w:w="1906"/>
        <w:gridCol w:w="2205"/>
        <w:gridCol w:w="2976"/>
      </w:tblGrid>
      <w:tr w:rsidR="00C2561C" w:rsidRPr="00651020" w14:paraId="1610903E" w14:textId="77777777" w:rsidTr="002B019D">
        <w:tc>
          <w:tcPr>
            <w:tcW w:w="1917" w:type="dxa"/>
          </w:tcPr>
          <w:bookmarkEnd w:id="46"/>
          <w:p w14:paraId="63A42D54" w14:textId="77777777" w:rsidR="00C2561C" w:rsidRPr="00651020" w:rsidRDefault="00C2561C" w:rsidP="002B019D">
            <w:pPr>
              <w:spacing w:line="360" w:lineRule="auto"/>
              <w:jc w:val="center"/>
              <w:rPr>
                <w:rFonts w:ascii="Times New Roman" w:eastAsia="Calibri" w:hAnsi="Times New Roman" w:cs="Times New Roman"/>
                <w:b/>
              </w:rPr>
            </w:pPr>
            <w:r w:rsidRPr="00651020">
              <w:rPr>
                <w:rFonts w:ascii="Times New Roman" w:eastAsia="Times New Roman" w:hAnsi="Times New Roman" w:cs="Times New Roman"/>
                <w:b/>
                <w:sz w:val="20"/>
                <w:szCs w:val="20"/>
                <w:lang w:eastAsia="en-GB"/>
              </w:rPr>
              <w:t>Main category</w:t>
            </w:r>
          </w:p>
        </w:tc>
        <w:tc>
          <w:tcPr>
            <w:tcW w:w="1906" w:type="dxa"/>
          </w:tcPr>
          <w:p w14:paraId="2C6BE621" w14:textId="77777777" w:rsidR="00C2561C" w:rsidRPr="00651020" w:rsidRDefault="00C2561C" w:rsidP="002B019D">
            <w:pPr>
              <w:spacing w:line="360" w:lineRule="auto"/>
              <w:jc w:val="center"/>
              <w:rPr>
                <w:rFonts w:ascii="Times New Roman" w:eastAsia="Calibri" w:hAnsi="Times New Roman" w:cs="Times New Roman"/>
                <w:b/>
              </w:rPr>
            </w:pPr>
            <w:r w:rsidRPr="00651020">
              <w:rPr>
                <w:rFonts w:ascii="Times New Roman" w:eastAsia="Times New Roman" w:hAnsi="Times New Roman" w:cs="Times New Roman"/>
                <w:b/>
                <w:sz w:val="20"/>
                <w:szCs w:val="20"/>
                <w:lang w:eastAsia="en-GB"/>
              </w:rPr>
              <w:t>Subcategories</w:t>
            </w:r>
          </w:p>
        </w:tc>
        <w:tc>
          <w:tcPr>
            <w:tcW w:w="2205" w:type="dxa"/>
          </w:tcPr>
          <w:p w14:paraId="42684812" w14:textId="77777777" w:rsidR="00C2561C" w:rsidRPr="00651020" w:rsidRDefault="00C2561C" w:rsidP="002B019D">
            <w:pPr>
              <w:spacing w:line="360" w:lineRule="auto"/>
              <w:jc w:val="center"/>
              <w:rPr>
                <w:rFonts w:ascii="Times New Roman" w:eastAsia="Calibri" w:hAnsi="Times New Roman" w:cs="Times New Roman"/>
              </w:rPr>
            </w:pPr>
          </w:p>
        </w:tc>
        <w:tc>
          <w:tcPr>
            <w:tcW w:w="2976" w:type="dxa"/>
          </w:tcPr>
          <w:p w14:paraId="35A1AA57" w14:textId="77777777" w:rsidR="00C2561C" w:rsidRPr="00651020" w:rsidRDefault="00C2561C" w:rsidP="002B019D">
            <w:pPr>
              <w:spacing w:line="360" w:lineRule="auto"/>
              <w:jc w:val="center"/>
              <w:rPr>
                <w:rFonts w:ascii="Times New Roman" w:eastAsia="Calibri" w:hAnsi="Times New Roman" w:cs="Times New Roman"/>
              </w:rPr>
            </w:pPr>
          </w:p>
        </w:tc>
      </w:tr>
      <w:tr w:rsidR="00C2561C" w:rsidRPr="00651020" w14:paraId="60B4E105" w14:textId="77777777" w:rsidTr="002B019D">
        <w:tc>
          <w:tcPr>
            <w:tcW w:w="1917" w:type="dxa"/>
          </w:tcPr>
          <w:p w14:paraId="147A5CB0"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Convexity</w:t>
            </w:r>
          </w:p>
        </w:tc>
        <w:tc>
          <w:tcPr>
            <w:tcW w:w="1906" w:type="dxa"/>
          </w:tcPr>
          <w:p w14:paraId="35428E53"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Anterior</w:t>
            </w:r>
            <w:r w:rsidRPr="00651020">
              <w:rPr>
                <w:rFonts w:ascii="Times New Roman" w:eastAsia="Times New Roman" w:hAnsi="Times New Roman" w:cs="Times New Roman"/>
                <w:sz w:val="20"/>
                <w:szCs w:val="20"/>
                <w:vertAlign w:val="superscript"/>
                <w:lang w:eastAsia="en-GB"/>
              </w:rPr>
              <w:t>a</w:t>
            </w:r>
            <w:proofErr w:type="spellEnd"/>
          </w:p>
        </w:tc>
        <w:tc>
          <w:tcPr>
            <w:tcW w:w="2205" w:type="dxa"/>
          </w:tcPr>
          <w:p w14:paraId="555ADD71"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Posterior</w:t>
            </w:r>
            <w:r w:rsidRPr="00651020">
              <w:rPr>
                <w:rFonts w:ascii="Times New Roman" w:eastAsia="Times New Roman" w:hAnsi="Times New Roman" w:cs="Times New Roman"/>
                <w:sz w:val="20"/>
                <w:szCs w:val="20"/>
                <w:vertAlign w:val="superscript"/>
                <w:lang w:eastAsia="en-GB"/>
              </w:rPr>
              <w:t>a</w:t>
            </w:r>
            <w:proofErr w:type="spellEnd"/>
          </w:p>
        </w:tc>
        <w:tc>
          <w:tcPr>
            <w:tcW w:w="2976" w:type="dxa"/>
          </w:tcPr>
          <w:p w14:paraId="19EE2958" w14:textId="77777777" w:rsidR="00C2561C" w:rsidRPr="00651020" w:rsidRDefault="00C2561C" w:rsidP="002B019D">
            <w:pPr>
              <w:spacing w:line="360" w:lineRule="auto"/>
              <w:jc w:val="center"/>
              <w:rPr>
                <w:rFonts w:ascii="Times New Roman" w:eastAsia="Calibri" w:hAnsi="Times New Roman" w:cs="Times New Roman"/>
              </w:rPr>
            </w:pPr>
          </w:p>
        </w:tc>
      </w:tr>
      <w:tr w:rsidR="00C2561C" w:rsidRPr="00651020" w14:paraId="1A6EF7DC" w14:textId="77777777" w:rsidTr="002B019D">
        <w:tc>
          <w:tcPr>
            <w:tcW w:w="1917" w:type="dxa"/>
          </w:tcPr>
          <w:p w14:paraId="162964AB"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Parasagittal</w:t>
            </w:r>
          </w:p>
        </w:tc>
        <w:tc>
          <w:tcPr>
            <w:tcW w:w="1906" w:type="dxa"/>
          </w:tcPr>
          <w:p w14:paraId="4D07C485"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Anterior</w:t>
            </w:r>
            <w:r w:rsidRPr="00651020">
              <w:rPr>
                <w:rFonts w:ascii="Times New Roman" w:eastAsia="Times New Roman" w:hAnsi="Times New Roman" w:cs="Times New Roman"/>
                <w:sz w:val="20"/>
                <w:szCs w:val="20"/>
                <w:vertAlign w:val="superscript"/>
                <w:lang w:eastAsia="en-GB"/>
              </w:rPr>
              <w:t>a</w:t>
            </w:r>
            <w:proofErr w:type="spellEnd"/>
          </w:p>
        </w:tc>
        <w:tc>
          <w:tcPr>
            <w:tcW w:w="2205" w:type="dxa"/>
          </w:tcPr>
          <w:p w14:paraId="3E0AF856"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Posterior</w:t>
            </w:r>
            <w:r w:rsidRPr="00651020">
              <w:rPr>
                <w:rFonts w:ascii="Times New Roman" w:eastAsia="Times New Roman" w:hAnsi="Times New Roman" w:cs="Times New Roman"/>
                <w:sz w:val="20"/>
                <w:szCs w:val="20"/>
                <w:vertAlign w:val="superscript"/>
                <w:lang w:eastAsia="en-GB"/>
              </w:rPr>
              <w:t>a</w:t>
            </w:r>
            <w:proofErr w:type="spellEnd"/>
          </w:p>
        </w:tc>
        <w:tc>
          <w:tcPr>
            <w:tcW w:w="2976" w:type="dxa"/>
          </w:tcPr>
          <w:p w14:paraId="45E5C2CC"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Falco-tentorial</w:t>
            </w:r>
          </w:p>
        </w:tc>
      </w:tr>
      <w:tr w:rsidR="00C2561C" w:rsidRPr="00651020" w14:paraId="5C87C1C2" w14:textId="77777777" w:rsidTr="002B019D">
        <w:tc>
          <w:tcPr>
            <w:tcW w:w="1917" w:type="dxa"/>
          </w:tcPr>
          <w:p w14:paraId="2E276E0B"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Parafalcine</w:t>
            </w:r>
          </w:p>
        </w:tc>
        <w:tc>
          <w:tcPr>
            <w:tcW w:w="1906" w:type="dxa"/>
          </w:tcPr>
          <w:p w14:paraId="39B55B89"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Anterior</w:t>
            </w:r>
            <w:r w:rsidRPr="00651020">
              <w:rPr>
                <w:rFonts w:ascii="Times New Roman" w:eastAsia="Times New Roman" w:hAnsi="Times New Roman" w:cs="Times New Roman"/>
                <w:sz w:val="20"/>
                <w:szCs w:val="20"/>
                <w:vertAlign w:val="superscript"/>
                <w:lang w:eastAsia="en-GB"/>
              </w:rPr>
              <w:t>a</w:t>
            </w:r>
            <w:proofErr w:type="spellEnd"/>
          </w:p>
        </w:tc>
        <w:tc>
          <w:tcPr>
            <w:tcW w:w="2205" w:type="dxa"/>
          </w:tcPr>
          <w:p w14:paraId="7D8571CE"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Posterior</w:t>
            </w:r>
            <w:r w:rsidRPr="00651020">
              <w:rPr>
                <w:rFonts w:ascii="Times New Roman" w:eastAsia="Times New Roman" w:hAnsi="Times New Roman" w:cs="Times New Roman"/>
                <w:sz w:val="20"/>
                <w:szCs w:val="20"/>
                <w:vertAlign w:val="superscript"/>
                <w:lang w:eastAsia="en-GB"/>
              </w:rPr>
              <w:t>a</w:t>
            </w:r>
            <w:proofErr w:type="spellEnd"/>
          </w:p>
        </w:tc>
        <w:tc>
          <w:tcPr>
            <w:tcW w:w="2976" w:type="dxa"/>
          </w:tcPr>
          <w:p w14:paraId="036BE047"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Falco-tentorial</w:t>
            </w:r>
          </w:p>
        </w:tc>
      </w:tr>
      <w:tr w:rsidR="00C2561C" w:rsidRPr="00651020" w14:paraId="5F69E2C9" w14:textId="77777777" w:rsidTr="002B019D">
        <w:tc>
          <w:tcPr>
            <w:tcW w:w="1917" w:type="dxa"/>
          </w:tcPr>
          <w:p w14:paraId="5F2111A2"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Sphenoid wing</w:t>
            </w:r>
          </w:p>
        </w:tc>
        <w:tc>
          <w:tcPr>
            <w:tcW w:w="1906" w:type="dxa"/>
          </w:tcPr>
          <w:p w14:paraId="12AE4BBF"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Lateral</w:t>
            </w:r>
          </w:p>
        </w:tc>
        <w:tc>
          <w:tcPr>
            <w:tcW w:w="2205" w:type="dxa"/>
          </w:tcPr>
          <w:p w14:paraId="439C9456" w14:textId="77777777" w:rsidR="00C2561C" w:rsidRPr="00651020" w:rsidRDefault="00C2561C" w:rsidP="002B019D">
            <w:pPr>
              <w:spacing w:line="360" w:lineRule="auto"/>
              <w:jc w:val="center"/>
              <w:rPr>
                <w:rFonts w:ascii="Times New Roman" w:eastAsia="Times New Roman" w:hAnsi="Times New Roman" w:cs="Times New Roman"/>
                <w:sz w:val="20"/>
                <w:szCs w:val="20"/>
                <w:lang w:eastAsia="en-GB"/>
              </w:rPr>
            </w:pPr>
            <w:r w:rsidRPr="00651020">
              <w:rPr>
                <w:rFonts w:ascii="Times New Roman" w:eastAsia="Times New Roman" w:hAnsi="Times New Roman" w:cs="Times New Roman"/>
                <w:sz w:val="20"/>
                <w:szCs w:val="20"/>
                <w:lang w:eastAsia="en-GB"/>
              </w:rPr>
              <w:t>Medial (including ACP)</w:t>
            </w:r>
          </w:p>
        </w:tc>
        <w:tc>
          <w:tcPr>
            <w:tcW w:w="2976" w:type="dxa"/>
          </w:tcPr>
          <w:p w14:paraId="68F378B0" w14:textId="77777777" w:rsidR="00C2561C" w:rsidRPr="00651020" w:rsidRDefault="00C2561C" w:rsidP="002B019D">
            <w:pPr>
              <w:spacing w:line="360" w:lineRule="auto"/>
              <w:jc w:val="center"/>
              <w:rPr>
                <w:rFonts w:ascii="Times New Roman" w:eastAsia="Calibri" w:hAnsi="Times New Roman" w:cs="Times New Roman"/>
              </w:rPr>
            </w:pPr>
          </w:p>
        </w:tc>
      </w:tr>
      <w:tr w:rsidR="00C2561C" w:rsidRPr="00651020" w14:paraId="3750A1FF" w14:textId="77777777" w:rsidTr="002B019D">
        <w:tc>
          <w:tcPr>
            <w:tcW w:w="1917" w:type="dxa"/>
          </w:tcPr>
          <w:p w14:paraId="7C2E139B"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Anterior midline</w:t>
            </w:r>
          </w:p>
        </w:tc>
        <w:tc>
          <w:tcPr>
            <w:tcW w:w="1906" w:type="dxa"/>
          </w:tcPr>
          <w:p w14:paraId="0EB3124E"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 xml:space="preserve">Cribriform plate or olfactory </w:t>
            </w:r>
            <w:proofErr w:type="spellStart"/>
            <w:r w:rsidRPr="00651020">
              <w:rPr>
                <w:rFonts w:ascii="Times New Roman" w:eastAsia="Times New Roman" w:hAnsi="Times New Roman" w:cs="Times New Roman"/>
                <w:sz w:val="20"/>
                <w:szCs w:val="20"/>
                <w:lang w:eastAsia="en-GB"/>
              </w:rPr>
              <w:t>groove</w:t>
            </w:r>
            <w:r w:rsidRPr="00651020">
              <w:rPr>
                <w:rFonts w:ascii="Times New Roman" w:eastAsia="Times New Roman" w:hAnsi="Times New Roman" w:cs="Times New Roman"/>
                <w:sz w:val="20"/>
                <w:szCs w:val="20"/>
                <w:vertAlign w:val="superscript"/>
                <w:lang w:eastAsia="en-GB"/>
              </w:rPr>
              <w:t>b</w:t>
            </w:r>
            <w:proofErr w:type="spellEnd"/>
          </w:p>
        </w:tc>
        <w:tc>
          <w:tcPr>
            <w:tcW w:w="2205" w:type="dxa"/>
          </w:tcPr>
          <w:p w14:paraId="06D1EA85" w14:textId="77777777" w:rsidR="00C2561C" w:rsidRPr="00651020" w:rsidRDefault="00C2561C" w:rsidP="002B019D">
            <w:pPr>
              <w:spacing w:line="360" w:lineRule="auto"/>
              <w:jc w:val="center"/>
              <w:rPr>
                <w:rFonts w:ascii="Times New Roman" w:eastAsia="Calibri" w:hAnsi="Times New Roman" w:cs="Times New Roman"/>
              </w:rPr>
            </w:pPr>
            <w:proofErr w:type="spellStart"/>
            <w:r w:rsidRPr="00651020">
              <w:rPr>
                <w:rFonts w:ascii="Times New Roman" w:eastAsia="Times New Roman" w:hAnsi="Times New Roman" w:cs="Times New Roman"/>
                <w:sz w:val="20"/>
                <w:szCs w:val="20"/>
                <w:lang w:eastAsia="en-GB"/>
              </w:rPr>
              <w:t>Planum</w:t>
            </w:r>
            <w:r w:rsidRPr="00651020">
              <w:rPr>
                <w:rFonts w:ascii="Times New Roman" w:eastAsia="Times New Roman" w:hAnsi="Times New Roman" w:cs="Times New Roman"/>
                <w:sz w:val="20"/>
                <w:szCs w:val="20"/>
                <w:vertAlign w:val="superscript"/>
                <w:lang w:eastAsia="en-GB"/>
              </w:rPr>
              <w:t>c</w:t>
            </w:r>
            <w:proofErr w:type="spellEnd"/>
          </w:p>
        </w:tc>
        <w:tc>
          <w:tcPr>
            <w:tcW w:w="2976" w:type="dxa"/>
          </w:tcPr>
          <w:p w14:paraId="3E1E9BED"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Tuberculum and diaphragma sellae</w:t>
            </w:r>
          </w:p>
        </w:tc>
      </w:tr>
      <w:tr w:rsidR="00C2561C" w:rsidRPr="00651020" w14:paraId="02DA26DB" w14:textId="77777777" w:rsidTr="002B019D">
        <w:tc>
          <w:tcPr>
            <w:tcW w:w="1917" w:type="dxa"/>
          </w:tcPr>
          <w:p w14:paraId="2B6397BE"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Post fossa - midline</w:t>
            </w:r>
          </w:p>
        </w:tc>
        <w:tc>
          <w:tcPr>
            <w:tcW w:w="1906" w:type="dxa"/>
          </w:tcPr>
          <w:p w14:paraId="26C12147"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Clival</w:t>
            </w:r>
          </w:p>
        </w:tc>
        <w:tc>
          <w:tcPr>
            <w:tcW w:w="2205" w:type="dxa"/>
          </w:tcPr>
          <w:p w14:paraId="5A265EAF"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Petro-clival</w:t>
            </w:r>
          </w:p>
        </w:tc>
        <w:tc>
          <w:tcPr>
            <w:tcW w:w="2976" w:type="dxa"/>
          </w:tcPr>
          <w:p w14:paraId="0D0B3AC4"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 xml:space="preserve">Anterior foramen </w:t>
            </w:r>
            <w:proofErr w:type="spellStart"/>
            <w:r w:rsidRPr="00651020">
              <w:rPr>
                <w:rFonts w:ascii="Times New Roman" w:eastAsia="Times New Roman" w:hAnsi="Times New Roman" w:cs="Times New Roman"/>
                <w:sz w:val="20"/>
                <w:szCs w:val="20"/>
                <w:lang w:eastAsia="en-GB"/>
              </w:rPr>
              <w:t>magnum</w:t>
            </w:r>
            <w:r w:rsidRPr="00651020">
              <w:rPr>
                <w:rFonts w:ascii="Times New Roman" w:eastAsia="Times New Roman" w:hAnsi="Times New Roman" w:cs="Times New Roman"/>
                <w:sz w:val="20"/>
                <w:szCs w:val="20"/>
                <w:vertAlign w:val="superscript"/>
                <w:lang w:eastAsia="en-GB"/>
              </w:rPr>
              <w:t>d</w:t>
            </w:r>
            <w:proofErr w:type="spellEnd"/>
          </w:p>
        </w:tc>
      </w:tr>
      <w:tr w:rsidR="00C2561C" w:rsidRPr="00651020" w14:paraId="536DFE3B" w14:textId="77777777" w:rsidTr="002B019D">
        <w:tc>
          <w:tcPr>
            <w:tcW w:w="1917" w:type="dxa"/>
          </w:tcPr>
          <w:p w14:paraId="06115523" w14:textId="77777777" w:rsidR="00C2561C" w:rsidRPr="00651020" w:rsidRDefault="00C2561C" w:rsidP="002B019D">
            <w:pPr>
              <w:spacing w:line="360" w:lineRule="auto"/>
              <w:jc w:val="center"/>
              <w:rPr>
                <w:rFonts w:ascii="Times New Roman" w:eastAsia="Times New Roman" w:hAnsi="Times New Roman" w:cs="Times New Roman"/>
                <w:sz w:val="20"/>
                <w:szCs w:val="20"/>
                <w:lang w:eastAsia="en-GB"/>
              </w:rPr>
            </w:pPr>
            <w:r w:rsidRPr="00651020">
              <w:rPr>
                <w:rFonts w:ascii="Times New Roman" w:eastAsia="Times New Roman" w:hAnsi="Times New Roman" w:cs="Times New Roman"/>
                <w:sz w:val="20"/>
                <w:szCs w:val="20"/>
                <w:lang w:eastAsia="en-GB"/>
              </w:rPr>
              <w:t>Post fossa –</w:t>
            </w:r>
          </w:p>
          <w:p w14:paraId="61FBCE52"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Lateral &amp; posterior</w:t>
            </w:r>
          </w:p>
        </w:tc>
        <w:tc>
          <w:tcPr>
            <w:tcW w:w="1906" w:type="dxa"/>
          </w:tcPr>
          <w:p w14:paraId="14270FE0"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Petrous</w:t>
            </w:r>
          </w:p>
        </w:tc>
        <w:tc>
          <w:tcPr>
            <w:tcW w:w="2205" w:type="dxa"/>
          </w:tcPr>
          <w:p w14:paraId="3998C4BD"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Squamous occipital</w:t>
            </w:r>
          </w:p>
        </w:tc>
        <w:tc>
          <w:tcPr>
            <w:tcW w:w="2976" w:type="dxa"/>
          </w:tcPr>
          <w:p w14:paraId="34C061A0"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 xml:space="preserve">Posterior foramen </w:t>
            </w:r>
            <w:proofErr w:type="spellStart"/>
            <w:r w:rsidRPr="00651020">
              <w:rPr>
                <w:rFonts w:ascii="Times New Roman" w:eastAsia="Times New Roman" w:hAnsi="Times New Roman" w:cs="Times New Roman"/>
                <w:sz w:val="20"/>
                <w:szCs w:val="20"/>
                <w:lang w:eastAsia="en-GB"/>
              </w:rPr>
              <w:t>magnum</w:t>
            </w:r>
            <w:r w:rsidRPr="00651020">
              <w:rPr>
                <w:rFonts w:ascii="Times New Roman" w:eastAsia="Times New Roman" w:hAnsi="Times New Roman" w:cs="Times New Roman"/>
                <w:sz w:val="20"/>
                <w:szCs w:val="20"/>
                <w:vertAlign w:val="superscript"/>
                <w:lang w:eastAsia="en-GB"/>
              </w:rPr>
              <w:t>d</w:t>
            </w:r>
            <w:proofErr w:type="spellEnd"/>
          </w:p>
        </w:tc>
      </w:tr>
      <w:tr w:rsidR="00C2561C" w:rsidRPr="00651020" w14:paraId="79BBB70F" w14:textId="77777777" w:rsidTr="002B019D">
        <w:tc>
          <w:tcPr>
            <w:tcW w:w="1917" w:type="dxa"/>
          </w:tcPr>
          <w:p w14:paraId="3DBF05BC"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Tentorial</w:t>
            </w:r>
          </w:p>
        </w:tc>
        <w:tc>
          <w:tcPr>
            <w:tcW w:w="1906" w:type="dxa"/>
          </w:tcPr>
          <w:p w14:paraId="644BD124"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Supratentorial</w:t>
            </w:r>
          </w:p>
        </w:tc>
        <w:tc>
          <w:tcPr>
            <w:tcW w:w="2205" w:type="dxa"/>
          </w:tcPr>
          <w:p w14:paraId="4BA335BB" w14:textId="77777777" w:rsidR="00C2561C" w:rsidRPr="00651020" w:rsidRDefault="00C2561C" w:rsidP="002B019D">
            <w:pPr>
              <w:spacing w:line="360" w:lineRule="auto"/>
              <w:jc w:val="center"/>
              <w:rPr>
                <w:rFonts w:ascii="Times New Roman" w:eastAsia="Calibri" w:hAnsi="Times New Roman" w:cs="Times New Roman"/>
              </w:rPr>
            </w:pPr>
            <w:r w:rsidRPr="00651020">
              <w:rPr>
                <w:rFonts w:ascii="Times New Roman" w:eastAsia="Times New Roman" w:hAnsi="Times New Roman" w:cs="Times New Roman"/>
                <w:sz w:val="20"/>
                <w:szCs w:val="20"/>
                <w:lang w:eastAsia="en-GB"/>
              </w:rPr>
              <w:t>Infratentorial</w:t>
            </w:r>
          </w:p>
        </w:tc>
        <w:tc>
          <w:tcPr>
            <w:tcW w:w="2976" w:type="dxa"/>
          </w:tcPr>
          <w:p w14:paraId="4F51371A" w14:textId="77777777" w:rsidR="00C2561C" w:rsidRPr="00651020" w:rsidRDefault="00C2561C" w:rsidP="002B019D">
            <w:pPr>
              <w:spacing w:line="360" w:lineRule="auto"/>
              <w:jc w:val="center"/>
              <w:rPr>
                <w:rFonts w:ascii="Times New Roman" w:eastAsia="Calibri" w:hAnsi="Times New Roman" w:cs="Times New Roman"/>
              </w:rPr>
            </w:pPr>
          </w:p>
        </w:tc>
      </w:tr>
      <w:tr w:rsidR="00C2561C" w:rsidRPr="00651020" w14:paraId="6DB219CF" w14:textId="77777777" w:rsidTr="002B019D">
        <w:tc>
          <w:tcPr>
            <w:tcW w:w="1917" w:type="dxa"/>
          </w:tcPr>
          <w:p w14:paraId="316AB9C1" w14:textId="77777777" w:rsidR="00C2561C" w:rsidRPr="00651020" w:rsidRDefault="00C2561C" w:rsidP="002B019D">
            <w:pPr>
              <w:spacing w:line="360" w:lineRule="auto"/>
              <w:jc w:val="center"/>
              <w:rPr>
                <w:rFonts w:ascii="Times New Roman" w:eastAsia="Times New Roman" w:hAnsi="Times New Roman" w:cs="Times New Roman"/>
                <w:sz w:val="20"/>
                <w:szCs w:val="20"/>
                <w:lang w:eastAsia="en-GB"/>
              </w:rPr>
            </w:pPr>
            <w:r w:rsidRPr="00651020">
              <w:rPr>
                <w:rFonts w:ascii="Times New Roman" w:eastAsia="Times New Roman" w:hAnsi="Times New Roman" w:cs="Times New Roman"/>
                <w:sz w:val="20"/>
                <w:szCs w:val="20"/>
                <w:lang w:eastAsia="en-GB"/>
              </w:rPr>
              <w:t>Intraventricular</w:t>
            </w:r>
          </w:p>
        </w:tc>
        <w:tc>
          <w:tcPr>
            <w:tcW w:w="1906" w:type="dxa"/>
          </w:tcPr>
          <w:p w14:paraId="6664EBF7" w14:textId="77777777" w:rsidR="00C2561C" w:rsidRPr="00651020" w:rsidRDefault="00C2561C" w:rsidP="002B019D">
            <w:pPr>
              <w:spacing w:line="360" w:lineRule="auto"/>
              <w:jc w:val="center"/>
              <w:rPr>
                <w:rFonts w:ascii="Times New Roman" w:eastAsia="Calibri" w:hAnsi="Times New Roman" w:cs="Times New Roman"/>
              </w:rPr>
            </w:pPr>
          </w:p>
        </w:tc>
        <w:tc>
          <w:tcPr>
            <w:tcW w:w="2205" w:type="dxa"/>
          </w:tcPr>
          <w:p w14:paraId="48BD4E2D" w14:textId="77777777" w:rsidR="00C2561C" w:rsidRPr="00651020" w:rsidRDefault="00C2561C" w:rsidP="002B019D">
            <w:pPr>
              <w:spacing w:line="360" w:lineRule="auto"/>
              <w:jc w:val="center"/>
              <w:rPr>
                <w:rFonts w:ascii="Times New Roman" w:eastAsia="Calibri" w:hAnsi="Times New Roman" w:cs="Times New Roman"/>
              </w:rPr>
            </w:pPr>
          </w:p>
        </w:tc>
        <w:tc>
          <w:tcPr>
            <w:tcW w:w="2976" w:type="dxa"/>
          </w:tcPr>
          <w:p w14:paraId="216D0052" w14:textId="77777777" w:rsidR="00C2561C" w:rsidRPr="00651020" w:rsidRDefault="00C2561C" w:rsidP="002B019D">
            <w:pPr>
              <w:spacing w:line="360" w:lineRule="auto"/>
              <w:jc w:val="center"/>
              <w:rPr>
                <w:rFonts w:ascii="Times New Roman" w:eastAsia="Calibri" w:hAnsi="Times New Roman" w:cs="Times New Roman"/>
              </w:rPr>
            </w:pPr>
          </w:p>
        </w:tc>
      </w:tr>
      <w:tr w:rsidR="00C2561C" w:rsidRPr="00651020" w14:paraId="4CD74084" w14:textId="77777777" w:rsidTr="002B019D">
        <w:tc>
          <w:tcPr>
            <w:tcW w:w="1917" w:type="dxa"/>
          </w:tcPr>
          <w:p w14:paraId="64951A1A" w14:textId="77777777" w:rsidR="00C2561C" w:rsidRPr="00651020" w:rsidRDefault="00C2561C" w:rsidP="002B019D">
            <w:pPr>
              <w:spacing w:line="360" w:lineRule="auto"/>
              <w:jc w:val="center"/>
              <w:rPr>
                <w:rFonts w:ascii="Times New Roman" w:eastAsia="Times New Roman" w:hAnsi="Times New Roman" w:cs="Times New Roman"/>
                <w:sz w:val="20"/>
                <w:szCs w:val="20"/>
                <w:lang w:eastAsia="en-GB"/>
              </w:rPr>
            </w:pPr>
            <w:r w:rsidRPr="00651020">
              <w:rPr>
                <w:rFonts w:ascii="Times New Roman" w:eastAsia="Times New Roman" w:hAnsi="Times New Roman" w:cs="Times New Roman"/>
                <w:sz w:val="20"/>
                <w:szCs w:val="20"/>
                <w:lang w:eastAsia="en-GB"/>
              </w:rPr>
              <w:t xml:space="preserve">Pineal </w:t>
            </w:r>
            <w:proofErr w:type="spellStart"/>
            <w:r w:rsidRPr="00651020">
              <w:rPr>
                <w:rFonts w:ascii="Times New Roman" w:eastAsia="Times New Roman" w:hAnsi="Times New Roman" w:cs="Times New Roman"/>
                <w:sz w:val="20"/>
                <w:szCs w:val="20"/>
                <w:lang w:eastAsia="en-GB"/>
              </w:rPr>
              <w:t>region</w:t>
            </w:r>
            <w:r w:rsidRPr="00651020">
              <w:rPr>
                <w:rFonts w:ascii="Times New Roman" w:eastAsia="Times New Roman" w:hAnsi="Times New Roman" w:cs="Times New Roman"/>
                <w:sz w:val="20"/>
                <w:szCs w:val="20"/>
                <w:vertAlign w:val="superscript"/>
                <w:lang w:eastAsia="en-GB"/>
              </w:rPr>
              <w:t>e</w:t>
            </w:r>
            <w:proofErr w:type="spellEnd"/>
          </w:p>
        </w:tc>
        <w:tc>
          <w:tcPr>
            <w:tcW w:w="1906" w:type="dxa"/>
          </w:tcPr>
          <w:p w14:paraId="471733AF" w14:textId="77777777" w:rsidR="00C2561C" w:rsidRPr="00651020" w:rsidRDefault="00C2561C" w:rsidP="002B019D">
            <w:pPr>
              <w:spacing w:line="360" w:lineRule="auto"/>
              <w:jc w:val="center"/>
              <w:rPr>
                <w:rFonts w:ascii="Times New Roman" w:eastAsia="Calibri" w:hAnsi="Times New Roman" w:cs="Times New Roman"/>
              </w:rPr>
            </w:pPr>
          </w:p>
        </w:tc>
        <w:tc>
          <w:tcPr>
            <w:tcW w:w="2205" w:type="dxa"/>
          </w:tcPr>
          <w:p w14:paraId="60268B0D" w14:textId="77777777" w:rsidR="00C2561C" w:rsidRPr="00651020" w:rsidRDefault="00C2561C" w:rsidP="002B019D">
            <w:pPr>
              <w:spacing w:line="360" w:lineRule="auto"/>
              <w:jc w:val="center"/>
              <w:rPr>
                <w:rFonts w:ascii="Times New Roman" w:eastAsia="Calibri" w:hAnsi="Times New Roman" w:cs="Times New Roman"/>
              </w:rPr>
            </w:pPr>
          </w:p>
        </w:tc>
        <w:tc>
          <w:tcPr>
            <w:tcW w:w="2976" w:type="dxa"/>
          </w:tcPr>
          <w:p w14:paraId="41B160B1" w14:textId="77777777" w:rsidR="00C2561C" w:rsidRPr="00651020" w:rsidRDefault="00C2561C" w:rsidP="002B019D">
            <w:pPr>
              <w:spacing w:line="360" w:lineRule="auto"/>
              <w:jc w:val="center"/>
              <w:rPr>
                <w:rFonts w:ascii="Times New Roman" w:eastAsia="Calibri" w:hAnsi="Times New Roman" w:cs="Times New Roman"/>
              </w:rPr>
            </w:pPr>
          </w:p>
        </w:tc>
      </w:tr>
      <w:tr w:rsidR="00C2561C" w:rsidRPr="00651020" w14:paraId="01A9ECF1" w14:textId="77777777" w:rsidTr="002B019D">
        <w:tc>
          <w:tcPr>
            <w:tcW w:w="9004" w:type="dxa"/>
            <w:gridSpan w:val="4"/>
          </w:tcPr>
          <w:p w14:paraId="78D2D61A" w14:textId="77777777" w:rsidR="00C2561C" w:rsidRPr="00651020" w:rsidRDefault="00C2561C" w:rsidP="002B019D">
            <w:pPr>
              <w:spacing w:line="360" w:lineRule="auto"/>
              <w:rPr>
                <w:rFonts w:ascii="Times New Roman" w:eastAsia="Calibri" w:hAnsi="Times New Roman" w:cs="Times New Roman"/>
                <w:sz w:val="20"/>
              </w:rPr>
            </w:pPr>
            <w:proofErr w:type="spellStart"/>
            <w:r w:rsidRPr="00651020">
              <w:rPr>
                <w:rFonts w:ascii="Times New Roman" w:eastAsia="Calibri" w:hAnsi="Times New Roman" w:cs="Times New Roman"/>
                <w:sz w:val="20"/>
                <w:vertAlign w:val="superscript"/>
              </w:rPr>
              <w:t>a</w:t>
            </w:r>
            <w:proofErr w:type="spellEnd"/>
            <w:r w:rsidRPr="00651020">
              <w:rPr>
                <w:rFonts w:ascii="Times New Roman" w:eastAsia="Calibri" w:hAnsi="Times New Roman" w:cs="Times New Roman"/>
                <w:sz w:val="20"/>
              </w:rPr>
              <w:t xml:space="preserve"> </w:t>
            </w:r>
            <w:proofErr w:type="gramStart"/>
            <w:r w:rsidRPr="00651020">
              <w:rPr>
                <w:rFonts w:ascii="Times New Roman" w:eastAsia="Calibri" w:hAnsi="Times New Roman" w:cs="Times New Roman"/>
                <w:sz w:val="20"/>
              </w:rPr>
              <w:t>The</w:t>
            </w:r>
            <w:proofErr w:type="gramEnd"/>
            <w:r w:rsidRPr="00651020">
              <w:rPr>
                <w:rFonts w:ascii="Times New Roman" w:eastAsia="Calibri" w:hAnsi="Times New Roman" w:cs="Times New Roman"/>
                <w:sz w:val="20"/>
              </w:rPr>
              <w:t xml:space="preserve"> main attachment is located anterior or posterior, respectively, to the coronal suture</w:t>
            </w:r>
          </w:p>
          <w:p w14:paraId="4B6C8E98" w14:textId="77777777" w:rsidR="00C2561C" w:rsidRPr="00651020" w:rsidRDefault="00C2561C" w:rsidP="002B019D">
            <w:pPr>
              <w:spacing w:line="360" w:lineRule="auto"/>
              <w:rPr>
                <w:rFonts w:ascii="Times New Roman" w:eastAsia="Calibri" w:hAnsi="Times New Roman" w:cs="Times New Roman"/>
                <w:sz w:val="20"/>
              </w:rPr>
            </w:pPr>
            <w:r w:rsidRPr="00651020">
              <w:rPr>
                <w:rFonts w:ascii="Times New Roman" w:eastAsia="Calibri" w:hAnsi="Times New Roman" w:cs="Times New Roman"/>
                <w:sz w:val="20"/>
                <w:vertAlign w:val="superscript"/>
              </w:rPr>
              <w:t>b</w:t>
            </w:r>
            <w:r w:rsidRPr="00651020">
              <w:rPr>
                <w:rFonts w:ascii="Times New Roman" w:eastAsia="Calibri" w:hAnsi="Times New Roman" w:cs="Times New Roman"/>
                <w:sz w:val="20"/>
              </w:rPr>
              <w:t xml:space="preserve"> Arising between the crista galli and the fronto-sphenoid suture</w:t>
            </w:r>
          </w:p>
          <w:p w14:paraId="1EA72D78" w14:textId="77777777" w:rsidR="00C2561C" w:rsidRPr="00651020" w:rsidRDefault="00C2561C" w:rsidP="002B019D">
            <w:pPr>
              <w:spacing w:line="360" w:lineRule="auto"/>
              <w:rPr>
                <w:rFonts w:ascii="Times New Roman" w:eastAsia="Calibri" w:hAnsi="Times New Roman" w:cs="Times New Roman"/>
                <w:sz w:val="20"/>
              </w:rPr>
            </w:pPr>
            <w:r w:rsidRPr="00651020">
              <w:rPr>
                <w:rFonts w:ascii="Times New Roman" w:eastAsia="Calibri" w:hAnsi="Times New Roman" w:cs="Times New Roman"/>
                <w:sz w:val="20"/>
                <w:vertAlign w:val="superscript"/>
              </w:rPr>
              <w:t>c</w:t>
            </w:r>
            <w:r w:rsidRPr="00651020">
              <w:rPr>
                <w:rFonts w:ascii="Times New Roman" w:eastAsia="Calibri" w:hAnsi="Times New Roman" w:cs="Times New Roman"/>
                <w:sz w:val="20"/>
              </w:rPr>
              <w:t xml:space="preserve"> Arising between the fronto-sphenoid suture and the limbus sphenoidale </w:t>
            </w:r>
          </w:p>
          <w:p w14:paraId="0E881CAE" w14:textId="77777777" w:rsidR="00C2561C" w:rsidRPr="00651020" w:rsidRDefault="00C2561C" w:rsidP="002B019D">
            <w:pPr>
              <w:spacing w:line="360" w:lineRule="auto"/>
              <w:rPr>
                <w:rFonts w:ascii="Times New Roman" w:eastAsia="Calibri" w:hAnsi="Times New Roman" w:cs="Times New Roman"/>
                <w:sz w:val="20"/>
              </w:rPr>
            </w:pPr>
            <w:r w:rsidRPr="00651020">
              <w:rPr>
                <w:rFonts w:ascii="Times New Roman" w:eastAsia="Calibri" w:hAnsi="Times New Roman" w:cs="Times New Roman"/>
                <w:sz w:val="20"/>
                <w:vertAlign w:val="superscript"/>
              </w:rPr>
              <w:t>d</w:t>
            </w:r>
            <w:r w:rsidRPr="00651020">
              <w:rPr>
                <w:rFonts w:ascii="Times New Roman" w:eastAsia="Calibri" w:hAnsi="Times New Roman" w:cs="Times New Roman"/>
                <w:sz w:val="20"/>
              </w:rPr>
              <w:t xml:space="preserve"> </w:t>
            </w:r>
            <w:proofErr w:type="gramStart"/>
            <w:r w:rsidRPr="00651020">
              <w:rPr>
                <w:rFonts w:ascii="Times New Roman" w:eastAsia="Calibri" w:hAnsi="Times New Roman" w:cs="Times New Roman"/>
                <w:sz w:val="20"/>
              </w:rPr>
              <w:t>The</w:t>
            </w:r>
            <w:proofErr w:type="gramEnd"/>
            <w:r w:rsidRPr="00651020">
              <w:rPr>
                <w:rFonts w:ascii="Times New Roman" w:eastAsia="Calibri" w:hAnsi="Times New Roman" w:cs="Times New Roman"/>
                <w:sz w:val="20"/>
              </w:rPr>
              <w:t xml:space="preserve"> main attachment is located anterior or posterior, respectively, to the hypoglossal canal</w:t>
            </w:r>
          </w:p>
          <w:p w14:paraId="16C0E8A6" w14:textId="77777777" w:rsidR="00C2561C" w:rsidRPr="00651020" w:rsidRDefault="00C2561C" w:rsidP="002B019D">
            <w:pPr>
              <w:spacing w:line="360" w:lineRule="auto"/>
              <w:rPr>
                <w:rFonts w:ascii="Times New Roman" w:eastAsia="Calibri" w:hAnsi="Times New Roman" w:cs="Times New Roman"/>
              </w:rPr>
            </w:pPr>
            <w:r w:rsidRPr="00651020">
              <w:rPr>
                <w:rFonts w:ascii="Times New Roman" w:eastAsia="Calibri" w:hAnsi="Times New Roman" w:cs="Times New Roman"/>
                <w:sz w:val="20"/>
                <w:vertAlign w:val="superscript"/>
              </w:rPr>
              <w:t>e</w:t>
            </w:r>
            <w:r w:rsidRPr="00651020">
              <w:rPr>
                <w:rFonts w:ascii="Times New Roman" w:eastAsia="Calibri" w:hAnsi="Times New Roman" w:cs="Times New Roman"/>
                <w:sz w:val="20"/>
              </w:rPr>
              <w:t xml:space="preserve"> No obvious tentorial attachment</w:t>
            </w:r>
          </w:p>
        </w:tc>
      </w:tr>
    </w:tbl>
    <w:p w14:paraId="2A0C2AED" w14:textId="0B4E907B" w:rsidR="008013B1" w:rsidRDefault="008013B1" w:rsidP="008E7A53">
      <w:pPr>
        <w:rPr>
          <w:rFonts w:ascii="Times New Roman" w:hAnsi="Times New Roman" w:cs="Times New Roman"/>
          <w:sz w:val="24"/>
          <w:szCs w:val="24"/>
          <w:lang w:val="en-GB" w:eastAsia="en-GB"/>
        </w:rPr>
      </w:pPr>
    </w:p>
    <w:p w14:paraId="60098890" w14:textId="68C8D9E5" w:rsidR="00C2561C" w:rsidRDefault="00C2561C" w:rsidP="008E7A53">
      <w:pPr>
        <w:rPr>
          <w:rFonts w:ascii="Times New Roman" w:hAnsi="Times New Roman" w:cs="Times New Roman"/>
          <w:sz w:val="24"/>
          <w:szCs w:val="24"/>
          <w:lang w:val="en-GB" w:eastAsia="en-GB"/>
        </w:rPr>
      </w:pPr>
    </w:p>
    <w:p w14:paraId="7C5C215F" w14:textId="75792B06" w:rsidR="00C2561C" w:rsidRDefault="00C2561C" w:rsidP="008E7A53">
      <w:pPr>
        <w:rPr>
          <w:rFonts w:ascii="Times New Roman" w:hAnsi="Times New Roman" w:cs="Times New Roman"/>
          <w:sz w:val="24"/>
          <w:szCs w:val="24"/>
          <w:lang w:val="en-GB" w:eastAsia="en-GB"/>
        </w:rPr>
      </w:pPr>
    </w:p>
    <w:p w14:paraId="44748C93" w14:textId="4641C5EF" w:rsidR="00C2561C" w:rsidRDefault="00C2561C" w:rsidP="008E7A53">
      <w:pPr>
        <w:rPr>
          <w:rFonts w:ascii="Times New Roman" w:hAnsi="Times New Roman" w:cs="Times New Roman"/>
          <w:sz w:val="24"/>
          <w:szCs w:val="24"/>
          <w:lang w:val="en-GB" w:eastAsia="en-GB"/>
        </w:rPr>
      </w:pPr>
    </w:p>
    <w:p w14:paraId="58753BC4" w14:textId="67C29ECD" w:rsidR="00C2561C" w:rsidRDefault="00C2561C" w:rsidP="008E7A53">
      <w:pPr>
        <w:rPr>
          <w:rFonts w:ascii="Times New Roman" w:hAnsi="Times New Roman" w:cs="Times New Roman"/>
          <w:sz w:val="24"/>
          <w:szCs w:val="24"/>
          <w:lang w:val="en-GB" w:eastAsia="en-GB"/>
        </w:rPr>
        <w:sectPr w:rsidR="00C2561C" w:rsidSect="008013B1">
          <w:pgSz w:w="11906" w:h="16838" w:code="9"/>
          <w:pgMar w:top="1440" w:right="1440" w:bottom="1134" w:left="1440" w:header="709" w:footer="709" w:gutter="0"/>
          <w:cols w:space="708"/>
          <w:docGrid w:linePitch="360"/>
        </w:sectPr>
      </w:pPr>
    </w:p>
    <w:p w14:paraId="24970D81" w14:textId="77777777" w:rsidR="00C2561C" w:rsidRDefault="00C2561C" w:rsidP="00C2561C">
      <w:pPr>
        <w:spacing w:line="480" w:lineRule="auto"/>
        <w:rPr>
          <w:rFonts w:asciiTheme="majorBidi" w:hAnsiTheme="majorBidi" w:cstheme="majorBidi"/>
          <w:sz w:val="26"/>
          <w:szCs w:val="26"/>
        </w:rPr>
      </w:pPr>
      <w:r w:rsidRPr="005330FC">
        <w:rPr>
          <w:rFonts w:asciiTheme="majorBidi" w:hAnsiTheme="majorBidi" w:cstheme="majorBidi"/>
        </w:rPr>
        <w:lastRenderedPageBreak/>
        <w:fldChar w:fldCharType="begin"/>
      </w:r>
      <w:r w:rsidRPr="005330FC">
        <w:rPr>
          <w:rFonts w:asciiTheme="majorBidi" w:hAnsiTheme="majorBidi" w:cstheme="majorBidi"/>
        </w:rPr>
        <w:instrText xml:space="preserve"> ADDIN </w:instrText>
      </w:r>
      <w:r w:rsidRPr="005330FC">
        <w:rPr>
          <w:rFonts w:asciiTheme="majorBidi" w:hAnsiTheme="majorBidi" w:cstheme="majorBidi"/>
        </w:rPr>
        <w:fldChar w:fldCharType="end"/>
      </w:r>
      <w:r>
        <w:rPr>
          <w:rFonts w:asciiTheme="majorBidi" w:hAnsiTheme="majorBidi" w:cstheme="majorBidi"/>
          <w:sz w:val="26"/>
          <w:szCs w:val="26"/>
        </w:rPr>
        <w:t>Online Resource 4</w:t>
      </w:r>
      <w:r w:rsidRPr="0006334B">
        <w:rPr>
          <w:rFonts w:asciiTheme="majorBidi" w:hAnsiTheme="majorBidi" w:cstheme="majorBidi"/>
          <w:sz w:val="26"/>
          <w:szCs w:val="26"/>
        </w:rPr>
        <w:t>. Summary of the Study characteristics of the 20 included studies</w:t>
      </w:r>
    </w:p>
    <w:tbl>
      <w:tblPr>
        <w:tblStyle w:val="TableGrid111"/>
        <w:tblpPr w:leftFromText="180" w:rightFromText="180" w:vertAnchor="text" w:horzAnchor="margin" w:tblpX="-431" w:tblpY="-202"/>
        <w:tblW w:w="14879" w:type="dxa"/>
        <w:tblInd w:w="0" w:type="dxa"/>
        <w:tblLayout w:type="fixed"/>
        <w:tblLook w:val="04A0" w:firstRow="1" w:lastRow="0" w:firstColumn="1" w:lastColumn="0" w:noHBand="0" w:noVBand="1"/>
      </w:tblPr>
      <w:tblGrid>
        <w:gridCol w:w="2547"/>
        <w:gridCol w:w="1134"/>
        <w:gridCol w:w="992"/>
        <w:gridCol w:w="1276"/>
        <w:gridCol w:w="1153"/>
        <w:gridCol w:w="1299"/>
        <w:gridCol w:w="760"/>
        <w:gridCol w:w="598"/>
        <w:gridCol w:w="964"/>
        <w:gridCol w:w="922"/>
        <w:gridCol w:w="787"/>
        <w:gridCol w:w="604"/>
        <w:gridCol w:w="851"/>
        <w:gridCol w:w="992"/>
      </w:tblGrid>
      <w:tr w:rsidR="00C2561C" w:rsidRPr="00C2561C" w14:paraId="518229B4" w14:textId="77777777" w:rsidTr="002B019D">
        <w:trPr>
          <w:trHeight w:val="290"/>
        </w:trPr>
        <w:tc>
          <w:tcPr>
            <w:tcW w:w="2547" w:type="dxa"/>
            <w:vMerge w:val="restart"/>
            <w:noWrap/>
            <w:hideMark/>
          </w:tcPr>
          <w:p w14:paraId="5376D21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tudy authors</w:t>
            </w:r>
          </w:p>
        </w:tc>
        <w:tc>
          <w:tcPr>
            <w:tcW w:w="1134" w:type="dxa"/>
            <w:vMerge w:val="restart"/>
            <w:hideMark/>
          </w:tcPr>
          <w:p w14:paraId="1066E7D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Publication date</w:t>
            </w:r>
          </w:p>
        </w:tc>
        <w:tc>
          <w:tcPr>
            <w:tcW w:w="992" w:type="dxa"/>
            <w:vMerge w:val="restart"/>
            <w:noWrap/>
            <w:hideMark/>
          </w:tcPr>
          <w:p w14:paraId="56DA00D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tudy design</w:t>
            </w:r>
          </w:p>
        </w:tc>
        <w:tc>
          <w:tcPr>
            <w:tcW w:w="1276" w:type="dxa"/>
            <w:vMerge w:val="restart"/>
            <w:noWrap/>
            <w:hideMark/>
          </w:tcPr>
          <w:p w14:paraId="046040F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etting</w:t>
            </w:r>
          </w:p>
        </w:tc>
        <w:tc>
          <w:tcPr>
            <w:tcW w:w="1153" w:type="dxa"/>
            <w:vMerge w:val="restart"/>
            <w:hideMark/>
          </w:tcPr>
          <w:p w14:paraId="7BA8B79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 of incidental meningioma patients</w:t>
            </w:r>
          </w:p>
        </w:tc>
        <w:tc>
          <w:tcPr>
            <w:tcW w:w="1299" w:type="dxa"/>
            <w:vMerge w:val="restart"/>
            <w:hideMark/>
          </w:tcPr>
          <w:p w14:paraId="12980BB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edian/mean age (yrs.)</w:t>
            </w:r>
          </w:p>
        </w:tc>
        <w:tc>
          <w:tcPr>
            <w:tcW w:w="760" w:type="dxa"/>
            <w:vMerge w:val="restart"/>
            <w:noWrap/>
            <w:hideMark/>
          </w:tcPr>
          <w:p w14:paraId="6E06996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Female</w:t>
            </w:r>
          </w:p>
        </w:tc>
        <w:tc>
          <w:tcPr>
            <w:tcW w:w="598" w:type="dxa"/>
            <w:vMerge w:val="restart"/>
            <w:noWrap/>
            <w:hideMark/>
          </w:tcPr>
          <w:p w14:paraId="0E375B5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ale</w:t>
            </w:r>
          </w:p>
        </w:tc>
        <w:tc>
          <w:tcPr>
            <w:tcW w:w="5120" w:type="dxa"/>
            <w:gridSpan w:val="6"/>
            <w:noWrap/>
            <w:hideMark/>
          </w:tcPr>
          <w:p w14:paraId="7CB89D9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Intervention</w:t>
            </w:r>
          </w:p>
        </w:tc>
      </w:tr>
      <w:tr w:rsidR="00C2561C" w:rsidRPr="00C2561C" w14:paraId="3E21638C" w14:textId="77777777" w:rsidTr="002B019D">
        <w:trPr>
          <w:trHeight w:val="290"/>
        </w:trPr>
        <w:tc>
          <w:tcPr>
            <w:tcW w:w="2547" w:type="dxa"/>
            <w:vMerge/>
            <w:hideMark/>
          </w:tcPr>
          <w:p w14:paraId="0986D0CF"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134" w:type="dxa"/>
            <w:vMerge/>
            <w:hideMark/>
          </w:tcPr>
          <w:p w14:paraId="140556B1"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992" w:type="dxa"/>
            <w:vMerge/>
            <w:hideMark/>
          </w:tcPr>
          <w:p w14:paraId="2BDB6E56"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276" w:type="dxa"/>
            <w:vMerge/>
            <w:hideMark/>
          </w:tcPr>
          <w:p w14:paraId="1C24AF43"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153" w:type="dxa"/>
            <w:vMerge/>
            <w:hideMark/>
          </w:tcPr>
          <w:p w14:paraId="466464E5"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299" w:type="dxa"/>
            <w:vMerge/>
            <w:hideMark/>
          </w:tcPr>
          <w:p w14:paraId="147F90F1"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760" w:type="dxa"/>
            <w:vMerge/>
            <w:hideMark/>
          </w:tcPr>
          <w:p w14:paraId="7CE828AA"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598" w:type="dxa"/>
            <w:vMerge/>
            <w:hideMark/>
          </w:tcPr>
          <w:p w14:paraId="716D0E05"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886" w:type="dxa"/>
            <w:gridSpan w:val="2"/>
            <w:noWrap/>
            <w:hideMark/>
          </w:tcPr>
          <w:p w14:paraId="7FBFD73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Active monitoring</w:t>
            </w:r>
          </w:p>
        </w:tc>
        <w:tc>
          <w:tcPr>
            <w:tcW w:w="787" w:type="dxa"/>
            <w:vMerge w:val="restart"/>
            <w:noWrap/>
            <w:hideMark/>
          </w:tcPr>
          <w:p w14:paraId="7DB04D7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urgery</w:t>
            </w:r>
          </w:p>
        </w:tc>
        <w:tc>
          <w:tcPr>
            <w:tcW w:w="604" w:type="dxa"/>
            <w:vMerge w:val="restart"/>
            <w:noWrap/>
            <w:hideMark/>
          </w:tcPr>
          <w:p w14:paraId="6F99C5F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RS</w:t>
            </w:r>
          </w:p>
        </w:tc>
        <w:tc>
          <w:tcPr>
            <w:tcW w:w="851" w:type="dxa"/>
            <w:vMerge w:val="restart"/>
            <w:noWrap/>
            <w:hideMark/>
          </w:tcPr>
          <w:p w14:paraId="794D9EC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i/>
                <w:iCs/>
                <w:sz w:val="16"/>
                <w:szCs w:val="12"/>
              </w:rPr>
              <w:t>f</w:t>
            </w:r>
            <w:r w:rsidRPr="00C2561C">
              <w:rPr>
                <w:rFonts w:ascii="Times New Roman" w:eastAsia="Calibri" w:hAnsi="Times New Roman" w:cs="Times New Roman"/>
                <w:sz w:val="16"/>
                <w:szCs w:val="12"/>
              </w:rPr>
              <w:t>RT</w:t>
            </w:r>
          </w:p>
        </w:tc>
        <w:tc>
          <w:tcPr>
            <w:tcW w:w="992" w:type="dxa"/>
            <w:vMerge w:val="restart"/>
            <w:noWrap/>
            <w:hideMark/>
          </w:tcPr>
          <w:p w14:paraId="31D11BB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Hospital discharge</w:t>
            </w:r>
          </w:p>
        </w:tc>
      </w:tr>
      <w:tr w:rsidR="00C2561C" w:rsidRPr="00C2561C" w14:paraId="731EF0CF" w14:textId="77777777" w:rsidTr="002B019D">
        <w:trPr>
          <w:trHeight w:val="382"/>
        </w:trPr>
        <w:tc>
          <w:tcPr>
            <w:tcW w:w="2547" w:type="dxa"/>
            <w:vMerge/>
            <w:hideMark/>
          </w:tcPr>
          <w:p w14:paraId="21F4B572" w14:textId="77777777" w:rsidR="00C2561C" w:rsidRPr="00C2561C" w:rsidRDefault="00C2561C" w:rsidP="002B019D">
            <w:pPr>
              <w:spacing w:line="360" w:lineRule="auto"/>
              <w:rPr>
                <w:rFonts w:ascii="Times New Roman" w:eastAsia="Calibri" w:hAnsi="Times New Roman" w:cs="Times New Roman"/>
                <w:sz w:val="16"/>
                <w:szCs w:val="12"/>
              </w:rPr>
            </w:pPr>
          </w:p>
        </w:tc>
        <w:tc>
          <w:tcPr>
            <w:tcW w:w="1134" w:type="dxa"/>
            <w:vMerge/>
            <w:hideMark/>
          </w:tcPr>
          <w:p w14:paraId="43E1AA1C"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992" w:type="dxa"/>
            <w:vMerge/>
            <w:hideMark/>
          </w:tcPr>
          <w:p w14:paraId="4347C9E4"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276" w:type="dxa"/>
            <w:vMerge/>
            <w:hideMark/>
          </w:tcPr>
          <w:p w14:paraId="341901E0"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153" w:type="dxa"/>
            <w:vMerge/>
            <w:hideMark/>
          </w:tcPr>
          <w:p w14:paraId="3E69C43E"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1299" w:type="dxa"/>
            <w:vMerge/>
            <w:hideMark/>
          </w:tcPr>
          <w:p w14:paraId="7A9A5E81"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760" w:type="dxa"/>
            <w:vMerge/>
            <w:hideMark/>
          </w:tcPr>
          <w:p w14:paraId="0F286EDB"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598" w:type="dxa"/>
            <w:vMerge/>
            <w:hideMark/>
          </w:tcPr>
          <w:p w14:paraId="1D3181EE"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964" w:type="dxa"/>
            <w:noWrap/>
            <w:hideMark/>
          </w:tcPr>
          <w:p w14:paraId="0F524E0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C</w:t>
            </w:r>
          </w:p>
        </w:tc>
        <w:tc>
          <w:tcPr>
            <w:tcW w:w="922" w:type="dxa"/>
            <w:noWrap/>
            <w:hideMark/>
          </w:tcPr>
          <w:p w14:paraId="6388D9E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CR</w:t>
            </w:r>
          </w:p>
        </w:tc>
        <w:tc>
          <w:tcPr>
            <w:tcW w:w="787" w:type="dxa"/>
            <w:vMerge/>
            <w:hideMark/>
          </w:tcPr>
          <w:p w14:paraId="141B7D6F"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604" w:type="dxa"/>
            <w:vMerge/>
            <w:hideMark/>
          </w:tcPr>
          <w:p w14:paraId="7DA7C5FD"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851" w:type="dxa"/>
            <w:vMerge/>
            <w:hideMark/>
          </w:tcPr>
          <w:p w14:paraId="286383BB" w14:textId="77777777" w:rsidR="00C2561C" w:rsidRPr="00C2561C" w:rsidRDefault="00C2561C" w:rsidP="002B019D">
            <w:pPr>
              <w:spacing w:line="360" w:lineRule="auto"/>
              <w:jc w:val="center"/>
              <w:rPr>
                <w:rFonts w:ascii="Times New Roman" w:eastAsia="Calibri" w:hAnsi="Times New Roman" w:cs="Times New Roman"/>
                <w:sz w:val="16"/>
                <w:szCs w:val="12"/>
              </w:rPr>
            </w:pPr>
          </w:p>
        </w:tc>
        <w:tc>
          <w:tcPr>
            <w:tcW w:w="992" w:type="dxa"/>
            <w:vMerge/>
            <w:hideMark/>
          </w:tcPr>
          <w:p w14:paraId="0CC16A7D" w14:textId="77777777" w:rsidR="00C2561C" w:rsidRPr="00C2561C" w:rsidRDefault="00C2561C" w:rsidP="002B019D">
            <w:pPr>
              <w:spacing w:line="360" w:lineRule="auto"/>
              <w:jc w:val="center"/>
              <w:rPr>
                <w:rFonts w:ascii="Times New Roman" w:eastAsia="Calibri" w:hAnsi="Times New Roman" w:cs="Times New Roman"/>
                <w:sz w:val="16"/>
                <w:szCs w:val="12"/>
              </w:rPr>
            </w:pPr>
          </w:p>
        </w:tc>
      </w:tr>
      <w:tr w:rsidR="00C2561C" w:rsidRPr="00C2561C" w14:paraId="498E5ECE" w14:textId="77777777" w:rsidTr="002B019D">
        <w:trPr>
          <w:trHeight w:val="290"/>
        </w:trPr>
        <w:tc>
          <w:tcPr>
            <w:tcW w:w="2547" w:type="dxa"/>
            <w:noWrap/>
            <w:hideMark/>
          </w:tcPr>
          <w:p w14:paraId="05092645"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Firsching et al. </w:t>
            </w:r>
            <w:r w:rsidRPr="00C2561C">
              <w:rPr>
                <w:rFonts w:ascii="Times New Roman" w:eastAsia="Calibri" w:hAnsi="Times New Roman" w:cs="Times New Roman"/>
                <w:sz w:val="16"/>
                <w:szCs w:val="12"/>
              </w:rPr>
              <w:fldChar w:fldCharType="begin"/>
            </w:r>
            <w:r w:rsidRPr="00C2561C">
              <w:rPr>
                <w:rFonts w:ascii="Times New Roman" w:eastAsia="Calibri" w:hAnsi="Times New Roman" w:cs="Times New Roman"/>
                <w:sz w:val="16"/>
                <w:szCs w:val="12"/>
              </w:rPr>
              <w:instrText xml:space="preserve"> ADDIN EN.CITE &lt;EndNote&gt;&lt;Cite&gt;&lt;Author&gt;Firsching&lt;/Author&gt;&lt;Year&gt;1990&lt;/Year&gt;&lt;RecNum&gt;431&lt;/RecNum&gt;&lt;DisplayText&gt;[12]&lt;/DisplayText&gt;&lt;record&gt;&lt;rec-number&gt;431&lt;/rec-number&gt;&lt;foreign-keys&gt;&lt;key app="EN" db-id="pvrvw0ewdazrs9evar6vtpe5ax59es9a00xx" timestamp="1508607607"&gt;431&lt;/key&gt;&lt;/foreign-keys&gt;&lt;ref-type name="Journal Article"&gt;17&lt;/ref-type&gt;&lt;contributors&gt;&lt;authors&gt;&lt;author&gt;Firsching, R. P.&lt;/author&gt;&lt;author&gt;Fischer, A.&lt;/author&gt;&lt;author&gt;Peters, R.&lt;/author&gt;&lt;author&gt;Thun, F.&lt;/author&gt;&lt;author&gt;Klug, N.&lt;/author&gt;&lt;/authors&gt;&lt;/contributors&gt;&lt;auth-address&gt;(Firsching, Fischer, Peters, Thun, Klug) Klinik fur Neurochirurgie, Universitat zu Koln, Josef-Stelzmann - Strasse 9, 5000 Koln 41, Germany&lt;/auth-address&gt;&lt;titles&gt;&lt;title&gt;Growth rate of incidental meningiomas&lt;/title&gt;&lt;secondary-title&gt;Journal of Neurosurgery&lt;/secondary-title&gt;&lt;/titles&gt;&lt;periodical&gt;&lt;full-title&gt;J Neurosurg&lt;/full-title&gt;&lt;abbr-1&gt;Journal of neurosurgery&lt;/abbr-1&gt;&lt;/periodical&gt;&lt;pages&gt;545-547&lt;/pages&gt;&lt;volume&gt;73&lt;/volume&gt;&lt;number&gt;4&lt;/number&gt;&lt;keywords&gt;&lt;keyword&gt;article&lt;/keyword&gt;&lt;keyword&gt;clinical article&lt;/keyword&gt;&lt;keyword&gt;computer analysis&lt;/keyword&gt;&lt;keyword&gt;computer assisted tomography&lt;/keyword&gt;&lt;keyword&gt;growth&lt;/keyword&gt;&lt;keyword&gt;growth rate&lt;/keyword&gt;&lt;keyword&gt;human&lt;/keyword&gt;&lt;keyword&gt;meningioma/di [Diagnosis]&lt;/keyword&gt;&lt;keyword&gt;meningioma/su [Surgery]&lt;/keyword&gt;&lt;keyword&gt;nuclear magnetic resonance imaging&lt;/keyword&gt;&lt;keyword&gt;priority journal&lt;/keyword&gt;&lt;keyword&gt;tumor&lt;/keyword&gt;&lt;/keywords&gt;&lt;dates&gt;&lt;year&gt;1990&lt;/year&gt;&lt;/dates&gt;&lt;accession-num&gt;20319472&lt;/accession-num&gt;&lt;urls&gt;&lt;related-urls&gt;&lt;url&gt;http://ovidsp.ovid.com/ovidweb.cgi?T=JS&amp;amp;CSC=Y&amp;amp;NEWS=N&amp;amp;PAGE=fulltext&amp;amp;D=emed5&amp;amp;AN=20319472&lt;/url&gt;&lt;/related-urls&gt;&lt;/urls&gt;&lt;remote-database-name&gt;Embase&lt;/remote-database-name&gt;&lt;remote-database-provider&gt;Ovid Technologies&lt;/remote-database-provider&gt;&lt;research-notes&gt;17 patients. Full text&lt;/research-notes&gt;&lt;/record&gt;&lt;/Cite&gt;&lt;/EndNote&gt;</w:instrText>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2" w:tooltip="Firsching, 1990 #431" w:history="1">
              <w:r w:rsidRPr="00C2561C">
                <w:rPr>
                  <w:rFonts w:ascii="Times New Roman" w:eastAsia="Calibri" w:hAnsi="Times New Roman" w:cs="Times New Roman"/>
                  <w:noProof/>
                  <w:sz w:val="16"/>
                  <w:szCs w:val="12"/>
                </w:rPr>
                <w:t>12</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4B0DDC4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990</w:t>
            </w:r>
          </w:p>
        </w:tc>
        <w:tc>
          <w:tcPr>
            <w:tcW w:w="992" w:type="dxa"/>
            <w:noWrap/>
            <w:hideMark/>
          </w:tcPr>
          <w:p w14:paraId="6DC8D7B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4D07DF8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4217B88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5</w:t>
            </w:r>
          </w:p>
        </w:tc>
        <w:tc>
          <w:tcPr>
            <w:tcW w:w="1299" w:type="dxa"/>
            <w:noWrap/>
            <w:hideMark/>
          </w:tcPr>
          <w:p w14:paraId="230EF58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8/64.7</w:t>
            </w:r>
          </w:p>
        </w:tc>
        <w:tc>
          <w:tcPr>
            <w:tcW w:w="760" w:type="dxa"/>
            <w:noWrap/>
            <w:hideMark/>
          </w:tcPr>
          <w:p w14:paraId="0FECFCE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2</w:t>
            </w:r>
          </w:p>
        </w:tc>
        <w:tc>
          <w:tcPr>
            <w:tcW w:w="598" w:type="dxa"/>
            <w:noWrap/>
            <w:hideMark/>
          </w:tcPr>
          <w:p w14:paraId="11AEF5C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w:t>
            </w:r>
          </w:p>
        </w:tc>
        <w:tc>
          <w:tcPr>
            <w:tcW w:w="964" w:type="dxa"/>
            <w:noWrap/>
            <w:hideMark/>
          </w:tcPr>
          <w:p w14:paraId="0016735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785360A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5</w:t>
            </w:r>
          </w:p>
        </w:tc>
        <w:tc>
          <w:tcPr>
            <w:tcW w:w="787" w:type="dxa"/>
            <w:noWrap/>
            <w:hideMark/>
          </w:tcPr>
          <w:p w14:paraId="31AF487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2C7C29C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325C107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10EF5B4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1E394673" w14:textId="77777777" w:rsidTr="002B019D">
        <w:trPr>
          <w:trHeight w:val="290"/>
        </w:trPr>
        <w:tc>
          <w:tcPr>
            <w:tcW w:w="2547" w:type="dxa"/>
            <w:noWrap/>
            <w:hideMark/>
          </w:tcPr>
          <w:p w14:paraId="75D7E9C3"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Olivero et al. </w:t>
            </w:r>
            <w:r w:rsidRPr="00C2561C">
              <w:rPr>
                <w:rFonts w:ascii="Times New Roman" w:eastAsia="Calibri" w:hAnsi="Times New Roman" w:cs="Times New Roman"/>
                <w:sz w:val="16"/>
                <w:szCs w:val="12"/>
              </w:rPr>
              <w:fldChar w:fldCharType="begin"/>
            </w:r>
            <w:r w:rsidRPr="00C2561C">
              <w:rPr>
                <w:rFonts w:ascii="Times New Roman" w:eastAsia="Calibri" w:hAnsi="Times New Roman" w:cs="Times New Roman"/>
                <w:sz w:val="16"/>
                <w:szCs w:val="12"/>
              </w:rPr>
              <w:instrText xml:space="preserve"> ADDIN EN.CITE &lt;EndNote&gt;&lt;Cite&gt;&lt;Author&gt;Olivero&lt;/Author&gt;&lt;Year&gt;1995&lt;/Year&gt;&lt;RecNum&gt;432&lt;/RecNum&gt;&lt;DisplayText&gt;[13]&lt;/DisplayText&gt;&lt;record&gt;&lt;rec-number&gt;432&lt;/rec-number&gt;&lt;foreign-keys&gt;&lt;key app="EN" db-id="pvrvw0ewdazrs9evar6vtpe5ax59es9a00xx" timestamp="1508607607"&gt;432&lt;/key&gt;&lt;/foreign-keys&gt;&lt;ref-type name="Journal Article"&gt;17&lt;/ref-type&gt;&lt;contributors&gt;&lt;authors&gt;&lt;author&gt;Olivero, W. C.&lt;/author&gt;&lt;author&gt;Lister, J. R.&lt;/author&gt;&lt;author&gt;Elwood, P. W.&lt;/author&gt;&lt;/authors&gt;&lt;/contributors&gt;&lt;auth-address&gt;(Olivero, Lister, Elwood) Department of Neurosurgery, Illinois Univ. College of Medicine, P.O. Box 1649, Peoria, IL 61656, United States&lt;/auth-address&gt;&lt;titles&gt;&lt;title&gt;The natural history and growth rate of asymptomatic meningiomas: A review of 60 patients&lt;/title&gt;&lt;secondary-title&gt;Journal of Neurosurgery&lt;/secondary-title&gt;&lt;/titles&gt;&lt;periodical&gt;&lt;full-title&gt;J Neurosurg&lt;/full-title&gt;&lt;abbr-1&gt;Journal of neurosurgery&lt;/abbr-1&gt;&lt;/periodical&gt;&lt;pages&gt;222-224&lt;/pages&gt;&lt;volume&gt;83&lt;/volume&gt;&lt;number&gt;2&lt;/number&gt;&lt;keywords&gt;&lt;keyword&gt;adult&lt;/keyword&gt;&lt;keyword&gt;aged&lt;/keyword&gt;&lt;keyword&gt;anamnesis&lt;/keyword&gt;&lt;keyword&gt;article&lt;/keyword&gt;&lt;keyword&gt;cancer growth&lt;/keyword&gt;&lt;keyword&gt;cancer localization&lt;/keyword&gt;&lt;keyword&gt;female&lt;/keyword&gt;&lt;keyword&gt;follow up&lt;/keyword&gt;&lt;keyword&gt;growth rate&lt;/keyword&gt;&lt;keyword&gt;histopathology&lt;/keyword&gt;&lt;keyword&gt;human&lt;/keyword&gt;&lt;keyword&gt;human cell&lt;/keyword&gt;&lt;keyword&gt;human tissue&lt;/keyword&gt;&lt;keyword&gt;major clinical study&lt;/keyword&gt;&lt;keyword&gt;male&lt;/keyword&gt;&lt;keyword&gt;meningioma/di [Diagnosis]&lt;/keyword&gt;&lt;keyword&gt;meningioma/et [Etiology]&lt;/keyword&gt;&lt;keyword&gt;meningioma/su [Surgery]&lt;/keyword&gt;&lt;keyword&gt;priority journal&lt;/keyword&gt;&lt;keyword&gt;radiodiagnosis&lt;/keyword&gt;&lt;/keywords&gt;&lt;dates&gt;&lt;year&gt;1995&lt;/year&gt;&lt;/dates&gt;&lt;accession-num&gt;25228906&lt;/accession-num&gt;&lt;urls&gt;&lt;related-urls&gt;&lt;url&gt;http://ovidsp.ovid.com/ovidweb.cgi?T=JS&amp;amp;CSC=Y&amp;amp;NEWS=N&amp;amp;PAGE=fulltext&amp;amp;D=emed6&amp;amp;AN=25228906&lt;/url&gt;&lt;/related-urls&gt;&lt;/urls&gt;&lt;remote-database-name&gt;Embase&lt;/remote-database-name&gt;&lt;remote-database-provider&gt;Ovid Technologies&lt;/remote-database-provider&gt;&lt;/record&gt;&lt;/Cite&gt;&lt;/EndNote&gt;</w:instrText>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3" w:tooltip="Olivero, 1995 #432" w:history="1">
              <w:r w:rsidRPr="00C2561C">
                <w:rPr>
                  <w:rFonts w:ascii="Times New Roman" w:eastAsia="Calibri" w:hAnsi="Times New Roman" w:cs="Times New Roman"/>
                  <w:noProof/>
                  <w:sz w:val="16"/>
                  <w:szCs w:val="12"/>
                </w:rPr>
                <w:t>13</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772FD16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995</w:t>
            </w:r>
          </w:p>
        </w:tc>
        <w:tc>
          <w:tcPr>
            <w:tcW w:w="992" w:type="dxa"/>
            <w:noWrap/>
            <w:hideMark/>
          </w:tcPr>
          <w:p w14:paraId="008053A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5616DAC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45D4EB3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0</w:t>
            </w:r>
          </w:p>
        </w:tc>
        <w:tc>
          <w:tcPr>
            <w:tcW w:w="1299" w:type="dxa"/>
            <w:noWrap/>
            <w:hideMark/>
          </w:tcPr>
          <w:p w14:paraId="144FEB1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66</w:t>
            </w:r>
          </w:p>
        </w:tc>
        <w:tc>
          <w:tcPr>
            <w:tcW w:w="760" w:type="dxa"/>
            <w:noWrap/>
            <w:hideMark/>
          </w:tcPr>
          <w:p w14:paraId="58FA392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5</w:t>
            </w:r>
          </w:p>
        </w:tc>
        <w:tc>
          <w:tcPr>
            <w:tcW w:w="598" w:type="dxa"/>
            <w:noWrap/>
            <w:hideMark/>
          </w:tcPr>
          <w:p w14:paraId="126F73A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5</w:t>
            </w:r>
          </w:p>
        </w:tc>
        <w:tc>
          <w:tcPr>
            <w:tcW w:w="964" w:type="dxa"/>
            <w:noWrap/>
            <w:hideMark/>
          </w:tcPr>
          <w:p w14:paraId="58B5538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5*</w:t>
            </w:r>
          </w:p>
        </w:tc>
        <w:tc>
          <w:tcPr>
            <w:tcW w:w="922" w:type="dxa"/>
            <w:noWrap/>
            <w:hideMark/>
          </w:tcPr>
          <w:p w14:paraId="3F52CEF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5</w:t>
            </w:r>
          </w:p>
        </w:tc>
        <w:tc>
          <w:tcPr>
            <w:tcW w:w="787" w:type="dxa"/>
            <w:noWrap/>
            <w:hideMark/>
          </w:tcPr>
          <w:p w14:paraId="66DAC0E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712762B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0F01F50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5922919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559CD551" w14:textId="77777777" w:rsidTr="002B019D">
        <w:trPr>
          <w:trHeight w:val="290"/>
        </w:trPr>
        <w:tc>
          <w:tcPr>
            <w:tcW w:w="2547" w:type="dxa"/>
            <w:noWrap/>
            <w:hideMark/>
          </w:tcPr>
          <w:p w14:paraId="16505A69"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Go et al. </w:t>
            </w:r>
            <w:r w:rsidRPr="00C2561C">
              <w:rPr>
                <w:rFonts w:ascii="Times New Roman" w:eastAsia="Calibri" w:hAnsi="Times New Roman" w:cs="Times New Roman"/>
                <w:sz w:val="16"/>
                <w:szCs w:val="12"/>
              </w:rPr>
              <w:fldChar w:fldCharType="begin"/>
            </w:r>
            <w:r w:rsidRPr="00C2561C">
              <w:rPr>
                <w:rFonts w:ascii="Times New Roman" w:eastAsia="Calibri" w:hAnsi="Times New Roman" w:cs="Times New Roman"/>
                <w:sz w:val="16"/>
                <w:szCs w:val="12"/>
              </w:rPr>
              <w:instrText xml:space="preserve"> ADDIN EN.CITE &lt;EndNote&gt;&lt;Cite&gt;&lt;Author&gt;Go&lt;/Author&gt;&lt;Year&gt;1998&lt;/Year&gt;&lt;RecNum&gt;468&lt;/RecNum&gt;&lt;DisplayText&gt;[14]&lt;/DisplayText&gt;&lt;record&gt;&lt;rec-number&gt;468&lt;/rec-number&gt;&lt;foreign-keys&gt;&lt;key app="EN" db-id="pvrvw0ewdazrs9evar6vtpe5ax59es9a00xx" timestamp="1508607630"&gt;468&lt;/key&gt;&lt;/foreign-keys&gt;&lt;ref-type name="Journal Article"&gt;17&lt;/ref-type&gt;&lt;contributors&gt;&lt;authors&gt;&lt;author&gt;Go, R. S.&lt;/author&gt;&lt;author&gt;Taylor, B. V.&lt;/author&gt;&lt;author&gt;Kimmel, D. W.&lt;/author&gt;&lt;/authors&gt;&lt;/contributors&gt;&lt;auth-address&gt;(Go, Taylor) Departments of Oncology, Rochester, MN 55905, United States (Go, Kimmel) Department of Neurology, Mayo Clinic and Mayo Foundation, Rochester, MN, United States (Go) Department of Neurology, Mayo Clinic, 200 First Street SW, Rochester, MN 55905, United States&lt;/auth-address&gt;&lt;titles&gt;&lt;title&gt;The natural history of asymptomatic meningiomas in Olmsted County, Minnesota&lt;/title&gt;&lt;secondary-title&gt;Neurology&lt;/secondary-title&gt;&lt;/titles&gt;&lt;periodical&gt;&lt;full-title&gt;Neurology&lt;/full-title&gt;&lt;/periodical&gt;&lt;pages&gt;1718-1720&lt;/pages&gt;&lt;volume&gt;51&lt;/volume&gt;&lt;number&gt;6&lt;/number&gt;&lt;keywords&gt;&lt;keyword&gt;aged&lt;/keyword&gt;&lt;keyword&gt;article&lt;/keyword&gt;&lt;keyword&gt;calcification&lt;/keyword&gt;&lt;keyword&gt;diagnostic value&lt;/keyword&gt;&lt;keyword&gt;disease course&lt;/keyword&gt;&lt;keyword&gt;female&lt;/keyword&gt;&lt;keyword&gt;follow up&lt;/keyword&gt;&lt;keyword&gt;history&lt;/keyword&gt;&lt;keyword&gt;human&lt;/keyword&gt;&lt;keyword&gt;image analysis&lt;/keyword&gt;&lt;keyword&gt;male&lt;/keyword&gt;&lt;keyword&gt;meningioma/di [Diagnosis]&lt;/keyword&gt;&lt;keyword&gt;priority journal&lt;/keyword&gt;&lt;keyword&gt;prognosis&lt;/keyword&gt;&lt;keyword&gt;retrospective study&lt;/keyword&gt;&lt;keyword&gt;treatment indication&lt;/keyword&gt;&lt;keyword&gt;United States&lt;/keyword&gt;&lt;/keywords&gt;&lt;dates&gt;&lt;year&gt;1998&lt;/year&gt;&lt;pub-dates&gt;&lt;date&gt;December&lt;/date&gt;&lt;/pub-dates&gt;&lt;/dates&gt;&lt;accession-num&gt;28565260&lt;/accession-num&gt;&lt;urls&gt;&lt;related-urls&gt;&lt;url&gt;http://ovidsp.ovid.com/ovidweb.cgi?T=JS&amp;amp;CSC=Y&amp;amp;NEWS=N&amp;amp;PAGE=fulltext&amp;amp;D=emed7&amp;amp;AN=28565260&lt;/url&gt;&lt;/related-urls&gt;&lt;/urls&gt;&lt;remote-database-name&gt;Embase&lt;/remote-database-name&gt;&lt;remote-database-provider&gt;Ovid Technologies&lt;/remote-database-provider&gt;&lt;/record&gt;&lt;/Cite&gt;&lt;/EndNote&gt;</w:instrText>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4" w:tooltip="Go, 1998 #433" w:history="1">
              <w:r w:rsidRPr="00C2561C">
                <w:rPr>
                  <w:rFonts w:ascii="Times New Roman" w:eastAsia="Calibri" w:hAnsi="Times New Roman" w:cs="Times New Roman"/>
                  <w:noProof/>
                  <w:sz w:val="16"/>
                  <w:szCs w:val="12"/>
                </w:rPr>
                <w:t>14</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23A91D3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998</w:t>
            </w:r>
          </w:p>
        </w:tc>
        <w:tc>
          <w:tcPr>
            <w:tcW w:w="992" w:type="dxa"/>
            <w:noWrap/>
            <w:hideMark/>
          </w:tcPr>
          <w:p w14:paraId="29D20A1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79D8EE2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ulti-center</w:t>
            </w:r>
          </w:p>
        </w:tc>
        <w:tc>
          <w:tcPr>
            <w:tcW w:w="1153" w:type="dxa"/>
            <w:noWrap/>
            <w:hideMark/>
          </w:tcPr>
          <w:p w14:paraId="12359FB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3</w:t>
            </w:r>
          </w:p>
        </w:tc>
        <w:tc>
          <w:tcPr>
            <w:tcW w:w="1299" w:type="dxa"/>
            <w:noWrap/>
            <w:hideMark/>
          </w:tcPr>
          <w:p w14:paraId="2E3E17D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760" w:type="dxa"/>
            <w:noWrap/>
            <w:hideMark/>
          </w:tcPr>
          <w:p w14:paraId="1F244D9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598" w:type="dxa"/>
            <w:noWrap/>
            <w:hideMark/>
          </w:tcPr>
          <w:p w14:paraId="4EC1A18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964" w:type="dxa"/>
            <w:noWrap/>
            <w:hideMark/>
          </w:tcPr>
          <w:p w14:paraId="755F762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w:t>
            </w:r>
          </w:p>
        </w:tc>
        <w:tc>
          <w:tcPr>
            <w:tcW w:w="922" w:type="dxa"/>
            <w:noWrap/>
            <w:hideMark/>
          </w:tcPr>
          <w:p w14:paraId="6A45F2B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7</w:t>
            </w:r>
          </w:p>
        </w:tc>
        <w:tc>
          <w:tcPr>
            <w:tcW w:w="787" w:type="dxa"/>
            <w:noWrap/>
            <w:hideMark/>
          </w:tcPr>
          <w:p w14:paraId="187D4A3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19961EB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2F25256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3F19A35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3567CD6B" w14:textId="77777777" w:rsidTr="002B019D">
        <w:trPr>
          <w:trHeight w:val="290"/>
        </w:trPr>
        <w:tc>
          <w:tcPr>
            <w:tcW w:w="2547" w:type="dxa"/>
            <w:noWrap/>
            <w:hideMark/>
          </w:tcPr>
          <w:p w14:paraId="7CB0568B"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Nishizaki et al. </w:t>
            </w:r>
            <w:r w:rsidRPr="00C2561C">
              <w:rPr>
                <w:rFonts w:ascii="Times New Roman" w:eastAsia="Calibri" w:hAnsi="Times New Roman" w:cs="Times New Roman"/>
                <w:sz w:val="16"/>
                <w:szCs w:val="12"/>
              </w:rPr>
              <w:fldChar w:fldCharType="begin">
                <w:fldData xml:space="preserve">PEVuZE5vdGU+PENpdGU+PEF1dGhvcj5OaXNoaXpha2k8L0F1dGhvcj48WWVhcj4xOTk5PC9ZZWFy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OaXNoaXpha2k8L0F1dGhvcj48WWVhcj4xOTk5PC9ZZWFy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5" w:tooltip="Nishizaki, 1999 #434" w:history="1">
              <w:r w:rsidRPr="00C2561C">
                <w:rPr>
                  <w:rFonts w:ascii="Times New Roman" w:eastAsia="Calibri" w:hAnsi="Times New Roman" w:cs="Times New Roman"/>
                  <w:noProof/>
                  <w:sz w:val="16"/>
                  <w:szCs w:val="12"/>
                </w:rPr>
                <w:t>15</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13F515B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999</w:t>
            </w:r>
          </w:p>
        </w:tc>
        <w:tc>
          <w:tcPr>
            <w:tcW w:w="992" w:type="dxa"/>
            <w:noWrap/>
            <w:hideMark/>
          </w:tcPr>
          <w:p w14:paraId="3C4E299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1D9ECDE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ulti-center</w:t>
            </w:r>
          </w:p>
        </w:tc>
        <w:tc>
          <w:tcPr>
            <w:tcW w:w="1153" w:type="dxa"/>
            <w:noWrap/>
            <w:hideMark/>
          </w:tcPr>
          <w:p w14:paraId="704E631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08</w:t>
            </w:r>
          </w:p>
        </w:tc>
        <w:tc>
          <w:tcPr>
            <w:tcW w:w="1299" w:type="dxa"/>
            <w:noWrap/>
            <w:hideMark/>
          </w:tcPr>
          <w:p w14:paraId="0A3C8EC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4.7/NA</w:t>
            </w:r>
          </w:p>
        </w:tc>
        <w:tc>
          <w:tcPr>
            <w:tcW w:w="760" w:type="dxa"/>
            <w:noWrap/>
            <w:hideMark/>
          </w:tcPr>
          <w:p w14:paraId="503F045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5</w:t>
            </w:r>
          </w:p>
        </w:tc>
        <w:tc>
          <w:tcPr>
            <w:tcW w:w="598" w:type="dxa"/>
            <w:noWrap/>
            <w:hideMark/>
          </w:tcPr>
          <w:p w14:paraId="1C9694D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3</w:t>
            </w:r>
          </w:p>
        </w:tc>
        <w:tc>
          <w:tcPr>
            <w:tcW w:w="964" w:type="dxa"/>
            <w:noWrap/>
            <w:hideMark/>
          </w:tcPr>
          <w:p w14:paraId="57D7B82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09C123D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3*</w:t>
            </w:r>
          </w:p>
        </w:tc>
        <w:tc>
          <w:tcPr>
            <w:tcW w:w="787" w:type="dxa"/>
            <w:noWrap/>
            <w:hideMark/>
          </w:tcPr>
          <w:p w14:paraId="518896E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5</w:t>
            </w:r>
          </w:p>
        </w:tc>
        <w:tc>
          <w:tcPr>
            <w:tcW w:w="604" w:type="dxa"/>
            <w:noWrap/>
            <w:hideMark/>
          </w:tcPr>
          <w:p w14:paraId="001193F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3D66ADE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272AF0E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295DE30C" w14:textId="77777777" w:rsidTr="002B019D">
        <w:trPr>
          <w:trHeight w:val="290"/>
        </w:trPr>
        <w:tc>
          <w:tcPr>
            <w:tcW w:w="2547" w:type="dxa"/>
            <w:noWrap/>
            <w:hideMark/>
          </w:tcPr>
          <w:p w14:paraId="6A404800"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Niiro et al. </w:t>
            </w:r>
            <w:r w:rsidRPr="00C2561C">
              <w:rPr>
                <w:rFonts w:ascii="Times New Roman" w:eastAsia="Calibri" w:hAnsi="Times New Roman" w:cs="Times New Roman"/>
                <w:sz w:val="16"/>
                <w:szCs w:val="12"/>
              </w:rPr>
              <w:fldChar w:fldCharType="begin">
                <w:fldData xml:space="preserve">PEVuZE5vdGU+PENpdGU+PEF1dGhvcj5OaWlybzwvQXV0aG9yPjxZZWFyPjIwMDA8L1llYXI+PFJl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=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OaWlybzwvQXV0aG9yPjxZZWFyPjIwMDA8L1llYXI+PFJl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=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6" w:tooltip="Niiro, 2000 #436" w:history="1">
              <w:r w:rsidRPr="00C2561C">
                <w:rPr>
                  <w:rFonts w:ascii="Times New Roman" w:eastAsia="Calibri" w:hAnsi="Times New Roman" w:cs="Times New Roman"/>
                  <w:noProof/>
                  <w:sz w:val="16"/>
                  <w:szCs w:val="12"/>
                </w:rPr>
                <w:t>16</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3F1728C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0</w:t>
            </w:r>
          </w:p>
        </w:tc>
        <w:tc>
          <w:tcPr>
            <w:tcW w:w="992" w:type="dxa"/>
            <w:noWrap/>
            <w:hideMark/>
          </w:tcPr>
          <w:p w14:paraId="7685238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6CB0D0D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ulti-center</w:t>
            </w:r>
          </w:p>
        </w:tc>
        <w:tc>
          <w:tcPr>
            <w:tcW w:w="1153" w:type="dxa"/>
            <w:noWrap/>
            <w:hideMark/>
          </w:tcPr>
          <w:p w14:paraId="5648265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0</w:t>
            </w:r>
          </w:p>
        </w:tc>
        <w:tc>
          <w:tcPr>
            <w:tcW w:w="1299" w:type="dxa"/>
            <w:noWrap/>
            <w:hideMark/>
          </w:tcPr>
          <w:p w14:paraId="28F2A80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76.1</w:t>
            </w:r>
          </w:p>
        </w:tc>
        <w:tc>
          <w:tcPr>
            <w:tcW w:w="760" w:type="dxa"/>
            <w:noWrap/>
            <w:hideMark/>
          </w:tcPr>
          <w:p w14:paraId="0025BE2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2</w:t>
            </w:r>
          </w:p>
        </w:tc>
        <w:tc>
          <w:tcPr>
            <w:tcW w:w="598" w:type="dxa"/>
            <w:noWrap/>
            <w:hideMark/>
          </w:tcPr>
          <w:p w14:paraId="42FCF0A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w:t>
            </w:r>
          </w:p>
        </w:tc>
        <w:tc>
          <w:tcPr>
            <w:tcW w:w="964" w:type="dxa"/>
            <w:noWrap/>
            <w:hideMark/>
          </w:tcPr>
          <w:p w14:paraId="7CA914A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7D89442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0</w:t>
            </w:r>
          </w:p>
        </w:tc>
        <w:tc>
          <w:tcPr>
            <w:tcW w:w="787" w:type="dxa"/>
            <w:noWrap/>
            <w:hideMark/>
          </w:tcPr>
          <w:p w14:paraId="1609242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77BDA43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4152CCD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2088562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4ED230A8" w14:textId="77777777" w:rsidTr="002B019D">
        <w:trPr>
          <w:trHeight w:val="290"/>
        </w:trPr>
        <w:tc>
          <w:tcPr>
            <w:tcW w:w="2547" w:type="dxa"/>
            <w:noWrap/>
            <w:hideMark/>
          </w:tcPr>
          <w:p w14:paraId="11DC04C6"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Yoneoka et al. </w:t>
            </w:r>
            <w:r w:rsidRPr="00C2561C">
              <w:rPr>
                <w:rFonts w:ascii="Times New Roman" w:eastAsia="Calibri" w:hAnsi="Times New Roman" w:cs="Times New Roman"/>
                <w:sz w:val="16"/>
                <w:szCs w:val="12"/>
              </w:rPr>
              <w:fldChar w:fldCharType="begin"/>
            </w:r>
            <w:r w:rsidRPr="00C2561C">
              <w:rPr>
                <w:rFonts w:ascii="Times New Roman" w:eastAsia="Calibri" w:hAnsi="Times New Roman" w:cs="Times New Roman"/>
                <w:sz w:val="16"/>
                <w:szCs w:val="12"/>
              </w:rPr>
              <w:instrText xml:space="preserve"> ADDIN EN.CITE &lt;EndNote&gt;&lt;Cite&gt;&lt;Author&gt;Yoneoka&lt;/Author&gt;&lt;Year&gt;2000&lt;/Year&gt;&lt;RecNum&gt;437&lt;/RecNum&gt;&lt;DisplayText&gt;[17]&lt;/DisplayText&gt;&lt;record&gt;&lt;rec-number&gt;437&lt;/rec-number&gt;&lt;foreign-keys&gt;&lt;key app="EN" db-id="pvrvw0ewdazrs9evar6vtpe5ax59es9a00xx" timestamp="1508607607"&gt;437&lt;/key&gt;&lt;/foreign-keys&gt;&lt;ref-type name="Journal Article"&gt;17&lt;/ref-type&gt;&lt;contributors&gt;&lt;authors&gt;&lt;author&gt;Yoneoka, Y.&lt;/author&gt;&lt;author&gt;Fujii, Y.&lt;/author&gt;&lt;author&gt;Tanaka, R.&lt;/author&gt;&lt;/authors&gt;&lt;/contributors&gt;&lt;auth-address&gt;(Yoneoka, Fujii, Tanaka) Departments of Neurosurg. and I. N., Brain Research Institute, Niigata University, Niigata, Japan (Yoneoka) Department of Neurosurgery, Brain Research Institute, Niigata University, 1-757 Asahimachi, Niigata 951-8585, Japan&lt;/auth-address&gt;&lt;titles&gt;&lt;title&gt;Growth of incidental meningiomas&lt;/title&gt;&lt;secondary-title&gt;Acta Neurochirurgica&lt;/secondary-title&gt;&lt;/titles&gt;&lt;periodical&gt;&lt;full-title&gt;Acta Neurochir (Wien)&lt;/full-title&gt;&lt;abbr-1&gt;Acta neurochirurgica&lt;/abbr-1&gt;&lt;/periodical&gt;&lt;pages&gt;507-511&lt;/pages&gt;&lt;volume&gt;142&lt;/volume&gt;&lt;number&gt;5&lt;/number&gt;&lt;keywords&gt;&lt;keyword&gt;adult&lt;/keyword&gt;&lt;keyword&gt;age&lt;/keyword&gt;&lt;keyword&gt;aged&lt;/keyword&gt;&lt;keyword&gt;article&lt;/keyword&gt;&lt;keyword&gt;computer assisted tomography&lt;/keyword&gt;&lt;keyword&gt;female&lt;/keyword&gt;&lt;keyword&gt;human&lt;/keyword&gt;&lt;keyword&gt;human tissue&lt;/keyword&gt;&lt;keyword&gt;major clinical study&lt;/keyword&gt;&lt;keyword&gt;male&lt;/keyword&gt;&lt;keyword&gt;meningioma/et [Etiology]&lt;/keyword&gt;&lt;keyword&gt;meningioma/su [Surgery]&lt;/keyword&gt;&lt;keyword&gt;multivariate analysis&lt;/keyword&gt;&lt;keyword&gt;nuclear magnetic resonance imaging&lt;/keyword&gt;&lt;keyword&gt;priority journal&lt;/keyword&gt;&lt;keyword&gt;regression analysis&lt;/keyword&gt;&lt;keyword&gt;tumor growth/et [Etiology]&lt;/keyword&gt;&lt;keyword&gt;tumor volume&lt;/keyword&gt;&lt;/keywords&gt;&lt;dates&gt;&lt;year&gt;2000&lt;/year&gt;&lt;/dates&gt;&lt;accession-num&gt;30303754&lt;/accession-num&gt;&lt;urls&gt;&lt;related-urls&gt;&lt;url&gt;http://ovidsp.ovid.com/ovidweb.cgi?T=JS&amp;amp;CSC=Y&amp;amp;NEWS=N&amp;amp;PAGE=fulltext&amp;amp;D=emed8&amp;amp;AN=30303754&lt;/url&gt;&lt;/related-urls&gt;&lt;/urls&gt;&lt;remote-database-name&gt;Embase&lt;/remote-database-name&gt;&lt;remote-database-provider&gt;Ovid Technologies&lt;/remote-database-provider&gt;&lt;/record&gt;&lt;/Cite&gt;&lt;/EndNote&gt;</w:instrText>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7" w:tooltip="Yoneoka, 2000 #437" w:history="1">
              <w:r w:rsidRPr="00C2561C">
                <w:rPr>
                  <w:rFonts w:ascii="Times New Roman" w:eastAsia="Calibri" w:hAnsi="Times New Roman" w:cs="Times New Roman"/>
                  <w:noProof/>
                  <w:sz w:val="16"/>
                  <w:szCs w:val="12"/>
                </w:rPr>
                <w:t>17</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40AFE95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0</w:t>
            </w:r>
          </w:p>
        </w:tc>
        <w:tc>
          <w:tcPr>
            <w:tcW w:w="992" w:type="dxa"/>
            <w:noWrap/>
            <w:hideMark/>
          </w:tcPr>
          <w:p w14:paraId="3798489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6824837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5BD5680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1</w:t>
            </w:r>
          </w:p>
        </w:tc>
        <w:tc>
          <w:tcPr>
            <w:tcW w:w="1299" w:type="dxa"/>
            <w:noWrap/>
            <w:hideMark/>
          </w:tcPr>
          <w:p w14:paraId="25053DB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61</w:t>
            </w:r>
          </w:p>
        </w:tc>
        <w:tc>
          <w:tcPr>
            <w:tcW w:w="760" w:type="dxa"/>
            <w:noWrap/>
            <w:hideMark/>
          </w:tcPr>
          <w:p w14:paraId="551D9FD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1</w:t>
            </w:r>
          </w:p>
        </w:tc>
        <w:tc>
          <w:tcPr>
            <w:tcW w:w="598" w:type="dxa"/>
            <w:noWrap/>
            <w:hideMark/>
          </w:tcPr>
          <w:p w14:paraId="6C8B1AA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0</w:t>
            </w:r>
          </w:p>
        </w:tc>
        <w:tc>
          <w:tcPr>
            <w:tcW w:w="964" w:type="dxa"/>
            <w:noWrap/>
            <w:hideMark/>
          </w:tcPr>
          <w:p w14:paraId="2F8A876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70797BA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7*</w:t>
            </w:r>
          </w:p>
        </w:tc>
        <w:tc>
          <w:tcPr>
            <w:tcW w:w="787" w:type="dxa"/>
            <w:noWrap/>
            <w:hideMark/>
          </w:tcPr>
          <w:p w14:paraId="7F8A359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3</w:t>
            </w:r>
          </w:p>
        </w:tc>
        <w:tc>
          <w:tcPr>
            <w:tcW w:w="604" w:type="dxa"/>
            <w:noWrap/>
            <w:hideMark/>
          </w:tcPr>
          <w:p w14:paraId="7438012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23923B9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3C060A9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1*</w:t>
            </w:r>
          </w:p>
        </w:tc>
      </w:tr>
      <w:tr w:rsidR="00C2561C" w:rsidRPr="00C2561C" w14:paraId="5F7E6B9F" w14:textId="77777777" w:rsidTr="002B019D">
        <w:trPr>
          <w:trHeight w:val="330"/>
        </w:trPr>
        <w:tc>
          <w:tcPr>
            <w:tcW w:w="2547" w:type="dxa"/>
            <w:noWrap/>
            <w:hideMark/>
          </w:tcPr>
          <w:p w14:paraId="70A16E07"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Nakamura et al. </w:t>
            </w:r>
            <w:r w:rsidRPr="00C2561C">
              <w:rPr>
                <w:rFonts w:ascii="Times New Roman" w:eastAsia="Calibri" w:hAnsi="Times New Roman" w:cs="Times New Roman"/>
                <w:sz w:val="16"/>
                <w:szCs w:val="12"/>
              </w:rPr>
              <w:fldChar w:fldCharType="begin">
                <w:fldData xml:space="preserve">PEVuZE5vdGU+PENpdGU+PEF1dGhvcj5OYWthbXVyYTwvQXV0aG9yPjxZZWFyPjIwMDM8L1llYXI+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OYWthbXVyYTwvQXV0aG9yPjxZZWFyPjIwMDM8L1llYXI+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8" w:tooltip="Nakamura, 2003 #438" w:history="1">
              <w:r w:rsidRPr="00C2561C">
                <w:rPr>
                  <w:rFonts w:ascii="Times New Roman" w:eastAsia="Calibri" w:hAnsi="Times New Roman" w:cs="Times New Roman"/>
                  <w:noProof/>
                  <w:sz w:val="16"/>
                  <w:szCs w:val="12"/>
                </w:rPr>
                <w:t>18</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7C06E9F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3</w:t>
            </w:r>
          </w:p>
        </w:tc>
        <w:tc>
          <w:tcPr>
            <w:tcW w:w="992" w:type="dxa"/>
            <w:noWrap/>
            <w:hideMark/>
          </w:tcPr>
          <w:p w14:paraId="3049B5D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16D2CE1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3039AE1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7</w:t>
            </w:r>
          </w:p>
        </w:tc>
        <w:tc>
          <w:tcPr>
            <w:tcW w:w="1299" w:type="dxa"/>
            <w:noWrap/>
            <w:hideMark/>
          </w:tcPr>
          <w:p w14:paraId="2FD8586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9/60.1</w:t>
            </w:r>
          </w:p>
        </w:tc>
        <w:tc>
          <w:tcPr>
            <w:tcW w:w="760" w:type="dxa"/>
            <w:noWrap/>
            <w:hideMark/>
          </w:tcPr>
          <w:p w14:paraId="19C3920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2</w:t>
            </w:r>
          </w:p>
        </w:tc>
        <w:tc>
          <w:tcPr>
            <w:tcW w:w="598" w:type="dxa"/>
            <w:noWrap/>
            <w:hideMark/>
          </w:tcPr>
          <w:p w14:paraId="7EC4E12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w:t>
            </w:r>
          </w:p>
        </w:tc>
        <w:tc>
          <w:tcPr>
            <w:tcW w:w="964" w:type="dxa"/>
            <w:noWrap/>
            <w:hideMark/>
          </w:tcPr>
          <w:p w14:paraId="61FE056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692347C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7</w:t>
            </w:r>
          </w:p>
        </w:tc>
        <w:tc>
          <w:tcPr>
            <w:tcW w:w="787" w:type="dxa"/>
            <w:noWrap/>
            <w:hideMark/>
          </w:tcPr>
          <w:p w14:paraId="09851F3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530C5CB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1C4DFED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7735A16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71810CE2" w14:textId="77777777" w:rsidTr="002B019D">
        <w:trPr>
          <w:trHeight w:val="290"/>
        </w:trPr>
        <w:tc>
          <w:tcPr>
            <w:tcW w:w="2547" w:type="dxa"/>
            <w:noWrap/>
            <w:hideMark/>
          </w:tcPr>
          <w:p w14:paraId="0FF3A661"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Sonoda et al. </w:t>
            </w:r>
            <w:r w:rsidRPr="00C2561C">
              <w:rPr>
                <w:rFonts w:ascii="Times New Roman" w:eastAsia="Calibri" w:hAnsi="Times New Roman" w:cs="Times New Roman"/>
                <w:sz w:val="16"/>
                <w:szCs w:val="12"/>
              </w:rPr>
              <w:fldChar w:fldCharType="begin"/>
            </w:r>
            <w:r w:rsidRPr="00C2561C">
              <w:rPr>
                <w:rFonts w:ascii="Times New Roman" w:eastAsia="Calibri" w:hAnsi="Times New Roman" w:cs="Times New Roman"/>
                <w:sz w:val="16"/>
                <w:szCs w:val="12"/>
              </w:rPr>
              <w:instrText xml:space="preserve"> ADDIN EN.CITE &lt;EndNote&gt;&lt;Cite&gt;&lt;Author&gt;Sonoda&lt;/Author&gt;&lt;Year&gt;2005&lt;/Year&gt;&lt;RecNum&gt;439&lt;/RecNum&gt;&lt;DisplayText&gt;[19]&lt;/DisplayText&gt;&lt;record&gt;&lt;rec-number&gt;439&lt;/rec-number&gt;&lt;foreign-keys&gt;&lt;key app="EN" db-id="pvrvw0ewdazrs9evar6vtpe5ax59es9a00xx" timestamp="1508607607"&gt;439&lt;/key&gt;&lt;/foreign-keys&gt;&lt;ref-type name="Journal Article"&gt;17&lt;/ref-type&gt;&lt;contributors&gt;&lt;authors&gt;&lt;author&gt;Sonoda, Y.&lt;/author&gt;&lt;author&gt;Sakurada, K.&lt;/author&gt;&lt;author&gt;Saino, M.&lt;/author&gt;&lt;author&gt;Kondo, R.&lt;/author&gt;&lt;author&gt;Sato, S.&lt;/author&gt;&lt;author&gt;Kayama, T.&lt;/author&gt;&lt;/authors&gt;&lt;/contributors&gt;&lt;auth-address&gt;(Sonoda, Sakurada, Saino, Kondo, Sato, Kayama) Department of Neurosurgery, Yamagata University, School of Medicine, Yamagata, Japan (Kayama) Department of Neurosurgery, Yamagata University, School of Medicine, 2-2-2, Iida-Nishi, Yamagata 990-9585, Japan&lt;/auth-address&gt;&lt;titles&gt;&lt;title&gt;Multimodal strategy for managing meningiomas in the elderly&lt;/title&gt;&lt;secondary-title&gt;Acta Neurochirurgica&lt;/secondary-title&gt;&lt;/titles&gt;&lt;periodical&gt;&lt;full-title&gt;Acta Neurochir (Wien)&lt;/full-title&gt;&lt;abbr-1&gt;Acta neurochirurgica&lt;/abbr-1&gt;&lt;/periodical&gt;&lt;pages&gt;131-136&lt;/pages&gt;&lt;volume&gt;147&lt;/volume&gt;&lt;number&gt;2&lt;/number&gt;&lt;keywords&gt;&lt;keyword&gt;aged&lt;/keyword&gt;&lt;keyword&gt;article&lt;/keyword&gt;&lt;keyword&gt;cancer control&lt;/keyword&gt;&lt;keyword&gt;clinical article&lt;/keyword&gt;&lt;keyword&gt;gamma knife radiosurgery&lt;/keyword&gt;&lt;keyword&gt;human&lt;/keyword&gt;&lt;keyword&gt;meningioma/su [Surgery]&lt;/keyword&gt;&lt;keyword&gt;minimal residual disease/su [Surgery]&lt;/keyword&gt;&lt;keyword&gt;morbidity&lt;/keyword&gt;&lt;keyword&gt;priority journal&lt;/keyword&gt;&lt;keyword&gt;surgical mortality&lt;/keyword&gt;&lt;keyword&gt;tumor recurrence/su [Surgery]&lt;/keyword&gt;&lt;/keywords&gt;&lt;dates&gt;&lt;year&gt;2005&lt;/year&gt;&lt;pub-dates&gt;&lt;date&gt;February&lt;/date&gt;&lt;/pub-dates&gt;&lt;/dates&gt;&lt;accession-num&gt;40174171&lt;/accession-num&gt;&lt;urls&gt;&lt;related-urls&gt;&lt;url&gt;http://ovidsp.ovid.com/ovidweb.cgi?T=JS&amp;amp;CSC=Y&amp;amp;NEWS=N&amp;amp;PAGE=fulltext&amp;amp;D=emed10&amp;amp;AN=40174171&lt;/url&gt;&lt;/related-urls&gt;&lt;/urls&gt;&lt;remote-database-name&gt;Embase&lt;/remote-database-name&gt;&lt;remote-database-provider&gt;Ovid Technologies&lt;/remote-database-provider&gt;&lt;research-notes&gt;Full-text&lt;/research-notes&gt;&lt;/record&gt;&lt;/Cite&gt;&lt;/EndNote&gt;</w:instrText>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19" w:tooltip="Sonoda, 2005 #439" w:history="1">
              <w:r w:rsidRPr="00C2561C">
                <w:rPr>
                  <w:rFonts w:ascii="Times New Roman" w:eastAsia="Calibri" w:hAnsi="Times New Roman" w:cs="Times New Roman"/>
                  <w:noProof/>
                  <w:sz w:val="16"/>
                  <w:szCs w:val="12"/>
                </w:rPr>
                <w:t>19</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1142952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4</w:t>
            </w:r>
          </w:p>
        </w:tc>
        <w:tc>
          <w:tcPr>
            <w:tcW w:w="992" w:type="dxa"/>
            <w:noWrap/>
            <w:hideMark/>
          </w:tcPr>
          <w:p w14:paraId="425FEE2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7541105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5C1D755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6</w:t>
            </w:r>
          </w:p>
        </w:tc>
        <w:tc>
          <w:tcPr>
            <w:tcW w:w="1299" w:type="dxa"/>
            <w:noWrap/>
            <w:hideMark/>
          </w:tcPr>
          <w:p w14:paraId="712C1F7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5/74.8</w:t>
            </w:r>
          </w:p>
        </w:tc>
        <w:tc>
          <w:tcPr>
            <w:tcW w:w="760" w:type="dxa"/>
            <w:noWrap/>
            <w:hideMark/>
          </w:tcPr>
          <w:p w14:paraId="44BFF84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w:t>
            </w:r>
          </w:p>
        </w:tc>
        <w:tc>
          <w:tcPr>
            <w:tcW w:w="598" w:type="dxa"/>
            <w:noWrap/>
            <w:hideMark/>
          </w:tcPr>
          <w:p w14:paraId="13A503A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9</w:t>
            </w:r>
          </w:p>
        </w:tc>
        <w:tc>
          <w:tcPr>
            <w:tcW w:w="964" w:type="dxa"/>
            <w:noWrap/>
            <w:hideMark/>
          </w:tcPr>
          <w:p w14:paraId="3C88FBA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6E2BDA8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1</w:t>
            </w:r>
          </w:p>
        </w:tc>
        <w:tc>
          <w:tcPr>
            <w:tcW w:w="787" w:type="dxa"/>
            <w:noWrap/>
            <w:hideMark/>
          </w:tcPr>
          <w:p w14:paraId="236CA16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w:t>
            </w:r>
          </w:p>
        </w:tc>
        <w:tc>
          <w:tcPr>
            <w:tcW w:w="604" w:type="dxa"/>
            <w:noWrap/>
            <w:hideMark/>
          </w:tcPr>
          <w:p w14:paraId="1979A7A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6B211EA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70A127C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314EAF74" w14:textId="77777777" w:rsidTr="002B019D">
        <w:trPr>
          <w:trHeight w:val="290"/>
        </w:trPr>
        <w:tc>
          <w:tcPr>
            <w:tcW w:w="2547" w:type="dxa"/>
            <w:noWrap/>
            <w:hideMark/>
          </w:tcPr>
          <w:p w14:paraId="7ED82E76"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Yano et al. </w:t>
            </w:r>
            <w:r w:rsidRPr="00C2561C">
              <w:rPr>
                <w:rFonts w:ascii="Times New Roman" w:eastAsia="Calibri" w:hAnsi="Times New Roman" w:cs="Times New Roman"/>
                <w:sz w:val="16"/>
                <w:szCs w:val="12"/>
              </w:rPr>
              <w:fldChar w:fldCharType="begin">
                <w:fldData xml:space="preserve">PEVuZE5vdGU+PENpdGU+PEF1dGhvcj5ZYW5vPC9BdXRob3I+PFllYXI+MjAwNjwvWWVhcj48UmVj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ZYW5vPC9BdXRob3I+PFllYXI+MjAwNjwvWWVhcj48UmVj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1" w:tooltip="Yano, 2006 #441" w:history="1">
              <w:r w:rsidRPr="00C2561C">
                <w:rPr>
                  <w:rFonts w:ascii="Times New Roman" w:eastAsia="Calibri" w:hAnsi="Times New Roman" w:cs="Times New Roman"/>
                  <w:noProof/>
                  <w:sz w:val="16"/>
                  <w:szCs w:val="12"/>
                </w:rPr>
                <w:t>21</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467B688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6</w:t>
            </w:r>
          </w:p>
        </w:tc>
        <w:tc>
          <w:tcPr>
            <w:tcW w:w="992" w:type="dxa"/>
            <w:noWrap/>
            <w:hideMark/>
          </w:tcPr>
          <w:p w14:paraId="07656F5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596D18D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ulti-center</w:t>
            </w:r>
          </w:p>
        </w:tc>
        <w:tc>
          <w:tcPr>
            <w:tcW w:w="1153" w:type="dxa"/>
            <w:noWrap/>
            <w:hideMark/>
          </w:tcPr>
          <w:p w14:paraId="495F182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03</w:t>
            </w:r>
          </w:p>
        </w:tc>
        <w:tc>
          <w:tcPr>
            <w:tcW w:w="1299" w:type="dxa"/>
            <w:noWrap/>
            <w:hideMark/>
          </w:tcPr>
          <w:p w14:paraId="602F139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760" w:type="dxa"/>
            <w:noWrap/>
            <w:hideMark/>
          </w:tcPr>
          <w:p w14:paraId="090E9BB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89</w:t>
            </w:r>
          </w:p>
        </w:tc>
        <w:tc>
          <w:tcPr>
            <w:tcW w:w="598" w:type="dxa"/>
            <w:noWrap/>
            <w:hideMark/>
          </w:tcPr>
          <w:p w14:paraId="1079510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14</w:t>
            </w:r>
          </w:p>
        </w:tc>
        <w:tc>
          <w:tcPr>
            <w:tcW w:w="964" w:type="dxa"/>
            <w:noWrap/>
            <w:hideMark/>
          </w:tcPr>
          <w:p w14:paraId="1925D88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5BEF7C5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51 (171)</w:t>
            </w:r>
          </w:p>
        </w:tc>
        <w:tc>
          <w:tcPr>
            <w:tcW w:w="787" w:type="dxa"/>
            <w:noWrap/>
            <w:hideMark/>
          </w:tcPr>
          <w:p w14:paraId="0D83022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91</w:t>
            </w:r>
          </w:p>
        </w:tc>
        <w:tc>
          <w:tcPr>
            <w:tcW w:w="604" w:type="dxa"/>
            <w:noWrap/>
            <w:hideMark/>
          </w:tcPr>
          <w:p w14:paraId="75F59FF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1</w:t>
            </w:r>
          </w:p>
        </w:tc>
        <w:tc>
          <w:tcPr>
            <w:tcW w:w="851" w:type="dxa"/>
            <w:noWrap/>
            <w:hideMark/>
          </w:tcPr>
          <w:p w14:paraId="6B071A8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0A92803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19FA49C2" w14:textId="77777777" w:rsidTr="002B019D">
        <w:trPr>
          <w:trHeight w:val="290"/>
        </w:trPr>
        <w:tc>
          <w:tcPr>
            <w:tcW w:w="2547" w:type="dxa"/>
            <w:noWrap/>
            <w:hideMark/>
          </w:tcPr>
          <w:p w14:paraId="32ADC251"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Reinert et al. </w:t>
            </w:r>
            <w:r w:rsidRPr="00C2561C">
              <w:rPr>
                <w:rFonts w:ascii="Times New Roman" w:eastAsia="Calibri" w:hAnsi="Times New Roman" w:cs="Times New Roman"/>
                <w:sz w:val="16"/>
                <w:szCs w:val="12"/>
              </w:rPr>
              <w:fldChar w:fldCharType="begin">
                <w:fldData xml:space="preserve">PEVuZE5vdGU+PENpdGU+PEF1dGhvcj5SZWluZXJ0PC9BdXRob3I+PFllYXI+MjAwNjwvWWVhcj48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SZWluZXJ0PC9BdXRob3I+PFllYXI+MjAwNjwvWWVhcj48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0" w:tooltip="Reinert, 2006 #440" w:history="1">
              <w:r w:rsidRPr="00C2561C">
                <w:rPr>
                  <w:rFonts w:ascii="Times New Roman" w:eastAsia="Calibri" w:hAnsi="Times New Roman" w:cs="Times New Roman"/>
                  <w:noProof/>
                  <w:sz w:val="16"/>
                  <w:szCs w:val="12"/>
                </w:rPr>
                <w:t>20</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4F047AB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6</w:t>
            </w:r>
          </w:p>
        </w:tc>
        <w:tc>
          <w:tcPr>
            <w:tcW w:w="992" w:type="dxa"/>
            <w:noWrap/>
            <w:hideMark/>
          </w:tcPr>
          <w:p w14:paraId="79E4776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4CC66C3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7333195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02</w:t>
            </w:r>
          </w:p>
        </w:tc>
        <w:tc>
          <w:tcPr>
            <w:tcW w:w="1299" w:type="dxa"/>
            <w:noWrap/>
            <w:hideMark/>
          </w:tcPr>
          <w:p w14:paraId="0A5F9C1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760" w:type="dxa"/>
            <w:noWrap/>
            <w:hideMark/>
          </w:tcPr>
          <w:p w14:paraId="10F2BEB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598" w:type="dxa"/>
            <w:noWrap/>
            <w:hideMark/>
          </w:tcPr>
          <w:p w14:paraId="4B8A84E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964" w:type="dxa"/>
            <w:noWrap/>
            <w:hideMark/>
          </w:tcPr>
          <w:p w14:paraId="1C1AAF9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46CF543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787" w:type="dxa"/>
            <w:noWrap/>
            <w:hideMark/>
          </w:tcPr>
          <w:p w14:paraId="1ADE1DA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02</w:t>
            </w:r>
          </w:p>
        </w:tc>
        <w:tc>
          <w:tcPr>
            <w:tcW w:w="604" w:type="dxa"/>
            <w:noWrap/>
            <w:hideMark/>
          </w:tcPr>
          <w:p w14:paraId="5623F2B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3C245EE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5A58C13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71FBD97D" w14:textId="77777777" w:rsidTr="002B019D">
        <w:trPr>
          <w:trHeight w:val="290"/>
        </w:trPr>
        <w:tc>
          <w:tcPr>
            <w:tcW w:w="2547" w:type="dxa"/>
            <w:noWrap/>
            <w:hideMark/>
          </w:tcPr>
          <w:p w14:paraId="31EC4FF9"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Hashiba et al. </w:t>
            </w:r>
            <w:r w:rsidRPr="00C2561C">
              <w:rPr>
                <w:rFonts w:ascii="Times New Roman" w:eastAsia="Calibri" w:hAnsi="Times New Roman" w:cs="Times New Roman"/>
                <w:sz w:val="16"/>
                <w:szCs w:val="12"/>
              </w:rPr>
              <w:fldChar w:fldCharType="begin">
                <w:fldData xml:space="preserve">PEVuZE5vdGU+PENpdGU+PEF1dGhvcj5IYXNoaWJhPC9BdXRob3I+PFllYXI+MjAwOTwvWWVhcj48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IYXNoaWJhPC9BdXRob3I+PFllYXI+MjAwOTwvWWVhcj48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2" w:tooltip="Hashiba, 2009 #442" w:history="1">
              <w:r w:rsidRPr="00C2561C">
                <w:rPr>
                  <w:rFonts w:ascii="Times New Roman" w:eastAsia="Calibri" w:hAnsi="Times New Roman" w:cs="Times New Roman"/>
                  <w:noProof/>
                  <w:sz w:val="16"/>
                  <w:szCs w:val="12"/>
                </w:rPr>
                <w:t>22</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51C4DBA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09</w:t>
            </w:r>
          </w:p>
        </w:tc>
        <w:tc>
          <w:tcPr>
            <w:tcW w:w="992" w:type="dxa"/>
            <w:noWrap/>
            <w:hideMark/>
          </w:tcPr>
          <w:p w14:paraId="082B412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7E6E4FF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68FE099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0</w:t>
            </w:r>
          </w:p>
        </w:tc>
        <w:tc>
          <w:tcPr>
            <w:tcW w:w="1299" w:type="dxa"/>
            <w:noWrap/>
            <w:hideMark/>
          </w:tcPr>
          <w:p w14:paraId="74C40BC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61.6</w:t>
            </w:r>
          </w:p>
        </w:tc>
        <w:tc>
          <w:tcPr>
            <w:tcW w:w="760" w:type="dxa"/>
            <w:noWrap/>
            <w:hideMark/>
          </w:tcPr>
          <w:p w14:paraId="2004A42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1</w:t>
            </w:r>
          </w:p>
        </w:tc>
        <w:tc>
          <w:tcPr>
            <w:tcW w:w="598" w:type="dxa"/>
            <w:noWrap/>
            <w:hideMark/>
          </w:tcPr>
          <w:p w14:paraId="6D1AB53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9</w:t>
            </w:r>
          </w:p>
        </w:tc>
        <w:tc>
          <w:tcPr>
            <w:tcW w:w="964" w:type="dxa"/>
            <w:noWrap/>
            <w:hideMark/>
          </w:tcPr>
          <w:p w14:paraId="34A64C7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6AD0D45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0</w:t>
            </w:r>
          </w:p>
        </w:tc>
        <w:tc>
          <w:tcPr>
            <w:tcW w:w="787" w:type="dxa"/>
            <w:noWrap/>
            <w:hideMark/>
          </w:tcPr>
          <w:p w14:paraId="686ED64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7F1F8FD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78DE762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0967E65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0A3688DF" w14:textId="77777777" w:rsidTr="002B019D">
        <w:trPr>
          <w:trHeight w:val="290"/>
        </w:trPr>
        <w:tc>
          <w:tcPr>
            <w:tcW w:w="2547" w:type="dxa"/>
            <w:noWrap/>
            <w:hideMark/>
          </w:tcPr>
          <w:p w14:paraId="65D37A5B"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Jo et al. </w:t>
            </w:r>
            <w:r w:rsidRPr="00C2561C">
              <w:rPr>
                <w:rFonts w:ascii="Times New Roman" w:eastAsia="Calibri" w:hAnsi="Times New Roman" w:cs="Times New Roman"/>
                <w:sz w:val="16"/>
                <w:szCs w:val="12"/>
              </w:rPr>
              <w:fldChar w:fldCharType="begin">
                <w:fldData xml:space="preserve">PEVuZE5vdGU+PENpdGU+PEF1dGhvcj5KbzwvQXV0aG9yPjxZZWFyPjIwMTE8L1llYXI+PFJlY051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KbzwvQXV0aG9yPjxZZWFyPjIwMTE8L1llYXI+PFJlY051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3" w:tooltip="Jo, 2011 #835" w:history="1">
              <w:r w:rsidRPr="00C2561C">
                <w:rPr>
                  <w:rFonts w:ascii="Times New Roman" w:eastAsia="Calibri" w:hAnsi="Times New Roman" w:cs="Times New Roman"/>
                  <w:noProof/>
                  <w:sz w:val="16"/>
                  <w:szCs w:val="12"/>
                </w:rPr>
                <w:t>23</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t xml:space="preserve"> </w:t>
            </w:r>
          </w:p>
        </w:tc>
        <w:tc>
          <w:tcPr>
            <w:tcW w:w="1134" w:type="dxa"/>
            <w:noWrap/>
            <w:hideMark/>
          </w:tcPr>
          <w:p w14:paraId="7D09EF4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0</w:t>
            </w:r>
          </w:p>
        </w:tc>
        <w:tc>
          <w:tcPr>
            <w:tcW w:w="992" w:type="dxa"/>
            <w:noWrap/>
            <w:hideMark/>
          </w:tcPr>
          <w:p w14:paraId="012CE75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32B47E6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51610D6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54</w:t>
            </w:r>
          </w:p>
        </w:tc>
        <w:tc>
          <w:tcPr>
            <w:tcW w:w="1299" w:type="dxa"/>
            <w:noWrap/>
            <w:hideMark/>
          </w:tcPr>
          <w:p w14:paraId="134D112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59.2</w:t>
            </w:r>
          </w:p>
        </w:tc>
        <w:tc>
          <w:tcPr>
            <w:tcW w:w="760" w:type="dxa"/>
            <w:noWrap/>
            <w:hideMark/>
          </w:tcPr>
          <w:p w14:paraId="0E982C1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21</w:t>
            </w:r>
          </w:p>
        </w:tc>
        <w:tc>
          <w:tcPr>
            <w:tcW w:w="598" w:type="dxa"/>
            <w:noWrap/>
            <w:hideMark/>
          </w:tcPr>
          <w:p w14:paraId="7EE0FC5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3</w:t>
            </w:r>
          </w:p>
        </w:tc>
        <w:tc>
          <w:tcPr>
            <w:tcW w:w="964" w:type="dxa"/>
            <w:noWrap/>
            <w:hideMark/>
          </w:tcPr>
          <w:p w14:paraId="183CC0F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6DC2876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77</w:t>
            </w:r>
          </w:p>
        </w:tc>
        <w:tc>
          <w:tcPr>
            <w:tcW w:w="787" w:type="dxa"/>
            <w:noWrap/>
            <w:hideMark/>
          </w:tcPr>
          <w:p w14:paraId="5AD29BC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w:t>
            </w:r>
          </w:p>
        </w:tc>
        <w:tc>
          <w:tcPr>
            <w:tcW w:w="604" w:type="dxa"/>
            <w:noWrap/>
            <w:hideMark/>
          </w:tcPr>
          <w:p w14:paraId="5CAEA48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9</w:t>
            </w:r>
          </w:p>
        </w:tc>
        <w:tc>
          <w:tcPr>
            <w:tcW w:w="851" w:type="dxa"/>
            <w:noWrap/>
            <w:hideMark/>
          </w:tcPr>
          <w:p w14:paraId="32EA2E8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5D07AAF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53667567" w14:textId="77777777" w:rsidTr="002B019D">
        <w:trPr>
          <w:trHeight w:val="290"/>
        </w:trPr>
        <w:tc>
          <w:tcPr>
            <w:tcW w:w="2547" w:type="dxa"/>
            <w:noWrap/>
            <w:hideMark/>
          </w:tcPr>
          <w:p w14:paraId="692D7CE5"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Rubin et al. </w:t>
            </w:r>
            <w:r w:rsidRPr="00C2561C">
              <w:rPr>
                <w:rFonts w:ascii="Times New Roman" w:eastAsia="Calibri" w:hAnsi="Times New Roman" w:cs="Times New Roman"/>
                <w:sz w:val="16"/>
                <w:szCs w:val="12"/>
              </w:rPr>
              <w:fldChar w:fldCharType="begin">
                <w:fldData xml:space="preserve">PEVuZE5vdGU+PENpdGU+PEF1dGhvcj5SdWJpbjwvQXV0aG9yPjxZZWFyPjIwMTE8L1llYXI+PFJl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SdWJpbjwvQXV0aG9yPjxZZWFyPjIwMTE8L1llYXI+PFJl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9" w:tooltip="Rubin, 2011 #846" w:history="1">
              <w:r w:rsidRPr="00C2561C">
                <w:rPr>
                  <w:rFonts w:ascii="Times New Roman" w:eastAsia="Calibri" w:hAnsi="Times New Roman" w:cs="Times New Roman"/>
                  <w:noProof/>
                  <w:sz w:val="16"/>
                  <w:szCs w:val="12"/>
                </w:rPr>
                <w:t>29</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111D4BA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1</w:t>
            </w:r>
          </w:p>
        </w:tc>
        <w:tc>
          <w:tcPr>
            <w:tcW w:w="992" w:type="dxa"/>
            <w:noWrap/>
            <w:hideMark/>
          </w:tcPr>
          <w:p w14:paraId="2BEB7C0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04016A1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454FB68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4</w:t>
            </w:r>
          </w:p>
        </w:tc>
        <w:tc>
          <w:tcPr>
            <w:tcW w:w="1299" w:type="dxa"/>
            <w:noWrap/>
            <w:hideMark/>
          </w:tcPr>
          <w:p w14:paraId="1E19CEB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760" w:type="dxa"/>
            <w:noWrap/>
            <w:hideMark/>
          </w:tcPr>
          <w:p w14:paraId="5F1BA6A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598" w:type="dxa"/>
            <w:noWrap/>
            <w:hideMark/>
          </w:tcPr>
          <w:p w14:paraId="42D6528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964" w:type="dxa"/>
            <w:noWrap/>
            <w:hideMark/>
          </w:tcPr>
          <w:p w14:paraId="3327EAE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1D6BFAD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4</w:t>
            </w:r>
          </w:p>
        </w:tc>
        <w:tc>
          <w:tcPr>
            <w:tcW w:w="787" w:type="dxa"/>
            <w:noWrap/>
            <w:hideMark/>
          </w:tcPr>
          <w:p w14:paraId="52839A5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1DC411C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05EBF9C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48D94CD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4FA35093" w14:textId="77777777" w:rsidTr="002B019D">
        <w:trPr>
          <w:trHeight w:val="290"/>
        </w:trPr>
        <w:tc>
          <w:tcPr>
            <w:tcW w:w="2547" w:type="dxa"/>
            <w:noWrap/>
            <w:hideMark/>
          </w:tcPr>
          <w:p w14:paraId="1CB2D653"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Kasuya et al. </w:t>
            </w:r>
            <w:r w:rsidRPr="00C2561C">
              <w:rPr>
                <w:rFonts w:ascii="Times New Roman" w:eastAsia="Calibri" w:hAnsi="Times New Roman" w:cs="Times New Roman"/>
                <w:sz w:val="16"/>
                <w:szCs w:val="12"/>
              </w:rPr>
              <w:fldChar w:fldCharType="begin">
                <w:fldData xml:space="preserve">PEVuZE5vdGU+PENpdGU+PEF1dGhvcj5LYXN1eWE8L0F1dGhvcj48WWVhcj4yMDEyPC9ZZWFyPjxS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LYXN1eWE8L0F1dGhvcj48WWVhcj4yMDEyPC9ZZWFyPjxS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4" w:tooltip="Kasuya, 2012 #822" w:history="1">
              <w:r w:rsidRPr="00C2561C">
                <w:rPr>
                  <w:rFonts w:ascii="Times New Roman" w:eastAsia="Calibri" w:hAnsi="Times New Roman" w:cs="Times New Roman"/>
                  <w:noProof/>
                  <w:sz w:val="16"/>
                  <w:szCs w:val="12"/>
                </w:rPr>
                <w:t>24</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13D4E2D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2</w:t>
            </w:r>
          </w:p>
        </w:tc>
        <w:tc>
          <w:tcPr>
            <w:tcW w:w="992" w:type="dxa"/>
            <w:noWrap/>
            <w:hideMark/>
          </w:tcPr>
          <w:p w14:paraId="690EAD1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73132F8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42136EF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9</w:t>
            </w:r>
          </w:p>
        </w:tc>
        <w:tc>
          <w:tcPr>
            <w:tcW w:w="1299" w:type="dxa"/>
            <w:noWrap/>
            <w:hideMark/>
          </w:tcPr>
          <w:p w14:paraId="7E95C00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w:t>
            </w:r>
          </w:p>
        </w:tc>
        <w:tc>
          <w:tcPr>
            <w:tcW w:w="760" w:type="dxa"/>
            <w:noWrap/>
            <w:hideMark/>
          </w:tcPr>
          <w:p w14:paraId="51F5418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5</w:t>
            </w:r>
          </w:p>
        </w:tc>
        <w:tc>
          <w:tcPr>
            <w:tcW w:w="598" w:type="dxa"/>
            <w:noWrap/>
            <w:hideMark/>
          </w:tcPr>
          <w:p w14:paraId="48E0E39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4</w:t>
            </w:r>
          </w:p>
        </w:tc>
        <w:tc>
          <w:tcPr>
            <w:tcW w:w="964" w:type="dxa"/>
            <w:noWrap/>
            <w:hideMark/>
          </w:tcPr>
          <w:p w14:paraId="7687ED1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57A0B33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9</w:t>
            </w:r>
          </w:p>
        </w:tc>
        <w:tc>
          <w:tcPr>
            <w:tcW w:w="787" w:type="dxa"/>
            <w:noWrap/>
            <w:hideMark/>
          </w:tcPr>
          <w:p w14:paraId="4B08806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0</w:t>
            </w:r>
          </w:p>
        </w:tc>
        <w:tc>
          <w:tcPr>
            <w:tcW w:w="604" w:type="dxa"/>
            <w:noWrap/>
            <w:hideMark/>
          </w:tcPr>
          <w:p w14:paraId="2031C79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30C2576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2A9FCDB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3EF30316" w14:textId="77777777" w:rsidTr="002B019D">
        <w:trPr>
          <w:trHeight w:val="290"/>
        </w:trPr>
        <w:tc>
          <w:tcPr>
            <w:tcW w:w="2547" w:type="dxa"/>
            <w:noWrap/>
            <w:hideMark/>
          </w:tcPr>
          <w:p w14:paraId="4756FD9B"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Van Nieuwenhuizen et al. </w:t>
            </w:r>
            <w:r w:rsidRPr="00C2561C">
              <w:rPr>
                <w:rFonts w:ascii="Times New Roman" w:eastAsia="Calibri" w:hAnsi="Times New Roman" w:cs="Times New Roman"/>
                <w:sz w:val="16"/>
                <w:szCs w:val="12"/>
              </w:rPr>
              <w:fldChar w:fldCharType="begin">
                <w:fldData xml:space="preserve">PEVuZE5vdGU+PENpdGU+PEF1dGhvcj5WYW4gTmlldXdlbmh1aXplbjwvQXV0aG9yPjxZZWFyPjIw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WYW4gTmlldXdlbmh1aXplbjwvQXV0aG9yPjxZZWFyPjIw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30" w:tooltip="Van Nieuwenhuizen, 2013 #836" w:history="1">
              <w:r w:rsidRPr="00C2561C">
                <w:rPr>
                  <w:rFonts w:ascii="Times New Roman" w:eastAsia="Calibri" w:hAnsi="Times New Roman" w:cs="Times New Roman"/>
                  <w:noProof/>
                  <w:sz w:val="16"/>
                  <w:szCs w:val="12"/>
                </w:rPr>
                <w:t>30</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6F4BF3D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3</w:t>
            </w:r>
          </w:p>
        </w:tc>
        <w:tc>
          <w:tcPr>
            <w:tcW w:w="992" w:type="dxa"/>
            <w:noWrap/>
            <w:hideMark/>
          </w:tcPr>
          <w:p w14:paraId="4FD6FC8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CS</w:t>
            </w:r>
          </w:p>
        </w:tc>
        <w:tc>
          <w:tcPr>
            <w:tcW w:w="1276" w:type="dxa"/>
            <w:noWrap/>
            <w:hideMark/>
          </w:tcPr>
          <w:p w14:paraId="05A2136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35CFC3F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1</w:t>
            </w:r>
          </w:p>
        </w:tc>
        <w:tc>
          <w:tcPr>
            <w:tcW w:w="1299" w:type="dxa"/>
            <w:noWrap/>
            <w:hideMark/>
          </w:tcPr>
          <w:p w14:paraId="7E9CC6B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63.4</w:t>
            </w:r>
          </w:p>
        </w:tc>
        <w:tc>
          <w:tcPr>
            <w:tcW w:w="760" w:type="dxa"/>
            <w:noWrap/>
            <w:hideMark/>
          </w:tcPr>
          <w:p w14:paraId="5F81713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7</w:t>
            </w:r>
          </w:p>
        </w:tc>
        <w:tc>
          <w:tcPr>
            <w:tcW w:w="598" w:type="dxa"/>
            <w:noWrap/>
            <w:hideMark/>
          </w:tcPr>
          <w:p w14:paraId="03E03C8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w:t>
            </w:r>
          </w:p>
        </w:tc>
        <w:tc>
          <w:tcPr>
            <w:tcW w:w="964" w:type="dxa"/>
            <w:noWrap/>
            <w:hideMark/>
          </w:tcPr>
          <w:p w14:paraId="4C7F6ED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4FCD3AB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1</w:t>
            </w:r>
          </w:p>
        </w:tc>
        <w:tc>
          <w:tcPr>
            <w:tcW w:w="787" w:type="dxa"/>
            <w:noWrap/>
            <w:hideMark/>
          </w:tcPr>
          <w:p w14:paraId="0F51CF2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5083E04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6E3F117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048D61F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7B7E678E" w14:textId="77777777" w:rsidTr="002B019D">
        <w:trPr>
          <w:trHeight w:val="290"/>
        </w:trPr>
        <w:tc>
          <w:tcPr>
            <w:tcW w:w="2547" w:type="dxa"/>
            <w:noWrap/>
            <w:hideMark/>
          </w:tcPr>
          <w:p w14:paraId="0BCA471A"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Jadid et al. </w:t>
            </w:r>
            <w:r w:rsidRPr="00C2561C">
              <w:rPr>
                <w:rFonts w:ascii="Times New Roman" w:eastAsia="Calibri" w:hAnsi="Times New Roman" w:cs="Times New Roman"/>
                <w:sz w:val="16"/>
                <w:szCs w:val="12"/>
              </w:rPr>
              <w:fldChar w:fldCharType="begin">
                <w:fldData xml:space="preserve">PEVuZE5vdGU+PENpdGU+PEF1dGhvcj5KYWRpZDwvQXV0aG9yPjxZZWFyPjIwMTU8L1llYXI+PFJl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KYWRpZDwvQXV0aG9yPjxZZWFyPjIwMTU8L1llYXI+PFJl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6" w:tooltip="Jadid, 2015 #818" w:history="1">
              <w:r w:rsidRPr="00C2561C">
                <w:rPr>
                  <w:rFonts w:ascii="Times New Roman" w:eastAsia="Calibri" w:hAnsi="Times New Roman" w:cs="Times New Roman"/>
                  <w:noProof/>
                  <w:sz w:val="16"/>
                  <w:szCs w:val="12"/>
                </w:rPr>
                <w:t>26</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6A16575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4</w:t>
            </w:r>
          </w:p>
        </w:tc>
        <w:tc>
          <w:tcPr>
            <w:tcW w:w="992" w:type="dxa"/>
            <w:noWrap/>
            <w:hideMark/>
          </w:tcPr>
          <w:p w14:paraId="76213C2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740CBF8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281CED3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5</w:t>
            </w:r>
          </w:p>
        </w:tc>
        <w:tc>
          <w:tcPr>
            <w:tcW w:w="1299" w:type="dxa"/>
            <w:noWrap/>
            <w:hideMark/>
          </w:tcPr>
          <w:p w14:paraId="78C5605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8/66.6</w:t>
            </w:r>
          </w:p>
        </w:tc>
        <w:tc>
          <w:tcPr>
            <w:tcW w:w="760" w:type="dxa"/>
            <w:noWrap/>
            <w:hideMark/>
          </w:tcPr>
          <w:p w14:paraId="470D27F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1</w:t>
            </w:r>
          </w:p>
        </w:tc>
        <w:tc>
          <w:tcPr>
            <w:tcW w:w="598" w:type="dxa"/>
            <w:noWrap/>
            <w:hideMark/>
          </w:tcPr>
          <w:p w14:paraId="5EC32A6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4</w:t>
            </w:r>
          </w:p>
        </w:tc>
        <w:tc>
          <w:tcPr>
            <w:tcW w:w="964" w:type="dxa"/>
            <w:noWrap/>
            <w:hideMark/>
          </w:tcPr>
          <w:p w14:paraId="003FE04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2D8B081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5</w:t>
            </w:r>
          </w:p>
        </w:tc>
        <w:tc>
          <w:tcPr>
            <w:tcW w:w="787" w:type="dxa"/>
            <w:noWrap/>
            <w:hideMark/>
          </w:tcPr>
          <w:p w14:paraId="49C2121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353D5D1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0E28250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35222F5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366FC863" w14:textId="77777777" w:rsidTr="002B019D">
        <w:trPr>
          <w:trHeight w:val="290"/>
        </w:trPr>
        <w:tc>
          <w:tcPr>
            <w:tcW w:w="2547" w:type="dxa"/>
            <w:noWrap/>
            <w:hideMark/>
          </w:tcPr>
          <w:p w14:paraId="3B579BB6"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Hoe et al. </w:t>
            </w:r>
            <w:r w:rsidRPr="00C2561C">
              <w:rPr>
                <w:rFonts w:ascii="Times New Roman" w:eastAsia="Calibri" w:hAnsi="Times New Roman" w:cs="Times New Roman"/>
                <w:sz w:val="16"/>
                <w:szCs w:val="12"/>
              </w:rPr>
              <w:fldChar w:fldCharType="begin">
                <w:fldData xml:space="preserve">PEVuZE5vdGU+PENpdGU+PEF1dGhvcj5Ib2U8L0F1dGhvcj48WWVhcj4yMDE1PC9ZZWFyPjxSZWNO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==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Ib2U8L0F1dGhvcj48WWVhcj4yMDE1PC9ZZWFyPjxSZWNO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==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5" w:tooltip="Hoe, 2015 #824" w:history="1">
              <w:r w:rsidRPr="00C2561C">
                <w:rPr>
                  <w:rFonts w:ascii="Times New Roman" w:eastAsia="Calibri" w:hAnsi="Times New Roman" w:cs="Times New Roman"/>
                  <w:noProof/>
                  <w:sz w:val="16"/>
                  <w:szCs w:val="12"/>
                </w:rPr>
                <w:t>25</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2AFD68F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5</w:t>
            </w:r>
          </w:p>
        </w:tc>
        <w:tc>
          <w:tcPr>
            <w:tcW w:w="992" w:type="dxa"/>
            <w:noWrap/>
            <w:hideMark/>
          </w:tcPr>
          <w:p w14:paraId="56B0890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4D8574F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13E5BE2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20</w:t>
            </w:r>
          </w:p>
        </w:tc>
        <w:tc>
          <w:tcPr>
            <w:tcW w:w="1299" w:type="dxa"/>
            <w:noWrap/>
            <w:hideMark/>
          </w:tcPr>
          <w:p w14:paraId="6FBD2A3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6/NA</w:t>
            </w:r>
          </w:p>
        </w:tc>
        <w:tc>
          <w:tcPr>
            <w:tcW w:w="760" w:type="dxa"/>
            <w:noWrap/>
            <w:hideMark/>
          </w:tcPr>
          <w:p w14:paraId="4708B14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60</w:t>
            </w:r>
          </w:p>
        </w:tc>
        <w:tc>
          <w:tcPr>
            <w:tcW w:w="598" w:type="dxa"/>
            <w:noWrap/>
            <w:hideMark/>
          </w:tcPr>
          <w:p w14:paraId="3386E1F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60</w:t>
            </w:r>
          </w:p>
        </w:tc>
        <w:tc>
          <w:tcPr>
            <w:tcW w:w="964" w:type="dxa"/>
            <w:noWrap/>
            <w:hideMark/>
          </w:tcPr>
          <w:p w14:paraId="5897986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4ABE487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787" w:type="dxa"/>
            <w:noWrap/>
            <w:hideMark/>
          </w:tcPr>
          <w:p w14:paraId="00EEB4A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60963A9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20</w:t>
            </w:r>
          </w:p>
        </w:tc>
        <w:tc>
          <w:tcPr>
            <w:tcW w:w="851" w:type="dxa"/>
            <w:noWrap/>
            <w:hideMark/>
          </w:tcPr>
          <w:p w14:paraId="7E51D83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24DFBD5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21C0B576" w14:textId="77777777" w:rsidTr="002B019D">
        <w:trPr>
          <w:trHeight w:val="290"/>
        </w:trPr>
        <w:tc>
          <w:tcPr>
            <w:tcW w:w="2547" w:type="dxa"/>
            <w:noWrap/>
            <w:hideMark/>
          </w:tcPr>
          <w:p w14:paraId="79675B9F"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Liu et al. </w:t>
            </w:r>
            <w:r w:rsidRPr="00C2561C">
              <w:rPr>
                <w:rFonts w:ascii="Times New Roman" w:eastAsia="Calibri" w:hAnsi="Times New Roman" w:cs="Times New Roman"/>
                <w:sz w:val="16"/>
                <w:szCs w:val="12"/>
              </w:rPr>
              <w:fldChar w:fldCharType="begin"/>
            </w:r>
            <w:r w:rsidRPr="00C2561C">
              <w:rPr>
                <w:rFonts w:ascii="Times New Roman" w:eastAsia="Calibri" w:hAnsi="Times New Roman" w:cs="Times New Roman"/>
                <w:sz w:val="16"/>
                <w:szCs w:val="12"/>
              </w:rPr>
              <w:instrText xml:space="preserve"> ADDIN EN.CITE &lt;EndNote&gt;&lt;Cite&gt;&lt;Author&gt;Liu&lt;/Author&gt;&lt;Year&gt;2015&lt;/Year&gt;&lt;RecNum&gt;841&lt;/RecNum&gt;&lt;DisplayText&gt;[27]&lt;/DisplayText&gt;&lt;record&gt;&lt;rec-number&gt;841&lt;/rec-number&gt;&lt;foreign-keys&gt;&lt;key app="EN" db-id="r09rvzrvv02ve2eepv9vtss3tf0x529fwsxa" timestamp="1519646523"&gt;841&lt;/key&gt;&lt;/foreign-keys&gt;&lt;ref-type name="Journal Article"&gt;17&lt;/ref-type&gt;&lt;contributors&gt;&lt;authors&gt;&lt;author&gt;Liu, Y.&lt;/author&gt;&lt;author&gt;Li, F.&lt;/author&gt;&lt;author&gt;Wang, C.&lt;/author&gt;&lt;/authors&gt;&lt;/contributors&gt;&lt;auth-address&gt;(Liu, Li, Wang) Qilu Hospital of Shandong University, Brain Science Research Institute of Shandong University, Department of Neurosurgery, Jinan, PR China&lt;/auth-address&gt;&lt;titles&gt;&lt;title&gt;Clinical features and surgical treatment of asymptomatic meningiomas&lt;/title&gt;&lt;secondary-title&gt;Turkish neurosurgery&lt;/secondary-title&gt;&lt;/titles&gt;&lt;periodical&gt;&lt;full-title&gt;Turkish neurosurgery&lt;/full-title&gt;&lt;/periodical&gt;&lt;pages&gt;121-125&lt;/pages&gt;&lt;volume&gt;25&lt;/volume&gt;&lt;number&gt;1&lt;/number&gt;&lt;keywords&gt;&lt;keyword&gt;adult&lt;/keyword&gt;&lt;keyword&gt;aged&lt;/keyword&gt;&lt;keyword&gt;computer assisted tomography&lt;/keyword&gt;&lt;keyword&gt;female&lt;/keyword&gt;&lt;keyword&gt;follow up&lt;/keyword&gt;&lt;keyword&gt;human&lt;/keyword&gt;&lt;keyword&gt;male&lt;/keyword&gt;&lt;keyword&gt;Meningeal Neoplasms/di [Diagnosis]&lt;/keyword&gt;&lt;keyword&gt;Meningeal Neoplasms/su [Surgery]&lt;/keyword&gt;&lt;keyword&gt;meningioma/di [Diagnosis]&lt;/keyword&gt;&lt;keyword&gt;meningioma/su [Surgery]&lt;/keyword&gt;&lt;keyword&gt;middle aged&lt;/keyword&gt;&lt;keyword&gt;nuclear magnetic resonance imaging&lt;/keyword&gt;&lt;keyword&gt;pathology&lt;/keyword&gt;&lt;keyword&gt;postoperative complication&lt;/keyword&gt;&lt;keyword&gt;radiography&lt;/keyword&gt;&lt;keyword&gt;retrospective study&lt;/keyword&gt;&lt;keyword&gt;treatment outcome&lt;/keyword&gt;&lt;/keywords&gt;&lt;dates&gt;&lt;year&gt;2015&lt;/year&gt;&lt;/dates&gt;&lt;accession-num&gt;607090436&lt;/accession-num&gt;&lt;urls&gt;&lt;related-urls&gt;&lt;url&gt;http://ovidsp.ovid.com/ovidweb.cgi?T=JS&amp;amp;CSC=Y&amp;amp;NEWS=N&amp;amp;PAGE=fulltext&amp;amp;D=emed17&amp;amp;AN=607090436&lt;/url&gt;&lt;/related-urls&gt;&lt;/urls&gt;&lt;remote-database-name&gt;Embase&lt;/remote-database-name&gt;&lt;remote-database-provider&gt;Ovid Technologies&lt;/remote-database-provider&gt;&lt;/record&gt;&lt;/Cite&gt;&lt;/EndNote&gt;</w:instrText>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7" w:tooltip="Liu, 2015 #841" w:history="1">
              <w:r w:rsidRPr="00C2561C">
                <w:rPr>
                  <w:rFonts w:ascii="Times New Roman" w:eastAsia="Calibri" w:hAnsi="Times New Roman" w:cs="Times New Roman"/>
                  <w:noProof/>
                  <w:sz w:val="16"/>
                  <w:szCs w:val="12"/>
                </w:rPr>
                <w:t>27</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0D32E4E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5</w:t>
            </w:r>
          </w:p>
        </w:tc>
        <w:tc>
          <w:tcPr>
            <w:tcW w:w="992" w:type="dxa"/>
            <w:noWrap/>
            <w:hideMark/>
          </w:tcPr>
          <w:p w14:paraId="7484AC1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20CBBCD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4318319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22</w:t>
            </w:r>
          </w:p>
        </w:tc>
        <w:tc>
          <w:tcPr>
            <w:tcW w:w="1299" w:type="dxa"/>
            <w:noWrap/>
            <w:hideMark/>
          </w:tcPr>
          <w:p w14:paraId="12332B26"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NA/58.6</w:t>
            </w:r>
          </w:p>
        </w:tc>
        <w:tc>
          <w:tcPr>
            <w:tcW w:w="760" w:type="dxa"/>
            <w:noWrap/>
            <w:hideMark/>
          </w:tcPr>
          <w:p w14:paraId="500B1A9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3</w:t>
            </w:r>
          </w:p>
        </w:tc>
        <w:tc>
          <w:tcPr>
            <w:tcW w:w="598" w:type="dxa"/>
            <w:noWrap/>
            <w:hideMark/>
          </w:tcPr>
          <w:p w14:paraId="5508A94A"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9</w:t>
            </w:r>
          </w:p>
        </w:tc>
        <w:tc>
          <w:tcPr>
            <w:tcW w:w="964" w:type="dxa"/>
            <w:noWrap/>
            <w:hideMark/>
          </w:tcPr>
          <w:p w14:paraId="485354D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3FE9ED6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04</w:t>
            </w:r>
          </w:p>
        </w:tc>
        <w:tc>
          <w:tcPr>
            <w:tcW w:w="787" w:type="dxa"/>
            <w:noWrap/>
            <w:hideMark/>
          </w:tcPr>
          <w:p w14:paraId="0C46797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8</w:t>
            </w:r>
          </w:p>
        </w:tc>
        <w:tc>
          <w:tcPr>
            <w:tcW w:w="604" w:type="dxa"/>
            <w:noWrap/>
            <w:hideMark/>
          </w:tcPr>
          <w:p w14:paraId="06ADADC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4FF0A14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5D690A6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6D2BFF5C" w14:textId="77777777" w:rsidTr="002B019D">
        <w:trPr>
          <w:trHeight w:val="290"/>
        </w:trPr>
        <w:tc>
          <w:tcPr>
            <w:tcW w:w="2547" w:type="dxa"/>
            <w:noWrap/>
            <w:hideMark/>
          </w:tcPr>
          <w:p w14:paraId="78FE3180"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Zeng et al. </w:t>
            </w:r>
            <w:r w:rsidRPr="00C2561C">
              <w:rPr>
                <w:rFonts w:ascii="Times New Roman" w:eastAsia="Calibri" w:hAnsi="Times New Roman" w:cs="Times New Roman"/>
                <w:sz w:val="16"/>
                <w:szCs w:val="12"/>
              </w:rPr>
              <w:fldChar w:fldCharType="begin">
                <w:fldData xml:space="preserve">PEVuZE5vdGU+PENpdGU+PEF1dGhvcj5aZW5nPC9BdXRob3I+PFllYXI+MjAxNTwvWWVhcj48UmVj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aZW5nPC9BdXRob3I+PFllYXI+MjAxNTwvWWVhcj48UmVj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28" w:tooltip="Zeng, 2015 #827" w:history="1">
              <w:r w:rsidRPr="00C2561C">
                <w:rPr>
                  <w:rFonts w:ascii="Times New Roman" w:eastAsia="Calibri" w:hAnsi="Times New Roman" w:cs="Times New Roman"/>
                  <w:noProof/>
                  <w:sz w:val="16"/>
                  <w:szCs w:val="12"/>
                </w:rPr>
                <w:t>28</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4ABE003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5</w:t>
            </w:r>
          </w:p>
        </w:tc>
        <w:tc>
          <w:tcPr>
            <w:tcW w:w="992" w:type="dxa"/>
            <w:noWrap/>
            <w:hideMark/>
          </w:tcPr>
          <w:p w14:paraId="761A726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6FA2C28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Single-center</w:t>
            </w:r>
          </w:p>
        </w:tc>
        <w:tc>
          <w:tcPr>
            <w:tcW w:w="1153" w:type="dxa"/>
            <w:noWrap/>
            <w:hideMark/>
          </w:tcPr>
          <w:p w14:paraId="520CFC5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12</w:t>
            </w:r>
          </w:p>
        </w:tc>
        <w:tc>
          <w:tcPr>
            <w:tcW w:w="1299" w:type="dxa"/>
            <w:noWrap/>
            <w:hideMark/>
          </w:tcPr>
          <w:p w14:paraId="5738C2C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53/NA</w:t>
            </w:r>
          </w:p>
        </w:tc>
        <w:tc>
          <w:tcPr>
            <w:tcW w:w="760" w:type="dxa"/>
            <w:noWrap/>
            <w:hideMark/>
          </w:tcPr>
          <w:p w14:paraId="3796640E"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8</w:t>
            </w:r>
          </w:p>
        </w:tc>
        <w:tc>
          <w:tcPr>
            <w:tcW w:w="598" w:type="dxa"/>
            <w:noWrap/>
            <w:hideMark/>
          </w:tcPr>
          <w:p w14:paraId="1F89334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4</w:t>
            </w:r>
          </w:p>
        </w:tc>
        <w:tc>
          <w:tcPr>
            <w:tcW w:w="964" w:type="dxa"/>
            <w:noWrap/>
            <w:hideMark/>
          </w:tcPr>
          <w:p w14:paraId="6D81A5A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21BCD69B"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4*</w:t>
            </w:r>
          </w:p>
        </w:tc>
        <w:tc>
          <w:tcPr>
            <w:tcW w:w="787" w:type="dxa"/>
            <w:noWrap/>
            <w:hideMark/>
          </w:tcPr>
          <w:p w14:paraId="6481B12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8</w:t>
            </w:r>
          </w:p>
        </w:tc>
        <w:tc>
          <w:tcPr>
            <w:tcW w:w="604" w:type="dxa"/>
            <w:noWrap/>
            <w:hideMark/>
          </w:tcPr>
          <w:p w14:paraId="5E77066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173C9AD2"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0B0C2D21"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0BC5CEB5" w14:textId="77777777" w:rsidTr="002B019D">
        <w:trPr>
          <w:trHeight w:val="290"/>
        </w:trPr>
        <w:tc>
          <w:tcPr>
            <w:tcW w:w="2547" w:type="dxa"/>
            <w:noWrap/>
            <w:hideMark/>
          </w:tcPr>
          <w:p w14:paraId="4BF06B5A"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Butts et al. </w:t>
            </w:r>
            <w:r w:rsidRPr="00C2561C">
              <w:rPr>
                <w:rFonts w:ascii="Times New Roman" w:eastAsia="Calibri" w:hAnsi="Times New Roman" w:cs="Times New Roman"/>
                <w:sz w:val="16"/>
                <w:szCs w:val="12"/>
              </w:rPr>
              <w:fldChar w:fldCharType="begin">
                <w:fldData xml:space="preserve">PEVuZE5vdGU+PENpdGU+PEF1dGhvcj5CdXR0czwvQXV0aG9yPjxZZWFyPjIwMTc8L1llYXI+PFJl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</w:fldData>
              </w:fldChar>
            </w:r>
            <w:r w:rsidRPr="00C2561C">
              <w:rPr>
                <w:rFonts w:ascii="Times New Roman" w:eastAsia="Calibri" w:hAnsi="Times New Roman" w:cs="Times New Roman"/>
                <w:sz w:val="16"/>
                <w:szCs w:val="12"/>
              </w:rPr>
              <w:instrText xml:space="preserve"> ADDIN EN.CITE </w:instrText>
            </w:r>
            <w:r w:rsidRPr="00C2561C">
              <w:rPr>
                <w:rFonts w:ascii="Times New Roman" w:eastAsia="Calibri" w:hAnsi="Times New Roman" w:cs="Times New Roman"/>
                <w:sz w:val="16"/>
                <w:szCs w:val="12"/>
              </w:rPr>
              <w:fldChar w:fldCharType="begin">
                <w:fldData xml:space="preserve">PEVuZE5vdGU+PENpdGU+PEF1dGhvcj5CdXR0czwvQXV0aG9yPjxZZWFyPjIwMTc8L1llYXI+PFJl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</w:fldData>
              </w:fldChar>
            </w:r>
            <w:r w:rsidRPr="00C2561C">
              <w:rPr>
                <w:rFonts w:ascii="Times New Roman" w:eastAsia="Calibri" w:hAnsi="Times New Roman" w:cs="Times New Roman"/>
                <w:sz w:val="16"/>
                <w:szCs w:val="12"/>
              </w:rPr>
              <w:instrText xml:space="preserve"> ADDIN EN.CITE.DATA </w:instrText>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end"/>
            </w:r>
            <w:r w:rsidRPr="00C2561C">
              <w:rPr>
                <w:rFonts w:ascii="Times New Roman" w:eastAsia="Calibri" w:hAnsi="Times New Roman" w:cs="Times New Roman"/>
                <w:sz w:val="16"/>
                <w:szCs w:val="12"/>
              </w:rPr>
            </w:r>
            <w:r w:rsidRPr="00C2561C">
              <w:rPr>
                <w:rFonts w:ascii="Times New Roman" w:eastAsia="Calibri" w:hAnsi="Times New Roman" w:cs="Times New Roman"/>
                <w:sz w:val="16"/>
                <w:szCs w:val="12"/>
              </w:rPr>
              <w:fldChar w:fldCharType="separate"/>
            </w:r>
            <w:r w:rsidRPr="00C2561C">
              <w:rPr>
                <w:rFonts w:ascii="Times New Roman" w:eastAsia="Calibri" w:hAnsi="Times New Roman" w:cs="Times New Roman"/>
                <w:noProof/>
                <w:sz w:val="16"/>
                <w:szCs w:val="12"/>
              </w:rPr>
              <w:t>[</w:t>
            </w:r>
            <w:hyperlink w:anchor="_ENREF_31" w:tooltip="Butts, 2017 #816" w:history="1">
              <w:r w:rsidRPr="00C2561C">
                <w:rPr>
                  <w:rFonts w:ascii="Times New Roman" w:eastAsia="Calibri" w:hAnsi="Times New Roman" w:cs="Times New Roman"/>
                  <w:noProof/>
                  <w:sz w:val="16"/>
                  <w:szCs w:val="12"/>
                </w:rPr>
                <w:t>31</w:t>
              </w:r>
            </w:hyperlink>
            <w:r w:rsidRPr="00C2561C">
              <w:rPr>
                <w:rFonts w:ascii="Times New Roman" w:eastAsia="Calibri" w:hAnsi="Times New Roman" w:cs="Times New Roman"/>
                <w:noProof/>
                <w:sz w:val="16"/>
                <w:szCs w:val="12"/>
              </w:rPr>
              <w:t>]</w:t>
            </w:r>
            <w:r w:rsidRPr="00C2561C">
              <w:rPr>
                <w:rFonts w:ascii="Times New Roman" w:eastAsia="Calibri" w:hAnsi="Times New Roman" w:cs="Times New Roman"/>
                <w:sz w:val="16"/>
                <w:szCs w:val="12"/>
              </w:rPr>
              <w:fldChar w:fldCharType="end"/>
            </w:r>
          </w:p>
        </w:tc>
        <w:tc>
          <w:tcPr>
            <w:tcW w:w="1134" w:type="dxa"/>
            <w:noWrap/>
            <w:hideMark/>
          </w:tcPr>
          <w:p w14:paraId="61532A2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2017</w:t>
            </w:r>
          </w:p>
        </w:tc>
        <w:tc>
          <w:tcPr>
            <w:tcW w:w="992" w:type="dxa"/>
            <w:noWrap/>
            <w:hideMark/>
          </w:tcPr>
          <w:p w14:paraId="4E84AE19"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Retro</w:t>
            </w:r>
          </w:p>
        </w:tc>
        <w:tc>
          <w:tcPr>
            <w:tcW w:w="1276" w:type="dxa"/>
            <w:noWrap/>
            <w:hideMark/>
          </w:tcPr>
          <w:p w14:paraId="5317DB0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Multi-center</w:t>
            </w:r>
          </w:p>
        </w:tc>
        <w:tc>
          <w:tcPr>
            <w:tcW w:w="1153" w:type="dxa"/>
            <w:noWrap/>
            <w:hideMark/>
          </w:tcPr>
          <w:p w14:paraId="553BB074"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8</w:t>
            </w:r>
          </w:p>
        </w:tc>
        <w:tc>
          <w:tcPr>
            <w:tcW w:w="1299" w:type="dxa"/>
            <w:noWrap/>
            <w:hideMark/>
          </w:tcPr>
          <w:p w14:paraId="6DED427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80/NA</w:t>
            </w:r>
          </w:p>
        </w:tc>
        <w:tc>
          <w:tcPr>
            <w:tcW w:w="760" w:type="dxa"/>
            <w:noWrap/>
            <w:hideMark/>
          </w:tcPr>
          <w:p w14:paraId="421B670F"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32</w:t>
            </w:r>
          </w:p>
        </w:tc>
        <w:tc>
          <w:tcPr>
            <w:tcW w:w="598" w:type="dxa"/>
            <w:noWrap/>
            <w:hideMark/>
          </w:tcPr>
          <w:p w14:paraId="304D7B4C"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16</w:t>
            </w:r>
          </w:p>
        </w:tc>
        <w:tc>
          <w:tcPr>
            <w:tcW w:w="964" w:type="dxa"/>
            <w:noWrap/>
            <w:hideMark/>
          </w:tcPr>
          <w:p w14:paraId="277FEC13"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22" w:type="dxa"/>
            <w:noWrap/>
            <w:hideMark/>
          </w:tcPr>
          <w:p w14:paraId="71906A18"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48</w:t>
            </w:r>
          </w:p>
        </w:tc>
        <w:tc>
          <w:tcPr>
            <w:tcW w:w="787" w:type="dxa"/>
            <w:noWrap/>
            <w:hideMark/>
          </w:tcPr>
          <w:p w14:paraId="4C4308B7"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604" w:type="dxa"/>
            <w:noWrap/>
            <w:hideMark/>
          </w:tcPr>
          <w:p w14:paraId="42B220D5"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851" w:type="dxa"/>
            <w:noWrap/>
            <w:hideMark/>
          </w:tcPr>
          <w:p w14:paraId="46A268BD"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c>
          <w:tcPr>
            <w:tcW w:w="992" w:type="dxa"/>
            <w:noWrap/>
            <w:hideMark/>
          </w:tcPr>
          <w:p w14:paraId="5F9900F0" w14:textId="77777777" w:rsidR="00C2561C" w:rsidRPr="00C2561C" w:rsidRDefault="00C2561C" w:rsidP="002B019D">
            <w:pPr>
              <w:spacing w:line="360" w:lineRule="auto"/>
              <w:jc w:val="center"/>
              <w:rPr>
                <w:rFonts w:ascii="Times New Roman" w:eastAsia="Calibri" w:hAnsi="Times New Roman" w:cs="Times New Roman"/>
                <w:sz w:val="16"/>
                <w:szCs w:val="12"/>
              </w:rPr>
            </w:pPr>
            <w:r w:rsidRPr="00C2561C">
              <w:rPr>
                <w:rFonts w:ascii="Times New Roman" w:eastAsia="Calibri" w:hAnsi="Times New Roman" w:cs="Times New Roman"/>
                <w:sz w:val="16"/>
                <w:szCs w:val="12"/>
              </w:rPr>
              <w:t>0</w:t>
            </w:r>
          </w:p>
        </w:tc>
      </w:tr>
      <w:tr w:rsidR="00C2561C" w:rsidRPr="00C2561C" w14:paraId="52D3B1F9" w14:textId="77777777" w:rsidTr="002B019D">
        <w:trPr>
          <w:trHeight w:val="767"/>
        </w:trPr>
        <w:tc>
          <w:tcPr>
            <w:tcW w:w="14879" w:type="dxa"/>
            <w:gridSpan w:val="14"/>
            <w:noWrap/>
          </w:tcPr>
          <w:p w14:paraId="3E97AF39"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xml:space="preserve">Abbreviations: C=clinical; CR=clinical-radiological; SRS=stereotactic radiosurgery; </w:t>
            </w:r>
            <w:r w:rsidRPr="00C2561C">
              <w:rPr>
                <w:rFonts w:ascii="Times New Roman" w:eastAsia="Calibri" w:hAnsi="Times New Roman" w:cs="Times New Roman"/>
                <w:i/>
                <w:iCs/>
                <w:sz w:val="16"/>
                <w:szCs w:val="12"/>
              </w:rPr>
              <w:t>f</w:t>
            </w:r>
            <w:r w:rsidRPr="00C2561C">
              <w:rPr>
                <w:rFonts w:ascii="Times New Roman" w:eastAsia="Calibri" w:hAnsi="Times New Roman" w:cs="Times New Roman"/>
                <w:sz w:val="16"/>
                <w:szCs w:val="12"/>
              </w:rPr>
              <w:t>RT=fractionated radiotherapy; NA=not available; Retro=retrospective; CS=cross-sectional</w:t>
            </w:r>
          </w:p>
          <w:p w14:paraId="5C2A03C2"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not all outcomes were available</w:t>
            </w:r>
          </w:p>
          <w:p w14:paraId="52DF1273" w14:textId="77777777" w:rsidR="00C2561C" w:rsidRPr="00C2561C" w:rsidRDefault="00C2561C" w:rsidP="002B019D">
            <w:pPr>
              <w:spacing w:line="360" w:lineRule="auto"/>
              <w:rPr>
                <w:rFonts w:ascii="Times New Roman" w:eastAsia="Calibri" w:hAnsi="Times New Roman" w:cs="Times New Roman"/>
                <w:sz w:val="16"/>
                <w:szCs w:val="12"/>
              </w:rPr>
            </w:pPr>
            <w:r w:rsidRPr="00C2561C">
              <w:rPr>
                <w:rFonts w:ascii="Times New Roman" w:eastAsia="Calibri" w:hAnsi="Times New Roman" w:cs="Times New Roman"/>
                <w:sz w:val="16"/>
                <w:szCs w:val="12"/>
              </w:rPr>
              <w:t>() complete outcomes available for a part of this group</w:t>
            </w:r>
          </w:p>
        </w:tc>
      </w:tr>
    </w:tbl>
    <w:p w14:paraId="52AE04BF" w14:textId="77777777" w:rsidR="00C2561C" w:rsidRDefault="00C2561C" w:rsidP="00C2561C">
      <w:pPr>
        <w:rPr>
          <w:rFonts w:ascii="Times New Roman" w:hAnsi="Times New Roman" w:cs="Times New Roman"/>
          <w:sz w:val="24"/>
          <w:szCs w:val="24"/>
          <w:lang w:val="en-GB" w:eastAsia="en-GB"/>
        </w:rPr>
      </w:pPr>
    </w:p>
    <w:p w14:paraId="5E21DD7C" w14:textId="77777777" w:rsidR="00C2561C" w:rsidRDefault="00C2561C" w:rsidP="00C2561C">
      <w:pPr>
        <w:rPr>
          <w:rFonts w:ascii="Times New Roman" w:hAnsi="Times New Roman" w:cs="Times New Roman"/>
          <w:sz w:val="24"/>
          <w:szCs w:val="24"/>
          <w:lang w:val="en-GB" w:eastAsia="en-GB"/>
        </w:rPr>
      </w:pPr>
    </w:p>
    <w:p w14:paraId="543ACB4B" w14:textId="77777777" w:rsidR="008D04A5" w:rsidRPr="0012490E" w:rsidRDefault="008D04A5" w:rsidP="008D04A5">
      <w:pPr>
        <w:spacing w:line="480" w:lineRule="auto"/>
        <w:rPr>
          <w:rFonts w:asciiTheme="majorBidi" w:hAnsiTheme="majorBidi" w:cstheme="majorBidi"/>
          <w:sz w:val="26"/>
          <w:szCs w:val="26"/>
        </w:rPr>
      </w:pPr>
      <w:r w:rsidRPr="0012490E">
        <w:rPr>
          <w:rFonts w:asciiTheme="majorBidi" w:hAnsiTheme="majorBidi" w:cstheme="majorBidi"/>
          <w:sz w:val="26"/>
          <w:szCs w:val="26"/>
        </w:rPr>
        <w:t>Online Resource 5.</w:t>
      </w:r>
      <w:r>
        <w:rPr>
          <w:rFonts w:asciiTheme="majorBidi" w:hAnsiTheme="majorBidi" w:cstheme="majorBidi"/>
          <w:sz w:val="26"/>
          <w:szCs w:val="26"/>
        </w:rPr>
        <w:t xml:space="preserve"> </w:t>
      </w:r>
      <w:r w:rsidRPr="0012490E">
        <w:rPr>
          <w:rFonts w:asciiTheme="majorBidi" w:hAnsiTheme="majorBidi" w:cstheme="majorBidi"/>
          <w:sz w:val="26"/>
          <w:szCs w:val="26"/>
        </w:rPr>
        <w:t xml:space="preserve">Differences in baseline characteristics based on symptom development and intervention </w:t>
      </w:r>
    </w:p>
    <w:tbl>
      <w:tblPr>
        <w:tblStyle w:val="TableGrid11"/>
        <w:tblpPr w:leftFromText="180" w:rightFromText="180" w:vertAnchor="text" w:horzAnchor="page" w:tblpX="1181" w:tblpY="233"/>
        <w:tblW w:w="15021" w:type="dxa"/>
        <w:tblLayout w:type="fixed"/>
        <w:tblLook w:val="04A0" w:firstRow="1" w:lastRow="0" w:firstColumn="1" w:lastColumn="0" w:noHBand="0" w:noVBand="1"/>
      </w:tblPr>
      <w:tblGrid>
        <w:gridCol w:w="1838"/>
        <w:gridCol w:w="1559"/>
        <w:gridCol w:w="1134"/>
        <w:gridCol w:w="1134"/>
        <w:gridCol w:w="1134"/>
        <w:gridCol w:w="1701"/>
        <w:gridCol w:w="709"/>
        <w:gridCol w:w="1134"/>
        <w:gridCol w:w="1134"/>
        <w:gridCol w:w="1134"/>
        <w:gridCol w:w="1701"/>
        <w:gridCol w:w="709"/>
      </w:tblGrid>
      <w:tr w:rsidR="008D04A5" w:rsidRPr="0079203C" w14:paraId="044BA6CA" w14:textId="77777777" w:rsidTr="002B019D">
        <w:tc>
          <w:tcPr>
            <w:tcW w:w="15021" w:type="dxa"/>
            <w:gridSpan w:val="12"/>
          </w:tcPr>
          <w:p w14:paraId="6E95CFA4" w14:textId="77777777" w:rsidR="008D04A5" w:rsidRPr="0079203C" w:rsidRDefault="008D04A5" w:rsidP="002B019D">
            <w:pPr>
              <w:spacing w:line="360" w:lineRule="auto"/>
              <w:rPr>
                <w:rFonts w:ascii="Times New Roman" w:eastAsia="Calibri" w:hAnsi="Times New Roman" w:cs="Times New Roman"/>
                <w:b/>
                <w:bCs/>
                <w:sz w:val="20"/>
                <w:szCs w:val="20"/>
              </w:rPr>
            </w:pPr>
            <w:r w:rsidRPr="0079203C">
              <w:rPr>
                <w:rFonts w:ascii="Times New Roman" w:eastAsia="Calibri" w:hAnsi="Times New Roman" w:cs="Times New Roman"/>
                <w:b/>
                <w:bCs/>
                <w:sz w:val="20"/>
                <w:szCs w:val="20"/>
              </w:rPr>
              <w:t>Table 5. Differences in baseline characteristics based on symptom development and intervention</w:t>
            </w:r>
          </w:p>
        </w:tc>
      </w:tr>
      <w:tr w:rsidR="008D04A5" w:rsidRPr="0079203C" w14:paraId="48A1140D" w14:textId="77777777" w:rsidTr="002B019D">
        <w:tc>
          <w:tcPr>
            <w:tcW w:w="1838" w:type="dxa"/>
          </w:tcPr>
          <w:p w14:paraId="654A4F8C"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tcPr>
          <w:p w14:paraId="6EDAA897" w14:textId="77777777" w:rsidR="008D04A5" w:rsidRPr="0079203C" w:rsidRDefault="008D04A5" w:rsidP="002B019D">
            <w:pPr>
              <w:spacing w:line="360" w:lineRule="auto"/>
              <w:rPr>
                <w:rFonts w:ascii="Times New Roman" w:eastAsia="Calibri" w:hAnsi="Times New Roman" w:cs="Times New Roman"/>
                <w:sz w:val="20"/>
                <w:szCs w:val="20"/>
              </w:rPr>
            </w:pPr>
          </w:p>
        </w:tc>
        <w:tc>
          <w:tcPr>
            <w:tcW w:w="2268" w:type="dxa"/>
            <w:gridSpan w:val="2"/>
            <w:vAlign w:val="center"/>
          </w:tcPr>
          <w:p w14:paraId="558296E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Symptom development</w:t>
            </w:r>
          </w:p>
        </w:tc>
        <w:tc>
          <w:tcPr>
            <w:tcW w:w="2835" w:type="dxa"/>
            <w:gridSpan w:val="2"/>
            <w:vAlign w:val="center"/>
          </w:tcPr>
          <w:p w14:paraId="0DE4D57F"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1EDF22FC"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2268" w:type="dxa"/>
            <w:gridSpan w:val="2"/>
            <w:vAlign w:val="center"/>
          </w:tcPr>
          <w:p w14:paraId="714DD9B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Intervention</w:t>
            </w:r>
          </w:p>
        </w:tc>
        <w:tc>
          <w:tcPr>
            <w:tcW w:w="3544" w:type="dxa"/>
            <w:gridSpan w:val="3"/>
            <w:vAlign w:val="center"/>
          </w:tcPr>
          <w:p w14:paraId="52A615D9"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42AE9BD9" w14:textId="77777777" w:rsidTr="002B019D">
        <w:tc>
          <w:tcPr>
            <w:tcW w:w="1838" w:type="dxa"/>
            <w:vAlign w:val="center"/>
          </w:tcPr>
          <w:p w14:paraId="668B17FA"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Characteristic</w:t>
            </w:r>
          </w:p>
        </w:tc>
        <w:tc>
          <w:tcPr>
            <w:tcW w:w="1559" w:type="dxa"/>
            <w:vAlign w:val="center"/>
          </w:tcPr>
          <w:p w14:paraId="0123C92F" w14:textId="77777777" w:rsidR="008D04A5" w:rsidRPr="0079203C" w:rsidRDefault="008D04A5" w:rsidP="002B019D">
            <w:pPr>
              <w:spacing w:line="360" w:lineRule="auto"/>
              <w:rPr>
                <w:rFonts w:ascii="Times New Roman" w:eastAsia="Calibri" w:hAnsi="Times New Roman" w:cs="Times New Roman"/>
                <w:sz w:val="20"/>
                <w:szCs w:val="20"/>
              </w:rPr>
            </w:pPr>
          </w:p>
        </w:tc>
        <w:tc>
          <w:tcPr>
            <w:tcW w:w="1134" w:type="dxa"/>
            <w:vAlign w:val="center"/>
          </w:tcPr>
          <w:p w14:paraId="54E9D11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Yes</w:t>
            </w:r>
          </w:p>
        </w:tc>
        <w:tc>
          <w:tcPr>
            <w:tcW w:w="1134" w:type="dxa"/>
            <w:vAlign w:val="center"/>
          </w:tcPr>
          <w:p w14:paraId="2908127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No</w:t>
            </w:r>
          </w:p>
        </w:tc>
        <w:tc>
          <w:tcPr>
            <w:tcW w:w="1134" w:type="dxa"/>
            <w:vAlign w:val="center"/>
          </w:tcPr>
          <w:p w14:paraId="35BA1942"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Univariate P</w:t>
            </w:r>
          </w:p>
        </w:tc>
        <w:tc>
          <w:tcPr>
            <w:tcW w:w="1701" w:type="dxa"/>
            <w:vAlign w:val="center"/>
          </w:tcPr>
          <w:p w14:paraId="3F67B645"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RD (95% CI)</w:t>
            </w:r>
          </w:p>
        </w:tc>
        <w:tc>
          <w:tcPr>
            <w:tcW w:w="709" w:type="dxa"/>
            <w:vAlign w:val="center"/>
          </w:tcPr>
          <w:p w14:paraId="08C83EE0"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I</w:t>
            </w:r>
            <w:r w:rsidRPr="0079203C">
              <w:rPr>
                <w:rFonts w:ascii="Times New Roman" w:eastAsia="Calibri" w:hAnsi="Times New Roman" w:cs="Times New Roman"/>
                <w:sz w:val="20"/>
                <w:szCs w:val="20"/>
                <w:vertAlign w:val="superscript"/>
              </w:rPr>
              <w:t>2</w:t>
            </w:r>
          </w:p>
        </w:tc>
        <w:tc>
          <w:tcPr>
            <w:tcW w:w="1134" w:type="dxa"/>
            <w:vAlign w:val="center"/>
          </w:tcPr>
          <w:p w14:paraId="0520C7A2"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Yes</w:t>
            </w:r>
          </w:p>
        </w:tc>
        <w:tc>
          <w:tcPr>
            <w:tcW w:w="1134" w:type="dxa"/>
            <w:vAlign w:val="center"/>
          </w:tcPr>
          <w:p w14:paraId="5597446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No</w:t>
            </w:r>
          </w:p>
        </w:tc>
        <w:tc>
          <w:tcPr>
            <w:tcW w:w="1134" w:type="dxa"/>
            <w:vAlign w:val="center"/>
          </w:tcPr>
          <w:p w14:paraId="2728FAB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Univariate P</w:t>
            </w:r>
          </w:p>
        </w:tc>
        <w:tc>
          <w:tcPr>
            <w:tcW w:w="1701" w:type="dxa"/>
            <w:vAlign w:val="center"/>
          </w:tcPr>
          <w:p w14:paraId="6A28092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RD (95% CI)</w:t>
            </w:r>
          </w:p>
        </w:tc>
        <w:tc>
          <w:tcPr>
            <w:tcW w:w="709" w:type="dxa"/>
            <w:vAlign w:val="center"/>
          </w:tcPr>
          <w:p w14:paraId="1CF373CF"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I</w:t>
            </w:r>
            <w:r w:rsidRPr="0079203C">
              <w:rPr>
                <w:rFonts w:ascii="Times New Roman" w:eastAsia="Calibri" w:hAnsi="Times New Roman" w:cs="Times New Roman"/>
                <w:sz w:val="20"/>
                <w:szCs w:val="20"/>
                <w:vertAlign w:val="superscript"/>
              </w:rPr>
              <w:t>2</w:t>
            </w:r>
          </w:p>
        </w:tc>
      </w:tr>
      <w:tr w:rsidR="008D04A5" w:rsidRPr="0079203C" w14:paraId="20ADBB85" w14:textId="77777777" w:rsidTr="002B019D">
        <w:tc>
          <w:tcPr>
            <w:tcW w:w="1838" w:type="dxa"/>
            <w:vAlign w:val="center"/>
          </w:tcPr>
          <w:p w14:paraId="3F9DB0E5"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Age</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1F980B99"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lt;65 yrs.</w:t>
            </w:r>
          </w:p>
        </w:tc>
        <w:tc>
          <w:tcPr>
            <w:tcW w:w="1134" w:type="dxa"/>
            <w:vAlign w:val="center"/>
          </w:tcPr>
          <w:p w14:paraId="2701AE3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7 (13.7)</w:t>
            </w:r>
          </w:p>
        </w:tc>
        <w:tc>
          <w:tcPr>
            <w:tcW w:w="1134" w:type="dxa"/>
            <w:vAlign w:val="center"/>
          </w:tcPr>
          <w:p w14:paraId="068578AF"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33 (86.3)</w:t>
            </w:r>
          </w:p>
        </w:tc>
        <w:tc>
          <w:tcPr>
            <w:tcW w:w="1134" w:type="dxa"/>
            <w:vAlign w:val="center"/>
          </w:tcPr>
          <w:p w14:paraId="497378F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32</w:t>
            </w:r>
          </w:p>
        </w:tc>
        <w:tc>
          <w:tcPr>
            <w:tcW w:w="1701" w:type="dxa"/>
            <w:vAlign w:val="center"/>
          </w:tcPr>
          <w:p w14:paraId="6DF54A3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0 (-0.04-0.03)</w:t>
            </w:r>
          </w:p>
        </w:tc>
        <w:tc>
          <w:tcPr>
            <w:tcW w:w="709" w:type="dxa"/>
            <w:vAlign w:val="center"/>
          </w:tcPr>
          <w:p w14:paraId="762D04A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w:t>
            </w:r>
          </w:p>
        </w:tc>
        <w:tc>
          <w:tcPr>
            <w:tcW w:w="1134" w:type="dxa"/>
            <w:vAlign w:val="center"/>
          </w:tcPr>
          <w:p w14:paraId="38198C3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35 (39.1)</w:t>
            </w:r>
          </w:p>
        </w:tc>
        <w:tc>
          <w:tcPr>
            <w:tcW w:w="1134" w:type="dxa"/>
            <w:vAlign w:val="center"/>
          </w:tcPr>
          <w:p w14:paraId="4724B6F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10 (60.9)</w:t>
            </w:r>
          </w:p>
        </w:tc>
        <w:tc>
          <w:tcPr>
            <w:tcW w:w="1134" w:type="dxa"/>
            <w:vAlign w:val="center"/>
          </w:tcPr>
          <w:p w14:paraId="668C79F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3630278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19 (0.00-0.39)</w:t>
            </w:r>
          </w:p>
        </w:tc>
        <w:tc>
          <w:tcPr>
            <w:tcW w:w="709" w:type="dxa"/>
            <w:vAlign w:val="center"/>
          </w:tcPr>
          <w:p w14:paraId="7069AA0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90%</w:t>
            </w:r>
          </w:p>
        </w:tc>
      </w:tr>
      <w:tr w:rsidR="008D04A5" w:rsidRPr="0079203C" w14:paraId="36A082BF" w14:textId="77777777" w:rsidTr="002B019D">
        <w:tc>
          <w:tcPr>
            <w:tcW w:w="1838" w:type="dxa"/>
            <w:vAlign w:val="center"/>
          </w:tcPr>
          <w:p w14:paraId="43FFAE77"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42D4DA34"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 xml:space="preserve">≥65 yrs. </w:t>
            </w:r>
          </w:p>
        </w:tc>
        <w:tc>
          <w:tcPr>
            <w:tcW w:w="1134" w:type="dxa"/>
            <w:vAlign w:val="center"/>
          </w:tcPr>
          <w:p w14:paraId="7AC3E7F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3 (8.0)</w:t>
            </w:r>
          </w:p>
        </w:tc>
        <w:tc>
          <w:tcPr>
            <w:tcW w:w="1134" w:type="dxa"/>
            <w:vAlign w:val="center"/>
          </w:tcPr>
          <w:p w14:paraId="48A6B7D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63 (92.0)</w:t>
            </w:r>
          </w:p>
        </w:tc>
        <w:tc>
          <w:tcPr>
            <w:tcW w:w="1134" w:type="dxa"/>
            <w:vAlign w:val="center"/>
          </w:tcPr>
          <w:p w14:paraId="3EE8578D"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727393E3"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56FD593C"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505530A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4 (11.4)</w:t>
            </w:r>
          </w:p>
        </w:tc>
        <w:tc>
          <w:tcPr>
            <w:tcW w:w="1134" w:type="dxa"/>
            <w:vAlign w:val="center"/>
          </w:tcPr>
          <w:p w14:paraId="6F3973E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64 (88.6)</w:t>
            </w:r>
          </w:p>
        </w:tc>
        <w:tc>
          <w:tcPr>
            <w:tcW w:w="1134" w:type="dxa"/>
            <w:vAlign w:val="center"/>
          </w:tcPr>
          <w:p w14:paraId="0A2045F4"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13285DD0"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0EA3A292"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5A01A3B7" w14:textId="77777777" w:rsidTr="002B019D">
        <w:tc>
          <w:tcPr>
            <w:tcW w:w="1838" w:type="dxa"/>
            <w:vAlign w:val="center"/>
          </w:tcPr>
          <w:p w14:paraId="46C4ACB5"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Sex</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022274FF"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M</w:t>
            </w:r>
            <w:r>
              <w:rPr>
                <w:rFonts w:ascii="Times New Roman" w:eastAsia="Calibri" w:hAnsi="Times New Roman" w:cs="Times New Roman"/>
                <w:sz w:val="20"/>
                <w:szCs w:val="20"/>
              </w:rPr>
              <w:t>ale</w:t>
            </w:r>
          </w:p>
        </w:tc>
        <w:tc>
          <w:tcPr>
            <w:tcW w:w="1134" w:type="dxa"/>
            <w:vAlign w:val="center"/>
          </w:tcPr>
          <w:p w14:paraId="7EEF1AE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7 (21.6)</w:t>
            </w:r>
          </w:p>
        </w:tc>
        <w:tc>
          <w:tcPr>
            <w:tcW w:w="1134" w:type="dxa"/>
            <w:vAlign w:val="center"/>
          </w:tcPr>
          <w:p w14:paraId="35E8CA18"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98 (78.4)</w:t>
            </w:r>
          </w:p>
        </w:tc>
        <w:tc>
          <w:tcPr>
            <w:tcW w:w="1134" w:type="dxa"/>
            <w:vAlign w:val="center"/>
          </w:tcPr>
          <w:p w14:paraId="3E9DDCF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4932352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12 (-0.03-0.26)</w:t>
            </w:r>
          </w:p>
        </w:tc>
        <w:tc>
          <w:tcPr>
            <w:tcW w:w="709" w:type="dxa"/>
            <w:vAlign w:val="center"/>
          </w:tcPr>
          <w:p w14:paraId="262D57E8"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70%</w:t>
            </w:r>
          </w:p>
        </w:tc>
        <w:tc>
          <w:tcPr>
            <w:tcW w:w="1134" w:type="dxa"/>
            <w:vAlign w:val="center"/>
          </w:tcPr>
          <w:p w14:paraId="3492311B"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54 (38.0)</w:t>
            </w:r>
          </w:p>
        </w:tc>
        <w:tc>
          <w:tcPr>
            <w:tcW w:w="1134" w:type="dxa"/>
            <w:vAlign w:val="center"/>
          </w:tcPr>
          <w:p w14:paraId="677299C5"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88 (62.0)</w:t>
            </w:r>
          </w:p>
        </w:tc>
        <w:tc>
          <w:tcPr>
            <w:tcW w:w="1134" w:type="dxa"/>
            <w:vAlign w:val="center"/>
          </w:tcPr>
          <w:p w14:paraId="328206E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41500B8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9 (-0.01-0.19)</w:t>
            </w:r>
          </w:p>
        </w:tc>
        <w:tc>
          <w:tcPr>
            <w:tcW w:w="709" w:type="dxa"/>
            <w:vAlign w:val="center"/>
          </w:tcPr>
          <w:p w14:paraId="36D6658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w:t>
            </w:r>
          </w:p>
        </w:tc>
      </w:tr>
      <w:tr w:rsidR="008D04A5" w:rsidRPr="0079203C" w14:paraId="48F95F4B" w14:textId="77777777" w:rsidTr="002B019D">
        <w:tc>
          <w:tcPr>
            <w:tcW w:w="1838" w:type="dxa"/>
            <w:vAlign w:val="center"/>
          </w:tcPr>
          <w:p w14:paraId="0BF27BC0"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7082272D"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F</w:t>
            </w:r>
            <w:r>
              <w:rPr>
                <w:rFonts w:ascii="Times New Roman" w:eastAsia="Calibri" w:hAnsi="Times New Roman" w:cs="Times New Roman"/>
                <w:sz w:val="20"/>
                <w:szCs w:val="20"/>
              </w:rPr>
              <w:t>emale</w:t>
            </w:r>
          </w:p>
        </w:tc>
        <w:tc>
          <w:tcPr>
            <w:tcW w:w="1134" w:type="dxa"/>
            <w:vAlign w:val="center"/>
          </w:tcPr>
          <w:p w14:paraId="4C25CC8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9 (9.3)</w:t>
            </w:r>
          </w:p>
        </w:tc>
        <w:tc>
          <w:tcPr>
            <w:tcW w:w="1134" w:type="dxa"/>
            <w:vAlign w:val="center"/>
          </w:tcPr>
          <w:p w14:paraId="612529F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82 (90.7)</w:t>
            </w:r>
          </w:p>
        </w:tc>
        <w:tc>
          <w:tcPr>
            <w:tcW w:w="1134" w:type="dxa"/>
            <w:vAlign w:val="center"/>
          </w:tcPr>
          <w:p w14:paraId="69C6F1E4"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103AB4E3"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373A2203"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4C3793BF"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66 (21.4)</w:t>
            </w:r>
          </w:p>
        </w:tc>
        <w:tc>
          <w:tcPr>
            <w:tcW w:w="1134" w:type="dxa"/>
            <w:vAlign w:val="center"/>
          </w:tcPr>
          <w:p w14:paraId="0B2BEB3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609 (78.6)</w:t>
            </w:r>
          </w:p>
        </w:tc>
        <w:tc>
          <w:tcPr>
            <w:tcW w:w="1134" w:type="dxa"/>
            <w:vAlign w:val="center"/>
          </w:tcPr>
          <w:p w14:paraId="2EEC6FBC"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3F873A57"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41D5FA8A"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28931105" w14:textId="77777777" w:rsidTr="002B019D">
        <w:tc>
          <w:tcPr>
            <w:tcW w:w="1838" w:type="dxa"/>
            <w:vAlign w:val="center"/>
          </w:tcPr>
          <w:p w14:paraId="21C98DF3"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Location</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4C57649D"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Non-skull base</w:t>
            </w:r>
          </w:p>
        </w:tc>
        <w:tc>
          <w:tcPr>
            <w:tcW w:w="1134" w:type="dxa"/>
            <w:vAlign w:val="center"/>
          </w:tcPr>
          <w:p w14:paraId="4FBBC3D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8 (11.3)</w:t>
            </w:r>
          </w:p>
        </w:tc>
        <w:tc>
          <w:tcPr>
            <w:tcW w:w="1134" w:type="dxa"/>
            <w:vAlign w:val="center"/>
          </w:tcPr>
          <w:p w14:paraId="7155AD2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76 (88.7)</w:t>
            </w:r>
          </w:p>
        </w:tc>
        <w:tc>
          <w:tcPr>
            <w:tcW w:w="1134" w:type="dxa"/>
            <w:vAlign w:val="center"/>
          </w:tcPr>
          <w:p w14:paraId="7EE1AAE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455</w:t>
            </w:r>
          </w:p>
        </w:tc>
        <w:tc>
          <w:tcPr>
            <w:tcW w:w="1701" w:type="dxa"/>
            <w:vAlign w:val="center"/>
          </w:tcPr>
          <w:p w14:paraId="32656C9B"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1 (-0.03-0.06)</w:t>
            </w:r>
          </w:p>
        </w:tc>
        <w:tc>
          <w:tcPr>
            <w:tcW w:w="709" w:type="dxa"/>
            <w:vAlign w:val="center"/>
          </w:tcPr>
          <w:p w14:paraId="78043B5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w:t>
            </w:r>
          </w:p>
        </w:tc>
        <w:tc>
          <w:tcPr>
            <w:tcW w:w="1134" w:type="dxa"/>
            <w:vAlign w:val="center"/>
          </w:tcPr>
          <w:p w14:paraId="5564776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46 (31.7)</w:t>
            </w:r>
          </w:p>
        </w:tc>
        <w:tc>
          <w:tcPr>
            <w:tcW w:w="1134" w:type="dxa"/>
            <w:vAlign w:val="center"/>
          </w:tcPr>
          <w:p w14:paraId="0A468B1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15 (68.3)</w:t>
            </w:r>
          </w:p>
        </w:tc>
        <w:tc>
          <w:tcPr>
            <w:tcW w:w="1134" w:type="dxa"/>
            <w:vAlign w:val="center"/>
          </w:tcPr>
          <w:p w14:paraId="4F5363F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59</w:t>
            </w:r>
          </w:p>
        </w:tc>
        <w:tc>
          <w:tcPr>
            <w:tcW w:w="1701" w:type="dxa"/>
            <w:vAlign w:val="center"/>
          </w:tcPr>
          <w:p w14:paraId="4D2F2724"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2 (-0.07-0.10)</w:t>
            </w:r>
          </w:p>
        </w:tc>
        <w:tc>
          <w:tcPr>
            <w:tcW w:w="709" w:type="dxa"/>
            <w:vAlign w:val="center"/>
          </w:tcPr>
          <w:p w14:paraId="24FD6832"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3%</w:t>
            </w:r>
          </w:p>
        </w:tc>
      </w:tr>
      <w:tr w:rsidR="008D04A5" w:rsidRPr="0079203C" w14:paraId="412FEEBE" w14:textId="77777777" w:rsidTr="002B019D">
        <w:tc>
          <w:tcPr>
            <w:tcW w:w="1838" w:type="dxa"/>
            <w:vAlign w:val="center"/>
          </w:tcPr>
          <w:p w14:paraId="2D00B1E7"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0EB5B088"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Skull base</w:t>
            </w:r>
          </w:p>
        </w:tc>
        <w:tc>
          <w:tcPr>
            <w:tcW w:w="1134" w:type="dxa"/>
            <w:vAlign w:val="center"/>
          </w:tcPr>
          <w:p w14:paraId="6B41FB10"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8 (13.7)</w:t>
            </w:r>
          </w:p>
        </w:tc>
        <w:tc>
          <w:tcPr>
            <w:tcW w:w="1134" w:type="dxa"/>
            <w:vAlign w:val="center"/>
          </w:tcPr>
          <w:p w14:paraId="5D4994B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13 (86.3)</w:t>
            </w:r>
          </w:p>
        </w:tc>
        <w:tc>
          <w:tcPr>
            <w:tcW w:w="1134" w:type="dxa"/>
            <w:vAlign w:val="center"/>
          </w:tcPr>
          <w:p w14:paraId="6ADB0CB7"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7083B952"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08696DE9"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4FAA4582"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2 (24.0)</w:t>
            </w:r>
          </w:p>
        </w:tc>
        <w:tc>
          <w:tcPr>
            <w:tcW w:w="1134" w:type="dxa"/>
            <w:vAlign w:val="center"/>
          </w:tcPr>
          <w:p w14:paraId="5239591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33 (76.0)</w:t>
            </w:r>
          </w:p>
        </w:tc>
        <w:tc>
          <w:tcPr>
            <w:tcW w:w="1134" w:type="dxa"/>
            <w:vAlign w:val="center"/>
          </w:tcPr>
          <w:p w14:paraId="7D1C2238"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3B59AE23"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7A7A4EDA"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1E59CFF9" w14:textId="77777777" w:rsidTr="002B019D">
        <w:tc>
          <w:tcPr>
            <w:tcW w:w="1838" w:type="dxa"/>
            <w:vAlign w:val="center"/>
          </w:tcPr>
          <w:p w14:paraId="66E6B814"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Diameter</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3C30B4ED"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3.0 cm</w:t>
            </w:r>
          </w:p>
        </w:tc>
        <w:tc>
          <w:tcPr>
            <w:tcW w:w="1134" w:type="dxa"/>
            <w:vAlign w:val="center"/>
          </w:tcPr>
          <w:p w14:paraId="3399C3E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5 (42.9)</w:t>
            </w:r>
          </w:p>
        </w:tc>
        <w:tc>
          <w:tcPr>
            <w:tcW w:w="1134" w:type="dxa"/>
            <w:vAlign w:val="center"/>
          </w:tcPr>
          <w:p w14:paraId="2CFCA280"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0 (57.1)</w:t>
            </w:r>
          </w:p>
        </w:tc>
        <w:tc>
          <w:tcPr>
            <w:tcW w:w="1134" w:type="dxa"/>
            <w:vAlign w:val="center"/>
          </w:tcPr>
          <w:p w14:paraId="72F2C37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6641AA8F"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55 (0.04-1.06)</w:t>
            </w:r>
          </w:p>
        </w:tc>
        <w:tc>
          <w:tcPr>
            <w:tcW w:w="709" w:type="dxa"/>
            <w:vAlign w:val="center"/>
          </w:tcPr>
          <w:p w14:paraId="00391362"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96%</w:t>
            </w:r>
          </w:p>
        </w:tc>
        <w:tc>
          <w:tcPr>
            <w:tcW w:w="1134" w:type="dxa"/>
            <w:vAlign w:val="center"/>
          </w:tcPr>
          <w:p w14:paraId="28A94B8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1 (23.4)</w:t>
            </w:r>
          </w:p>
        </w:tc>
        <w:tc>
          <w:tcPr>
            <w:tcW w:w="1134" w:type="dxa"/>
            <w:vAlign w:val="center"/>
          </w:tcPr>
          <w:p w14:paraId="01C2507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36 (76.6)</w:t>
            </w:r>
          </w:p>
        </w:tc>
        <w:tc>
          <w:tcPr>
            <w:tcW w:w="1134" w:type="dxa"/>
            <w:vAlign w:val="center"/>
          </w:tcPr>
          <w:p w14:paraId="169664E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564</w:t>
            </w:r>
          </w:p>
        </w:tc>
        <w:tc>
          <w:tcPr>
            <w:tcW w:w="1701" w:type="dxa"/>
            <w:vAlign w:val="center"/>
          </w:tcPr>
          <w:p w14:paraId="22A92904"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31 (0.04-0.59)</w:t>
            </w:r>
          </w:p>
        </w:tc>
        <w:tc>
          <w:tcPr>
            <w:tcW w:w="709" w:type="dxa"/>
            <w:vAlign w:val="center"/>
          </w:tcPr>
          <w:p w14:paraId="4E97530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82%</w:t>
            </w:r>
          </w:p>
        </w:tc>
      </w:tr>
      <w:tr w:rsidR="008D04A5" w:rsidRPr="0079203C" w14:paraId="17CB38ED" w14:textId="77777777" w:rsidTr="002B019D">
        <w:tc>
          <w:tcPr>
            <w:tcW w:w="1838" w:type="dxa"/>
            <w:vAlign w:val="center"/>
          </w:tcPr>
          <w:p w14:paraId="768C4A69"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7F0F9EDE"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lt;3.0 cm</w:t>
            </w:r>
          </w:p>
        </w:tc>
        <w:tc>
          <w:tcPr>
            <w:tcW w:w="1134" w:type="dxa"/>
            <w:vAlign w:val="center"/>
          </w:tcPr>
          <w:p w14:paraId="154EAD40"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51 (9.7)</w:t>
            </w:r>
          </w:p>
        </w:tc>
        <w:tc>
          <w:tcPr>
            <w:tcW w:w="1134" w:type="dxa"/>
            <w:vAlign w:val="center"/>
          </w:tcPr>
          <w:p w14:paraId="06593ACF"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76 (90.3)</w:t>
            </w:r>
          </w:p>
        </w:tc>
        <w:tc>
          <w:tcPr>
            <w:tcW w:w="1134" w:type="dxa"/>
            <w:vAlign w:val="center"/>
          </w:tcPr>
          <w:p w14:paraId="2831C069"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17AF523D"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3BF2BCB0"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6A3D6D3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64 (27.3)</w:t>
            </w:r>
          </w:p>
        </w:tc>
        <w:tc>
          <w:tcPr>
            <w:tcW w:w="1134" w:type="dxa"/>
            <w:vAlign w:val="center"/>
          </w:tcPr>
          <w:p w14:paraId="51931F62"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37 (72.7)</w:t>
            </w:r>
          </w:p>
        </w:tc>
        <w:tc>
          <w:tcPr>
            <w:tcW w:w="1134" w:type="dxa"/>
            <w:vAlign w:val="center"/>
          </w:tcPr>
          <w:p w14:paraId="1427D4FC"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57228DFA"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63ADA621"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2DA13780" w14:textId="77777777" w:rsidTr="002B019D">
        <w:tc>
          <w:tcPr>
            <w:tcW w:w="1838" w:type="dxa"/>
            <w:vAlign w:val="center"/>
          </w:tcPr>
          <w:p w14:paraId="6A539604"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Calcification</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23AF00F4"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No</w:t>
            </w:r>
          </w:p>
        </w:tc>
        <w:tc>
          <w:tcPr>
            <w:tcW w:w="1134" w:type="dxa"/>
            <w:vAlign w:val="center"/>
          </w:tcPr>
          <w:p w14:paraId="0BC460E4"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5 (15.5)</w:t>
            </w:r>
          </w:p>
        </w:tc>
        <w:tc>
          <w:tcPr>
            <w:tcW w:w="1134" w:type="dxa"/>
            <w:vAlign w:val="center"/>
          </w:tcPr>
          <w:p w14:paraId="07C5D2E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45 (84.5)</w:t>
            </w:r>
          </w:p>
        </w:tc>
        <w:tc>
          <w:tcPr>
            <w:tcW w:w="1134" w:type="dxa"/>
            <w:vAlign w:val="center"/>
          </w:tcPr>
          <w:p w14:paraId="4B39047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134</w:t>
            </w:r>
          </w:p>
        </w:tc>
        <w:tc>
          <w:tcPr>
            <w:tcW w:w="1701" w:type="dxa"/>
            <w:vAlign w:val="center"/>
          </w:tcPr>
          <w:p w14:paraId="656C4E0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2 (-0.05-0.08)</w:t>
            </w:r>
          </w:p>
        </w:tc>
        <w:tc>
          <w:tcPr>
            <w:tcW w:w="709" w:type="dxa"/>
            <w:vAlign w:val="center"/>
          </w:tcPr>
          <w:p w14:paraId="06FB0AE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0%</w:t>
            </w:r>
          </w:p>
        </w:tc>
        <w:tc>
          <w:tcPr>
            <w:tcW w:w="1134" w:type="dxa"/>
            <w:vAlign w:val="center"/>
          </w:tcPr>
          <w:p w14:paraId="67DD68D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28 (43.1)</w:t>
            </w:r>
          </w:p>
        </w:tc>
        <w:tc>
          <w:tcPr>
            <w:tcW w:w="1134" w:type="dxa"/>
            <w:vAlign w:val="center"/>
          </w:tcPr>
          <w:p w14:paraId="340C4A7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69 (56.9)</w:t>
            </w:r>
          </w:p>
        </w:tc>
        <w:tc>
          <w:tcPr>
            <w:tcW w:w="1134" w:type="dxa"/>
            <w:vAlign w:val="center"/>
          </w:tcPr>
          <w:p w14:paraId="5692685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49B99DA8"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20 (0.03-0.38)</w:t>
            </w:r>
          </w:p>
        </w:tc>
        <w:tc>
          <w:tcPr>
            <w:tcW w:w="709" w:type="dxa"/>
            <w:vAlign w:val="center"/>
          </w:tcPr>
          <w:p w14:paraId="70E21DE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50%</w:t>
            </w:r>
          </w:p>
        </w:tc>
      </w:tr>
      <w:tr w:rsidR="008D04A5" w:rsidRPr="0079203C" w14:paraId="438BCE59" w14:textId="77777777" w:rsidTr="002B019D">
        <w:tc>
          <w:tcPr>
            <w:tcW w:w="1838" w:type="dxa"/>
            <w:vAlign w:val="center"/>
          </w:tcPr>
          <w:p w14:paraId="1CDAFF98"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188C38BF"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Yes</w:t>
            </w:r>
          </w:p>
        </w:tc>
        <w:tc>
          <w:tcPr>
            <w:tcW w:w="1134" w:type="dxa"/>
            <w:vAlign w:val="center"/>
          </w:tcPr>
          <w:p w14:paraId="5669B8A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0 (10.7)</w:t>
            </w:r>
          </w:p>
        </w:tc>
        <w:tc>
          <w:tcPr>
            <w:tcW w:w="1134" w:type="dxa"/>
            <w:vAlign w:val="center"/>
          </w:tcPr>
          <w:p w14:paraId="30DD9A2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67 (89.3)</w:t>
            </w:r>
          </w:p>
        </w:tc>
        <w:tc>
          <w:tcPr>
            <w:tcW w:w="1134" w:type="dxa"/>
            <w:vAlign w:val="center"/>
          </w:tcPr>
          <w:p w14:paraId="406FF947"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22BADF3A"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76128404"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3F5F866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8 (25.3)</w:t>
            </w:r>
          </w:p>
        </w:tc>
        <w:tc>
          <w:tcPr>
            <w:tcW w:w="1134" w:type="dxa"/>
            <w:vAlign w:val="center"/>
          </w:tcPr>
          <w:p w14:paraId="4EB3646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42 (74.7)</w:t>
            </w:r>
          </w:p>
        </w:tc>
        <w:tc>
          <w:tcPr>
            <w:tcW w:w="1134" w:type="dxa"/>
            <w:vAlign w:val="center"/>
          </w:tcPr>
          <w:p w14:paraId="531F6E20"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77D0AFFE"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1BFC9278"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459858C4" w14:textId="77777777" w:rsidTr="002B019D">
        <w:tc>
          <w:tcPr>
            <w:tcW w:w="1838" w:type="dxa"/>
            <w:vAlign w:val="center"/>
          </w:tcPr>
          <w:p w14:paraId="6578147B"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Tumour signal intensity</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4AB69EF4"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Hyperintense</w:t>
            </w:r>
          </w:p>
        </w:tc>
        <w:tc>
          <w:tcPr>
            <w:tcW w:w="1134" w:type="dxa"/>
            <w:vAlign w:val="center"/>
          </w:tcPr>
          <w:p w14:paraId="5AFCE28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1 (16.7)</w:t>
            </w:r>
          </w:p>
        </w:tc>
        <w:tc>
          <w:tcPr>
            <w:tcW w:w="1134" w:type="dxa"/>
            <w:vAlign w:val="center"/>
          </w:tcPr>
          <w:p w14:paraId="328B9130"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55 (83.3)</w:t>
            </w:r>
          </w:p>
        </w:tc>
        <w:tc>
          <w:tcPr>
            <w:tcW w:w="1134" w:type="dxa"/>
            <w:vAlign w:val="center"/>
          </w:tcPr>
          <w:p w14:paraId="2F4DBC1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32</w:t>
            </w:r>
          </w:p>
        </w:tc>
        <w:tc>
          <w:tcPr>
            <w:tcW w:w="1701" w:type="dxa"/>
            <w:vAlign w:val="center"/>
          </w:tcPr>
          <w:p w14:paraId="5435E6D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12 (-0.32-0.57)</w:t>
            </w:r>
          </w:p>
        </w:tc>
        <w:tc>
          <w:tcPr>
            <w:tcW w:w="709" w:type="dxa"/>
            <w:vAlign w:val="center"/>
          </w:tcPr>
          <w:p w14:paraId="32E6C00B"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95%</w:t>
            </w:r>
          </w:p>
        </w:tc>
        <w:tc>
          <w:tcPr>
            <w:tcW w:w="1134" w:type="dxa"/>
            <w:vAlign w:val="center"/>
          </w:tcPr>
          <w:p w14:paraId="59624754"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3 (16.9)</w:t>
            </w:r>
          </w:p>
        </w:tc>
        <w:tc>
          <w:tcPr>
            <w:tcW w:w="1134" w:type="dxa"/>
            <w:vAlign w:val="center"/>
          </w:tcPr>
          <w:p w14:paraId="2A57397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64 (83.1)</w:t>
            </w:r>
          </w:p>
        </w:tc>
        <w:tc>
          <w:tcPr>
            <w:tcW w:w="1134" w:type="dxa"/>
            <w:vAlign w:val="center"/>
          </w:tcPr>
          <w:p w14:paraId="6F4506F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116</w:t>
            </w:r>
          </w:p>
        </w:tc>
        <w:tc>
          <w:tcPr>
            <w:tcW w:w="1701" w:type="dxa"/>
            <w:vAlign w:val="center"/>
          </w:tcPr>
          <w:p w14:paraId="4628FF0E"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9 (-0.01-0.19)</w:t>
            </w:r>
          </w:p>
        </w:tc>
        <w:tc>
          <w:tcPr>
            <w:tcW w:w="709" w:type="dxa"/>
            <w:vAlign w:val="center"/>
          </w:tcPr>
          <w:p w14:paraId="2DCDA74F"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9%</w:t>
            </w:r>
          </w:p>
        </w:tc>
      </w:tr>
      <w:tr w:rsidR="008D04A5" w:rsidRPr="0079203C" w14:paraId="26E74FCB" w14:textId="77777777" w:rsidTr="002B019D">
        <w:tc>
          <w:tcPr>
            <w:tcW w:w="1838" w:type="dxa"/>
            <w:vAlign w:val="center"/>
          </w:tcPr>
          <w:p w14:paraId="00923398"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03D20046"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Iso/hypointense</w:t>
            </w:r>
          </w:p>
        </w:tc>
        <w:tc>
          <w:tcPr>
            <w:tcW w:w="1134" w:type="dxa"/>
            <w:vAlign w:val="center"/>
          </w:tcPr>
          <w:p w14:paraId="2A613DC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4 (5.4)</w:t>
            </w:r>
          </w:p>
        </w:tc>
        <w:tc>
          <w:tcPr>
            <w:tcW w:w="1134" w:type="dxa"/>
            <w:vAlign w:val="center"/>
          </w:tcPr>
          <w:p w14:paraId="6F8C7B34"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70 (94.6)</w:t>
            </w:r>
          </w:p>
        </w:tc>
        <w:tc>
          <w:tcPr>
            <w:tcW w:w="1134" w:type="dxa"/>
            <w:vAlign w:val="center"/>
          </w:tcPr>
          <w:p w14:paraId="7B5F6E5D"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1719E0BF"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56CFB5B5"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797AD50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0 (9.2)</w:t>
            </w:r>
          </w:p>
        </w:tc>
        <w:tc>
          <w:tcPr>
            <w:tcW w:w="1134" w:type="dxa"/>
            <w:vAlign w:val="center"/>
          </w:tcPr>
          <w:p w14:paraId="784BDD3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99 (90.8)</w:t>
            </w:r>
          </w:p>
        </w:tc>
        <w:tc>
          <w:tcPr>
            <w:tcW w:w="1134" w:type="dxa"/>
            <w:vAlign w:val="center"/>
          </w:tcPr>
          <w:p w14:paraId="117349B3"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0EDF1818"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1FAC0FD0"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r w:rsidR="008D04A5" w:rsidRPr="0079203C" w14:paraId="16E36484" w14:textId="77777777" w:rsidTr="002B019D">
        <w:tc>
          <w:tcPr>
            <w:tcW w:w="1838" w:type="dxa"/>
            <w:vAlign w:val="center"/>
          </w:tcPr>
          <w:p w14:paraId="12ECDF30"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Peritumoral edema</w:t>
            </w:r>
            <w:r>
              <w:rPr>
                <w:rFonts w:ascii="Times New Roman" w:eastAsia="Calibri" w:hAnsi="Times New Roman" w:cs="Times New Roman"/>
                <w:sz w:val="20"/>
                <w:szCs w:val="20"/>
              </w:rPr>
              <w:t>, N</w:t>
            </w:r>
            <w:r w:rsidRPr="0079203C">
              <w:rPr>
                <w:rFonts w:ascii="Times New Roman" w:eastAsia="Calibri" w:hAnsi="Times New Roman" w:cs="Times New Roman"/>
                <w:sz w:val="20"/>
                <w:szCs w:val="20"/>
              </w:rPr>
              <w:t xml:space="preserve"> (%)</w:t>
            </w:r>
          </w:p>
        </w:tc>
        <w:tc>
          <w:tcPr>
            <w:tcW w:w="1559" w:type="dxa"/>
            <w:vAlign w:val="center"/>
          </w:tcPr>
          <w:p w14:paraId="243AF002"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Yes</w:t>
            </w:r>
          </w:p>
        </w:tc>
        <w:tc>
          <w:tcPr>
            <w:tcW w:w="1134" w:type="dxa"/>
            <w:vAlign w:val="center"/>
          </w:tcPr>
          <w:p w14:paraId="04163FB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52 (36.9)</w:t>
            </w:r>
          </w:p>
        </w:tc>
        <w:tc>
          <w:tcPr>
            <w:tcW w:w="1134" w:type="dxa"/>
            <w:vAlign w:val="center"/>
          </w:tcPr>
          <w:p w14:paraId="649711C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89 (63.1)</w:t>
            </w:r>
          </w:p>
        </w:tc>
        <w:tc>
          <w:tcPr>
            <w:tcW w:w="1134" w:type="dxa"/>
            <w:vAlign w:val="center"/>
          </w:tcPr>
          <w:p w14:paraId="12926913"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15D5A69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30 (-0.05-0.65)</w:t>
            </w:r>
          </w:p>
        </w:tc>
        <w:tc>
          <w:tcPr>
            <w:tcW w:w="709" w:type="dxa"/>
            <w:vAlign w:val="center"/>
          </w:tcPr>
          <w:p w14:paraId="4064BA8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90%</w:t>
            </w:r>
          </w:p>
        </w:tc>
        <w:tc>
          <w:tcPr>
            <w:tcW w:w="1134" w:type="dxa"/>
            <w:vAlign w:val="center"/>
          </w:tcPr>
          <w:p w14:paraId="7354DEC7"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15 (82.7)</w:t>
            </w:r>
          </w:p>
        </w:tc>
        <w:tc>
          <w:tcPr>
            <w:tcW w:w="1134" w:type="dxa"/>
            <w:vAlign w:val="center"/>
          </w:tcPr>
          <w:p w14:paraId="19F35D4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4 (17.3)</w:t>
            </w:r>
          </w:p>
        </w:tc>
        <w:tc>
          <w:tcPr>
            <w:tcW w:w="1134" w:type="dxa"/>
            <w:vAlign w:val="center"/>
          </w:tcPr>
          <w:p w14:paraId="284F00C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lt;0.001</w:t>
            </w:r>
          </w:p>
        </w:tc>
        <w:tc>
          <w:tcPr>
            <w:tcW w:w="1701" w:type="dxa"/>
            <w:vAlign w:val="center"/>
          </w:tcPr>
          <w:p w14:paraId="79DCC546"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0.07 (-0.21-0.35)</w:t>
            </w:r>
          </w:p>
        </w:tc>
        <w:tc>
          <w:tcPr>
            <w:tcW w:w="709" w:type="dxa"/>
            <w:vAlign w:val="center"/>
          </w:tcPr>
          <w:p w14:paraId="2589147A"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74%</w:t>
            </w:r>
          </w:p>
        </w:tc>
      </w:tr>
      <w:tr w:rsidR="008D04A5" w:rsidRPr="0079203C" w14:paraId="4ACFE2C5" w14:textId="77777777" w:rsidTr="002B019D">
        <w:tc>
          <w:tcPr>
            <w:tcW w:w="1838" w:type="dxa"/>
            <w:vAlign w:val="center"/>
          </w:tcPr>
          <w:p w14:paraId="2C93C76A" w14:textId="77777777" w:rsidR="008D04A5" w:rsidRPr="0079203C" w:rsidRDefault="008D04A5" w:rsidP="002B019D">
            <w:pPr>
              <w:spacing w:line="360" w:lineRule="auto"/>
              <w:rPr>
                <w:rFonts w:ascii="Times New Roman" w:eastAsia="Calibri" w:hAnsi="Times New Roman" w:cs="Times New Roman"/>
                <w:sz w:val="20"/>
                <w:szCs w:val="20"/>
              </w:rPr>
            </w:pPr>
          </w:p>
        </w:tc>
        <w:tc>
          <w:tcPr>
            <w:tcW w:w="1559" w:type="dxa"/>
            <w:vAlign w:val="center"/>
          </w:tcPr>
          <w:p w14:paraId="3C55EE79" w14:textId="77777777" w:rsidR="008D04A5" w:rsidRPr="0079203C" w:rsidRDefault="008D04A5" w:rsidP="002B019D">
            <w:pPr>
              <w:spacing w:line="360" w:lineRule="auto"/>
              <w:rPr>
                <w:rFonts w:ascii="Times New Roman" w:eastAsia="Calibri" w:hAnsi="Times New Roman" w:cs="Times New Roman"/>
                <w:sz w:val="20"/>
                <w:szCs w:val="20"/>
              </w:rPr>
            </w:pPr>
            <w:r w:rsidRPr="0079203C">
              <w:rPr>
                <w:rFonts w:ascii="Times New Roman" w:eastAsia="Calibri" w:hAnsi="Times New Roman" w:cs="Times New Roman"/>
                <w:sz w:val="20"/>
                <w:szCs w:val="20"/>
              </w:rPr>
              <w:t>No</w:t>
            </w:r>
          </w:p>
        </w:tc>
        <w:tc>
          <w:tcPr>
            <w:tcW w:w="1134" w:type="dxa"/>
            <w:vAlign w:val="center"/>
          </w:tcPr>
          <w:p w14:paraId="47AA5DF1"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14 (5.1)</w:t>
            </w:r>
          </w:p>
        </w:tc>
        <w:tc>
          <w:tcPr>
            <w:tcW w:w="1134" w:type="dxa"/>
            <w:vAlign w:val="center"/>
          </w:tcPr>
          <w:p w14:paraId="6DE2B30D"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60 (94.9)</w:t>
            </w:r>
          </w:p>
        </w:tc>
        <w:tc>
          <w:tcPr>
            <w:tcW w:w="1134" w:type="dxa"/>
            <w:vAlign w:val="center"/>
          </w:tcPr>
          <w:p w14:paraId="2CFBE505"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568DCEDA"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19455977"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134" w:type="dxa"/>
            <w:vAlign w:val="center"/>
          </w:tcPr>
          <w:p w14:paraId="1485DCA9"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55 (17.4)</w:t>
            </w:r>
          </w:p>
        </w:tc>
        <w:tc>
          <w:tcPr>
            <w:tcW w:w="1134" w:type="dxa"/>
            <w:vAlign w:val="center"/>
          </w:tcPr>
          <w:p w14:paraId="6E6EFC3C" w14:textId="77777777" w:rsidR="008D04A5" w:rsidRPr="0079203C" w:rsidRDefault="008D04A5" w:rsidP="002B019D">
            <w:pPr>
              <w:spacing w:line="360" w:lineRule="auto"/>
              <w:jc w:val="center"/>
              <w:rPr>
                <w:rFonts w:ascii="Times New Roman" w:eastAsia="Calibri" w:hAnsi="Times New Roman" w:cs="Times New Roman"/>
                <w:sz w:val="20"/>
                <w:szCs w:val="20"/>
              </w:rPr>
            </w:pPr>
            <w:r w:rsidRPr="0079203C">
              <w:rPr>
                <w:rFonts w:ascii="Times New Roman" w:eastAsia="Calibri" w:hAnsi="Times New Roman" w:cs="Times New Roman"/>
                <w:sz w:val="20"/>
                <w:szCs w:val="20"/>
              </w:rPr>
              <w:t>261 (82.6)</w:t>
            </w:r>
          </w:p>
        </w:tc>
        <w:tc>
          <w:tcPr>
            <w:tcW w:w="1134" w:type="dxa"/>
            <w:vAlign w:val="center"/>
          </w:tcPr>
          <w:p w14:paraId="32CF7685"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1701" w:type="dxa"/>
            <w:vAlign w:val="center"/>
          </w:tcPr>
          <w:p w14:paraId="5C02955F" w14:textId="77777777" w:rsidR="008D04A5" w:rsidRPr="0079203C" w:rsidRDefault="008D04A5" w:rsidP="002B019D">
            <w:pPr>
              <w:spacing w:line="360" w:lineRule="auto"/>
              <w:jc w:val="center"/>
              <w:rPr>
                <w:rFonts w:ascii="Times New Roman" w:eastAsia="Calibri" w:hAnsi="Times New Roman" w:cs="Times New Roman"/>
                <w:sz w:val="20"/>
                <w:szCs w:val="20"/>
              </w:rPr>
            </w:pPr>
          </w:p>
        </w:tc>
        <w:tc>
          <w:tcPr>
            <w:tcW w:w="709" w:type="dxa"/>
            <w:vAlign w:val="center"/>
          </w:tcPr>
          <w:p w14:paraId="6A293B2B" w14:textId="77777777" w:rsidR="008D04A5" w:rsidRPr="0079203C" w:rsidRDefault="008D04A5" w:rsidP="002B019D">
            <w:pPr>
              <w:spacing w:line="360" w:lineRule="auto"/>
              <w:jc w:val="center"/>
              <w:rPr>
                <w:rFonts w:ascii="Times New Roman" w:eastAsia="Calibri" w:hAnsi="Times New Roman" w:cs="Times New Roman"/>
                <w:sz w:val="20"/>
                <w:szCs w:val="20"/>
              </w:rPr>
            </w:pPr>
          </w:p>
        </w:tc>
      </w:tr>
    </w:tbl>
    <w:p w14:paraId="452D4BE2" w14:textId="16914572" w:rsidR="008D04A5" w:rsidRPr="00C2561C" w:rsidRDefault="008D04A5" w:rsidP="00C2561C">
      <w:pPr>
        <w:rPr>
          <w:rFonts w:ascii="Times New Roman" w:hAnsi="Times New Roman" w:cs="Times New Roman"/>
          <w:sz w:val="24"/>
          <w:szCs w:val="24"/>
          <w:lang w:val="en-GB" w:eastAsia="en-GB"/>
        </w:rPr>
        <w:sectPr w:rsidR="008D04A5" w:rsidRPr="00C2561C" w:rsidSect="00C2561C">
          <w:pgSz w:w="16838" w:h="11906" w:orient="landscape" w:code="9"/>
          <w:pgMar w:top="1440" w:right="1440" w:bottom="1440" w:left="1134" w:header="709" w:footer="709" w:gutter="0"/>
          <w:cols w:space="708"/>
          <w:docGrid w:linePitch="360"/>
        </w:sectPr>
      </w:pPr>
    </w:p>
    <w:p w14:paraId="33E52754" w14:textId="77777777" w:rsidR="008D04A5" w:rsidRPr="006175AC" w:rsidRDefault="008D04A5" w:rsidP="008D04A5">
      <w:pPr>
        <w:rPr>
          <w:rFonts w:asciiTheme="majorBidi" w:hAnsiTheme="majorBidi" w:cstheme="majorBidi"/>
          <w:sz w:val="26"/>
          <w:szCs w:val="26"/>
        </w:rPr>
      </w:pPr>
      <w:bookmarkStart w:id="48" w:name="_Hlk521928536"/>
      <w:r w:rsidRPr="006175AC">
        <w:rPr>
          <w:rFonts w:asciiTheme="majorBidi" w:hAnsiTheme="majorBidi"/>
          <w:sz w:val="26"/>
          <w:szCs w:val="26"/>
        </w:rPr>
        <w:lastRenderedPageBreak/>
        <w:t xml:space="preserve">Online Resource 6. Forest plots of meta-analysis to determine factors associated with symptom development during active monitoring </w:t>
      </w:r>
      <w:r w:rsidRPr="006175AC">
        <w:rPr>
          <w:rFonts w:asciiTheme="majorBidi" w:hAnsiTheme="majorBidi"/>
          <w:sz w:val="26"/>
          <w:szCs w:val="26"/>
        </w:rPr>
        <w:fldChar w:fldCharType="begin"/>
      </w:r>
      <w:r w:rsidRPr="006175AC">
        <w:rPr>
          <w:rFonts w:asciiTheme="majorBidi" w:hAnsiTheme="majorBidi"/>
          <w:sz w:val="26"/>
          <w:szCs w:val="26"/>
        </w:rPr>
        <w:instrText xml:space="preserve"> ADDIN </w:instrText>
      </w:r>
      <w:r w:rsidRPr="006175AC">
        <w:rPr>
          <w:rFonts w:asciiTheme="majorBidi" w:hAnsiTheme="majorBidi"/>
          <w:sz w:val="26"/>
          <w:szCs w:val="26"/>
        </w:rPr>
        <w:fldChar w:fldCharType="end"/>
      </w:r>
    </w:p>
    <w:bookmarkEnd w:id="48"/>
    <w:p w14:paraId="792283AD" w14:textId="77777777" w:rsidR="008D04A5" w:rsidRDefault="008D04A5" w:rsidP="008D04A5">
      <w:r w:rsidRPr="005330FC">
        <w:rPr>
          <w:rFonts w:asciiTheme="majorBidi" w:hAnsiTheme="majorBidi" w:cstheme="majorBidi"/>
          <w:noProof/>
          <w:lang w:val="en-GB" w:eastAsia="en-GB"/>
        </w:rPr>
        <mc:AlternateContent>
          <mc:Choice Requires="wpg">
            <w:drawing>
              <wp:anchor distT="0" distB="0" distL="114300" distR="114300" simplePos="0" relativeHeight="251664384" behindDoc="0" locked="0" layoutInCell="1" allowOverlap="1" wp14:anchorId="3C226C99" wp14:editId="0FAD0107">
                <wp:simplePos x="0" y="0"/>
                <wp:positionH relativeFrom="column">
                  <wp:posOffset>602981</wp:posOffset>
                </wp:positionH>
                <wp:positionV relativeFrom="paragraph">
                  <wp:posOffset>28067</wp:posOffset>
                </wp:positionV>
                <wp:extent cx="4233600" cy="8187559"/>
                <wp:effectExtent l="0" t="0" r="0" b="4445"/>
                <wp:wrapNone/>
                <wp:docPr id="3" name="Group 10"/>
                <wp:cNvGraphicFramePr/>
                <a:graphic xmlns:a="http://schemas.openxmlformats.org/drawingml/2006/main">
                  <a:graphicData uri="http://schemas.microsoft.com/office/word/2010/wordprocessingGroup">
                    <wpg:wgp>
                      <wpg:cNvGrpSpPr/>
                      <wpg:grpSpPr>
                        <a:xfrm>
                          <a:off x="0" y="0"/>
                          <a:ext cx="4233600" cy="8187559"/>
                          <a:chOff x="0" y="0"/>
                          <a:chExt cx="3682982" cy="7567025"/>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 y="0"/>
                            <a:ext cx="3672617" cy="1075381"/>
                          </a:xfrm>
                          <a:prstGeom prst="rect">
                            <a:avLst/>
                          </a:prstGeom>
                        </pic:spPr>
                      </pic:pic>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5435782"/>
                            <a:ext cx="3672618" cy="1067289"/>
                          </a:xfrm>
                          <a:prstGeom prst="rect">
                            <a:avLst/>
                          </a:prstGeom>
                        </pic:spPr>
                      </pic:pic>
                      <pic:pic xmlns:pic="http://schemas.openxmlformats.org/drawingml/2006/picture">
                        <pic:nvPicPr>
                          <pic:cNvPr id="6" name="Picture 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0365" y="2236742"/>
                            <a:ext cx="3672617" cy="1199222"/>
                          </a:xfrm>
                          <a:prstGeom prst="rect">
                            <a:avLst/>
                          </a:prstGeom>
                        </pic:spPr>
                      </pic:pic>
                      <pic:pic xmlns:pic="http://schemas.openxmlformats.org/drawingml/2006/picture">
                        <pic:nvPicPr>
                          <pic:cNvPr id="7" name="Picture 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6503071"/>
                            <a:ext cx="3672618" cy="1063954"/>
                          </a:xfrm>
                          <a:prstGeom prst="rect">
                            <a:avLst/>
                          </a:prstGeom>
                        </pic:spPr>
                      </pic:pic>
                      <pic:pic xmlns:pic="http://schemas.openxmlformats.org/drawingml/2006/picture">
                        <pic:nvPicPr>
                          <pic:cNvPr id="8" name="Picture 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 y="1076496"/>
                            <a:ext cx="3672617" cy="1154025"/>
                          </a:xfrm>
                          <a:prstGeom prst="rect">
                            <a:avLst/>
                          </a:prstGeom>
                        </pic:spPr>
                      </pic:pic>
                      <pic:pic xmlns:pic="http://schemas.openxmlformats.org/drawingml/2006/picture">
                        <pic:nvPicPr>
                          <pic:cNvPr id="9" name="Picture 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 y="3435964"/>
                            <a:ext cx="3682980" cy="1067289"/>
                          </a:xfrm>
                          <a:prstGeom prst="rect">
                            <a:avLst/>
                          </a:prstGeom>
                        </pic:spPr>
                      </pic:pic>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1" y="4503253"/>
                            <a:ext cx="3672617" cy="93252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7EF1DBC" id="Group 10" o:spid="_x0000_s1026" style="position:absolute;margin-left:47.5pt;margin-top:2.2pt;width:333.35pt;height:644.7pt;z-index:251664384;mso-width-relative:margin;mso-height-relative:margin" coordsize="36829,75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36726;height:10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">
                  <v:imagedata r:id="rId22" o:title=""/>
                </v:shape>
                <v:shape id="Picture 5" o:spid="_x0000_s1028" type="#_x0000_t75" style="position:absolute;top:54357;width:36726;height:1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">
                  <v:imagedata r:id="rId23" o:title=""/>
                </v:shape>
                <v:shape id="Picture 6" o:spid="_x0000_s1029" type="#_x0000_t75" style="position:absolute;left:103;top:22367;width:36726;height:1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">
                  <v:imagedata r:id="rId24" o:title=""/>
                </v:shape>
                <v:shape id="Picture 7" o:spid="_x0000_s1030" type="#_x0000_t75" style="position:absolute;top:65030;width:36726;height:1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">
                  <v:imagedata r:id="rId25" o:title=""/>
                </v:shape>
                <v:shape id="Picture 8" o:spid="_x0000_s1031" type="#_x0000_t75" style="position:absolute;top:10764;width:36726;height:11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">
                  <v:imagedata r:id="rId26" o:title=""/>
                </v:shape>
                <v:shape id="Picture 9" o:spid="_x0000_s1032" type="#_x0000_t75" style="position:absolute;top:34359;width:36829;height:10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">
                  <v:imagedata r:id="rId27" o:title=""/>
                </v:shape>
                <v:shape id="Picture 10" o:spid="_x0000_s1033" type="#_x0000_t75" style="position:absolute;top:45032;width:36726;height:9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">
                  <v:imagedata r:id="rId28" o:title=""/>
                </v:shape>
              </v:group>
            </w:pict>
          </mc:Fallback>
        </mc:AlternateContent>
      </w:r>
    </w:p>
    <w:p w14:paraId="5BAC00A0" w14:textId="2482B382" w:rsidR="00C2561C" w:rsidRPr="008D04A5" w:rsidRDefault="00C2561C" w:rsidP="008E7A53">
      <w:pPr>
        <w:rPr>
          <w:rFonts w:ascii="Times New Roman" w:hAnsi="Times New Roman" w:cs="Times New Roman"/>
          <w:sz w:val="24"/>
          <w:szCs w:val="24"/>
          <w:lang w:val="en-GB" w:eastAsia="en-GB"/>
        </w:rPr>
      </w:pPr>
    </w:p>
    <w:p w14:paraId="651B9A76" w14:textId="6F01893D" w:rsidR="00C2561C" w:rsidRDefault="00C2561C" w:rsidP="008E7A53">
      <w:pPr>
        <w:rPr>
          <w:rFonts w:ascii="Times New Roman" w:hAnsi="Times New Roman" w:cs="Times New Roman"/>
          <w:sz w:val="24"/>
          <w:szCs w:val="24"/>
          <w:lang w:val="en-GB" w:eastAsia="en-GB"/>
        </w:rPr>
      </w:pPr>
    </w:p>
    <w:p w14:paraId="28FAEA57" w14:textId="3CFCC4C7" w:rsidR="00C2561C" w:rsidRDefault="00C2561C" w:rsidP="008E7A53">
      <w:pPr>
        <w:rPr>
          <w:rFonts w:ascii="Times New Roman" w:hAnsi="Times New Roman" w:cs="Times New Roman"/>
          <w:sz w:val="24"/>
          <w:szCs w:val="24"/>
          <w:lang w:val="en-GB" w:eastAsia="en-GB"/>
        </w:rPr>
      </w:pPr>
    </w:p>
    <w:p w14:paraId="4815D079" w14:textId="07EB850E" w:rsidR="00C2561C" w:rsidRDefault="00C2561C" w:rsidP="008E7A53">
      <w:pPr>
        <w:rPr>
          <w:rFonts w:ascii="Times New Roman" w:hAnsi="Times New Roman" w:cs="Times New Roman"/>
          <w:sz w:val="24"/>
          <w:szCs w:val="24"/>
          <w:lang w:val="en-GB" w:eastAsia="en-GB"/>
        </w:rPr>
      </w:pPr>
    </w:p>
    <w:p w14:paraId="715C2E6B" w14:textId="786DB1E2" w:rsidR="00C2561C" w:rsidRDefault="00C2561C" w:rsidP="008E7A53">
      <w:pPr>
        <w:rPr>
          <w:rFonts w:ascii="Times New Roman" w:hAnsi="Times New Roman" w:cs="Times New Roman"/>
          <w:sz w:val="24"/>
          <w:szCs w:val="24"/>
          <w:lang w:val="en-GB" w:eastAsia="en-GB"/>
        </w:rPr>
      </w:pPr>
    </w:p>
    <w:p w14:paraId="234E246A" w14:textId="07D7ACFC" w:rsidR="00C2561C" w:rsidRDefault="00C2561C" w:rsidP="008E7A53">
      <w:pPr>
        <w:rPr>
          <w:rFonts w:ascii="Times New Roman" w:hAnsi="Times New Roman" w:cs="Times New Roman"/>
          <w:sz w:val="24"/>
          <w:szCs w:val="24"/>
          <w:lang w:val="en-GB" w:eastAsia="en-GB"/>
        </w:rPr>
      </w:pPr>
    </w:p>
    <w:p w14:paraId="7813F50B" w14:textId="77777777" w:rsidR="00C2561C" w:rsidRDefault="00C2561C" w:rsidP="008E7A53">
      <w:pPr>
        <w:rPr>
          <w:rFonts w:ascii="Times New Roman" w:hAnsi="Times New Roman" w:cs="Times New Roman"/>
          <w:sz w:val="24"/>
          <w:szCs w:val="24"/>
          <w:lang w:val="en-GB" w:eastAsia="en-GB"/>
        </w:rPr>
      </w:pPr>
    </w:p>
    <w:p w14:paraId="7DEEAE0E" w14:textId="4898482B" w:rsidR="008013B1" w:rsidRDefault="008013B1" w:rsidP="008E7A53">
      <w:pPr>
        <w:rPr>
          <w:rFonts w:ascii="Times New Roman" w:hAnsi="Times New Roman" w:cs="Times New Roman"/>
          <w:sz w:val="24"/>
          <w:szCs w:val="24"/>
          <w:lang w:val="en-GB" w:eastAsia="en-GB"/>
        </w:rPr>
      </w:pPr>
    </w:p>
    <w:p w14:paraId="151587D8" w14:textId="77777777" w:rsidR="008013B1" w:rsidRDefault="008013B1" w:rsidP="008E7A53">
      <w:pPr>
        <w:rPr>
          <w:rFonts w:ascii="Times New Roman" w:hAnsi="Times New Roman" w:cs="Times New Roman"/>
          <w:sz w:val="24"/>
          <w:szCs w:val="24"/>
          <w:lang w:val="en-GB" w:eastAsia="en-GB"/>
        </w:rPr>
      </w:pPr>
    </w:p>
    <w:p w14:paraId="4383EAF7" w14:textId="36D9DF7F" w:rsidR="008E7A53" w:rsidRDefault="008E7A53" w:rsidP="008E7A53">
      <w:pPr>
        <w:rPr>
          <w:rFonts w:ascii="Times New Roman" w:hAnsi="Times New Roman" w:cs="Times New Roman"/>
          <w:sz w:val="24"/>
          <w:szCs w:val="24"/>
          <w:lang w:val="en-GB" w:eastAsia="en-GB"/>
        </w:rPr>
      </w:pPr>
    </w:p>
    <w:p w14:paraId="5F5FD5D7" w14:textId="7A9B769D" w:rsidR="008E7A53" w:rsidRDefault="008E7A53" w:rsidP="008E7A53">
      <w:pPr>
        <w:rPr>
          <w:rFonts w:ascii="Times New Roman" w:hAnsi="Times New Roman" w:cs="Times New Roman"/>
          <w:sz w:val="24"/>
          <w:szCs w:val="24"/>
          <w:lang w:val="en-GB" w:eastAsia="en-GB"/>
        </w:rPr>
      </w:pPr>
    </w:p>
    <w:p w14:paraId="39225940" w14:textId="75C6BB99" w:rsidR="008E7A53" w:rsidRDefault="008E7A53" w:rsidP="008E7A53">
      <w:pPr>
        <w:rPr>
          <w:rFonts w:ascii="Times New Roman" w:hAnsi="Times New Roman" w:cs="Times New Roman"/>
          <w:sz w:val="24"/>
          <w:szCs w:val="24"/>
          <w:lang w:val="en-GB" w:eastAsia="en-GB"/>
        </w:rPr>
      </w:pPr>
    </w:p>
    <w:p w14:paraId="6417C422" w14:textId="7ECC2763" w:rsidR="008E7A53" w:rsidRDefault="008E7A53" w:rsidP="008E7A53">
      <w:pPr>
        <w:rPr>
          <w:rFonts w:ascii="Times New Roman" w:hAnsi="Times New Roman" w:cs="Times New Roman"/>
          <w:sz w:val="24"/>
          <w:szCs w:val="24"/>
          <w:lang w:val="en-GB" w:eastAsia="en-GB"/>
        </w:rPr>
      </w:pPr>
    </w:p>
    <w:p w14:paraId="790FF566" w14:textId="744654BE" w:rsidR="008E7A53" w:rsidRDefault="008E7A53" w:rsidP="008E7A53">
      <w:pPr>
        <w:rPr>
          <w:rFonts w:ascii="Times New Roman" w:hAnsi="Times New Roman" w:cs="Times New Roman"/>
          <w:sz w:val="24"/>
          <w:szCs w:val="24"/>
          <w:lang w:val="en-GB" w:eastAsia="en-GB"/>
        </w:rPr>
      </w:pPr>
    </w:p>
    <w:p w14:paraId="492E059E" w14:textId="059A5D56" w:rsidR="008E7A53" w:rsidRDefault="008E7A53" w:rsidP="008E7A53">
      <w:pPr>
        <w:rPr>
          <w:rFonts w:ascii="Times New Roman" w:hAnsi="Times New Roman" w:cs="Times New Roman"/>
          <w:sz w:val="24"/>
          <w:szCs w:val="24"/>
          <w:lang w:val="en-GB" w:eastAsia="en-GB"/>
        </w:rPr>
      </w:pPr>
    </w:p>
    <w:p w14:paraId="0DFB650B" w14:textId="005FFE56" w:rsidR="008E7A53" w:rsidRDefault="008E7A53" w:rsidP="008E7A53">
      <w:pPr>
        <w:rPr>
          <w:rFonts w:ascii="Times New Roman" w:hAnsi="Times New Roman" w:cs="Times New Roman"/>
          <w:sz w:val="24"/>
          <w:szCs w:val="24"/>
          <w:lang w:val="en-GB" w:eastAsia="en-GB"/>
        </w:rPr>
      </w:pPr>
    </w:p>
    <w:p w14:paraId="7DACEA94" w14:textId="6DB01897" w:rsidR="008E7A53" w:rsidRDefault="008E7A53" w:rsidP="008E7A53">
      <w:pPr>
        <w:rPr>
          <w:rFonts w:ascii="Times New Roman" w:hAnsi="Times New Roman" w:cs="Times New Roman"/>
          <w:sz w:val="24"/>
          <w:szCs w:val="24"/>
          <w:lang w:val="en-GB" w:eastAsia="en-GB"/>
        </w:rPr>
      </w:pPr>
    </w:p>
    <w:p w14:paraId="17AC4594" w14:textId="46F607D2" w:rsidR="008E7A53" w:rsidRDefault="008E7A53" w:rsidP="008E7A53">
      <w:pPr>
        <w:rPr>
          <w:rFonts w:ascii="Times New Roman" w:hAnsi="Times New Roman" w:cs="Times New Roman"/>
          <w:sz w:val="24"/>
          <w:szCs w:val="24"/>
          <w:lang w:val="en-GB" w:eastAsia="en-GB"/>
        </w:rPr>
      </w:pPr>
    </w:p>
    <w:p w14:paraId="6796E0F3" w14:textId="47B4A64C" w:rsidR="008E7A53" w:rsidRDefault="008E7A53" w:rsidP="008E7A53">
      <w:pPr>
        <w:rPr>
          <w:rFonts w:ascii="Times New Roman" w:hAnsi="Times New Roman" w:cs="Times New Roman"/>
          <w:sz w:val="24"/>
          <w:szCs w:val="24"/>
          <w:lang w:val="en-GB" w:eastAsia="en-GB"/>
        </w:rPr>
      </w:pPr>
    </w:p>
    <w:p w14:paraId="785C81EE" w14:textId="0FF17CE0" w:rsidR="008D04A5" w:rsidRDefault="008D04A5" w:rsidP="008E7A53">
      <w:pPr>
        <w:rPr>
          <w:rFonts w:ascii="Times New Roman" w:hAnsi="Times New Roman" w:cs="Times New Roman"/>
          <w:sz w:val="24"/>
          <w:szCs w:val="24"/>
          <w:lang w:val="en-GB" w:eastAsia="en-GB"/>
        </w:rPr>
      </w:pPr>
    </w:p>
    <w:p w14:paraId="3E506921" w14:textId="2DDDE2F8" w:rsidR="008D04A5" w:rsidRDefault="008D04A5" w:rsidP="008E7A53">
      <w:pPr>
        <w:rPr>
          <w:rFonts w:ascii="Times New Roman" w:hAnsi="Times New Roman" w:cs="Times New Roman"/>
          <w:sz w:val="24"/>
          <w:szCs w:val="24"/>
          <w:lang w:val="en-GB" w:eastAsia="en-GB"/>
        </w:rPr>
      </w:pPr>
    </w:p>
    <w:p w14:paraId="3458FE9D" w14:textId="552CA18E" w:rsidR="008D04A5" w:rsidRDefault="008D04A5" w:rsidP="008E7A53">
      <w:pPr>
        <w:rPr>
          <w:rFonts w:ascii="Times New Roman" w:hAnsi="Times New Roman" w:cs="Times New Roman"/>
          <w:sz w:val="24"/>
          <w:szCs w:val="24"/>
          <w:lang w:val="en-GB" w:eastAsia="en-GB"/>
        </w:rPr>
      </w:pPr>
    </w:p>
    <w:p w14:paraId="2C3E9A3B" w14:textId="78AF9482" w:rsidR="008D04A5" w:rsidRDefault="008D04A5" w:rsidP="008E7A53">
      <w:pPr>
        <w:rPr>
          <w:rFonts w:ascii="Times New Roman" w:hAnsi="Times New Roman" w:cs="Times New Roman"/>
          <w:sz w:val="24"/>
          <w:szCs w:val="24"/>
          <w:lang w:val="en-GB" w:eastAsia="en-GB"/>
        </w:rPr>
      </w:pPr>
    </w:p>
    <w:p w14:paraId="02E13F95" w14:textId="1650F074" w:rsidR="008D04A5" w:rsidRDefault="008D04A5" w:rsidP="008E7A53">
      <w:pPr>
        <w:rPr>
          <w:rFonts w:ascii="Times New Roman" w:hAnsi="Times New Roman" w:cs="Times New Roman"/>
          <w:sz w:val="24"/>
          <w:szCs w:val="24"/>
          <w:lang w:val="en-GB" w:eastAsia="en-GB"/>
        </w:rPr>
      </w:pPr>
    </w:p>
    <w:p w14:paraId="3A2543E5" w14:textId="42AA8A0C" w:rsidR="008D04A5" w:rsidRDefault="008D04A5" w:rsidP="008E7A53">
      <w:pPr>
        <w:rPr>
          <w:rFonts w:ascii="Times New Roman" w:hAnsi="Times New Roman" w:cs="Times New Roman"/>
          <w:sz w:val="24"/>
          <w:szCs w:val="24"/>
          <w:lang w:val="en-GB" w:eastAsia="en-GB"/>
        </w:rPr>
      </w:pPr>
    </w:p>
    <w:p w14:paraId="3B3AF01F" w14:textId="77777777" w:rsidR="008D04A5" w:rsidRDefault="008D04A5" w:rsidP="008D04A5">
      <w:pPr>
        <w:pStyle w:val="Heading2"/>
        <w:spacing w:line="240" w:lineRule="auto"/>
        <w:rPr>
          <w:rFonts w:asciiTheme="majorBidi" w:hAnsiTheme="majorBidi"/>
          <w:color w:val="auto"/>
        </w:rPr>
      </w:pPr>
      <w:r>
        <w:rPr>
          <w:rFonts w:asciiTheme="majorBidi" w:hAnsiTheme="majorBidi"/>
          <w:color w:val="auto"/>
        </w:rPr>
        <w:lastRenderedPageBreak/>
        <w:t>Online Resource 7</w:t>
      </w:r>
      <w:r w:rsidRPr="00776AC0">
        <w:rPr>
          <w:rFonts w:asciiTheme="majorBidi" w:hAnsiTheme="majorBidi"/>
          <w:color w:val="auto"/>
        </w:rPr>
        <w:t>. Forest plots of meta-analysis to determine factors associated with intervention after a duration of active monitoring</w:t>
      </w:r>
    </w:p>
    <w:p w14:paraId="5F1A9C24" w14:textId="77777777" w:rsidR="008D04A5" w:rsidRDefault="008D04A5" w:rsidP="008D04A5">
      <w:r w:rsidRPr="005330FC">
        <w:rPr>
          <w:rFonts w:asciiTheme="majorBidi" w:hAnsiTheme="majorBidi" w:cstheme="majorBidi"/>
          <w:noProof/>
          <w:lang w:val="en-GB" w:eastAsia="en-GB"/>
        </w:rPr>
        <mc:AlternateContent>
          <mc:Choice Requires="wpg">
            <w:drawing>
              <wp:anchor distT="0" distB="0" distL="114300" distR="114300" simplePos="0" relativeHeight="251666432" behindDoc="0" locked="0" layoutInCell="1" allowOverlap="1" wp14:anchorId="1AE50AD7" wp14:editId="5FDD93F3">
                <wp:simplePos x="0" y="0"/>
                <wp:positionH relativeFrom="margin">
                  <wp:posOffset>579120</wp:posOffset>
                </wp:positionH>
                <wp:positionV relativeFrom="paragraph">
                  <wp:posOffset>14605</wp:posOffset>
                </wp:positionV>
                <wp:extent cx="4151586" cy="8313683"/>
                <wp:effectExtent l="0" t="0" r="1905" b="0"/>
                <wp:wrapNone/>
                <wp:docPr id="12" name="Group 18"/>
                <wp:cNvGraphicFramePr/>
                <a:graphic xmlns:a="http://schemas.openxmlformats.org/drawingml/2006/main">
                  <a:graphicData uri="http://schemas.microsoft.com/office/word/2010/wordprocessingGroup">
                    <wpg:wgp>
                      <wpg:cNvGrpSpPr/>
                      <wpg:grpSpPr>
                        <a:xfrm>
                          <a:off x="0" y="0"/>
                          <a:ext cx="4151586" cy="8313683"/>
                          <a:chOff x="3747358" y="0"/>
                          <a:chExt cx="2968112" cy="6394286"/>
                        </a:xfrm>
                      </wpg:grpSpPr>
                      <pic:pic xmlns:pic="http://schemas.openxmlformats.org/drawingml/2006/picture">
                        <pic:nvPicPr>
                          <pic:cNvPr id="13" name="Picture 1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3747358" y="1005529"/>
                            <a:ext cx="2962122" cy="941156"/>
                          </a:xfrm>
                          <a:prstGeom prst="rect">
                            <a:avLst/>
                          </a:prstGeom>
                        </pic:spPr>
                      </pic:pic>
                      <pic:pic xmlns:pic="http://schemas.openxmlformats.org/drawingml/2006/picture">
                        <pic:nvPicPr>
                          <pic:cNvPr id="14" name="Picture 1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3747358" y="0"/>
                            <a:ext cx="2962122" cy="1005529"/>
                          </a:xfrm>
                          <a:prstGeom prst="rect">
                            <a:avLst/>
                          </a:prstGeom>
                        </pic:spPr>
                      </pic:pic>
                      <pic:pic xmlns:pic="http://schemas.openxmlformats.org/drawingml/2006/picture">
                        <pic:nvPicPr>
                          <pic:cNvPr id="16" name="Picture 1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755523" y="1946685"/>
                            <a:ext cx="2959947" cy="1046611"/>
                          </a:xfrm>
                          <a:prstGeom prst="rect">
                            <a:avLst/>
                          </a:prstGeom>
                        </pic:spPr>
                      </pic:pic>
                      <pic:pic xmlns:pic="http://schemas.openxmlformats.org/drawingml/2006/picture">
                        <pic:nvPicPr>
                          <pic:cNvPr id="17" name="Picture 1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3755523" y="2993296"/>
                            <a:ext cx="2953957" cy="1005602"/>
                          </a:xfrm>
                          <a:prstGeom prst="rect">
                            <a:avLst/>
                          </a:prstGeom>
                        </pic:spPr>
                      </pic:pic>
                      <pic:pic xmlns:pic="http://schemas.openxmlformats.org/drawingml/2006/picture">
                        <pic:nvPicPr>
                          <pic:cNvPr id="18" name="Picture 18"/>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747359" y="3998898"/>
                            <a:ext cx="2962122" cy="806705"/>
                          </a:xfrm>
                          <a:prstGeom prst="rect">
                            <a:avLst/>
                          </a:prstGeom>
                        </pic:spPr>
                      </pic:pic>
                      <pic:pic xmlns:pic="http://schemas.openxmlformats.org/drawingml/2006/picture">
                        <pic:nvPicPr>
                          <pic:cNvPr id="19" name="Picture 19"/>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758517" y="4816466"/>
                            <a:ext cx="2953957" cy="766432"/>
                          </a:xfrm>
                          <a:prstGeom prst="rect">
                            <a:avLst/>
                          </a:prstGeom>
                        </pic:spPr>
                      </pic:pic>
                      <pic:pic xmlns:pic="http://schemas.openxmlformats.org/drawingml/2006/picture">
                        <pic:nvPicPr>
                          <pic:cNvPr id="20" name="Picture 2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755523" y="5582898"/>
                            <a:ext cx="2953957" cy="8113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F1CB635" id="Group 18" o:spid="_x0000_s1026" style="position:absolute;margin-left:45.6pt;margin-top:1.15pt;width:326.9pt;height:654.6pt;z-index:251666432;mso-position-horizontal-relative:margin;mso-width-relative:margin;mso-height-relative:margin" coordorigin="37473" coordsize="29681,63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">
                <v:shape id="Picture 13" o:spid="_x0000_s1027" type="#_x0000_t75" style="position:absolute;left:37473;top:10055;width:29621;height:9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">
                  <v:imagedata r:id="rId36" o:title=""/>
                </v:shape>
                <v:shape id="Picture 14" o:spid="_x0000_s1028" type="#_x0000_t75" style="position:absolute;left:37473;width:29621;height:10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">
                  <v:imagedata r:id="rId37" o:title=""/>
                </v:shape>
                <v:shape id="Picture 16" o:spid="_x0000_s1029" type="#_x0000_t75" style="position:absolute;left:37555;top:19466;width:29599;height:10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">
                  <v:imagedata r:id="rId38" o:title=""/>
                </v:shape>
                <v:shape id="Picture 17" o:spid="_x0000_s1030" type="#_x0000_t75" style="position:absolute;left:37555;top:29932;width:29539;height:10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">
                  <v:imagedata r:id="rId39" o:title=""/>
                </v:shape>
                <v:shape id="Picture 18" o:spid="_x0000_s1031" type="#_x0000_t75" style="position:absolute;left:37473;top:39988;width:29621;height:8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">
                  <v:imagedata r:id="rId40" o:title=""/>
                </v:shape>
                <v:shape id="Picture 19" o:spid="_x0000_s1032" type="#_x0000_t75" style="position:absolute;left:37585;top:48164;width:29539;height:7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">
                  <v:imagedata r:id="rId41" o:title=""/>
                </v:shape>
                <v:shape id="Picture 20" o:spid="_x0000_s1033" type="#_x0000_t75" style="position:absolute;left:37555;top:55828;width:29539;height:8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">
                  <v:imagedata r:id="rId42" o:title=""/>
                </v:shape>
                <w10:wrap anchorx="margin"/>
              </v:group>
            </w:pict>
          </mc:Fallback>
        </mc:AlternateContent>
      </w:r>
    </w:p>
    <w:p w14:paraId="237ED0BE" w14:textId="124308C0" w:rsidR="008D04A5" w:rsidRDefault="008D04A5" w:rsidP="008E7A53">
      <w:pPr>
        <w:rPr>
          <w:rFonts w:ascii="Times New Roman" w:hAnsi="Times New Roman" w:cs="Times New Roman"/>
          <w:sz w:val="24"/>
          <w:szCs w:val="24"/>
          <w:lang w:val="en-GB" w:eastAsia="en-GB"/>
        </w:rPr>
      </w:pPr>
    </w:p>
    <w:p w14:paraId="30B35AB5" w14:textId="6BABAAFE" w:rsidR="008D04A5" w:rsidRPr="008D04A5" w:rsidRDefault="008D04A5" w:rsidP="008D04A5">
      <w:pPr>
        <w:rPr>
          <w:rFonts w:ascii="Times New Roman" w:hAnsi="Times New Roman" w:cs="Times New Roman"/>
          <w:sz w:val="24"/>
          <w:szCs w:val="24"/>
          <w:lang w:val="en-GB" w:eastAsia="en-GB"/>
        </w:rPr>
      </w:pPr>
    </w:p>
    <w:p w14:paraId="33CBB8ED" w14:textId="2982303E" w:rsidR="008D04A5" w:rsidRPr="008D04A5" w:rsidRDefault="008D04A5" w:rsidP="008D04A5">
      <w:pPr>
        <w:rPr>
          <w:rFonts w:ascii="Times New Roman" w:hAnsi="Times New Roman" w:cs="Times New Roman"/>
          <w:sz w:val="24"/>
          <w:szCs w:val="24"/>
          <w:lang w:val="en-GB" w:eastAsia="en-GB"/>
        </w:rPr>
      </w:pPr>
    </w:p>
    <w:p w14:paraId="028193B1" w14:textId="400BA69F" w:rsidR="008D04A5" w:rsidRPr="008D04A5" w:rsidRDefault="008D04A5" w:rsidP="008D04A5">
      <w:pPr>
        <w:rPr>
          <w:rFonts w:ascii="Times New Roman" w:hAnsi="Times New Roman" w:cs="Times New Roman"/>
          <w:sz w:val="24"/>
          <w:szCs w:val="24"/>
          <w:lang w:val="en-GB" w:eastAsia="en-GB"/>
        </w:rPr>
      </w:pPr>
    </w:p>
    <w:p w14:paraId="1A03F9E2" w14:textId="25960E99" w:rsidR="008D04A5" w:rsidRPr="008D04A5" w:rsidRDefault="008D04A5" w:rsidP="008D04A5">
      <w:pPr>
        <w:rPr>
          <w:rFonts w:ascii="Times New Roman" w:hAnsi="Times New Roman" w:cs="Times New Roman"/>
          <w:sz w:val="24"/>
          <w:szCs w:val="24"/>
          <w:lang w:val="en-GB" w:eastAsia="en-GB"/>
        </w:rPr>
      </w:pPr>
    </w:p>
    <w:p w14:paraId="08BABF9A" w14:textId="7F553D60" w:rsidR="008D04A5" w:rsidRPr="008D04A5" w:rsidRDefault="008D04A5" w:rsidP="008D04A5">
      <w:pPr>
        <w:rPr>
          <w:rFonts w:ascii="Times New Roman" w:hAnsi="Times New Roman" w:cs="Times New Roman"/>
          <w:sz w:val="24"/>
          <w:szCs w:val="24"/>
          <w:lang w:val="en-GB" w:eastAsia="en-GB"/>
        </w:rPr>
      </w:pPr>
    </w:p>
    <w:p w14:paraId="04208231" w14:textId="6E2F3E15" w:rsidR="008D04A5" w:rsidRPr="008D04A5" w:rsidRDefault="008D04A5" w:rsidP="008D04A5">
      <w:pPr>
        <w:rPr>
          <w:rFonts w:ascii="Times New Roman" w:hAnsi="Times New Roman" w:cs="Times New Roman"/>
          <w:sz w:val="24"/>
          <w:szCs w:val="24"/>
          <w:lang w:val="en-GB" w:eastAsia="en-GB"/>
        </w:rPr>
      </w:pPr>
    </w:p>
    <w:p w14:paraId="256D92E2" w14:textId="77A8A743" w:rsidR="008D04A5" w:rsidRPr="008D04A5" w:rsidRDefault="008D04A5" w:rsidP="008D04A5">
      <w:pPr>
        <w:rPr>
          <w:rFonts w:ascii="Times New Roman" w:hAnsi="Times New Roman" w:cs="Times New Roman"/>
          <w:sz w:val="24"/>
          <w:szCs w:val="24"/>
          <w:lang w:val="en-GB" w:eastAsia="en-GB"/>
        </w:rPr>
      </w:pPr>
    </w:p>
    <w:p w14:paraId="1C25BA44" w14:textId="6E677F2B" w:rsidR="008D04A5" w:rsidRPr="008D04A5" w:rsidRDefault="008D04A5" w:rsidP="008D04A5">
      <w:pPr>
        <w:rPr>
          <w:rFonts w:ascii="Times New Roman" w:hAnsi="Times New Roman" w:cs="Times New Roman"/>
          <w:sz w:val="24"/>
          <w:szCs w:val="24"/>
          <w:lang w:val="en-GB" w:eastAsia="en-GB"/>
        </w:rPr>
      </w:pPr>
    </w:p>
    <w:p w14:paraId="138684DE" w14:textId="2AA3F006" w:rsidR="008D04A5" w:rsidRPr="008D04A5" w:rsidRDefault="008D04A5" w:rsidP="008D04A5">
      <w:pPr>
        <w:rPr>
          <w:rFonts w:ascii="Times New Roman" w:hAnsi="Times New Roman" w:cs="Times New Roman"/>
          <w:sz w:val="24"/>
          <w:szCs w:val="24"/>
          <w:lang w:val="en-GB" w:eastAsia="en-GB"/>
        </w:rPr>
      </w:pPr>
    </w:p>
    <w:p w14:paraId="6E3BD292" w14:textId="080A1451" w:rsidR="008D04A5" w:rsidRPr="008D04A5" w:rsidRDefault="008D04A5" w:rsidP="008D04A5">
      <w:pPr>
        <w:rPr>
          <w:rFonts w:ascii="Times New Roman" w:hAnsi="Times New Roman" w:cs="Times New Roman"/>
          <w:sz w:val="24"/>
          <w:szCs w:val="24"/>
          <w:lang w:val="en-GB" w:eastAsia="en-GB"/>
        </w:rPr>
      </w:pPr>
    </w:p>
    <w:p w14:paraId="05BA22D9" w14:textId="50D793E1" w:rsidR="008D04A5" w:rsidRPr="008D04A5" w:rsidRDefault="008D04A5" w:rsidP="008D04A5">
      <w:pPr>
        <w:rPr>
          <w:rFonts w:ascii="Times New Roman" w:hAnsi="Times New Roman" w:cs="Times New Roman"/>
          <w:sz w:val="24"/>
          <w:szCs w:val="24"/>
          <w:lang w:val="en-GB" w:eastAsia="en-GB"/>
        </w:rPr>
      </w:pPr>
    </w:p>
    <w:p w14:paraId="79510FA7" w14:textId="35D26F9B" w:rsidR="008D04A5" w:rsidRPr="008D04A5" w:rsidRDefault="008D04A5" w:rsidP="008D04A5">
      <w:pPr>
        <w:rPr>
          <w:rFonts w:ascii="Times New Roman" w:hAnsi="Times New Roman" w:cs="Times New Roman"/>
          <w:sz w:val="24"/>
          <w:szCs w:val="24"/>
          <w:lang w:val="en-GB" w:eastAsia="en-GB"/>
        </w:rPr>
      </w:pPr>
    </w:p>
    <w:p w14:paraId="6510638D" w14:textId="40C7F4AF" w:rsidR="008D04A5" w:rsidRPr="008D04A5" w:rsidRDefault="008D04A5" w:rsidP="008D04A5">
      <w:pPr>
        <w:rPr>
          <w:rFonts w:ascii="Times New Roman" w:hAnsi="Times New Roman" w:cs="Times New Roman"/>
          <w:sz w:val="24"/>
          <w:szCs w:val="24"/>
          <w:lang w:val="en-GB" w:eastAsia="en-GB"/>
        </w:rPr>
      </w:pPr>
    </w:p>
    <w:p w14:paraId="5202BCF5" w14:textId="4E17E59C" w:rsidR="008D04A5" w:rsidRPr="008D04A5" w:rsidRDefault="008D04A5" w:rsidP="008D04A5">
      <w:pPr>
        <w:rPr>
          <w:rFonts w:ascii="Times New Roman" w:hAnsi="Times New Roman" w:cs="Times New Roman"/>
          <w:sz w:val="24"/>
          <w:szCs w:val="24"/>
          <w:lang w:val="en-GB" w:eastAsia="en-GB"/>
        </w:rPr>
      </w:pPr>
    </w:p>
    <w:p w14:paraId="05D06D03" w14:textId="27F2CFAD" w:rsidR="008D04A5" w:rsidRPr="008D04A5" w:rsidRDefault="008D04A5" w:rsidP="008D04A5">
      <w:pPr>
        <w:rPr>
          <w:rFonts w:ascii="Times New Roman" w:hAnsi="Times New Roman" w:cs="Times New Roman"/>
          <w:sz w:val="24"/>
          <w:szCs w:val="24"/>
          <w:lang w:val="en-GB" w:eastAsia="en-GB"/>
        </w:rPr>
      </w:pPr>
    </w:p>
    <w:p w14:paraId="2915F38B" w14:textId="4A2CF137" w:rsidR="008D04A5" w:rsidRDefault="008D04A5" w:rsidP="008D04A5">
      <w:pPr>
        <w:rPr>
          <w:rFonts w:ascii="Times New Roman" w:hAnsi="Times New Roman" w:cs="Times New Roman"/>
          <w:sz w:val="24"/>
          <w:szCs w:val="24"/>
          <w:lang w:val="en-GB" w:eastAsia="en-GB"/>
        </w:rPr>
      </w:pPr>
    </w:p>
    <w:p w14:paraId="392E9D07" w14:textId="4C4AEB69" w:rsidR="008D04A5" w:rsidRDefault="008D04A5" w:rsidP="008D04A5">
      <w:pPr>
        <w:rPr>
          <w:rFonts w:ascii="Times New Roman" w:hAnsi="Times New Roman" w:cs="Times New Roman"/>
          <w:sz w:val="24"/>
          <w:szCs w:val="24"/>
          <w:lang w:val="en-GB" w:eastAsia="en-GB"/>
        </w:rPr>
      </w:pPr>
    </w:p>
    <w:p w14:paraId="7135FB20" w14:textId="3EEFEE9D" w:rsidR="008D04A5" w:rsidRDefault="008D04A5" w:rsidP="008D04A5">
      <w:pPr>
        <w:rPr>
          <w:rFonts w:ascii="Times New Roman" w:hAnsi="Times New Roman" w:cs="Times New Roman"/>
          <w:sz w:val="24"/>
          <w:szCs w:val="24"/>
          <w:lang w:val="en-GB" w:eastAsia="en-GB"/>
        </w:rPr>
      </w:pPr>
    </w:p>
    <w:p w14:paraId="15A1DDC5" w14:textId="7DC59525" w:rsidR="008D04A5" w:rsidRDefault="008D04A5" w:rsidP="008D04A5">
      <w:pPr>
        <w:rPr>
          <w:rFonts w:ascii="Times New Roman" w:hAnsi="Times New Roman" w:cs="Times New Roman"/>
          <w:sz w:val="24"/>
          <w:szCs w:val="24"/>
          <w:lang w:val="en-GB" w:eastAsia="en-GB"/>
        </w:rPr>
      </w:pPr>
    </w:p>
    <w:p w14:paraId="1FF7B0B1" w14:textId="7C4240B4" w:rsidR="008D04A5" w:rsidRDefault="008D04A5" w:rsidP="008D04A5">
      <w:pPr>
        <w:rPr>
          <w:rFonts w:ascii="Times New Roman" w:hAnsi="Times New Roman" w:cs="Times New Roman"/>
          <w:sz w:val="24"/>
          <w:szCs w:val="24"/>
          <w:lang w:val="en-GB" w:eastAsia="en-GB"/>
        </w:rPr>
      </w:pPr>
    </w:p>
    <w:p w14:paraId="14B92165" w14:textId="1D42D7AA" w:rsidR="008D04A5" w:rsidRDefault="008D04A5" w:rsidP="008D04A5">
      <w:pPr>
        <w:rPr>
          <w:rFonts w:ascii="Times New Roman" w:hAnsi="Times New Roman" w:cs="Times New Roman"/>
          <w:sz w:val="24"/>
          <w:szCs w:val="24"/>
          <w:lang w:val="en-GB" w:eastAsia="en-GB"/>
        </w:rPr>
      </w:pPr>
    </w:p>
    <w:p w14:paraId="28586289" w14:textId="61C8EA13" w:rsidR="008D04A5" w:rsidRDefault="008D04A5" w:rsidP="008D04A5">
      <w:pPr>
        <w:rPr>
          <w:rFonts w:ascii="Times New Roman" w:hAnsi="Times New Roman" w:cs="Times New Roman"/>
          <w:sz w:val="24"/>
          <w:szCs w:val="24"/>
          <w:lang w:val="en-GB" w:eastAsia="en-GB"/>
        </w:rPr>
      </w:pPr>
    </w:p>
    <w:p w14:paraId="73C8BF9A" w14:textId="776B7BF1" w:rsidR="008D04A5" w:rsidRDefault="008D04A5" w:rsidP="008D04A5">
      <w:pPr>
        <w:rPr>
          <w:rFonts w:ascii="Times New Roman" w:hAnsi="Times New Roman" w:cs="Times New Roman"/>
          <w:sz w:val="24"/>
          <w:szCs w:val="24"/>
          <w:lang w:val="en-GB" w:eastAsia="en-GB"/>
        </w:rPr>
      </w:pPr>
    </w:p>
    <w:p w14:paraId="717EB646" w14:textId="252380A9" w:rsidR="008D04A5" w:rsidRDefault="008D04A5" w:rsidP="008D04A5">
      <w:pPr>
        <w:rPr>
          <w:rFonts w:ascii="Times New Roman" w:hAnsi="Times New Roman" w:cs="Times New Roman"/>
          <w:sz w:val="24"/>
          <w:szCs w:val="24"/>
          <w:lang w:val="en-GB" w:eastAsia="en-GB"/>
        </w:rPr>
      </w:pPr>
    </w:p>
    <w:p w14:paraId="16A9DAF3" w14:textId="77777777" w:rsidR="008D04A5" w:rsidRDefault="008D04A5" w:rsidP="008D04A5">
      <w:pPr>
        <w:pStyle w:val="Heading2"/>
        <w:spacing w:line="240" w:lineRule="auto"/>
        <w:rPr>
          <w:rFonts w:asciiTheme="majorBidi" w:hAnsiTheme="majorBidi"/>
          <w:color w:val="auto"/>
        </w:rPr>
      </w:pPr>
      <w:r>
        <w:rPr>
          <w:rFonts w:asciiTheme="majorBidi" w:hAnsiTheme="majorBidi"/>
          <w:color w:val="auto"/>
        </w:rPr>
        <w:lastRenderedPageBreak/>
        <w:t>Online Resource 8</w:t>
      </w:r>
      <w:r w:rsidRPr="005330FC">
        <w:rPr>
          <w:rFonts w:asciiTheme="majorBidi" w:hAnsiTheme="majorBidi"/>
          <w:color w:val="auto"/>
        </w:rPr>
        <w:t xml:space="preserve">. Results of the </w:t>
      </w:r>
      <w:r>
        <w:rPr>
          <w:rFonts w:asciiTheme="majorBidi" w:hAnsiTheme="majorBidi"/>
          <w:color w:val="auto"/>
        </w:rPr>
        <w:t>q</w:t>
      </w:r>
      <w:r w:rsidRPr="005330FC">
        <w:rPr>
          <w:rFonts w:asciiTheme="majorBidi" w:hAnsiTheme="majorBidi"/>
          <w:color w:val="auto"/>
        </w:rPr>
        <w:t>uality assessment performed for all studies included</w:t>
      </w:r>
    </w:p>
    <w:p w14:paraId="0D416B7B" w14:textId="77777777" w:rsidR="008D04A5" w:rsidRDefault="008D04A5" w:rsidP="008D04A5">
      <w:r w:rsidRPr="005330FC">
        <w:rPr>
          <w:rFonts w:asciiTheme="majorBidi" w:hAnsiTheme="majorBidi"/>
          <w:noProof/>
          <w:lang w:eastAsia="en-GB"/>
        </w:rPr>
        <w:drawing>
          <wp:anchor distT="0" distB="0" distL="114300" distR="114300" simplePos="0" relativeHeight="251668480" behindDoc="0" locked="0" layoutInCell="1" allowOverlap="1" wp14:anchorId="21C500F0" wp14:editId="1DC1B3F5">
            <wp:simplePos x="0" y="0"/>
            <wp:positionH relativeFrom="margin">
              <wp:posOffset>-428129</wp:posOffset>
            </wp:positionH>
            <wp:positionV relativeFrom="paragraph">
              <wp:posOffset>223850</wp:posOffset>
            </wp:positionV>
            <wp:extent cx="6535420" cy="409630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b="3507"/>
                    <a:stretch/>
                  </pic:blipFill>
                  <pic:spPr bwMode="auto">
                    <a:xfrm>
                      <a:off x="0" y="0"/>
                      <a:ext cx="6535420" cy="40963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0B9627" w14:textId="735F3A10" w:rsidR="008D04A5" w:rsidRDefault="008D04A5" w:rsidP="008D04A5">
      <w:pPr>
        <w:rPr>
          <w:rFonts w:ascii="Times New Roman" w:hAnsi="Times New Roman" w:cs="Times New Roman"/>
          <w:sz w:val="24"/>
          <w:szCs w:val="24"/>
          <w:lang w:val="en-GB" w:eastAsia="en-GB"/>
        </w:rPr>
      </w:pPr>
    </w:p>
    <w:p w14:paraId="27435B3F" w14:textId="5E1034DC" w:rsidR="008D04A5" w:rsidRDefault="008D04A5" w:rsidP="008D04A5">
      <w:pPr>
        <w:rPr>
          <w:rFonts w:ascii="Times New Roman" w:hAnsi="Times New Roman" w:cs="Times New Roman"/>
          <w:sz w:val="24"/>
          <w:szCs w:val="24"/>
          <w:lang w:val="en-GB" w:eastAsia="en-GB"/>
        </w:rPr>
      </w:pPr>
    </w:p>
    <w:p w14:paraId="2EC8C5DF" w14:textId="675BCFB4" w:rsidR="008D04A5" w:rsidRPr="008D04A5" w:rsidRDefault="008D04A5" w:rsidP="008D04A5">
      <w:pPr>
        <w:rPr>
          <w:rFonts w:ascii="Times New Roman" w:hAnsi="Times New Roman" w:cs="Times New Roman"/>
          <w:sz w:val="24"/>
          <w:szCs w:val="24"/>
          <w:lang w:val="en-GB" w:eastAsia="en-GB"/>
        </w:rPr>
      </w:pPr>
    </w:p>
    <w:p w14:paraId="483C2879" w14:textId="46E97C01" w:rsidR="008D04A5" w:rsidRPr="008D04A5" w:rsidRDefault="008D04A5" w:rsidP="008D04A5">
      <w:pPr>
        <w:rPr>
          <w:rFonts w:ascii="Times New Roman" w:hAnsi="Times New Roman" w:cs="Times New Roman"/>
          <w:sz w:val="24"/>
          <w:szCs w:val="24"/>
          <w:lang w:val="en-GB" w:eastAsia="en-GB"/>
        </w:rPr>
      </w:pPr>
    </w:p>
    <w:p w14:paraId="0647083C" w14:textId="6E139F6A" w:rsidR="008D04A5" w:rsidRPr="008D04A5" w:rsidRDefault="008D04A5" w:rsidP="008D04A5">
      <w:pPr>
        <w:rPr>
          <w:rFonts w:ascii="Times New Roman" w:hAnsi="Times New Roman" w:cs="Times New Roman"/>
          <w:sz w:val="24"/>
          <w:szCs w:val="24"/>
          <w:lang w:val="en-GB" w:eastAsia="en-GB"/>
        </w:rPr>
      </w:pPr>
    </w:p>
    <w:p w14:paraId="01D79980" w14:textId="47287DDE" w:rsidR="008D04A5" w:rsidRPr="008D04A5" w:rsidRDefault="008D04A5" w:rsidP="008D04A5">
      <w:pPr>
        <w:rPr>
          <w:rFonts w:ascii="Times New Roman" w:hAnsi="Times New Roman" w:cs="Times New Roman"/>
          <w:sz w:val="24"/>
          <w:szCs w:val="24"/>
          <w:lang w:val="en-GB" w:eastAsia="en-GB"/>
        </w:rPr>
      </w:pPr>
    </w:p>
    <w:p w14:paraId="77719A98" w14:textId="5C44AE1B" w:rsidR="008D04A5" w:rsidRPr="008D04A5" w:rsidRDefault="008D04A5" w:rsidP="008D04A5">
      <w:pPr>
        <w:rPr>
          <w:rFonts w:ascii="Times New Roman" w:hAnsi="Times New Roman" w:cs="Times New Roman"/>
          <w:sz w:val="24"/>
          <w:szCs w:val="24"/>
          <w:lang w:val="en-GB" w:eastAsia="en-GB"/>
        </w:rPr>
      </w:pPr>
    </w:p>
    <w:p w14:paraId="51D8296F" w14:textId="6CBA692E" w:rsidR="008D04A5" w:rsidRPr="008D04A5" w:rsidRDefault="008D04A5" w:rsidP="008D04A5">
      <w:pPr>
        <w:rPr>
          <w:rFonts w:ascii="Times New Roman" w:hAnsi="Times New Roman" w:cs="Times New Roman"/>
          <w:sz w:val="24"/>
          <w:szCs w:val="24"/>
          <w:lang w:val="en-GB" w:eastAsia="en-GB"/>
        </w:rPr>
      </w:pPr>
    </w:p>
    <w:p w14:paraId="4661EC17" w14:textId="35AB1B3A" w:rsidR="008D04A5" w:rsidRPr="008D04A5" w:rsidRDefault="008D04A5" w:rsidP="008D04A5">
      <w:pPr>
        <w:rPr>
          <w:rFonts w:ascii="Times New Roman" w:hAnsi="Times New Roman" w:cs="Times New Roman"/>
          <w:sz w:val="24"/>
          <w:szCs w:val="24"/>
          <w:lang w:val="en-GB" w:eastAsia="en-GB"/>
        </w:rPr>
      </w:pPr>
    </w:p>
    <w:p w14:paraId="004056FE" w14:textId="3F55F65C" w:rsidR="008D04A5" w:rsidRPr="008D04A5" w:rsidRDefault="008D04A5" w:rsidP="008D04A5">
      <w:pPr>
        <w:rPr>
          <w:rFonts w:ascii="Times New Roman" w:hAnsi="Times New Roman" w:cs="Times New Roman"/>
          <w:sz w:val="24"/>
          <w:szCs w:val="24"/>
          <w:lang w:val="en-GB" w:eastAsia="en-GB"/>
        </w:rPr>
      </w:pPr>
    </w:p>
    <w:p w14:paraId="5FD90814" w14:textId="2417DBA2" w:rsidR="008D04A5" w:rsidRPr="008D04A5" w:rsidRDefault="008D04A5" w:rsidP="008D04A5">
      <w:pPr>
        <w:rPr>
          <w:rFonts w:ascii="Times New Roman" w:hAnsi="Times New Roman" w:cs="Times New Roman"/>
          <w:sz w:val="24"/>
          <w:szCs w:val="24"/>
          <w:lang w:val="en-GB" w:eastAsia="en-GB"/>
        </w:rPr>
      </w:pPr>
    </w:p>
    <w:p w14:paraId="42518CB3" w14:textId="4D8F875E" w:rsidR="008D04A5" w:rsidRPr="008D04A5" w:rsidRDefault="008D04A5" w:rsidP="008D04A5">
      <w:pPr>
        <w:rPr>
          <w:rFonts w:ascii="Times New Roman" w:hAnsi="Times New Roman" w:cs="Times New Roman"/>
          <w:sz w:val="24"/>
          <w:szCs w:val="24"/>
          <w:lang w:val="en-GB" w:eastAsia="en-GB"/>
        </w:rPr>
      </w:pPr>
    </w:p>
    <w:p w14:paraId="164900E9" w14:textId="09B4A35E" w:rsidR="008D04A5" w:rsidRPr="008D04A5" w:rsidRDefault="008D04A5" w:rsidP="008D04A5">
      <w:pPr>
        <w:rPr>
          <w:rFonts w:ascii="Times New Roman" w:hAnsi="Times New Roman" w:cs="Times New Roman"/>
          <w:sz w:val="24"/>
          <w:szCs w:val="24"/>
          <w:lang w:val="en-GB" w:eastAsia="en-GB"/>
        </w:rPr>
      </w:pPr>
    </w:p>
    <w:p w14:paraId="71EC13E1" w14:textId="08C38A90" w:rsidR="008D04A5" w:rsidRPr="008D04A5" w:rsidRDefault="008D04A5" w:rsidP="008D04A5">
      <w:pPr>
        <w:rPr>
          <w:rFonts w:ascii="Times New Roman" w:hAnsi="Times New Roman" w:cs="Times New Roman"/>
          <w:sz w:val="24"/>
          <w:szCs w:val="24"/>
          <w:lang w:val="en-GB" w:eastAsia="en-GB"/>
        </w:rPr>
      </w:pPr>
    </w:p>
    <w:p w14:paraId="50A77879" w14:textId="43C5A2B5" w:rsidR="008D04A5" w:rsidRDefault="008D04A5" w:rsidP="008D04A5">
      <w:pPr>
        <w:rPr>
          <w:rFonts w:ascii="Times New Roman" w:hAnsi="Times New Roman" w:cs="Times New Roman"/>
          <w:sz w:val="24"/>
          <w:szCs w:val="24"/>
          <w:lang w:val="en-GB" w:eastAsia="en-GB"/>
        </w:rPr>
      </w:pPr>
    </w:p>
    <w:p w14:paraId="0FFFD10C" w14:textId="64038449" w:rsidR="008D04A5" w:rsidRDefault="008D04A5" w:rsidP="008D04A5">
      <w:pPr>
        <w:ind w:firstLine="720"/>
        <w:rPr>
          <w:rFonts w:ascii="Times New Roman" w:hAnsi="Times New Roman" w:cs="Times New Roman"/>
          <w:sz w:val="24"/>
          <w:szCs w:val="24"/>
          <w:lang w:val="en-GB" w:eastAsia="en-GB"/>
        </w:rPr>
      </w:pPr>
    </w:p>
    <w:p w14:paraId="75F6D6EF" w14:textId="19A076AD" w:rsidR="008D04A5" w:rsidRDefault="008D04A5" w:rsidP="008D04A5">
      <w:pPr>
        <w:ind w:firstLine="720"/>
        <w:rPr>
          <w:rFonts w:ascii="Times New Roman" w:hAnsi="Times New Roman" w:cs="Times New Roman"/>
          <w:sz w:val="24"/>
          <w:szCs w:val="24"/>
          <w:lang w:val="en-GB" w:eastAsia="en-GB"/>
        </w:rPr>
      </w:pPr>
    </w:p>
    <w:p w14:paraId="3BF59B65" w14:textId="585755A5" w:rsidR="008D04A5" w:rsidRDefault="008D04A5" w:rsidP="008D04A5">
      <w:pPr>
        <w:ind w:firstLine="720"/>
        <w:rPr>
          <w:rFonts w:ascii="Times New Roman" w:hAnsi="Times New Roman" w:cs="Times New Roman"/>
          <w:sz w:val="24"/>
          <w:szCs w:val="24"/>
          <w:lang w:val="en-GB" w:eastAsia="en-GB"/>
        </w:rPr>
      </w:pPr>
    </w:p>
    <w:p w14:paraId="297D809F" w14:textId="4EBC19E5" w:rsidR="008D04A5" w:rsidRDefault="008D04A5" w:rsidP="008D04A5">
      <w:pPr>
        <w:ind w:firstLine="720"/>
        <w:rPr>
          <w:rFonts w:ascii="Times New Roman" w:hAnsi="Times New Roman" w:cs="Times New Roman"/>
          <w:sz w:val="24"/>
          <w:szCs w:val="24"/>
          <w:lang w:val="en-GB" w:eastAsia="en-GB"/>
        </w:rPr>
      </w:pPr>
    </w:p>
    <w:p w14:paraId="213A40A2" w14:textId="52CE438B" w:rsidR="008D04A5" w:rsidRDefault="008D04A5" w:rsidP="008D04A5">
      <w:pPr>
        <w:ind w:firstLine="720"/>
        <w:rPr>
          <w:rFonts w:ascii="Times New Roman" w:hAnsi="Times New Roman" w:cs="Times New Roman"/>
          <w:sz w:val="24"/>
          <w:szCs w:val="24"/>
          <w:lang w:val="en-GB" w:eastAsia="en-GB"/>
        </w:rPr>
      </w:pPr>
    </w:p>
    <w:p w14:paraId="4E020A48" w14:textId="3F513D61" w:rsidR="008D04A5" w:rsidRDefault="008D04A5" w:rsidP="008D04A5">
      <w:pPr>
        <w:ind w:firstLine="720"/>
        <w:rPr>
          <w:rFonts w:ascii="Times New Roman" w:hAnsi="Times New Roman" w:cs="Times New Roman"/>
          <w:sz w:val="24"/>
          <w:szCs w:val="24"/>
          <w:lang w:val="en-GB" w:eastAsia="en-GB"/>
        </w:rPr>
      </w:pPr>
    </w:p>
    <w:p w14:paraId="2AAC882F" w14:textId="37F133AA" w:rsidR="008D04A5" w:rsidRDefault="008D04A5" w:rsidP="008D04A5">
      <w:pPr>
        <w:ind w:firstLine="720"/>
        <w:rPr>
          <w:rFonts w:ascii="Times New Roman" w:hAnsi="Times New Roman" w:cs="Times New Roman"/>
          <w:sz w:val="24"/>
          <w:szCs w:val="24"/>
          <w:lang w:val="en-GB" w:eastAsia="en-GB"/>
        </w:rPr>
      </w:pPr>
    </w:p>
    <w:p w14:paraId="3B57CA43" w14:textId="31F74D73" w:rsidR="008D04A5" w:rsidRDefault="008D04A5" w:rsidP="008D04A5">
      <w:pPr>
        <w:ind w:firstLine="720"/>
        <w:rPr>
          <w:rFonts w:ascii="Times New Roman" w:hAnsi="Times New Roman" w:cs="Times New Roman"/>
          <w:sz w:val="24"/>
          <w:szCs w:val="24"/>
          <w:lang w:val="en-GB" w:eastAsia="en-GB"/>
        </w:rPr>
      </w:pPr>
    </w:p>
    <w:p w14:paraId="7762F7D6" w14:textId="2ACABC63" w:rsidR="008D04A5" w:rsidRDefault="008D04A5" w:rsidP="008D04A5">
      <w:pPr>
        <w:ind w:firstLine="720"/>
        <w:rPr>
          <w:rFonts w:ascii="Times New Roman" w:hAnsi="Times New Roman" w:cs="Times New Roman"/>
          <w:sz w:val="24"/>
          <w:szCs w:val="24"/>
          <w:lang w:val="en-GB" w:eastAsia="en-GB"/>
        </w:rPr>
      </w:pPr>
    </w:p>
    <w:p w14:paraId="35135576" w14:textId="1090D126" w:rsidR="008D04A5" w:rsidRDefault="008D04A5" w:rsidP="008D04A5">
      <w:pPr>
        <w:ind w:firstLine="720"/>
        <w:jc w:val="both"/>
        <w:rPr>
          <w:rFonts w:ascii="Times New Roman" w:hAnsi="Times New Roman" w:cs="Times New Roman"/>
          <w:sz w:val="24"/>
          <w:szCs w:val="24"/>
          <w:lang w:val="en-GB" w:eastAsia="en-GB"/>
        </w:rPr>
      </w:pPr>
    </w:p>
    <w:p w14:paraId="1C9A1AC5" w14:textId="77777777" w:rsidR="008D04A5" w:rsidRDefault="008D04A5" w:rsidP="008D04A5">
      <w:pPr>
        <w:pStyle w:val="Heading2"/>
        <w:spacing w:line="240" w:lineRule="auto"/>
        <w:rPr>
          <w:rFonts w:asciiTheme="majorBidi" w:hAnsiTheme="majorBidi"/>
          <w:color w:val="auto"/>
        </w:rPr>
      </w:pPr>
      <w:r>
        <w:rPr>
          <w:rFonts w:asciiTheme="majorBidi" w:hAnsiTheme="majorBidi"/>
          <w:color w:val="auto"/>
        </w:rPr>
        <w:lastRenderedPageBreak/>
        <w:t>Online Resource 9</w:t>
      </w:r>
      <w:r w:rsidRPr="005330FC">
        <w:rPr>
          <w:rFonts w:asciiTheme="majorBidi" w:hAnsiTheme="majorBidi"/>
          <w:color w:val="auto"/>
        </w:rPr>
        <w:t xml:space="preserve">. </w:t>
      </w:r>
      <w:r>
        <w:rPr>
          <w:rFonts w:asciiTheme="majorBidi" w:hAnsiTheme="majorBidi"/>
          <w:color w:val="auto"/>
        </w:rPr>
        <w:t>Reporting bias assessment results</w:t>
      </w:r>
    </w:p>
    <w:p w14:paraId="5F01BFB9" w14:textId="77777777" w:rsidR="008D04A5" w:rsidRDefault="008D04A5" w:rsidP="008D04A5">
      <w:r>
        <w:rPr>
          <w:noProof/>
        </w:rPr>
        <mc:AlternateContent>
          <mc:Choice Requires="wps">
            <w:drawing>
              <wp:anchor distT="45720" distB="45720" distL="114300" distR="114300" simplePos="0" relativeHeight="251672576" behindDoc="0" locked="0" layoutInCell="1" allowOverlap="1" wp14:anchorId="3F694671" wp14:editId="44C03CF6">
                <wp:simplePos x="0" y="0"/>
                <wp:positionH relativeFrom="column">
                  <wp:posOffset>512445</wp:posOffset>
                </wp:positionH>
                <wp:positionV relativeFrom="paragraph">
                  <wp:posOffset>3717925</wp:posOffset>
                </wp:positionV>
                <wp:extent cx="4641850" cy="1404620"/>
                <wp:effectExtent l="0" t="0" r="6350" b="190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1850" cy="1404620"/>
                        </a:xfrm>
                        <a:prstGeom prst="rect">
                          <a:avLst/>
                        </a:prstGeom>
                        <a:solidFill>
                          <a:srgbClr val="FFFFFF"/>
                        </a:solidFill>
                        <a:ln w="9525">
                          <a:noFill/>
                          <a:miter lim="800000"/>
                          <a:headEnd/>
                          <a:tailEnd/>
                        </a:ln>
                      </wps:spPr>
                      <wps:txbx>
                        <w:txbxContent>
                          <w:p w14:paraId="2DC1CE9E" w14:textId="77777777" w:rsidR="008D04A5" w:rsidRPr="00CC3F9B" w:rsidRDefault="008D04A5" w:rsidP="008D04A5">
                            <w:pPr>
                              <w:jc w:val="both"/>
                              <w:rPr>
                                <w:rFonts w:asciiTheme="majorBidi" w:hAnsiTheme="majorBidi" w:cstheme="majorBidi"/>
                                <w:sz w:val="20"/>
                                <w:szCs w:val="20"/>
                                <w:lang w:val="en-AU"/>
                              </w:rPr>
                            </w:pPr>
                            <w:r w:rsidRPr="00CC3F9B">
                              <w:rPr>
                                <w:rFonts w:asciiTheme="majorBidi" w:hAnsiTheme="majorBidi" w:cstheme="majorBidi"/>
                                <w:sz w:val="20"/>
                                <w:szCs w:val="20"/>
                              </w:rPr>
                              <w:t>A funnel plot assessing reporting bias for studies contributing to active monitoring outcomes and their reported percentage proportion. Each study is represented by a point and is located at the proportion of intervention against its standard error (SE). Harbord’s test (p=0.710) and Begg’s test (p=0.067) were not statistically signific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694671" id="_x0000_s1027" type="#_x0000_t202" style="position:absolute;margin-left:40.35pt;margin-top:292.75pt;width:365.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" stroked="f">
                <v:textbox style="mso-fit-shape-to-text:t">
                  <w:txbxContent>
                    <w:p w14:paraId="2DC1CE9E" w14:textId="77777777" w:rsidR="008D04A5" w:rsidRPr="00CC3F9B" w:rsidRDefault="008D04A5" w:rsidP="008D04A5">
                      <w:pPr>
                        <w:jc w:val="both"/>
                        <w:rPr>
                          <w:rFonts w:asciiTheme="majorBidi" w:hAnsiTheme="majorBidi" w:cstheme="majorBidi"/>
                          <w:sz w:val="20"/>
                          <w:szCs w:val="20"/>
                          <w:lang w:val="en-AU"/>
                        </w:rPr>
                      </w:pPr>
                      <w:r w:rsidRPr="00CC3F9B">
                        <w:rPr>
                          <w:rFonts w:asciiTheme="majorBidi" w:hAnsiTheme="majorBidi" w:cstheme="majorBidi"/>
                          <w:sz w:val="20"/>
                          <w:szCs w:val="20"/>
                        </w:rPr>
                        <w:t>A funnel plot assessing reporting bias for studies contributing to active monitoring outcomes and their reported percentage proportion. Each study is represented by a point and is located at the proportion of intervention against its standard error (SE). Harbord’s test (p=0.710) and Begg’s test (p=0.067) were not statistically significant.</w:t>
                      </w:r>
                    </w:p>
                  </w:txbxContent>
                </v:textbox>
                <w10:wrap type="square"/>
              </v:shape>
            </w:pict>
          </mc:Fallback>
        </mc:AlternateContent>
      </w:r>
      <w:r>
        <w:rPr>
          <w:noProof/>
        </w:rPr>
        <w:drawing>
          <wp:anchor distT="0" distB="0" distL="114300" distR="114300" simplePos="0" relativeHeight="251671552" behindDoc="0" locked="0" layoutInCell="1" allowOverlap="1" wp14:anchorId="1DEF7007" wp14:editId="05A97B09">
            <wp:simplePos x="0" y="0"/>
            <wp:positionH relativeFrom="column">
              <wp:posOffset>296581</wp:posOffset>
            </wp:positionH>
            <wp:positionV relativeFrom="paragraph">
              <wp:posOffset>525145</wp:posOffset>
            </wp:positionV>
            <wp:extent cx="5066030" cy="3191933"/>
            <wp:effectExtent l="0" t="0" r="127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b="5058"/>
                    <a:stretch/>
                  </pic:blipFill>
                  <pic:spPr bwMode="auto">
                    <a:xfrm>
                      <a:off x="0" y="0"/>
                      <a:ext cx="5066030" cy="31919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5720" distB="45720" distL="114300" distR="114300" simplePos="0" relativeHeight="251673600" behindDoc="0" locked="0" layoutInCell="1" allowOverlap="1" wp14:anchorId="51E1CE7A" wp14:editId="5EBAFFBA">
                <wp:simplePos x="0" y="0"/>
                <wp:positionH relativeFrom="column">
                  <wp:posOffset>505883</wp:posOffset>
                </wp:positionH>
                <wp:positionV relativeFrom="paragraph">
                  <wp:posOffset>8007138</wp:posOffset>
                </wp:positionV>
                <wp:extent cx="4641850" cy="1404620"/>
                <wp:effectExtent l="0" t="0" r="635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1850" cy="1404620"/>
                        </a:xfrm>
                        <a:prstGeom prst="rect">
                          <a:avLst/>
                        </a:prstGeom>
                        <a:solidFill>
                          <a:srgbClr val="FFFFFF"/>
                        </a:solidFill>
                        <a:ln w="9525">
                          <a:noFill/>
                          <a:miter lim="800000"/>
                          <a:headEnd/>
                          <a:tailEnd/>
                        </a:ln>
                      </wps:spPr>
                      <wps:txbx>
                        <w:txbxContent>
                          <w:p w14:paraId="162A4FE8" w14:textId="77777777" w:rsidR="008D04A5" w:rsidRPr="00CB52F7" w:rsidRDefault="008D04A5" w:rsidP="008D04A5">
                            <w:pPr>
                              <w:jc w:val="both"/>
                              <w:rPr>
                                <w:rFonts w:asciiTheme="majorBidi" w:hAnsiTheme="majorBidi" w:cstheme="majorBidi"/>
                                <w:sz w:val="20"/>
                                <w:szCs w:val="20"/>
                                <w:lang w:val="en-AU"/>
                              </w:rPr>
                            </w:pPr>
                            <w:r w:rsidRPr="00CB52F7">
                              <w:rPr>
                                <w:rFonts w:asciiTheme="majorBidi" w:hAnsiTheme="majorBidi" w:cstheme="majorBidi"/>
                                <w:sz w:val="20"/>
                                <w:szCs w:val="20"/>
                              </w:rPr>
                              <w:t>A funnel plot assessing reporting bias for studies contributing to surgery outcomes and their reported percentage proportion. Each study is represented by a point and is located at the proportion of WHO grade I meningioma against its standard error (SE). Harbord’s test (p=0.119) and Begg’s test (p=0.399) were not statistically significa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1CE7A" id="_x0000_s1028" type="#_x0000_t202" style="position:absolute;margin-left:39.85pt;margin-top:630.5pt;width:36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" stroked="f">
                <v:textbox style="mso-fit-shape-to-text:t">
                  <w:txbxContent>
                    <w:p w14:paraId="162A4FE8" w14:textId="77777777" w:rsidR="008D04A5" w:rsidRPr="00CB52F7" w:rsidRDefault="008D04A5" w:rsidP="008D04A5">
                      <w:pPr>
                        <w:jc w:val="both"/>
                        <w:rPr>
                          <w:rFonts w:asciiTheme="majorBidi" w:hAnsiTheme="majorBidi" w:cstheme="majorBidi"/>
                          <w:sz w:val="20"/>
                          <w:szCs w:val="20"/>
                          <w:lang w:val="en-AU"/>
                        </w:rPr>
                      </w:pPr>
                      <w:r w:rsidRPr="00CB52F7">
                        <w:rPr>
                          <w:rFonts w:asciiTheme="majorBidi" w:hAnsiTheme="majorBidi" w:cstheme="majorBidi"/>
                          <w:sz w:val="20"/>
                          <w:szCs w:val="20"/>
                        </w:rPr>
                        <w:t>A funnel plot assessing reporting bias for studies contributing to surgery outcomes and their reported percentage proportion. Each study is represented by a point and is located at the proportion of WHO grade I meningioma against its standard error (SE). Harbord’s test (p=0.119) and Begg’s test (p=0.399) were not statistically significant.</w:t>
                      </w:r>
                    </w:p>
                  </w:txbxContent>
                </v:textbox>
                <w10:wrap type="square"/>
              </v:shape>
            </w:pict>
          </mc:Fallback>
        </mc:AlternateContent>
      </w:r>
    </w:p>
    <w:p w14:paraId="6124F2F9" w14:textId="77777777" w:rsidR="008D04A5" w:rsidRPr="00040978" w:rsidRDefault="008D04A5" w:rsidP="008D04A5"/>
    <w:p w14:paraId="618A2155" w14:textId="77777777" w:rsidR="008D04A5" w:rsidRPr="00040978" w:rsidRDefault="008D04A5" w:rsidP="008D04A5"/>
    <w:p w14:paraId="0B2DA2C8" w14:textId="77777777" w:rsidR="008D04A5" w:rsidRPr="00040978" w:rsidRDefault="008D04A5" w:rsidP="008D04A5"/>
    <w:p w14:paraId="70CA9185" w14:textId="77777777" w:rsidR="008D04A5" w:rsidRPr="00040978" w:rsidRDefault="008D04A5" w:rsidP="008D04A5"/>
    <w:p w14:paraId="263D845E" w14:textId="77777777" w:rsidR="008D04A5" w:rsidRPr="00040978" w:rsidRDefault="008D04A5" w:rsidP="008D04A5"/>
    <w:p w14:paraId="210BD71A" w14:textId="77777777" w:rsidR="008D04A5" w:rsidRPr="00040978" w:rsidRDefault="008D04A5" w:rsidP="008D04A5"/>
    <w:p w14:paraId="5E47C8D3" w14:textId="77777777" w:rsidR="008D04A5" w:rsidRPr="00040978" w:rsidRDefault="008D04A5" w:rsidP="008D04A5"/>
    <w:p w14:paraId="02F03254" w14:textId="77777777" w:rsidR="008D04A5" w:rsidRPr="00040978" w:rsidRDefault="008D04A5" w:rsidP="008D04A5"/>
    <w:p w14:paraId="53C774AA" w14:textId="77777777" w:rsidR="008D04A5" w:rsidRPr="00040978" w:rsidRDefault="008D04A5" w:rsidP="008D04A5"/>
    <w:p w14:paraId="25D387C9" w14:textId="77777777" w:rsidR="008D04A5" w:rsidRPr="00040978" w:rsidRDefault="008D04A5" w:rsidP="008D04A5"/>
    <w:p w14:paraId="3F0CF553" w14:textId="77777777" w:rsidR="008D04A5" w:rsidRPr="00040978" w:rsidRDefault="008D04A5" w:rsidP="008D04A5"/>
    <w:p w14:paraId="6F2C39AE" w14:textId="77777777" w:rsidR="008D04A5" w:rsidRPr="00040978" w:rsidRDefault="008D04A5" w:rsidP="008D04A5"/>
    <w:p w14:paraId="0EADC1D3" w14:textId="77777777" w:rsidR="008D04A5" w:rsidRPr="00040978" w:rsidRDefault="008D04A5" w:rsidP="008D04A5"/>
    <w:p w14:paraId="3AF167A3" w14:textId="77777777" w:rsidR="008D04A5" w:rsidRPr="00040978" w:rsidRDefault="008D04A5" w:rsidP="008D04A5"/>
    <w:p w14:paraId="5A21A397" w14:textId="77777777" w:rsidR="008D04A5" w:rsidRPr="00040978" w:rsidRDefault="008D04A5" w:rsidP="008D04A5"/>
    <w:p w14:paraId="578DCDB7" w14:textId="77777777" w:rsidR="008D04A5" w:rsidRPr="00040978" w:rsidRDefault="008D04A5" w:rsidP="008D04A5">
      <w:r>
        <w:rPr>
          <w:noProof/>
        </w:rPr>
        <w:drawing>
          <wp:anchor distT="0" distB="0" distL="114300" distR="114300" simplePos="0" relativeHeight="251670528" behindDoc="0" locked="0" layoutInCell="1" allowOverlap="1" wp14:anchorId="46F16181" wp14:editId="35367106">
            <wp:simplePos x="0" y="0"/>
            <wp:positionH relativeFrom="column">
              <wp:posOffset>508000</wp:posOffset>
            </wp:positionH>
            <wp:positionV relativeFrom="paragraph">
              <wp:posOffset>187420</wp:posOffset>
            </wp:positionV>
            <wp:extent cx="4562475" cy="3056255"/>
            <wp:effectExtent l="0" t="0" r="952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b="5268"/>
                    <a:stretch/>
                  </pic:blipFill>
                  <pic:spPr bwMode="auto">
                    <a:xfrm>
                      <a:off x="0" y="0"/>
                      <a:ext cx="4562475" cy="3056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19DAF7" w14:textId="77777777" w:rsidR="008D04A5" w:rsidRPr="00040978" w:rsidRDefault="008D04A5" w:rsidP="008D04A5"/>
    <w:p w14:paraId="58F22EBD" w14:textId="77777777" w:rsidR="008D04A5" w:rsidRPr="00040978" w:rsidRDefault="008D04A5" w:rsidP="008D04A5"/>
    <w:p w14:paraId="5DF7EFFC" w14:textId="77777777" w:rsidR="008D04A5" w:rsidRPr="00040978" w:rsidRDefault="008D04A5" w:rsidP="008D04A5"/>
    <w:p w14:paraId="0BBE82E6" w14:textId="77777777" w:rsidR="008D04A5" w:rsidRPr="00040978" w:rsidRDefault="008D04A5" w:rsidP="008D04A5"/>
    <w:p w14:paraId="26B057B2" w14:textId="77777777" w:rsidR="008D04A5" w:rsidRPr="00040978" w:rsidRDefault="008D04A5" w:rsidP="008D04A5"/>
    <w:p w14:paraId="56210C99" w14:textId="77777777" w:rsidR="008D04A5" w:rsidRPr="00040978" w:rsidRDefault="008D04A5" w:rsidP="008D04A5"/>
    <w:p w14:paraId="4CED279E" w14:textId="77777777" w:rsidR="008D04A5" w:rsidRPr="00040978" w:rsidRDefault="008D04A5" w:rsidP="008D04A5"/>
    <w:p w14:paraId="4115B0AA" w14:textId="77777777" w:rsidR="008D04A5" w:rsidRPr="00040978" w:rsidRDefault="008D04A5" w:rsidP="008D04A5"/>
    <w:p w14:paraId="7827428B" w14:textId="77777777" w:rsidR="008D04A5" w:rsidRDefault="008D04A5" w:rsidP="008D04A5"/>
    <w:p w14:paraId="1E95873A" w14:textId="77777777" w:rsidR="008D04A5" w:rsidRDefault="008D04A5" w:rsidP="008D04A5">
      <w:pPr>
        <w:jc w:val="both"/>
        <w:rPr>
          <w:rFonts w:ascii="Times New Roman" w:hAnsi="Times New Roman" w:cs="Times New Roman"/>
          <w:sz w:val="24"/>
          <w:szCs w:val="24"/>
          <w:lang w:val="en-GB" w:eastAsia="en-GB"/>
        </w:rPr>
      </w:pPr>
    </w:p>
    <w:sectPr w:rsidR="008D04A5" w:rsidSect="008013B1">
      <w:pgSz w:w="11906" w:h="16838" w:code="9"/>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74B40" w14:textId="77777777" w:rsidR="00EF03FB" w:rsidRDefault="00EF03FB" w:rsidP="002D7AEE">
      <w:pPr>
        <w:spacing w:after="0" w:line="240" w:lineRule="auto"/>
      </w:pPr>
      <w:r>
        <w:separator/>
      </w:r>
    </w:p>
  </w:endnote>
  <w:endnote w:type="continuationSeparator" w:id="0">
    <w:p w14:paraId="66FF6092" w14:textId="77777777" w:rsidR="00EF03FB" w:rsidRDefault="00EF03FB" w:rsidP="002D7AEE">
      <w:pPr>
        <w:spacing w:after="0" w:line="240" w:lineRule="auto"/>
      </w:pPr>
      <w:r>
        <w:continuationSeparator/>
      </w:r>
    </w:p>
  </w:endnote>
  <w:endnote w:type="continuationNotice" w:id="1">
    <w:p w14:paraId="29234062" w14:textId="77777777" w:rsidR="00EF03FB" w:rsidRDefault="00EF03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6951663"/>
      <w:docPartObj>
        <w:docPartGallery w:val="Page Numbers (Bottom of Page)"/>
        <w:docPartUnique/>
      </w:docPartObj>
    </w:sdtPr>
    <w:sdtEndPr>
      <w:rPr>
        <w:noProof/>
      </w:rPr>
    </w:sdtEndPr>
    <w:sdtContent>
      <w:p w14:paraId="2F03AF7E" w14:textId="1A0B57D7" w:rsidR="00EF03FB" w:rsidRDefault="00EF03FB">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6C618961" w14:textId="77777777" w:rsidR="00EF03FB" w:rsidRDefault="00EF03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5CEB6" w14:textId="77777777" w:rsidR="00EF03FB" w:rsidRDefault="00EF03FB" w:rsidP="002D7AEE">
      <w:pPr>
        <w:spacing w:after="0" w:line="240" w:lineRule="auto"/>
      </w:pPr>
      <w:r>
        <w:separator/>
      </w:r>
    </w:p>
  </w:footnote>
  <w:footnote w:type="continuationSeparator" w:id="0">
    <w:p w14:paraId="19DB0B2C" w14:textId="77777777" w:rsidR="00EF03FB" w:rsidRDefault="00EF03FB" w:rsidP="002D7AEE">
      <w:pPr>
        <w:spacing w:after="0" w:line="240" w:lineRule="auto"/>
      </w:pPr>
      <w:r>
        <w:continuationSeparator/>
      </w:r>
    </w:p>
  </w:footnote>
  <w:footnote w:type="continuationNotice" w:id="1">
    <w:p w14:paraId="0C092CBE" w14:textId="77777777" w:rsidR="00EF03FB" w:rsidRDefault="00EF03F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D24BD"/>
    <w:multiLevelType w:val="hybridMultilevel"/>
    <w:tmpl w:val="66867A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9E273EE"/>
    <w:multiLevelType w:val="hybridMultilevel"/>
    <w:tmpl w:val="A54CE3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C277D19"/>
    <w:multiLevelType w:val="hybridMultilevel"/>
    <w:tmpl w:val="1C228F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FA15FF5"/>
    <w:multiLevelType w:val="hybridMultilevel"/>
    <w:tmpl w:val="1526CB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07A3CD3"/>
    <w:multiLevelType w:val="hybridMultilevel"/>
    <w:tmpl w:val="650017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17F7288"/>
    <w:multiLevelType w:val="hybridMultilevel"/>
    <w:tmpl w:val="5E7896CC"/>
    <w:lvl w:ilvl="0" w:tplc="A7864710">
      <w:start w:val="1"/>
      <w:numFmt w:val="decimal"/>
      <w:lvlText w:val="%1."/>
      <w:lvlJc w:val="left"/>
      <w:pPr>
        <w:ind w:left="360" w:hanging="360"/>
      </w:pPr>
      <w:rPr>
        <w:rFonts w:asciiTheme="majorBidi" w:eastAsiaTheme="minorHAnsi" w:hAnsiTheme="majorBidi" w:cstheme="majorBidi"/>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DC13372"/>
    <w:multiLevelType w:val="hybridMultilevel"/>
    <w:tmpl w:val="872407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21669DE"/>
    <w:multiLevelType w:val="hybridMultilevel"/>
    <w:tmpl w:val="7A4A00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4D961A6"/>
    <w:multiLevelType w:val="hybridMultilevel"/>
    <w:tmpl w:val="98300AD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AE56B4"/>
    <w:multiLevelType w:val="hybridMultilevel"/>
    <w:tmpl w:val="044C0F84"/>
    <w:lvl w:ilvl="0" w:tplc="0809001B">
      <w:start w:val="1"/>
      <w:numFmt w:val="lowerRoman"/>
      <w:lvlText w:val="%1."/>
      <w:lvlJc w:val="righ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5E315A03"/>
    <w:multiLevelType w:val="hybridMultilevel"/>
    <w:tmpl w:val="DB5C13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27032B9"/>
    <w:multiLevelType w:val="multilevel"/>
    <w:tmpl w:val="3D5C4D6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val="0"/>
        <w:color w:val="auto"/>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108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440" w:hanging="144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800" w:hanging="1800"/>
      </w:pPr>
      <w:rPr>
        <w:rFonts w:hint="default"/>
        <w:b w:val="0"/>
      </w:rPr>
    </w:lvl>
    <w:lvl w:ilvl="8">
      <w:start w:val="1"/>
      <w:numFmt w:val="decimal"/>
      <w:isLgl/>
      <w:lvlText w:val="%1.%2.%3.%4.%5.%6.%7.%8.%9."/>
      <w:lvlJc w:val="left"/>
      <w:pPr>
        <w:ind w:left="1800" w:hanging="1800"/>
      </w:pPr>
      <w:rPr>
        <w:rFonts w:hint="default"/>
        <w:b w:val="0"/>
      </w:rPr>
    </w:lvl>
  </w:abstractNum>
  <w:abstractNum w:abstractNumId="12" w15:restartNumberingAfterBreak="0">
    <w:nsid w:val="65BB7891"/>
    <w:multiLevelType w:val="hybridMultilevel"/>
    <w:tmpl w:val="3CE454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79B4BC5"/>
    <w:multiLevelType w:val="multilevel"/>
    <w:tmpl w:val="10CCA1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9CB33F7"/>
    <w:multiLevelType w:val="hybridMultilevel"/>
    <w:tmpl w:val="6E7CF0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EDD4433"/>
    <w:multiLevelType w:val="hybridMultilevel"/>
    <w:tmpl w:val="54000D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9"/>
  </w:num>
  <w:num w:numId="3">
    <w:abstractNumId w:val="0"/>
  </w:num>
  <w:num w:numId="4">
    <w:abstractNumId w:val="5"/>
  </w:num>
  <w:num w:numId="5">
    <w:abstractNumId w:val="11"/>
  </w:num>
  <w:num w:numId="6">
    <w:abstractNumId w:val="12"/>
  </w:num>
  <w:num w:numId="7">
    <w:abstractNumId w:val="2"/>
  </w:num>
  <w:num w:numId="8">
    <w:abstractNumId w:val="10"/>
  </w:num>
  <w:num w:numId="9">
    <w:abstractNumId w:val="1"/>
  </w:num>
  <w:num w:numId="10">
    <w:abstractNumId w:val="3"/>
  </w:num>
  <w:num w:numId="11">
    <w:abstractNumId w:val="14"/>
  </w:num>
  <w:num w:numId="12">
    <w:abstractNumId w:val="15"/>
  </w:num>
  <w:num w:numId="13">
    <w:abstractNumId w:val="13"/>
  </w:num>
  <w:num w:numId="14">
    <w:abstractNumId w:val="4"/>
  </w:num>
  <w:num w:numId="15">
    <w:abstractNumId w:val="7"/>
  </w:num>
  <w:num w:numId="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7"/>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euro-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09rvzrvv02ve2eepv9vtss3tf0x529fwsxa&quot;&gt;My EndNote Library&lt;record-ids&gt;&lt;item&gt;375&lt;/item&gt;&lt;item&gt;523&lt;/item&gt;&lt;item&gt;597&lt;/item&gt;&lt;item&gt;599&lt;/item&gt;&lt;item&gt;612&lt;/item&gt;&lt;item&gt;652&lt;/item&gt;&lt;item&gt;658&lt;/item&gt;&lt;item&gt;703&lt;/item&gt;&lt;item&gt;816&lt;/item&gt;&lt;item&gt;818&lt;/item&gt;&lt;item&gt;822&lt;/item&gt;&lt;item&gt;824&lt;/item&gt;&lt;item&gt;827&lt;/item&gt;&lt;item&gt;835&lt;/item&gt;&lt;item&gt;836&lt;/item&gt;&lt;item&gt;841&lt;/item&gt;&lt;item&gt;846&lt;/item&gt;&lt;item&gt;912&lt;/item&gt;&lt;item&gt;1952&lt;/item&gt;&lt;item&gt;1983&lt;/item&gt;&lt;item&gt;1984&lt;/item&gt;&lt;item&gt;1985&lt;/item&gt;&lt;item&gt;1986&lt;/item&gt;&lt;item&gt;1993&lt;/item&gt;&lt;item&gt;2011&lt;/item&gt;&lt;item&gt;2013&lt;/item&gt;&lt;item&gt;2014&lt;/item&gt;&lt;/record-ids&gt;&lt;/item&gt;&lt;/Libraries&gt;"/>
  </w:docVars>
  <w:rsids>
    <w:rsidRoot w:val="006209E1"/>
    <w:rsid w:val="000000F9"/>
    <w:rsid w:val="0000019C"/>
    <w:rsid w:val="00000450"/>
    <w:rsid w:val="0000047A"/>
    <w:rsid w:val="00000E1B"/>
    <w:rsid w:val="0000125B"/>
    <w:rsid w:val="0000195F"/>
    <w:rsid w:val="00001BB4"/>
    <w:rsid w:val="00001F5A"/>
    <w:rsid w:val="000020B9"/>
    <w:rsid w:val="00002A02"/>
    <w:rsid w:val="00002A36"/>
    <w:rsid w:val="00003571"/>
    <w:rsid w:val="00003C81"/>
    <w:rsid w:val="00003CE8"/>
    <w:rsid w:val="00004271"/>
    <w:rsid w:val="00004823"/>
    <w:rsid w:val="00004C0E"/>
    <w:rsid w:val="00005941"/>
    <w:rsid w:val="00005BFD"/>
    <w:rsid w:val="00005D37"/>
    <w:rsid w:val="0000662D"/>
    <w:rsid w:val="00006DD5"/>
    <w:rsid w:val="00006F93"/>
    <w:rsid w:val="000071AE"/>
    <w:rsid w:val="00007732"/>
    <w:rsid w:val="00007926"/>
    <w:rsid w:val="000102D6"/>
    <w:rsid w:val="000105D9"/>
    <w:rsid w:val="00010D43"/>
    <w:rsid w:val="00010F20"/>
    <w:rsid w:val="00011F46"/>
    <w:rsid w:val="00012161"/>
    <w:rsid w:val="0001256F"/>
    <w:rsid w:val="00012736"/>
    <w:rsid w:val="00012DE4"/>
    <w:rsid w:val="00013597"/>
    <w:rsid w:val="00013710"/>
    <w:rsid w:val="00013771"/>
    <w:rsid w:val="00013C65"/>
    <w:rsid w:val="00013EF4"/>
    <w:rsid w:val="0001415B"/>
    <w:rsid w:val="0001423E"/>
    <w:rsid w:val="00014859"/>
    <w:rsid w:val="00014C41"/>
    <w:rsid w:val="00014FF8"/>
    <w:rsid w:val="000151B0"/>
    <w:rsid w:val="00015308"/>
    <w:rsid w:val="000153C1"/>
    <w:rsid w:val="0001585C"/>
    <w:rsid w:val="00015FBA"/>
    <w:rsid w:val="0001671A"/>
    <w:rsid w:val="0001713B"/>
    <w:rsid w:val="0002030A"/>
    <w:rsid w:val="000206EF"/>
    <w:rsid w:val="000208DF"/>
    <w:rsid w:val="000209F9"/>
    <w:rsid w:val="00020C50"/>
    <w:rsid w:val="00021356"/>
    <w:rsid w:val="0002139C"/>
    <w:rsid w:val="0002154C"/>
    <w:rsid w:val="00021606"/>
    <w:rsid w:val="00021991"/>
    <w:rsid w:val="000220B4"/>
    <w:rsid w:val="00022236"/>
    <w:rsid w:val="0002241C"/>
    <w:rsid w:val="0002245E"/>
    <w:rsid w:val="000225F0"/>
    <w:rsid w:val="00022E46"/>
    <w:rsid w:val="000230A4"/>
    <w:rsid w:val="00023C6C"/>
    <w:rsid w:val="00023F20"/>
    <w:rsid w:val="00024535"/>
    <w:rsid w:val="00024772"/>
    <w:rsid w:val="00024BD9"/>
    <w:rsid w:val="00024DCD"/>
    <w:rsid w:val="00025348"/>
    <w:rsid w:val="00025435"/>
    <w:rsid w:val="0002559A"/>
    <w:rsid w:val="000259F5"/>
    <w:rsid w:val="00025DEB"/>
    <w:rsid w:val="00026297"/>
    <w:rsid w:val="000264A2"/>
    <w:rsid w:val="0002699B"/>
    <w:rsid w:val="00027585"/>
    <w:rsid w:val="0002786B"/>
    <w:rsid w:val="00030292"/>
    <w:rsid w:val="000306E6"/>
    <w:rsid w:val="0003078A"/>
    <w:rsid w:val="00030D84"/>
    <w:rsid w:val="00030F20"/>
    <w:rsid w:val="000311AC"/>
    <w:rsid w:val="00031274"/>
    <w:rsid w:val="0003214F"/>
    <w:rsid w:val="000321EA"/>
    <w:rsid w:val="0003259D"/>
    <w:rsid w:val="00032637"/>
    <w:rsid w:val="00032BB7"/>
    <w:rsid w:val="0003302C"/>
    <w:rsid w:val="000333BB"/>
    <w:rsid w:val="000334D2"/>
    <w:rsid w:val="000337E2"/>
    <w:rsid w:val="00033816"/>
    <w:rsid w:val="00033C88"/>
    <w:rsid w:val="00034364"/>
    <w:rsid w:val="00034408"/>
    <w:rsid w:val="000344A2"/>
    <w:rsid w:val="00034EA8"/>
    <w:rsid w:val="0003554A"/>
    <w:rsid w:val="00035C97"/>
    <w:rsid w:val="00035F47"/>
    <w:rsid w:val="00036391"/>
    <w:rsid w:val="000368BA"/>
    <w:rsid w:val="00036A35"/>
    <w:rsid w:val="00036F11"/>
    <w:rsid w:val="00036F2E"/>
    <w:rsid w:val="00037235"/>
    <w:rsid w:val="0003725A"/>
    <w:rsid w:val="00037377"/>
    <w:rsid w:val="00037DB5"/>
    <w:rsid w:val="00037E32"/>
    <w:rsid w:val="00037E4F"/>
    <w:rsid w:val="00040244"/>
    <w:rsid w:val="0004034C"/>
    <w:rsid w:val="00040A10"/>
    <w:rsid w:val="000417CD"/>
    <w:rsid w:val="00041A23"/>
    <w:rsid w:val="00041CE1"/>
    <w:rsid w:val="00042321"/>
    <w:rsid w:val="00042484"/>
    <w:rsid w:val="00042856"/>
    <w:rsid w:val="00042948"/>
    <w:rsid w:val="00042E1B"/>
    <w:rsid w:val="00042F3D"/>
    <w:rsid w:val="0004321E"/>
    <w:rsid w:val="00043530"/>
    <w:rsid w:val="00043CC3"/>
    <w:rsid w:val="0004511F"/>
    <w:rsid w:val="00045338"/>
    <w:rsid w:val="0004537B"/>
    <w:rsid w:val="00045680"/>
    <w:rsid w:val="00045833"/>
    <w:rsid w:val="00045A1E"/>
    <w:rsid w:val="00045BD9"/>
    <w:rsid w:val="0004654F"/>
    <w:rsid w:val="00046A31"/>
    <w:rsid w:val="00046C95"/>
    <w:rsid w:val="0004717A"/>
    <w:rsid w:val="0004791F"/>
    <w:rsid w:val="00051508"/>
    <w:rsid w:val="0005190D"/>
    <w:rsid w:val="00051A7E"/>
    <w:rsid w:val="000520BC"/>
    <w:rsid w:val="00052123"/>
    <w:rsid w:val="000527BA"/>
    <w:rsid w:val="00052B42"/>
    <w:rsid w:val="00053202"/>
    <w:rsid w:val="00053282"/>
    <w:rsid w:val="000532E0"/>
    <w:rsid w:val="0005375B"/>
    <w:rsid w:val="00053D45"/>
    <w:rsid w:val="0005409E"/>
    <w:rsid w:val="0005432E"/>
    <w:rsid w:val="000546B1"/>
    <w:rsid w:val="00054E9F"/>
    <w:rsid w:val="00055D21"/>
    <w:rsid w:val="00055DB1"/>
    <w:rsid w:val="00056A76"/>
    <w:rsid w:val="00057051"/>
    <w:rsid w:val="00057320"/>
    <w:rsid w:val="0005745C"/>
    <w:rsid w:val="00057A59"/>
    <w:rsid w:val="00060728"/>
    <w:rsid w:val="00060A96"/>
    <w:rsid w:val="00060BF3"/>
    <w:rsid w:val="000610A9"/>
    <w:rsid w:val="000612F8"/>
    <w:rsid w:val="0006164D"/>
    <w:rsid w:val="00062841"/>
    <w:rsid w:val="00062988"/>
    <w:rsid w:val="00063407"/>
    <w:rsid w:val="0006341B"/>
    <w:rsid w:val="00063692"/>
    <w:rsid w:val="00063896"/>
    <w:rsid w:val="000643C7"/>
    <w:rsid w:val="000645AF"/>
    <w:rsid w:val="00064894"/>
    <w:rsid w:val="00064E41"/>
    <w:rsid w:val="00065074"/>
    <w:rsid w:val="00065873"/>
    <w:rsid w:val="00065D8B"/>
    <w:rsid w:val="00066725"/>
    <w:rsid w:val="00066D9C"/>
    <w:rsid w:val="000675C2"/>
    <w:rsid w:val="00067C28"/>
    <w:rsid w:val="000702F7"/>
    <w:rsid w:val="00070408"/>
    <w:rsid w:val="000705E8"/>
    <w:rsid w:val="00070A2B"/>
    <w:rsid w:val="00070B36"/>
    <w:rsid w:val="00070DA0"/>
    <w:rsid w:val="00071265"/>
    <w:rsid w:val="00071889"/>
    <w:rsid w:val="00071904"/>
    <w:rsid w:val="00071EEC"/>
    <w:rsid w:val="00072476"/>
    <w:rsid w:val="00072494"/>
    <w:rsid w:val="000728EB"/>
    <w:rsid w:val="00072A2C"/>
    <w:rsid w:val="00073751"/>
    <w:rsid w:val="00074106"/>
    <w:rsid w:val="000743E3"/>
    <w:rsid w:val="000744B6"/>
    <w:rsid w:val="000744C6"/>
    <w:rsid w:val="00074800"/>
    <w:rsid w:val="00074D91"/>
    <w:rsid w:val="00075138"/>
    <w:rsid w:val="000753D2"/>
    <w:rsid w:val="00075705"/>
    <w:rsid w:val="0007586C"/>
    <w:rsid w:val="0007617A"/>
    <w:rsid w:val="00076631"/>
    <w:rsid w:val="00077197"/>
    <w:rsid w:val="0008032E"/>
    <w:rsid w:val="00080C80"/>
    <w:rsid w:val="00081148"/>
    <w:rsid w:val="000812BA"/>
    <w:rsid w:val="000812E3"/>
    <w:rsid w:val="00081383"/>
    <w:rsid w:val="0008148A"/>
    <w:rsid w:val="000818D3"/>
    <w:rsid w:val="00081C86"/>
    <w:rsid w:val="00081F63"/>
    <w:rsid w:val="000822D7"/>
    <w:rsid w:val="0008237C"/>
    <w:rsid w:val="000823F0"/>
    <w:rsid w:val="000828D5"/>
    <w:rsid w:val="00082B6D"/>
    <w:rsid w:val="00082D30"/>
    <w:rsid w:val="00082DC5"/>
    <w:rsid w:val="0008329A"/>
    <w:rsid w:val="00083B80"/>
    <w:rsid w:val="00083C94"/>
    <w:rsid w:val="00083E48"/>
    <w:rsid w:val="000841C6"/>
    <w:rsid w:val="000845FE"/>
    <w:rsid w:val="00084FBA"/>
    <w:rsid w:val="000858B1"/>
    <w:rsid w:val="00085C38"/>
    <w:rsid w:val="0008637D"/>
    <w:rsid w:val="00086619"/>
    <w:rsid w:val="00087343"/>
    <w:rsid w:val="00087951"/>
    <w:rsid w:val="00087A4B"/>
    <w:rsid w:val="00087F95"/>
    <w:rsid w:val="0009062B"/>
    <w:rsid w:val="00090A28"/>
    <w:rsid w:val="00090C22"/>
    <w:rsid w:val="00090EF9"/>
    <w:rsid w:val="00091429"/>
    <w:rsid w:val="0009144A"/>
    <w:rsid w:val="00091926"/>
    <w:rsid w:val="0009242B"/>
    <w:rsid w:val="00092EA4"/>
    <w:rsid w:val="0009303E"/>
    <w:rsid w:val="000931EA"/>
    <w:rsid w:val="000932C5"/>
    <w:rsid w:val="000935D3"/>
    <w:rsid w:val="000936FE"/>
    <w:rsid w:val="0009407A"/>
    <w:rsid w:val="00094716"/>
    <w:rsid w:val="00094BDE"/>
    <w:rsid w:val="00094DB0"/>
    <w:rsid w:val="00094EC9"/>
    <w:rsid w:val="00096016"/>
    <w:rsid w:val="00096629"/>
    <w:rsid w:val="00096688"/>
    <w:rsid w:val="000967B2"/>
    <w:rsid w:val="00096F04"/>
    <w:rsid w:val="00096FBC"/>
    <w:rsid w:val="00097AE0"/>
    <w:rsid w:val="000A0AB4"/>
    <w:rsid w:val="000A0B3C"/>
    <w:rsid w:val="000A178C"/>
    <w:rsid w:val="000A22F5"/>
    <w:rsid w:val="000A2356"/>
    <w:rsid w:val="000A280D"/>
    <w:rsid w:val="000A2BCD"/>
    <w:rsid w:val="000A32E6"/>
    <w:rsid w:val="000A353B"/>
    <w:rsid w:val="000A4038"/>
    <w:rsid w:val="000A470F"/>
    <w:rsid w:val="000A4808"/>
    <w:rsid w:val="000A4AB2"/>
    <w:rsid w:val="000A4AFD"/>
    <w:rsid w:val="000A4D03"/>
    <w:rsid w:val="000A5340"/>
    <w:rsid w:val="000A5D7F"/>
    <w:rsid w:val="000A6C7C"/>
    <w:rsid w:val="000A6D46"/>
    <w:rsid w:val="000A76BB"/>
    <w:rsid w:val="000A7BEE"/>
    <w:rsid w:val="000A7F80"/>
    <w:rsid w:val="000B0118"/>
    <w:rsid w:val="000B1004"/>
    <w:rsid w:val="000B107C"/>
    <w:rsid w:val="000B1910"/>
    <w:rsid w:val="000B1A2F"/>
    <w:rsid w:val="000B1B02"/>
    <w:rsid w:val="000B22B1"/>
    <w:rsid w:val="000B2501"/>
    <w:rsid w:val="000B28FD"/>
    <w:rsid w:val="000B2CD1"/>
    <w:rsid w:val="000B2EC8"/>
    <w:rsid w:val="000B3041"/>
    <w:rsid w:val="000B3827"/>
    <w:rsid w:val="000B4253"/>
    <w:rsid w:val="000B46C3"/>
    <w:rsid w:val="000B4D6F"/>
    <w:rsid w:val="000B4E92"/>
    <w:rsid w:val="000B5334"/>
    <w:rsid w:val="000B5413"/>
    <w:rsid w:val="000B58FC"/>
    <w:rsid w:val="000B592B"/>
    <w:rsid w:val="000B5BAE"/>
    <w:rsid w:val="000B5D2E"/>
    <w:rsid w:val="000B5F5E"/>
    <w:rsid w:val="000B66AB"/>
    <w:rsid w:val="000B7C02"/>
    <w:rsid w:val="000B7E11"/>
    <w:rsid w:val="000B7ECF"/>
    <w:rsid w:val="000C1BCA"/>
    <w:rsid w:val="000C1CBC"/>
    <w:rsid w:val="000C1CF8"/>
    <w:rsid w:val="000C2025"/>
    <w:rsid w:val="000C2C18"/>
    <w:rsid w:val="000C2D01"/>
    <w:rsid w:val="000C32D5"/>
    <w:rsid w:val="000C3426"/>
    <w:rsid w:val="000C35AB"/>
    <w:rsid w:val="000C3925"/>
    <w:rsid w:val="000C3CCD"/>
    <w:rsid w:val="000C3FFB"/>
    <w:rsid w:val="000C4223"/>
    <w:rsid w:val="000C441E"/>
    <w:rsid w:val="000C465F"/>
    <w:rsid w:val="000C4B22"/>
    <w:rsid w:val="000C5221"/>
    <w:rsid w:val="000C5453"/>
    <w:rsid w:val="000C56E0"/>
    <w:rsid w:val="000C59FE"/>
    <w:rsid w:val="000C5BB5"/>
    <w:rsid w:val="000C608E"/>
    <w:rsid w:val="000C7CD1"/>
    <w:rsid w:val="000D091B"/>
    <w:rsid w:val="000D0A3E"/>
    <w:rsid w:val="000D0A9E"/>
    <w:rsid w:val="000D1CFE"/>
    <w:rsid w:val="000D285D"/>
    <w:rsid w:val="000D33C4"/>
    <w:rsid w:val="000D3497"/>
    <w:rsid w:val="000D5694"/>
    <w:rsid w:val="000D60A9"/>
    <w:rsid w:val="000D681F"/>
    <w:rsid w:val="000D78D0"/>
    <w:rsid w:val="000D7B19"/>
    <w:rsid w:val="000D7C94"/>
    <w:rsid w:val="000E0341"/>
    <w:rsid w:val="000E0DB9"/>
    <w:rsid w:val="000E0F9A"/>
    <w:rsid w:val="000E1974"/>
    <w:rsid w:val="000E1C35"/>
    <w:rsid w:val="000E21F1"/>
    <w:rsid w:val="000E3033"/>
    <w:rsid w:val="000E3125"/>
    <w:rsid w:val="000E366A"/>
    <w:rsid w:val="000E3F8D"/>
    <w:rsid w:val="000E459D"/>
    <w:rsid w:val="000E4A20"/>
    <w:rsid w:val="000E5018"/>
    <w:rsid w:val="000E5555"/>
    <w:rsid w:val="000E5CB5"/>
    <w:rsid w:val="000E5CD7"/>
    <w:rsid w:val="000E5FF2"/>
    <w:rsid w:val="000E6F56"/>
    <w:rsid w:val="000E7924"/>
    <w:rsid w:val="000E7C51"/>
    <w:rsid w:val="000F0247"/>
    <w:rsid w:val="000F046C"/>
    <w:rsid w:val="000F05D7"/>
    <w:rsid w:val="000F0A25"/>
    <w:rsid w:val="000F1503"/>
    <w:rsid w:val="000F1BA0"/>
    <w:rsid w:val="000F2C89"/>
    <w:rsid w:val="000F2D23"/>
    <w:rsid w:val="000F335E"/>
    <w:rsid w:val="000F3940"/>
    <w:rsid w:val="000F472A"/>
    <w:rsid w:val="000F47CE"/>
    <w:rsid w:val="000F47E7"/>
    <w:rsid w:val="000F4A5B"/>
    <w:rsid w:val="000F5A42"/>
    <w:rsid w:val="000F64A8"/>
    <w:rsid w:val="000F696C"/>
    <w:rsid w:val="000F6A47"/>
    <w:rsid w:val="000F6D79"/>
    <w:rsid w:val="000F6F14"/>
    <w:rsid w:val="000F7019"/>
    <w:rsid w:val="000F737F"/>
    <w:rsid w:val="000F761F"/>
    <w:rsid w:val="000F77DD"/>
    <w:rsid w:val="000F7CB6"/>
    <w:rsid w:val="0010002D"/>
    <w:rsid w:val="001006EE"/>
    <w:rsid w:val="00100D1A"/>
    <w:rsid w:val="001015E2"/>
    <w:rsid w:val="0010210D"/>
    <w:rsid w:val="00102985"/>
    <w:rsid w:val="0010314F"/>
    <w:rsid w:val="00103DD7"/>
    <w:rsid w:val="00103E1C"/>
    <w:rsid w:val="001042E0"/>
    <w:rsid w:val="0010445A"/>
    <w:rsid w:val="001046C8"/>
    <w:rsid w:val="00104CA5"/>
    <w:rsid w:val="0010612A"/>
    <w:rsid w:val="00106514"/>
    <w:rsid w:val="00106618"/>
    <w:rsid w:val="00106A12"/>
    <w:rsid w:val="00106CB1"/>
    <w:rsid w:val="00106CC4"/>
    <w:rsid w:val="001073F9"/>
    <w:rsid w:val="00107613"/>
    <w:rsid w:val="00107716"/>
    <w:rsid w:val="00107940"/>
    <w:rsid w:val="00110070"/>
    <w:rsid w:val="00110E88"/>
    <w:rsid w:val="00111339"/>
    <w:rsid w:val="0011164B"/>
    <w:rsid w:val="00111F23"/>
    <w:rsid w:val="00112F5C"/>
    <w:rsid w:val="00113BB2"/>
    <w:rsid w:val="00113BEC"/>
    <w:rsid w:val="00114166"/>
    <w:rsid w:val="001141EE"/>
    <w:rsid w:val="00114678"/>
    <w:rsid w:val="001147A3"/>
    <w:rsid w:val="0011482C"/>
    <w:rsid w:val="00114BB7"/>
    <w:rsid w:val="00115032"/>
    <w:rsid w:val="00115055"/>
    <w:rsid w:val="00115916"/>
    <w:rsid w:val="001159B5"/>
    <w:rsid w:val="00115B8C"/>
    <w:rsid w:val="00115BA3"/>
    <w:rsid w:val="00116385"/>
    <w:rsid w:val="001164B6"/>
    <w:rsid w:val="00116646"/>
    <w:rsid w:val="0011713D"/>
    <w:rsid w:val="00117286"/>
    <w:rsid w:val="00117CC4"/>
    <w:rsid w:val="00117DDE"/>
    <w:rsid w:val="001205E5"/>
    <w:rsid w:val="00120C39"/>
    <w:rsid w:val="00120CA8"/>
    <w:rsid w:val="0012166F"/>
    <w:rsid w:val="001216A6"/>
    <w:rsid w:val="001218A2"/>
    <w:rsid w:val="00121BF0"/>
    <w:rsid w:val="0012210E"/>
    <w:rsid w:val="001227B8"/>
    <w:rsid w:val="00122A6E"/>
    <w:rsid w:val="00122CB0"/>
    <w:rsid w:val="00122CF8"/>
    <w:rsid w:val="001239E1"/>
    <w:rsid w:val="00123A38"/>
    <w:rsid w:val="00123FD7"/>
    <w:rsid w:val="001243C0"/>
    <w:rsid w:val="0012445E"/>
    <w:rsid w:val="001245A3"/>
    <w:rsid w:val="00124D8A"/>
    <w:rsid w:val="00124F13"/>
    <w:rsid w:val="0012534C"/>
    <w:rsid w:val="00125985"/>
    <w:rsid w:val="00125AEE"/>
    <w:rsid w:val="001265F1"/>
    <w:rsid w:val="00126BB9"/>
    <w:rsid w:val="00126D67"/>
    <w:rsid w:val="00126E4F"/>
    <w:rsid w:val="00126E68"/>
    <w:rsid w:val="001277EE"/>
    <w:rsid w:val="00127B81"/>
    <w:rsid w:val="00127C89"/>
    <w:rsid w:val="001300A0"/>
    <w:rsid w:val="001303FB"/>
    <w:rsid w:val="0013062D"/>
    <w:rsid w:val="001306E8"/>
    <w:rsid w:val="001308E8"/>
    <w:rsid w:val="001309F8"/>
    <w:rsid w:val="00130BEC"/>
    <w:rsid w:val="001310D9"/>
    <w:rsid w:val="00131184"/>
    <w:rsid w:val="001311BC"/>
    <w:rsid w:val="0013171F"/>
    <w:rsid w:val="00131AD8"/>
    <w:rsid w:val="001320F3"/>
    <w:rsid w:val="00132581"/>
    <w:rsid w:val="00132CF0"/>
    <w:rsid w:val="00132DE1"/>
    <w:rsid w:val="001330D8"/>
    <w:rsid w:val="00133390"/>
    <w:rsid w:val="001335CB"/>
    <w:rsid w:val="00134201"/>
    <w:rsid w:val="0013492A"/>
    <w:rsid w:val="001349D1"/>
    <w:rsid w:val="00134AA6"/>
    <w:rsid w:val="0013525C"/>
    <w:rsid w:val="00135A25"/>
    <w:rsid w:val="00135B90"/>
    <w:rsid w:val="001363D6"/>
    <w:rsid w:val="0013656F"/>
    <w:rsid w:val="00136A45"/>
    <w:rsid w:val="00136BE5"/>
    <w:rsid w:val="00136C29"/>
    <w:rsid w:val="00136E35"/>
    <w:rsid w:val="00136E3A"/>
    <w:rsid w:val="00137228"/>
    <w:rsid w:val="00137520"/>
    <w:rsid w:val="001375AC"/>
    <w:rsid w:val="001401BC"/>
    <w:rsid w:val="00140954"/>
    <w:rsid w:val="00140999"/>
    <w:rsid w:val="00140DAE"/>
    <w:rsid w:val="001414D9"/>
    <w:rsid w:val="00141756"/>
    <w:rsid w:val="00141E2F"/>
    <w:rsid w:val="00141F0D"/>
    <w:rsid w:val="001420BD"/>
    <w:rsid w:val="00142358"/>
    <w:rsid w:val="00142DF3"/>
    <w:rsid w:val="00143B3E"/>
    <w:rsid w:val="00143D01"/>
    <w:rsid w:val="00143F25"/>
    <w:rsid w:val="001440AC"/>
    <w:rsid w:val="00144109"/>
    <w:rsid w:val="0014419C"/>
    <w:rsid w:val="00144719"/>
    <w:rsid w:val="001447AA"/>
    <w:rsid w:val="00144A29"/>
    <w:rsid w:val="00144A54"/>
    <w:rsid w:val="00144B25"/>
    <w:rsid w:val="00144B41"/>
    <w:rsid w:val="0014534C"/>
    <w:rsid w:val="00145AD3"/>
    <w:rsid w:val="00146269"/>
    <w:rsid w:val="0014631B"/>
    <w:rsid w:val="0014645C"/>
    <w:rsid w:val="00146F3B"/>
    <w:rsid w:val="001471F2"/>
    <w:rsid w:val="0014737E"/>
    <w:rsid w:val="00147F03"/>
    <w:rsid w:val="00150036"/>
    <w:rsid w:val="001507E9"/>
    <w:rsid w:val="0015083B"/>
    <w:rsid w:val="00150B3B"/>
    <w:rsid w:val="0015139D"/>
    <w:rsid w:val="0015159B"/>
    <w:rsid w:val="00152CC2"/>
    <w:rsid w:val="00152D69"/>
    <w:rsid w:val="00152F5E"/>
    <w:rsid w:val="00152FE1"/>
    <w:rsid w:val="00153181"/>
    <w:rsid w:val="001541EB"/>
    <w:rsid w:val="00154EFA"/>
    <w:rsid w:val="00155692"/>
    <w:rsid w:val="0015571A"/>
    <w:rsid w:val="001558A4"/>
    <w:rsid w:val="00155BC2"/>
    <w:rsid w:val="00155C19"/>
    <w:rsid w:val="0015701E"/>
    <w:rsid w:val="001570FB"/>
    <w:rsid w:val="001576E9"/>
    <w:rsid w:val="001577CE"/>
    <w:rsid w:val="001578C6"/>
    <w:rsid w:val="00160391"/>
    <w:rsid w:val="001603A3"/>
    <w:rsid w:val="001603C4"/>
    <w:rsid w:val="0016069D"/>
    <w:rsid w:val="00160D63"/>
    <w:rsid w:val="001611C8"/>
    <w:rsid w:val="00161732"/>
    <w:rsid w:val="00161CC1"/>
    <w:rsid w:val="00161DFF"/>
    <w:rsid w:val="001620A2"/>
    <w:rsid w:val="00162175"/>
    <w:rsid w:val="00162271"/>
    <w:rsid w:val="001622EF"/>
    <w:rsid w:val="0016271C"/>
    <w:rsid w:val="001627AD"/>
    <w:rsid w:val="00162C03"/>
    <w:rsid w:val="00162C90"/>
    <w:rsid w:val="00162FEE"/>
    <w:rsid w:val="00163469"/>
    <w:rsid w:val="001636FE"/>
    <w:rsid w:val="00163904"/>
    <w:rsid w:val="00163B43"/>
    <w:rsid w:val="00163BA0"/>
    <w:rsid w:val="00164B13"/>
    <w:rsid w:val="00164D78"/>
    <w:rsid w:val="00164F86"/>
    <w:rsid w:val="001659E7"/>
    <w:rsid w:val="00165B0C"/>
    <w:rsid w:val="00165F9C"/>
    <w:rsid w:val="001661CB"/>
    <w:rsid w:val="0016634E"/>
    <w:rsid w:val="001663FB"/>
    <w:rsid w:val="001667CC"/>
    <w:rsid w:val="001669F7"/>
    <w:rsid w:val="001672B2"/>
    <w:rsid w:val="00167B7D"/>
    <w:rsid w:val="00167BB0"/>
    <w:rsid w:val="00167EA0"/>
    <w:rsid w:val="001700D5"/>
    <w:rsid w:val="00170107"/>
    <w:rsid w:val="00170493"/>
    <w:rsid w:val="00170A2C"/>
    <w:rsid w:val="00170D14"/>
    <w:rsid w:val="0017193F"/>
    <w:rsid w:val="00171A1B"/>
    <w:rsid w:val="00171A69"/>
    <w:rsid w:val="00171AB6"/>
    <w:rsid w:val="00172516"/>
    <w:rsid w:val="001728F5"/>
    <w:rsid w:val="00172B4B"/>
    <w:rsid w:val="00172C9B"/>
    <w:rsid w:val="00172F41"/>
    <w:rsid w:val="0017350B"/>
    <w:rsid w:val="001741A2"/>
    <w:rsid w:val="0017557E"/>
    <w:rsid w:val="00175811"/>
    <w:rsid w:val="00175885"/>
    <w:rsid w:val="00175D57"/>
    <w:rsid w:val="00176149"/>
    <w:rsid w:val="00176418"/>
    <w:rsid w:val="001766EF"/>
    <w:rsid w:val="00176A06"/>
    <w:rsid w:val="00176C9A"/>
    <w:rsid w:val="00176CCA"/>
    <w:rsid w:val="0017731B"/>
    <w:rsid w:val="00177451"/>
    <w:rsid w:val="0017757D"/>
    <w:rsid w:val="00177612"/>
    <w:rsid w:val="0017782B"/>
    <w:rsid w:val="00177FFE"/>
    <w:rsid w:val="001803F5"/>
    <w:rsid w:val="00180635"/>
    <w:rsid w:val="001812A0"/>
    <w:rsid w:val="001813D4"/>
    <w:rsid w:val="001815AE"/>
    <w:rsid w:val="00181957"/>
    <w:rsid w:val="0018210F"/>
    <w:rsid w:val="00182991"/>
    <w:rsid w:val="001829D2"/>
    <w:rsid w:val="00182AC0"/>
    <w:rsid w:val="0018301F"/>
    <w:rsid w:val="001835A7"/>
    <w:rsid w:val="001838AD"/>
    <w:rsid w:val="00183AF8"/>
    <w:rsid w:val="00183F10"/>
    <w:rsid w:val="001843B4"/>
    <w:rsid w:val="001844F6"/>
    <w:rsid w:val="001848E1"/>
    <w:rsid w:val="00184B09"/>
    <w:rsid w:val="00184B65"/>
    <w:rsid w:val="00184F06"/>
    <w:rsid w:val="001851AC"/>
    <w:rsid w:val="00185277"/>
    <w:rsid w:val="00185B12"/>
    <w:rsid w:val="00185BE0"/>
    <w:rsid w:val="00185D73"/>
    <w:rsid w:val="00186066"/>
    <w:rsid w:val="00186775"/>
    <w:rsid w:val="00187254"/>
    <w:rsid w:val="001879A9"/>
    <w:rsid w:val="00187B68"/>
    <w:rsid w:val="00187CFA"/>
    <w:rsid w:val="00187D9F"/>
    <w:rsid w:val="00187E28"/>
    <w:rsid w:val="00187F7D"/>
    <w:rsid w:val="001904F9"/>
    <w:rsid w:val="00190BAA"/>
    <w:rsid w:val="00190C6F"/>
    <w:rsid w:val="00190D7D"/>
    <w:rsid w:val="00191254"/>
    <w:rsid w:val="00191279"/>
    <w:rsid w:val="00191689"/>
    <w:rsid w:val="00191972"/>
    <w:rsid w:val="00191A9E"/>
    <w:rsid w:val="00192148"/>
    <w:rsid w:val="001923D1"/>
    <w:rsid w:val="00192880"/>
    <w:rsid w:val="001929E6"/>
    <w:rsid w:val="00192A30"/>
    <w:rsid w:val="0019332E"/>
    <w:rsid w:val="00193529"/>
    <w:rsid w:val="00193548"/>
    <w:rsid w:val="00193F2E"/>
    <w:rsid w:val="001940F5"/>
    <w:rsid w:val="001941E8"/>
    <w:rsid w:val="001941F8"/>
    <w:rsid w:val="00194436"/>
    <w:rsid w:val="001946AF"/>
    <w:rsid w:val="00194E51"/>
    <w:rsid w:val="001954C5"/>
    <w:rsid w:val="001955BB"/>
    <w:rsid w:val="00195985"/>
    <w:rsid w:val="00195C73"/>
    <w:rsid w:val="00196129"/>
    <w:rsid w:val="00196879"/>
    <w:rsid w:val="0019741A"/>
    <w:rsid w:val="001979C2"/>
    <w:rsid w:val="001A0262"/>
    <w:rsid w:val="001A09DC"/>
    <w:rsid w:val="001A0B5E"/>
    <w:rsid w:val="001A0FD8"/>
    <w:rsid w:val="001A10D4"/>
    <w:rsid w:val="001A1249"/>
    <w:rsid w:val="001A1D54"/>
    <w:rsid w:val="001A1D7B"/>
    <w:rsid w:val="001A1E10"/>
    <w:rsid w:val="001A204D"/>
    <w:rsid w:val="001A2080"/>
    <w:rsid w:val="001A260E"/>
    <w:rsid w:val="001A2D3A"/>
    <w:rsid w:val="001A3001"/>
    <w:rsid w:val="001A305E"/>
    <w:rsid w:val="001A362B"/>
    <w:rsid w:val="001A3673"/>
    <w:rsid w:val="001A36A1"/>
    <w:rsid w:val="001A3774"/>
    <w:rsid w:val="001A38D4"/>
    <w:rsid w:val="001A4BF6"/>
    <w:rsid w:val="001A4DB5"/>
    <w:rsid w:val="001A5E25"/>
    <w:rsid w:val="001A5ECE"/>
    <w:rsid w:val="001A6630"/>
    <w:rsid w:val="001A6A56"/>
    <w:rsid w:val="001A6FDB"/>
    <w:rsid w:val="001A707F"/>
    <w:rsid w:val="001A72F7"/>
    <w:rsid w:val="001A7389"/>
    <w:rsid w:val="001A7927"/>
    <w:rsid w:val="001A79CF"/>
    <w:rsid w:val="001A79D7"/>
    <w:rsid w:val="001A7EB3"/>
    <w:rsid w:val="001B0DC1"/>
    <w:rsid w:val="001B0E51"/>
    <w:rsid w:val="001B0FCF"/>
    <w:rsid w:val="001B16B4"/>
    <w:rsid w:val="001B1F6B"/>
    <w:rsid w:val="001B2AF1"/>
    <w:rsid w:val="001B2B7B"/>
    <w:rsid w:val="001B2E2F"/>
    <w:rsid w:val="001B2E41"/>
    <w:rsid w:val="001B30DF"/>
    <w:rsid w:val="001B3498"/>
    <w:rsid w:val="001B37F3"/>
    <w:rsid w:val="001B386E"/>
    <w:rsid w:val="001B40F0"/>
    <w:rsid w:val="001B5254"/>
    <w:rsid w:val="001B5F3F"/>
    <w:rsid w:val="001B60EF"/>
    <w:rsid w:val="001B6C95"/>
    <w:rsid w:val="001B6D2A"/>
    <w:rsid w:val="001B712B"/>
    <w:rsid w:val="001B7A5F"/>
    <w:rsid w:val="001B7ECD"/>
    <w:rsid w:val="001C04DC"/>
    <w:rsid w:val="001C0BF4"/>
    <w:rsid w:val="001C0D86"/>
    <w:rsid w:val="001C0DFE"/>
    <w:rsid w:val="001C1122"/>
    <w:rsid w:val="001C1258"/>
    <w:rsid w:val="001C14A0"/>
    <w:rsid w:val="001C1EA3"/>
    <w:rsid w:val="001C2664"/>
    <w:rsid w:val="001C268C"/>
    <w:rsid w:val="001C2775"/>
    <w:rsid w:val="001C3056"/>
    <w:rsid w:val="001C31E7"/>
    <w:rsid w:val="001C39EC"/>
    <w:rsid w:val="001C3C6A"/>
    <w:rsid w:val="001C446F"/>
    <w:rsid w:val="001C4494"/>
    <w:rsid w:val="001C4665"/>
    <w:rsid w:val="001C4775"/>
    <w:rsid w:val="001C47B4"/>
    <w:rsid w:val="001C4E24"/>
    <w:rsid w:val="001C50DA"/>
    <w:rsid w:val="001C529D"/>
    <w:rsid w:val="001C55A5"/>
    <w:rsid w:val="001C576E"/>
    <w:rsid w:val="001C5DFD"/>
    <w:rsid w:val="001C5FF4"/>
    <w:rsid w:val="001C61BA"/>
    <w:rsid w:val="001C635D"/>
    <w:rsid w:val="001C6B7E"/>
    <w:rsid w:val="001C6F65"/>
    <w:rsid w:val="001C7213"/>
    <w:rsid w:val="001C7401"/>
    <w:rsid w:val="001C7544"/>
    <w:rsid w:val="001C756F"/>
    <w:rsid w:val="001C7848"/>
    <w:rsid w:val="001C7D8B"/>
    <w:rsid w:val="001D010B"/>
    <w:rsid w:val="001D02EA"/>
    <w:rsid w:val="001D03CD"/>
    <w:rsid w:val="001D059A"/>
    <w:rsid w:val="001D0926"/>
    <w:rsid w:val="001D0BB2"/>
    <w:rsid w:val="001D109C"/>
    <w:rsid w:val="001D154F"/>
    <w:rsid w:val="001D160C"/>
    <w:rsid w:val="001D1AD1"/>
    <w:rsid w:val="001D1BDD"/>
    <w:rsid w:val="001D20AB"/>
    <w:rsid w:val="001D23AA"/>
    <w:rsid w:val="001D242B"/>
    <w:rsid w:val="001D252B"/>
    <w:rsid w:val="001D2628"/>
    <w:rsid w:val="001D28E3"/>
    <w:rsid w:val="001D2F9C"/>
    <w:rsid w:val="001D2FC3"/>
    <w:rsid w:val="001D304F"/>
    <w:rsid w:val="001D30C0"/>
    <w:rsid w:val="001D34C0"/>
    <w:rsid w:val="001D4129"/>
    <w:rsid w:val="001D43B9"/>
    <w:rsid w:val="001D482C"/>
    <w:rsid w:val="001D4FCD"/>
    <w:rsid w:val="001D4FDE"/>
    <w:rsid w:val="001D506E"/>
    <w:rsid w:val="001D5806"/>
    <w:rsid w:val="001D61AD"/>
    <w:rsid w:val="001D6541"/>
    <w:rsid w:val="001D6EC1"/>
    <w:rsid w:val="001D71FD"/>
    <w:rsid w:val="001D72D2"/>
    <w:rsid w:val="001D7499"/>
    <w:rsid w:val="001D77B0"/>
    <w:rsid w:val="001D7DDF"/>
    <w:rsid w:val="001E0176"/>
    <w:rsid w:val="001E052B"/>
    <w:rsid w:val="001E083F"/>
    <w:rsid w:val="001E0E58"/>
    <w:rsid w:val="001E1BFE"/>
    <w:rsid w:val="001E1EF4"/>
    <w:rsid w:val="001E2265"/>
    <w:rsid w:val="001E24B4"/>
    <w:rsid w:val="001E28B5"/>
    <w:rsid w:val="001E2C3E"/>
    <w:rsid w:val="001E2EDD"/>
    <w:rsid w:val="001E3FCC"/>
    <w:rsid w:val="001E4A8D"/>
    <w:rsid w:val="001E4AC4"/>
    <w:rsid w:val="001E5372"/>
    <w:rsid w:val="001E5419"/>
    <w:rsid w:val="001E63AE"/>
    <w:rsid w:val="001E79F1"/>
    <w:rsid w:val="001E7CF7"/>
    <w:rsid w:val="001E7DBB"/>
    <w:rsid w:val="001F0483"/>
    <w:rsid w:val="001F0B51"/>
    <w:rsid w:val="001F0D65"/>
    <w:rsid w:val="001F122D"/>
    <w:rsid w:val="001F1AEB"/>
    <w:rsid w:val="001F2263"/>
    <w:rsid w:val="001F2555"/>
    <w:rsid w:val="001F2D66"/>
    <w:rsid w:val="001F2EF6"/>
    <w:rsid w:val="001F35FD"/>
    <w:rsid w:val="001F3AE1"/>
    <w:rsid w:val="001F3C3D"/>
    <w:rsid w:val="001F4398"/>
    <w:rsid w:val="001F5E6F"/>
    <w:rsid w:val="001F5F79"/>
    <w:rsid w:val="001F664F"/>
    <w:rsid w:val="001F6729"/>
    <w:rsid w:val="001F690C"/>
    <w:rsid w:val="001F6AC3"/>
    <w:rsid w:val="001F6E7A"/>
    <w:rsid w:val="001F6EE1"/>
    <w:rsid w:val="001F71D6"/>
    <w:rsid w:val="001F7304"/>
    <w:rsid w:val="001F7460"/>
    <w:rsid w:val="001F7541"/>
    <w:rsid w:val="002001C8"/>
    <w:rsid w:val="002001D1"/>
    <w:rsid w:val="00200892"/>
    <w:rsid w:val="002008C5"/>
    <w:rsid w:val="002012CE"/>
    <w:rsid w:val="0020176C"/>
    <w:rsid w:val="00201DA0"/>
    <w:rsid w:val="002037D7"/>
    <w:rsid w:val="0020394B"/>
    <w:rsid w:val="00203A7C"/>
    <w:rsid w:val="00203BC2"/>
    <w:rsid w:val="00203E61"/>
    <w:rsid w:val="0020402E"/>
    <w:rsid w:val="00204645"/>
    <w:rsid w:val="00204D25"/>
    <w:rsid w:val="00204F4D"/>
    <w:rsid w:val="00205697"/>
    <w:rsid w:val="00205DE7"/>
    <w:rsid w:val="00206102"/>
    <w:rsid w:val="0020704C"/>
    <w:rsid w:val="0020728B"/>
    <w:rsid w:val="002074D6"/>
    <w:rsid w:val="002076A9"/>
    <w:rsid w:val="00207AC2"/>
    <w:rsid w:val="002100F3"/>
    <w:rsid w:val="00210872"/>
    <w:rsid w:val="00210EF7"/>
    <w:rsid w:val="0021126F"/>
    <w:rsid w:val="00211423"/>
    <w:rsid w:val="00212867"/>
    <w:rsid w:val="00212D55"/>
    <w:rsid w:val="00212EDC"/>
    <w:rsid w:val="00212F2E"/>
    <w:rsid w:val="0021357F"/>
    <w:rsid w:val="00213922"/>
    <w:rsid w:val="00213B98"/>
    <w:rsid w:val="00213CEB"/>
    <w:rsid w:val="00214401"/>
    <w:rsid w:val="00215D49"/>
    <w:rsid w:val="00215E8B"/>
    <w:rsid w:val="00216DCB"/>
    <w:rsid w:val="00216F66"/>
    <w:rsid w:val="00216FC6"/>
    <w:rsid w:val="0021798C"/>
    <w:rsid w:val="00217CC3"/>
    <w:rsid w:val="00220523"/>
    <w:rsid w:val="0022077F"/>
    <w:rsid w:val="00220963"/>
    <w:rsid w:val="002212E2"/>
    <w:rsid w:val="0022159D"/>
    <w:rsid w:val="00221825"/>
    <w:rsid w:val="00222419"/>
    <w:rsid w:val="0022245C"/>
    <w:rsid w:val="00222575"/>
    <w:rsid w:val="002227A6"/>
    <w:rsid w:val="00222856"/>
    <w:rsid w:val="00222AC1"/>
    <w:rsid w:val="002231D7"/>
    <w:rsid w:val="00223258"/>
    <w:rsid w:val="00223418"/>
    <w:rsid w:val="00224082"/>
    <w:rsid w:val="00224344"/>
    <w:rsid w:val="00224A70"/>
    <w:rsid w:val="00224BA0"/>
    <w:rsid w:val="00224C21"/>
    <w:rsid w:val="00224C31"/>
    <w:rsid w:val="00225616"/>
    <w:rsid w:val="0022585B"/>
    <w:rsid w:val="00225BB5"/>
    <w:rsid w:val="00225FDC"/>
    <w:rsid w:val="00226143"/>
    <w:rsid w:val="002263F7"/>
    <w:rsid w:val="002264F9"/>
    <w:rsid w:val="00226AA5"/>
    <w:rsid w:val="00226C30"/>
    <w:rsid w:val="00230446"/>
    <w:rsid w:val="002305F8"/>
    <w:rsid w:val="0023062C"/>
    <w:rsid w:val="00230636"/>
    <w:rsid w:val="002307E3"/>
    <w:rsid w:val="00230873"/>
    <w:rsid w:val="00230B0E"/>
    <w:rsid w:val="00230B1F"/>
    <w:rsid w:val="00230BB9"/>
    <w:rsid w:val="0023146D"/>
    <w:rsid w:val="00231947"/>
    <w:rsid w:val="00231F3E"/>
    <w:rsid w:val="00232008"/>
    <w:rsid w:val="0023249C"/>
    <w:rsid w:val="002327E8"/>
    <w:rsid w:val="00232CF4"/>
    <w:rsid w:val="00232D79"/>
    <w:rsid w:val="002333B6"/>
    <w:rsid w:val="002333E7"/>
    <w:rsid w:val="00233B74"/>
    <w:rsid w:val="00234AEE"/>
    <w:rsid w:val="0023552D"/>
    <w:rsid w:val="00235885"/>
    <w:rsid w:val="0023589C"/>
    <w:rsid w:val="00235A2A"/>
    <w:rsid w:val="00236741"/>
    <w:rsid w:val="00236989"/>
    <w:rsid w:val="00236A91"/>
    <w:rsid w:val="00236F79"/>
    <w:rsid w:val="0023756C"/>
    <w:rsid w:val="00237817"/>
    <w:rsid w:val="00237980"/>
    <w:rsid w:val="00237988"/>
    <w:rsid w:val="00237F3D"/>
    <w:rsid w:val="00237FB5"/>
    <w:rsid w:val="0024014A"/>
    <w:rsid w:val="002403C2"/>
    <w:rsid w:val="0024047D"/>
    <w:rsid w:val="00240532"/>
    <w:rsid w:val="00240F81"/>
    <w:rsid w:val="00241099"/>
    <w:rsid w:val="002410A0"/>
    <w:rsid w:val="00241147"/>
    <w:rsid w:val="00241867"/>
    <w:rsid w:val="00241BBC"/>
    <w:rsid w:val="002426BD"/>
    <w:rsid w:val="00242E6C"/>
    <w:rsid w:val="00242F73"/>
    <w:rsid w:val="00242FF6"/>
    <w:rsid w:val="002434D1"/>
    <w:rsid w:val="00243605"/>
    <w:rsid w:val="00243CB1"/>
    <w:rsid w:val="00243E3F"/>
    <w:rsid w:val="00244510"/>
    <w:rsid w:val="00244C5E"/>
    <w:rsid w:val="00244DBF"/>
    <w:rsid w:val="00244FCD"/>
    <w:rsid w:val="00245C4E"/>
    <w:rsid w:val="00246974"/>
    <w:rsid w:val="00246C70"/>
    <w:rsid w:val="00246E40"/>
    <w:rsid w:val="00247695"/>
    <w:rsid w:val="00247998"/>
    <w:rsid w:val="00250542"/>
    <w:rsid w:val="00250781"/>
    <w:rsid w:val="00250A23"/>
    <w:rsid w:val="00250D0D"/>
    <w:rsid w:val="002513A3"/>
    <w:rsid w:val="0025149E"/>
    <w:rsid w:val="002515C9"/>
    <w:rsid w:val="00251959"/>
    <w:rsid w:val="002523D5"/>
    <w:rsid w:val="0025265C"/>
    <w:rsid w:val="00252DD9"/>
    <w:rsid w:val="00252F38"/>
    <w:rsid w:val="00253015"/>
    <w:rsid w:val="002535F0"/>
    <w:rsid w:val="00253884"/>
    <w:rsid w:val="002539BB"/>
    <w:rsid w:val="00253E19"/>
    <w:rsid w:val="002542CA"/>
    <w:rsid w:val="00254AF9"/>
    <w:rsid w:val="002558B8"/>
    <w:rsid w:val="00255FA7"/>
    <w:rsid w:val="00256BC6"/>
    <w:rsid w:val="00256C67"/>
    <w:rsid w:val="00256F9E"/>
    <w:rsid w:val="002576F8"/>
    <w:rsid w:val="00257A7E"/>
    <w:rsid w:val="00257E72"/>
    <w:rsid w:val="00257EEF"/>
    <w:rsid w:val="00260181"/>
    <w:rsid w:val="00260196"/>
    <w:rsid w:val="002602B3"/>
    <w:rsid w:val="002607DA"/>
    <w:rsid w:val="00260D96"/>
    <w:rsid w:val="00260DA2"/>
    <w:rsid w:val="0026132F"/>
    <w:rsid w:val="002613B1"/>
    <w:rsid w:val="00261E09"/>
    <w:rsid w:val="0026300B"/>
    <w:rsid w:val="00263742"/>
    <w:rsid w:val="00263EC4"/>
    <w:rsid w:val="002640EA"/>
    <w:rsid w:val="00264207"/>
    <w:rsid w:val="00264237"/>
    <w:rsid w:val="0026463A"/>
    <w:rsid w:val="002649F3"/>
    <w:rsid w:val="00264C09"/>
    <w:rsid w:val="00264D1C"/>
    <w:rsid w:val="00265012"/>
    <w:rsid w:val="0026516F"/>
    <w:rsid w:val="0026563A"/>
    <w:rsid w:val="00265696"/>
    <w:rsid w:val="0026570B"/>
    <w:rsid w:val="00265F70"/>
    <w:rsid w:val="0026631F"/>
    <w:rsid w:val="00266516"/>
    <w:rsid w:val="00266544"/>
    <w:rsid w:val="002665B4"/>
    <w:rsid w:val="00266BFA"/>
    <w:rsid w:val="002671FB"/>
    <w:rsid w:val="0026737F"/>
    <w:rsid w:val="0026752A"/>
    <w:rsid w:val="002677EB"/>
    <w:rsid w:val="00267809"/>
    <w:rsid w:val="00267D15"/>
    <w:rsid w:val="002700C0"/>
    <w:rsid w:val="00270317"/>
    <w:rsid w:val="00270834"/>
    <w:rsid w:val="00270837"/>
    <w:rsid w:val="00270A61"/>
    <w:rsid w:val="0027116C"/>
    <w:rsid w:val="00271E95"/>
    <w:rsid w:val="0027236C"/>
    <w:rsid w:val="002723D5"/>
    <w:rsid w:val="00272AAD"/>
    <w:rsid w:val="00272B41"/>
    <w:rsid w:val="00272C42"/>
    <w:rsid w:val="00272F31"/>
    <w:rsid w:val="002738FA"/>
    <w:rsid w:val="00273E9A"/>
    <w:rsid w:val="00273F8D"/>
    <w:rsid w:val="00274216"/>
    <w:rsid w:val="00274945"/>
    <w:rsid w:val="002749C2"/>
    <w:rsid w:val="00274F18"/>
    <w:rsid w:val="002752A3"/>
    <w:rsid w:val="00275399"/>
    <w:rsid w:val="00275AFE"/>
    <w:rsid w:val="00276141"/>
    <w:rsid w:val="00276488"/>
    <w:rsid w:val="00276720"/>
    <w:rsid w:val="00276909"/>
    <w:rsid w:val="00276B4C"/>
    <w:rsid w:val="00277AEF"/>
    <w:rsid w:val="00277BA0"/>
    <w:rsid w:val="002815F2"/>
    <w:rsid w:val="00281BB0"/>
    <w:rsid w:val="00281C80"/>
    <w:rsid w:val="00281C86"/>
    <w:rsid w:val="00281E99"/>
    <w:rsid w:val="002821AE"/>
    <w:rsid w:val="0028280D"/>
    <w:rsid w:val="00282FA6"/>
    <w:rsid w:val="00283431"/>
    <w:rsid w:val="00283840"/>
    <w:rsid w:val="00283AEA"/>
    <w:rsid w:val="00283DEC"/>
    <w:rsid w:val="0028409A"/>
    <w:rsid w:val="00284275"/>
    <w:rsid w:val="00284A3A"/>
    <w:rsid w:val="00284BCF"/>
    <w:rsid w:val="00284BED"/>
    <w:rsid w:val="00284EB4"/>
    <w:rsid w:val="00285A1B"/>
    <w:rsid w:val="00286D7E"/>
    <w:rsid w:val="00286E4C"/>
    <w:rsid w:val="002872CC"/>
    <w:rsid w:val="0028730E"/>
    <w:rsid w:val="0028743E"/>
    <w:rsid w:val="00287644"/>
    <w:rsid w:val="0029010E"/>
    <w:rsid w:val="00290375"/>
    <w:rsid w:val="00290935"/>
    <w:rsid w:val="00290975"/>
    <w:rsid w:val="00290BB3"/>
    <w:rsid w:val="00290D9B"/>
    <w:rsid w:val="00290E93"/>
    <w:rsid w:val="002915E1"/>
    <w:rsid w:val="00291EA7"/>
    <w:rsid w:val="0029203F"/>
    <w:rsid w:val="00292501"/>
    <w:rsid w:val="00292660"/>
    <w:rsid w:val="0029361C"/>
    <w:rsid w:val="00293645"/>
    <w:rsid w:val="00293A7D"/>
    <w:rsid w:val="00293AE5"/>
    <w:rsid w:val="00293B2B"/>
    <w:rsid w:val="0029490C"/>
    <w:rsid w:val="00295376"/>
    <w:rsid w:val="002955E0"/>
    <w:rsid w:val="002955ED"/>
    <w:rsid w:val="0029572F"/>
    <w:rsid w:val="00295C97"/>
    <w:rsid w:val="002963C1"/>
    <w:rsid w:val="0029666A"/>
    <w:rsid w:val="00296B5A"/>
    <w:rsid w:val="002A00F7"/>
    <w:rsid w:val="002A0451"/>
    <w:rsid w:val="002A0502"/>
    <w:rsid w:val="002A108B"/>
    <w:rsid w:val="002A110A"/>
    <w:rsid w:val="002A17A9"/>
    <w:rsid w:val="002A2201"/>
    <w:rsid w:val="002A33F0"/>
    <w:rsid w:val="002A3514"/>
    <w:rsid w:val="002A38A1"/>
    <w:rsid w:val="002A48D7"/>
    <w:rsid w:val="002A546D"/>
    <w:rsid w:val="002A54C9"/>
    <w:rsid w:val="002A5860"/>
    <w:rsid w:val="002A6102"/>
    <w:rsid w:val="002A636A"/>
    <w:rsid w:val="002A647D"/>
    <w:rsid w:val="002A7D7B"/>
    <w:rsid w:val="002B0AD3"/>
    <w:rsid w:val="002B16CF"/>
    <w:rsid w:val="002B19BB"/>
    <w:rsid w:val="002B1EEB"/>
    <w:rsid w:val="002B21FB"/>
    <w:rsid w:val="002B26A2"/>
    <w:rsid w:val="002B26D6"/>
    <w:rsid w:val="002B2CEC"/>
    <w:rsid w:val="002B3B31"/>
    <w:rsid w:val="002B3BA6"/>
    <w:rsid w:val="002B3C06"/>
    <w:rsid w:val="002B3E37"/>
    <w:rsid w:val="002B43BC"/>
    <w:rsid w:val="002B44EA"/>
    <w:rsid w:val="002B4741"/>
    <w:rsid w:val="002B4C97"/>
    <w:rsid w:val="002B4D05"/>
    <w:rsid w:val="002B4DF6"/>
    <w:rsid w:val="002B50F1"/>
    <w:rsid w:val="002B510B"/>
    <w:rsid w:val="002B522A"/>
    <w:rsid w:val="002B5425"/>
    <w:rsid w:val="002B630C"/>
    <w:rsid w:val="002B645D"/>
    <w:rsid w:val="002B6B5C"/>
    <w:rsid w:val="002B6DB2"/>
    <w:rsid w:val="002B7451"/>
    <w:rsid w:val="002B757C"/>
    <w:rsid w:val="002B7820"/>
    <w:rsid w:val="002C00B5"/>
    <w:rsid w:val="002C0354"/>
    <w:rsid w:val="002C0A32"/>
    <w:rsid w:val="002C1413"/>
    <w:rsid w:val="002C144F"/>
    <w:rsid w:val="002C185F"/>
    <w:rsid w:val="002C19C2"/>
    <w:rsid w:val="002C1D11"/>
    <w:rsid w:val="002C2B73"/>
    <w:rsid w:val="002C3FCD"/>
    <w:rsid w:val="002C4722"/>
    <w:rsid w:val="002C48A1"/>
    <w:rsid w:val="002C4F30"/>
    <w:rsid w:val="002C5A2B"/>
    <w:rsid w:val="002C5B7E"/>
    <w:rsid w:val="002C5F18"/>
    <w:rsid w:val="002C6119"/>
    <w:rsid w:val="002C6861"/>
    <w:rsid w:val="002C6F42"/>
    <w:rsid w:val="002C7148"/>
    <w:rsid w:val="002C728B"/>
    <w:rsid w:val="002C732A"/>
    <w:rsid w:val="002C7561"/>
    <w:rsid w:val="002C7D79"/>
    <w:rsid w:val="002D0EC9"/>
    <w:rsid w:val="002D1749"/>
    <w:rsid w:val="002D1B83"/>
    <w:rsid w:val="002D1E1C"/>
    <w:rsid w:val="002D29E7"/>
    <w:rsid w:val="002D2A7E"/>
    <w:rsid w:val="002D2E7D"/>
    <w:rsid w:val="002D324F"/>
    <w:rsid w:val="002D32A7"/>
    <w:rsid w:val="002D32AE"/>
    <w:rsid w:val="002D35CA"/>
    <w:rsid w:val="002D3629"/>
    <w:rsid w:val="002D3B78"/>
    <w:rsid w:val="002D3CE6"/>
    <w:rsid w:val="002D4238"/>
    <w:rsid w:val="002D4B4F"/>
    <w:rsid w:val="002D580D"/>
    <w:rsid w:val="002D5BBE"/>
    <w:rsid w:val="002D5BD3"/>
    <w:rsid w:val="002D5C61"/>
    <w:rsid w:val="002D5FA8"/>
    <w:rsid w:val="002D6380"/>
    <w:rsid w:val="002D6B0E"/>
    <w:rsid w:val="002D7001"/>
    <w:rsid w:val="002D7AEE"/>
    <w:rsid w:val="002D7B5F"/>
    <w:rsid w:val="002E0A2B"/>
    <w:rsid w:val="002E0B9F"/>
    <w:rsid w:val="002E11F2"/>
    <w:rsid w:val="002E1BCE"/>
    <w:rsid w:val="002E1F64"/>
    <w:rsid w:val="002E2805"/>
    <w:rsid w:val="002E2A5B"/>
    <w:rsid w:val="002E2DDF"/>
    <w:rsid w:val="002E2E57"/>
    <w:rsid w:val="002E366C"/>
    <w:rsid w:val="002E39BB"/>
    <w:rsid w:val="002E44A5"/>
    <w:rsid w:val="002E452D"/>
    <w:rsid w:val="002E4917"/>
    <w:rsid w:val="002E4E15"/>
    <w:rsid w:val="002E5106"/>
    <w:rsid w:val="002E51A3"/>
    <w:rsid w:val="002E5B0B"/>
    <w:rsid w:val="002E5C39"/>
    <w:rsid w:val="002E5CEC"/>
    <w:rsid w:val="002E60C9"/>
    <w:rsid w:val="002E6CB6"/>
    <w:rsid w:val="002E78C0"/>
    <w:rsid w:val="002E7C18"/>
    <w:rsid w:val="002F0009"/>
    <w:rsid w:val="002F0858"/>
    <w:rsid w:val="002F0F13"/>
    <w:rsid w:val="002F11E0"/>
    <w:rsid w:val="002F1429"/>
    <w:rsid w:val="002F154C"/>
    <w:rsid w:val="002F1770"/>
    <w:rsid w:val="002F20BF"/>
    <w:rsid w:val="002F24F5"/>
    <w:rsid w:val="002F27DB"/>
    <w:rsid w:val="002F2B27"/>
    <w:rsid w:val="002F2C18"/>
    <w:rsid w:val="002F2F7E"/>
    <w:rsid w:val="002F4282"/>
    <w:rsid w:val="002F44F2"/>
    <w:rsid w:val="002F4657"/>
    <w:rsid w:val="002F47F3"/>
    <w:rsid w:val="002F492D"/>
    <w:rsid w:val="002F4B36"/>
    <w:rsid w:val="002F57F5"/>
    <w:rsid w:val="002F5D92"/>
    <w:rsid w:val="002F6692"/>
    <w:rsid w:val="002F681C"/>
    <w:rsid w:val="002F70A5"/>
    <w:rsid w:val="002F73E4"/>
    <w:rsid w:val="002F74E5"/>
    <w:rsid w:val="002F7BE1"/>
    <w:rsid w:val="002F7F5D"/>
    <w:rsid w:val="0030018F"/>
    <w:rsid w:val="00300C1D"/>
    <w:rsid w:val="00300CE7"/>
    <w:rsid w:val="00300FA9"/>
    <w:rsid w:val="0030195F"/>
    <w:rsid w:val="003019EE"/>
    <w:rsid w:val="00301DA6"/>
    <w:rsid w:val="00301FC1"/>
    <w:rsid w:val="0030252C"/>
    <w:rsid w:val="003027B6"/>
    <w:rsid w:val="0030293C"/>
    <w:rsid w:val="00302F2F"/>
    <w:rsid w:val="00302F9D"/>
    <w:rsid w:val="0030330C"/>
    <w:rsid w:val="003035DC"/>
    <w:rsid w:val="00303AF6"/>
    <w:rsid w:val="00303B27"/>
    <w:rsid w:val="00304077"/>
    <w:rsid w:val="003051E3"/>
    <w:rsid w:val="003060B3"/>
    <w:rsid w:val="00306B04"/>
    <w:rsid w:val="0030775D"/>
    <w:rsid w:val="003078FF"/>
    <w:rsid w:val="00307F54"/>
    <w:rsid w:val="0031033B"/>
    <w:rsid w:val="0031115C"/>
    <w:rsid w:val="0031138E"/>
    <w:rsid w:val="0031157B"/>
    <w:rsid w:val="00311715"/>
    <w:rsid w:val="00311CD8"/>
    <w:rsid w:val="00311F9A"/>
    <w:rsid w:val="003121F7"/>
    <w:rsid w:val="00313030"/>
    <w:rsid w:val="003147E1"/>
    <w:rsid w:val="00314B3D"/>
    <w:rsid w:val="00314D72"/>
    <w:rsid w:val="00315243"/>
    <w:rsid w:val="00315E04"/>
    <w:rsid w:val="003165F3"/>
    <w:rsid w:val="00317F9B"/>
    <w:rsid w:val="00320D99"/>
    <w:rsid w:val="00321076"/>
    <w:rsid w:val="0032115E"/>
    <w:rsid w:val="00321550"/>
    <w:rsid w:val="00321CDF"/>
    <w:rsid w:val="00321E36"/>
    <w:rsid w:val="0032238B"/>
    <w:rsid w:val="00322535"/>
    <w:rsid w:val="003230F9"/>
    <w:rsid w:val="003231EE"/>
    <w:rsid w:val="0032349A"/>
    <w:rsid w:val="00323706"/>
    <w:rsid w:val="003238B5"/>
    <w:rsid w:val="00323D13"/>
    <w:rsid w:val="0032401A"/>
    <w:rsid w:val="00324112"/>
    <w:rsid w:val="00324137"/>
    <w:rsid w:val="00324278"/>
    <w:rsid w:val="003243A8"/>
    <w:rsid w:val="00324877"/>
    <w:rsid w:val="0032521B"/>
    <w:rsid w:val="003254E7"/>
    <w:rsid w:val="003258CA"/>
    <w:rsid w:val="00325938"/>
    <w:rsid w:val="00325A36"/>
    <w:rsid w:val="00325AD1"/>
    <w:rsid w:val="00325B42"/>
    <w:rsid w:val="003263D6"/>
    <w:rsid w:val="00326641"/>
    <w:rsid w:val="003271CF"/>
    <w:rsid w:val="00327AD5"/>
    <w:rsid w:val="0033006F"/>
    <w:rsid w:val="0033067F"/>
    <w:rsid w:val="00330973"/>
    <w:rsid w:val="003315D8"/>
    <w:rsid w:val="003319F7"/>
    <w:rsid w:val="003319FB"/>
    <w:rsid w:val="00331A74"/>
    <w:rsid w:val="00331BD2"/>
    <w:rsid w:val="00331C81"/>
    <w:rsid w:val="00331C91"/>
    <w:rsid w:val="00332839"/>
    <w:rsid w:val="00332881"/>
    <w:rsid w:val="0033295D"/>
    <w:rsid w:val="0033298B"/>
    <w:rsid w:val="00332ADC"/>
    <w:rsid w:val="00332CD8"/>
    <w:rsid w:val="003339AC"/>
    <w:rsid w:val="00333BF7"/>
    <w:rsid w:val="00334362"/>
    <w:rsid w:val="003346C6"/>
    <w:rsid w:val="00335A8A"/>
    <w:rsid w:val="003360AD"/>
    <w:rsid w:val="003363B1"/>
    <w:rsid w:val="003365AD"/>
    <w:rsid w:val="00336B76"/>
    <w:rsid w:val="0033778B"/>
    <w:rsid w:val="003377C2"/>
    <w:rsid w:val="00337B08"/>
    <w:rsid w:val="00337E3C"/>
    <w:rsid w:val="00337E42"/>
    <w:rsid w:val="00337E9A"/>
    <w:rsid w:val="003402AA"/>
    <w:rsid w:val="003405D3"/>
    <w:rsid w:val="003407A3"/>
    <w:rsid w:val="00341B9C"/>
    <w:rsid w:val="003420E8"/>
    <w:rsid w:val="00343207"/>
    <w:rsid w:val="00343644"/>
    <w:rsid w:val="00343717"/>
    <w:rsid w:val="00343868"/>
    <w:rsid w:val="00344202"/>
    <w:rsid w:val="003449F8"/>
    <w:rsid w:val="00344DD7"/>
    <w:rsid w:val="00344E02"/>
    <w:rsid w:val="00344E8B"/>
    <w:rsid w:val="0034529A"/>
    <w:rsid w:val="00345471"/>
    <w:rsid w:val="00345AD2"/>
    <w:rsid w:val="00345B44"/>
    <w:rsid w:val="00346030"/>
    <w:rsid w:val="003460B4"/>
    <w:rsid w:val="0034696C"/>
    <w:rsid w:val="00346998"/>
    <w:rsid w:val="003478BC"/>
    <w:rsid w:val="00347E7C"/>
    <w:rsid w:val="0035013D"/>
    <w:rsid w:val="003504F1"/>
    <w:rsid w:val="003508FC"/>
    <w:rsid w:val="00350ADD"/>
    <w:rsid w:val="00350E66"/>
    <w:rsid w:val="003512E1"/>
    <w:rsid w:val="003525C8"/>
    <w:rsid w:val="00352A75"/>
    <w:rsid w:val="00352FF4"/>
    <w:rsid w:val="0035310F"/>
    <w:rsid w:val="0035388B"/>
    <w:rsid w:val="00353969"/>
    <w:rsid w:val="00353AAA"/>
    <w:rsid w:val="00353DA0"/>
    <w:rsid w:val="00353E2D"/>
    <w:rsid w:val="003540AD"/>
    <w:rsid w:val="003540EA"/>
    <w:rsid w:val="0035413A"/>
    <w:rsid w:val="0035429D"/>
    <w:rsid w:val="0035434B"/>
    <w:rsid w:val="00354876"/>
    <w:rsid w:val="003548FD"/>
    <w:rsid w:val="00355038"/>
    <w:rsid w:val="00355258"/>
    <w:rsid w:val="0035533A"/>
    <w:rsid w:val="00355956"/>
    <w:rsid w:val="00355AFB"/>
    <w:rsid w:val="00356780"/>
    <w:rsid w:val="00356955"/>
    <w:rsid w:val="00356A95"/>
    <w:rsid w:val="00356C11"/>
    <w:rsid w:val="003579EB"/>
    <w:rsid w:val="00357B2B"/>
    <w:rsid w:val="00357F2C"/>
    <w:rsid w:val="0036017C"/>
    <w:rsid w:val="003605CE"/>
    <w:rsid w:val="00360BA4"/>
    <w:rsid w:val="00360C31"/>
    <w:rsid w:val="0036179E"/>
    <w:rsid w:val="003618BF"/>
    <w:rsid w:val="00361C63"/>
    <w:rsid w:val="003621A1"/>
    <w:rsid w:val="003629C5"/>
    <w:rsid w:val="00363587"/>
    <w:rsid w:val="0036359A"/>
    <w:rsid w:val="0036374B"/>
    <w:rsid w:val="003637BA"/>
    <w:rsid w:val="00363F9E"/>
    <w:rsid w:val="003641B1"/>
    <w:rsid w:val="00364E58"/>
    <w:rsid w:val="003653D7"/>
    <w:rsid w:val="00365620"/>
    <w:rsid w:val="00365B42"/>
    <w:rsid w:val="00365BAF"/>
    <w:rsid w:val="00367121"/>
    <w:rsid w:val="003671A8"/>
    <w:rsid w:val="00367B93"/>
    <w:rsid w:val="00367C6F"/>
    <w:rsid w:val="00367FFC"/>
    <w:rsid w:val="0037043D"/>
    <w:rsid w:val="00370754"/>
    <w:rsid w:val="00370D11"/>
    <w:rsid w:val="00370EEB"/>
    <w:rsid w:val="0037123E"/>
    <w:rsid w:val="003715EE"/>
    <w:rsid w:val="003717F6"/>
    <w:rsid w:val="00371B69"/>
    <w:rsid w:val="00372004"/>
    <w:rsid w:val="00372852"/>
    <w:rsid w:val="003728EF"/>
    <w:rsid w:val="00373086"/>
    <w:rsid w:val="00373144"/>
    <w:rsid w:val="003736D2"/>
    <w:rsid w:val="003738BD"/>
    <w:rsid w:val="00373907"/>
    <w:rsid w:val="003744CC"/>
    <w:rsid w:val="00374791"/>
    <w:rsid w:val="00374DEB"/>
    <w:rsid w:val="003758BC"/>
    <w:rsid w:val="00375A5A"/>
    <w:rsid w:val="00376BB7"/>
    <w:rsid w:val="00377392"/>
    <w:rsid w:val="0037749F"/>
    <w:rsid w:val="00377E6D"/>
    <w:rsid w:val="0038058D"/>
    <w:rsid w:val="003805E8"/>
    <w:rsid w:val="0038067E"/>
    <w:rsid w:val="00380DDB"/>
    <w:rsid w:val="00380F25"/>
    <w:rsid w:val="00381372"/>
    <w:rsid w:val="00381389"/>
    <w:rsid w:val="00381CC2"/>
    <w:rsid w:val="00381E2E"/>
    <w:rsid w:val="00381FEB"/>
    <w:rsid w:val="0038214D"/>
    <w:rsid w:val="003822E7"/>
    <w:rsid w:val="00382623"/>
    <w:rsid w:val="00382746"/>
    <w:rsid w:val="00382878"/>
    <w:rsid w:val="00383C94"/>
    <w:rsid w:val="0038401D"/>
    <w:rsid w:val="00384162"/>
    <w:rsid w:val="00384244"/>
    <w:rsid w:val="00384E26"/>
    <w:rsid w:val="00385008"/>
    <w:rsid w:val="003858A0"/>
    <w:rsid w:val="003858C8"/>
    <w:rsid w:val="003859B0"/>
    <w:rsid w:val="003859E5"/>
    <w:rsid w:val="00385A43"/>
    <w:rsid w:val="00385B7E"/>
    <w:rsid w:val="00385F70"/>
    <w:rsid w:val="003860A9"/>
    <w:rsid w:val="0038646B"/>
    <w:rsid w:val="00386917"/>
    <w:rsid w:val="00386B73"/>
    <w:rsid w:val="0038715E"/>
    <w:rsid w:val="00387724"/>
    <w:rsid w:val="003879E1"/>
    <w:rsid w:val="00387DA9"/>
    <w:rsid w:val="00387F06"/>
    <w:rsid w:val="003903D9"/>
    <w:rsid w:val="0039085B"/>
    <w:rsid w:val="00390EBF"/>
    <w:rsid w:val="00391278"/>
    <w:rsid w:val="0039150E"/>
    <w:rsid w:val="00391D80"/>
    <w:rsid w:val="0039230F"/>
    <w:rsid w:val="00392862"/>
    <w:rsid w:val="00392BF3"/>
    <w:rsid w:val="00392D37"/>
    <w:rsid w:val="00392F08"/>
    <w:rsid w:val="00393986"/>
    <w:rsid w:val="003944B6"/>
    <w:rsid w:val="003949E4"/>
    <w:rsid w:val="003953F6"/>
    <w:rsid w:val="0039542E"/>
    <w:rsid w:val="003956FA"/>
    <w:rsid w:val="00395AF3"/>
    <w:rsid w:val="00395D65"/>
    <w:rsid w:val="00395FE2"/>
    <w:rsid w:val="0039627B"/>
    <w:rsid w:val="003969DF"/>
    <w:rsid w:val="00396C02"/>
    <w:rsid w:val="00396C14"/>
    <w:rsid w:val="003970E1"/>
    <w:rsid w:val="00397841"/>
    <w:rsid w:val="00397F75"/>
    <w:rsid w:val="003A135F"/>
    <w:rsid w:val="003A14C2"/>
    <w:rsid w:val="003A1CBC"/>
    <w:rsid w:val="003A23E1"/>
    <w:rsid w:val="003A25CE"/>
    <w:rsid w:val="003A2650"/>
    <w:rsid w:val="003A2F55"/>
    <w:rsid w:val="003A2F96"/>
    <w:rsid w:val="003A326E"/>
    <w:rsid w:val="003A3578"/>
    <w:rsid w:val="003A3D43"/>
    <w:rsid w:val="003A4089"/>
    <w:rsid w:val="003A4357"/>
    <w:rsid w:val="003A46DC"/>
    <w:rsid w:val="003A47AA"/>
    <w:rsid w:val="003A48C2"/>
    <w:rsid w:val="003A4978"/>
    <w:rsid w:val="003A5512"/>
    <w:rsid w:val="003A576E"/>
    <w:rsid w:val="003A5DF8"/>
    <w:rsid w:val="003A5F27"/>
    <w:rsid w:val="003A6D45"/>
    <w:rsid w:val="003A6D76"/>
    <w:rsid w:val="003A7272"/>
    <w:rsid w:val="003A757D"/>
    <w:rsid w:val="003A79C9"/>
    <w:rsid w:val="003A7C07"/>
    <w:rsid w:val="003B0009"/>
    <w:rsid w:val="003B0140"/>
    <w:rsid w:val="003B03EB"/>
    <w:rsid w:val="003B066C"/>
    <w:rsid w:val="003B11C3"/>
    <w:rsid w:val="003B11C4"/>
    <w:rsid w:val="003B12D3"/>
    <w:rsid w:val="003B1460"/>
    <w:rsid w:val="003B1AC6"/>
    <w:rsid w:val="003B1B18"/>
    <w:rsid w:val="003B1ED4"/>
    <w:rsid w:val="003B2173"/>
    <w:rsid w:val="003B236C"/>
    <w:rsid w:val="003B2B64"/>
    <w:rsid w:val="003B2D0C"/>
    <w:rsid w:val="003B34EE"/>
    <w:rsid w:val="003B36A0"/>
    <w:rsid w:val="003B3A10"/>
    <w:rsid w:val="003B44E0"/>
    <w:rsid w:val="003B4FCF"/>
    <w:rsid w:val="003B5150"/>
    <w:rsid w:val="003B5943"/>
    <w:rsid w:val="003B5D80"/>
    <w:rsid w:val="003B63CE"/>
    <w:rsid w:val="003B686D"/>
    <w:rsid w:val="003B68DC"/>
    <w:rsid w:val="003B6A61"/>
    <w:rsid w:val="003B726B"/>
    <w:rsid w:val="003B74FE"/>
    <w:rsid w:val="003B78B7"/>
    <w:rsid w:val="003C0024"/>
    <w:rsid w:val="003C02F5"/>
    <w:rsid w:val="003C1731"/>
    <w:rsid w:val="003C1AEC"/>
    <w:rsid w:val="003C1CFA"/>
    <w:rsid w:val="003C1E2A"/>
    <w:rsid w:val="003C1F40"/>
    <w:rsid w:val="003C31E6"/>
    <w:rsid w:val="003C32EC"/>
    <w:rsid w:val="003C3975"/>
    <w:rsid w:val="003C43DD"/>
    <w:rsid w:val="003C4496"/>
    <w:rsid w:val="003C4885"/>
    <w:rsid w:val="003C4C56"/>
    <w:rsid w:val="003C51DE"/>
    <w:rsid w:val="003C51EE"/>
    <w:rsid w:val="003C55FD"/>
    <w:rsid w:val="003C5879"/>
    <w:rsid w:val="003C5DDD"/>
    <w:rsid w:val="003C5F36"/>
    <w:rsid w:val="003C6038"/>
    <w:rsid w:val="003C6055"/>
    <w:rsid w:val="003C6E7E"/>
    <w:rsid w:val="003D0720"/>
    <w:rsid w:val="003D12C2"/>
    <w:rsid w:val="003D16DC"/>
    <w:rsid w:val="003D1711"/>
    <w:rsid w:val="003D1A70"/>
    <w:rsid w:val="003D1F9C"/>
    <w:rsid w:val="003D2033"/>
    <w:rsid w:val="003D21CF"/>
    <w:rsid w:val="003D2C70"/>
    <w:rsid w:val="003D2C85"/>
    <w:rsid w:val="003D2F0F"/>
    <w:rsid w:val="003D3320"/>
    <w:rsid w:val="003D3707"/>
    <w:rsid w:val="003D393D"/>
    <w:rsid w:val="003D3C31"/>
    <w:rsid w:val="003D3EB3"/>
    <w:rsid w:val="003D4FD1"/>
    <w:rsid w:val="003D56A2"/>
    <w:rsid w:val="003D5CEF"/>
    <w:rsid w:val="003D61E8"/>
    <w:rsid w:val="003D68CB"/>
    <w:rsid w:val="003D710A"/>
    <w:rsid w:val="003E0493"/>
    <w:rsid w:val="003E0535"/>
    <w:rsid w:val="003E0885"/>
    <w:rsid w:val="003E09E5"/>
    <w:rsid w:val="003E13E8"/>
    <w:rsid w:val="003E14E9"/>
    <w:rsid w:val="003E1785"/>
    <w:rsid w:val="003E1A56"/>
    <w:rsid w:val="003E1AE2"/>
    <w:rsid w:val="003E1D5B"/>
    <w:rsid w:val="003E2DBD"/>
    <w:rsid w:val="003E32C6"/>
    <w:rsid w:val="003E340A"/>
    <w:rsid w:val="003E3B8F"/>
    <w:rsid w:val="003E3E67"/>
    <w:rsid w:val="003E424A"/>
    <w:rsid w:val="003E444B"/>
    <w:rsid w:val="003E4D7D"/>
    <w:rsid w:val="003E52B5"/>
    <w:rsid w:val="003E56B9"/>
    <w:rsid w:val="003E5BE4"/>
    <w:rsid w:val="003E6940"/>
    <w:rsid w:val="003E6A9B"/>
    <w:rsid w:val="003E6BB0"/>
    <w:rsid w:val="003E6E27"/>
    <w:rsid w:val="003E7106"/>
    <w:rsid w:val="003E71EA"/>
    <w:rsid w:val="003E72D2"/>
    <w:rsid w:val="003E78A1"/>
    <w:rsid w:val="003E7913"/>
    <w:rsid w:val="003E7973"/>
    <w:rsid w:val="003E79AF"/>
    <w:rsid w:val="003E7B1B"/>
    <w:rsid w:val="003F0033"/>
    <w:rsid w:val="003F07B2"/>
    <w:rsid w:val="003F0973"/>
    <w:rsid w:val="003F126D"/>
    <w:rsid w:val="003F1D1D"/>
    <w:rsid w:val="003F2155"/>
    <w:rsid w:val="003F27E1"/>
    <w:rsid w:val="003F2B08"/>
    <w:rsid w:val="003F2B98"/>
    <w:rsid w:val="003F2D9A"/>
    <w:rsid w:val="003F3C1A"/>
    <w:rsid w:val="003F3E4C"/>
    <w:rsid w:val="003F42AA"/>
    <w:rsid w:val="003F56FF"/>
    <w:rsid w:val="003F598C"/>
    <w:rsid w:val="003F59E9"/>
    <w:rsid w:val="003F62F7"/>
    <w:rsid w:val="003F6DC0"/>
    <w:rsid w:val="003F6F37"/>
    <w:rsid w:val="003F7408"/>
    <w:rsid w:val="003F7BCA"/>
    <w:rsid w:val="004001CE"/>
    <w:rsid w:val="00400669"/>
    <w:rsid w:val="00400AB3"/>
    <w:rsid w:val="00400B56"/>
    <w:rsid w:val="00400D7F"/>
    <w:rsid w:val="00400E1E"/>
    <w:rsid w:val="00401044"/>
    <w:rsid w:val="0040128C"/>
    <w:rsid w:val="00401347"/>
    <w:rsid w:val="0040258F"/>
    <w:rsid w:val="00402806"/>
    <w:rsid w:val="00402A44"/>
    <w:rsid w:val="004032AC"/>
    <w:rsid w:val="004035C4"/>
    <w:rsid w:val="004036AB"/>
    <w:rsid w:val="00403B20"/>
    <w:rsid w:val="00403FBF"/>
    <w:rsid w:val="004049F5"/>
    <w:rsid w:val="004052A4"/>
    <w:rsid w:val="00405590"/>
    <w:rsid w:val="0040569A"/>
    <w:rsid w:val="00405CA7"/>
    <w:rsid w:val="00405FB8"/>
    <w:rsid w:val="004069CC"/>
    <w:rsid w:val="00406C88"/>
    <w:rsid w:val="0040702A"/>
    <w:rsid w:val="0040743B"/>
    <w:rsid w:val="00410150"/>
    <w:rsid w:val="004106D8"/>
    <w:rsid w:val="00410A51"/>
    <w:rsid w:val="00410E84"/>
    <w:rsid w:val="00412218"/>
    <w:rsid w:val="004122B7"/>
    <w:rsid w:val="00412701"/>
    <w:rsid w:val="00413141"/>
    <w:rsid w:val="004133CE"/>
    <w:rsid w:val="00414060"/>
    <w:rsid w:val="00414095"/>
    <w:rsid w:val="004140E6"/>
    <w:rsid w:val="00414C21"/>
    <w:rsid w:val="00414D43"/>
    <w:rsid w:val="0041507C"/>
    <w:rsid w:val="004157E9"/>
    <w:rsid w:val="00415A03"/>
    <w:rsid w:val="00415A10"/>
    <w:rsid w:val="00415E98"/>
    <w:rsid w:val="0041646A"/>
    <w:rsid w:val="00416864"/>
    <w:rsid w:val="00416AFC"/>
    <w:rsid w:val="00416E43"/>
    <w:rsid w:val="00416E71"/>
    <w:rsid w:val="00416FAE"/>
    <w:rsid w:val="00420BF5"/>
    <w:rsid w:val="00420EAF"/>
    <w:rsid w:val="00420FB9"/>
    <w:rsid w:val="0042120D"/>
    <w:rsid w:val="00421BFF"/>
    <w:rsid w:val="00421E71"/>
    <w:rsid w:val="004222FD"/>
    <w:rsid w:val="00422718"/>
    <w:rsid w:val="00422D8B"/>
    <w:rsid w:val="00422F54"/>
    <w:rsid w:val="004232DD"/>
    <w:rsid w:val="00423BF4"/>
    <w:rsid w:val="00423F49"/>
    <w:rsid w:val="00424049"/>
    <w:rsid w:val="00424CAC"/>
    <w:rsid w:val="004252D1"/>
    <w:rsid w:val="00425633"/>
    <w:rsid w:val="00425CCF"/>
    <w:rsid w:val="00425E50"/>
    <w:rsid w:val="0042609A"/>
    <w:rsid w:val="00426206"/>
    <w:rsid w:val="0042696F"/>
    <w:rsid w:val="00426A48"/>
    <w:rsid w:val="00426A91"/>
    <w:rsid w:val="00426F25"/>
    <w:rsid w:val="0042703D"/>
    <w:rsid w:val="004273DE"/>
    <w:rsid w:val="004279AC"/>
    <w:rsid w:val="00427F1B"/>
    <w:rsid w:val="004302AA"/>
    <w:rsid w:val="004310B9"/>
    <w:rsid w:val="004312F9"/>
    <w:rsid w:val="00431410"/>
    <w:rsid w:val="004318AA"/>
    <w:rsid w:val="00431F07"/>
    <w:rsid w:val="00431FDB"/>
    <w:rsid w:val="004321F8"/>
    <w:rsid w:val="00432385"/>
    <w:rsid w:val="00432666"/>
    <w:rsid w:val="00432818"/>
    <w:rsid w:val="00432C67"/>
    <w:rsid w:val="00432DBC"/>
    <w:rsid w:val="00432E7F"/>
    <w:rsid w:val="00432E83"/>
    <w:rsid w:val="00432EC2"/>
    <w:rsid w:val="00433280"/>
    <w:rsid w:val="004339C4"/>
    <w:rsid w:val="00433CC1"/>
    <w:rsid w:val="0043418D"/>
    <w:rsid w:val="0043447F"/>
    <w:rsid w:val="00434A44"/>
    <w:rsid w:val="00434EF8"/>
    <w:rsid w:val="00435615"/>
    <w:rsid w:val="004357B1"/>
    <w:rsid w:val="00435FA9"/>
    <w:rsid w:val="00436146"/>
    <w:rsid w:val="0043647F"/>
    <w:rsid w:val="004366EA"/>
    <w:rsid w:val="00436787"/>
    <w:rsid w:val="004367E2"/>
    <w:rsid w:val="00436AF7"/>
    <w:rsid w:val="0043713D"/>
    <w:rsid w:val="00437798"/>
    <w:rsid w:val="004377D2"/>
    <w:rsid w:val="00437F63"/>
    <w:rsid w:val="00440257"/>
    <w:rsid w:val="004403CD"/>
    <w:rsid w:val="004409ED"/>
    <w:rsid w:val="00440FC6"/>
    <w:rsid w:val="00441169"/>
    <w:rsid w:val="0044148D"/>
    <w:rsid w:val="0044169E"/>
    <w:rsid w:val="00441A52"/>
    <w:rsid w:val="00441BB4"/>
    <w:rsid w:val="0044241F"/>
    <w:rsid w:val="00442798"/>
    <w:rsid w:val="00442D19"/>
    <w:rsid w:val="0044356D"/>
    <w:rsid w:val="00443651"/>
    <w:rsid w:val="00443699"/>
    <w:rsid w:val="00443878"/>
    <w:rsid w:val="0044397D"/>
    <w:rsid w:val="00443CFB"/>
    <w:rsid w:val="00443F2D"/>
    <w:rsid w:val="004445BE"/>
    <w:rsid w:val="00444DA9"/>
    <w:rsid w:val="0044546F"/>
    <w:rsid w:val="0044577E"/>
    <w:rsid w:val="00445C85"/>
    <w:rsid w:val="00445DCE"/>
    <w:rsid w:val="00445F71"/>
    <w:rsid w:val="0044689A"/>
    <w:rsid w:val="004470B7"/>
    <w:rsid w:val="00447690"/>
    <w:rsid w:val="00447865"/>
    <w:rsid w:val="004479F5"/>
    <w:rsid w:val="00450175"/>
    <w:rsid w:val="00450B04"/>
    <w:rsid w:val="00450E13"/>
    <w:rsid w:val="00450E51"/>
    <w:rsid w:val="004510BA"/>
    <w:rsid w:val="0045146D"/>
    <w:rsid w:val="004516D8"/>
    <w:rsid w:val="00451877"/>
    <w:rsid w:val="00451943"/>
    <w:rsid w:val="00451A88"/>
    <w:rsid w:val="00451B05"/>
    <w:rsid w:val="004520CF"/>
    <w:rsid w:val="004535CF"/>
    <w:rsid w:val="00453628"/>
    <w:rsid w:val="0045411E"/>
    <w:rsid w:val="00454426"/>
    <w:rsid w:val="00454938"/>
    <w:rsid w:val="00454A9B"/>
    <w:rsid w:val="00454C16"/>
    <w:rsid w:val="00455828"/>
    <w:rsid w:val="00455B3F"/>
    <w:rsid w:val="00455D04"/>
    <w:rsid w:val="00455DA1"/>
    <w:rsid w:val="00456050"/>
    <w:rsid w:val="00456091"/>
    <w:rsid w:val="00456440"/>
    <w:rsid w:val="00456D1B"/>
    <w:rsid w:val="00456E72"/>
    <w:rsid w:val="00457BD8"/>
    <w:rsid w:val="00457E6E"/>
    <w:rsid w:val="004603E3"/>
    <w:rsid w:val="00460415"/>
    <w:rsid w:val="00460BBE"/>
    <w:rsid w:val="00460FA8"/>
    <w:rsid w:val="00461175"/>
    <w:rsid w:val="00461790"/>
    <w:rsid w:val="004618AE"/>
    <w:rsid w:val="004618C1"/>
    <w:rsid w:val="00461B02"/>
    <w:rsid w:val="00461F97"/>
    <w:rsid w:val="0046235C"/>
    <w:rsid w:val="004626C2"/>
    <w:rsid w:val="004629F7"/>
    <w:rsid w:val="00462DB8"/>
    <w:rsid w:val="00462F90"/>
    <w:rsid w:val="00463CCB"/>
    <w:rsid w:val="0046402B"/>
    <w:rsid w:val="004645FF"/>
    <w:rsid w:val="00464697"/>
    <w:rsid w:val="00464CAD"/>
    <w:rsid w:val="0046545C"/>
    <w:rsid w:val="004654B8"/>
    <w:rsid w:val="004655FB"/>
    <w:rsid w:val="00465821"/>
    <w:rsid w:val="00465BF2"/>
    <w:rsid w:val="00465DE2"/>
    <w:rsid w:val="0046697A"/>
    <w:rsid w:val="00466D72"/>
    <w:rsid w:val="00467E63"/>
    <w:rsid w:val="00470BB7"/>
    <w:rsid w:val="00471E0F"/>
    <w:rsid w:val="004725D1"/>
    <w:rsid w:val="004726C8"/>
    <w:rsid w:val="004729C1"/>
    <w:rsid w:val="004730E5"/>
    <w:rsid w:val="00473315"/>
    <w:rsid w:val="004738FA"/>
    <w:rsid w:val="004752AE"/>
    <w:rsid w:val="00475872"/>
    <w:rsid w:val="0047594C"/>
    <w:rsid w:val="00476162"/>
    <w:rsid w:val="00476422"/>
    <w:rsid w:val="00476A4C"/>
    <w:rsid w:val="00476CDC"/>
    <w:rsid w:val="00476D07"/>
    <w:rsid w:val="004773F3"/>
    <w:rsid w:val="00477561"/>
    <w:rsid w:val="00477B10"/>
    <w:rsid w:val="004810CC"/>
    <w:rsid w:val="004812B3"/>
    <w:rsid w:val="004818D1"/>
    <w:rsid w:val="00481E54"/>
    <w:rsid w:val="00482122"/>
    <w:rsid w:val="004829AC"/>
    <w:rsid w:val="00483221"/>
    <w:rsid w:val="00483284"/>
    <w:rsid w:val="004835D2"/>
    <w:rsid w:val="004841F5"/>
    <w:rsid w:val="00484FEB"/>
    <w:rsid w:val="00485AE6"/>
    <w:rsid w:val="004863A4"/>
    <w:rsid w:val="00487030"/>
    <w:rsid w:val="0048706C"/>
    <w:rsid w:val="004874A4"/>
    <w:rsid w:val="00487779"/>
    <w:rsid w:val="00487D6F"/>
    <w:rsid w:val="00490104"/>
    <w:rsid w:val="0049033E"/>
    <w:rsid w:val="004909C8"/>
    <w:rsid w:val="0049106D"/>
    <w:rsid w:val="004913F1"/>
    <w:rsid w:val="00491726"/>
    <w:rsid w:val="00492100"/>
    <w:rsid w:val="004939A8"/>
    <w:rsid w:val="004940AE"/>
    <w:rsid w:val="00494454"/>
    <w:rsid w:val="004948E6"/>
    <w:rsid w:val="00494AC0"/>
    <w:rsid w:val="00494E90"/>
    <w:rsid w:val="00495980"/>
    <w:rsid w:val="004964A3"/>
    <w:rsid w:val="00496653"/>
    <w:rsid w:val="004969F5"/>
    <w:rsid w:val="00496AE3"/>
    <w:rsid w:val="004973C2"/>
    <w:rsid w:val="00497F36"/>
    <w:rsid w:val="004A0266"/>
    <w:rsid w:val="004A027C"/>
    <w:rsid w:val="004A04BA"/>
    <w:rsid w:val="004A06C8"/>
    <w:rsid w:val="004A10E4"/>
    <w:rsid w:val="004A175E"/>
    <w:rsid w:val="004A1FB7"/>
    <w:rsid w:val="004A1FCB"/>
    <w:rsid w:val="004A2249"/>
    <w:rsid w:val="004A2F97"/>
    <w:rsid w:val="004A3099"/>
    <w:rsid w:val="004A327C"/>
    <w:rsid w:val="004A362F"/>
    <w:rsid w:val="004A4248"/>
    <w:rsid w:val="004A476A"/>
    <w:rsid w:val="004A4A5B"/>
    <w:rsid w:val="004A4D8C"/>
    <w:rsid w:val="004A4F9D"/>
    <w:rsid w:val="004A5CB9"/>
    <w:rsid w:val="004A5F19"/>
    <w:rsid w:val="004A65A5"/>
    <w:rsid w:val="004A69B0"/>
    <w:rsid w:val="004A7369"/>
    <w:rsid w:val="004A78C1"/>
    <w:rsid w:val="004A7F16"/>
    <w:rsid w:val="004B01B2"/>
    <w:rsid w:val="004B0275"/>
    <w:rsid w:val="004B11AF"/>
    <w:rsid w:val="004B1353"/>
    <w:rsid w:val="004B144F"/>
    <w:rsid w:val="004B1620"/>
    <w:rsid w:val="004B1830"/>
    <w:rsid w:val="004B1DD5"/>
    <w:rsid w:val="004B22CF"/>
    <w:rsid w:val="004B2A6C"/>
    <w:rsid w:val="004B2BFA"/>
    <w:rsid w:val="004B3961"/>
    <w:rsid w:val="004B3F84"/>
    <w:rsid w:val="004B4A8A"/>
    <w:rsid w:val="004B4C5A"/>
    <w:rsid w:val="004B51C0"/>
    <w:rsid w:val="004B674B"/>
    <w:rsid w:val="004B690E"/>
    <w:rsid w:val="004B6B1F"/>
    <w:rsid w:val="004B710C"/>
    <w:rsid w:val="004B7437"/>
    <w:rsid w:val="004B76D3"/>
    <w:rsid w:val="004C0905"/>
    <w:rsid w:val="004C0CB5"/>
    <w:rsid w:val="004C15B6"/>
    <w:rsid w:val="004C1B1B"/>
    <w:rsid w:val="004C229C"/>
    <w:rsid w:val="004C2675"/>
    <w:rsid w:val="004C2A98"/>
    <w:rsid w:val="004C3161"/>
    <w:rsid w:val="004C38C0"/>
    <w:rsid w:val="004C3B1E"/>
    <w:rsid w:val="004C408E"/>
    <w:rsid w:val="004C426E"/>
    <w:rsid w:val="004C51EF"/>
    <w:rsid w:val="004C599B"/>
    <w:rsid w:val="004C5FE7"/>
    <w:rsid w:val="004C64AA"/>
    <w:rsid w:val="004C687A"/>
    <w:rsid w:val="004C6DEE"/>
    <w:rsid w:val="004C6FE9"/>
    <w:rsid w:val="004C6FEB"/>
    <w:rsid w:val="004C70DD"/>
    <w:rsid w:val="004C7674"/>
    <w:rsid w:val="004C77BD"/>
    <w:rsid w:val="004C786A"/>
    <w:rsid w:val="004C795D"/>
    <w:rsid w:val="004C7ACA"/>
    <w:rsid w:val="004C7B8E"/>
    <w:rsid w:val="004C7D0B"/>
    <w:rsid w:val="004D005F"/>
    <w:rsid w:val="004D0229"/>
    <w:rsid w:val="004D05DC"/>
    <w:rsid w:val="004D1560"/>
    <w:rsid w:val="004D15F6"/>
    <w:rsid w:val="004D1928"/>
    <w:rsid w:val="004D1BB7"/>
    <w:rsid w:val="004D1E47"/>
    <w:rsid w:val="004D2578"/>
    <w:rsid w:val="004D2624"/>
    <w:rsid w:val="004D29B8"/>
    <w:rsid w:val="004D2A31"/>
    <w:rsid w:val="004D2D11"/>
    <w:rsid w:val="004D2E3D"/>
    <w:rsid w:val="004D3256"/>
    <w:rsid w:val="004D32DF"/>
    <w:rsid w:val="004D34C3"/>
    <w:rsid w:val="004D35EA"/>
    <w:rsid w:val="004D3C10"/>
    <w:rsid w:val="004D4E68"/>
    <w:rsid w:val="004D556A"/>
    <w:rsid w:val="004D5E20"/>
    <w:rsid w:val="004D6512"/>
    <w:rsid w:val="004D65A1"/>
    <w:rsid w:val="004D6BEE"/>
    <w:rsid w:val="004D76A7"/>
    <w:rsid w:val="004D771E"/>
    <w:rsid w:val="004D7F57"/>
    <w:rsid w:val="004E000D"/>
    <w:rsid w:val="004E0C26"/>
    <w:rsid w:val="004E0C4F"/>
    <w:rsid w:val="004E120C"/>
    <w:rsid w:val="004E1247"/>
    <w:rsid w:val="004E19A0"/>
    <w:rsid w:val="004E1AEF"/>
    <w:rsid w:val="004E1E9F"/>
    <w:rsid w:val="004E2D6C"/>
    <w:rsid w:val="004E393A"/>
    <w:rsid w:val="004E3C10"/>
    <w:rsid w:val="004E450F"/>
    <w:rsid w:val="004E457E"/>
    <w:rsid w:val="004E4AFE"/>
    <w:rsid w:val="004E537E"/>
    <w:rsid w:val="004E5E7C"/>
    <w:rsid w:val="004E68B7"/>
    <w:rsid w:val="004E6EB1"/>
    <w:rsid w:val="004E70BF"/>
    <w:rsid w:val="004E77B7"/>
    <w:rsid w:val="004E7DED"/>
    <w:rsid w:val="004E7E9F"/>
    <w:rsid w:val="004F0312"/>
    <w:rsid w:val="004F05C0"/>
    <w:rsid w:val="004F0A9F"/>
    <w:rsid w:val="004F10EB"/>
    <w:rsid w:val="004F1199"/>
    <w:rsid w:val="004F16EF"/>
    <w:rsid w:val="004F195B"/>
    <w:rsid w:val="004F1C7E"/>
    <w:rsid w:val="004F238B"/>
    <w:rsid w:val="004F2B4A"/>
    <w:rsid w:val="004F33D8"/>
    <w:rsid w:val="004F3A53"/>
    <w:rsid w:val="004F3D76"/>
    <w:rsid w:val="004F4163"/>
    <w:rsid w:val="004F4288"/>
    <w:rsid w:val="004F43BC"/>
    <w:rsid w:val="004F4406"/>
    <w:rsid w:val="004F4664"/>
    <w:rsid w:val="004F479F"/>
    <w:rsid w:val="004F480A"/>
    <w:rsid w:val="004F48CA"/>
    <w:rsid w:val="004F49D4"/>
    <w:rsid w:val="004F4DC5"/>
    <w:rsid w:val="004F51CB"/>
    <w:rsid w:val="004F53C5"/>
    <w:rsid w:val="004F5716"/>
    <w:rsid w:val="004F59F4"/>
    <w:rsid w:val="004F5A18"/>
    <w:rsid w:val="004F5CE8"/>
    <w:rsid w:val="004F61CA"/>
    <w:rsid w:val="004F62F8"/>
    <w:rsid w:val="004F6334"/>
    <w:rsid w:val="004F735D"/>
    <w:rsid w:val="004F7451"/>
    <w:rsid w:val="004F772B"/>
    <w:rsid w:val="004F7920"/>
    <w:rsid w:val="004F794D"/>
    <w:rsid w:val="004F7E62"/>
    <w:rsid w:val="00500239"/>
    <w:rsid w:val="00500543"/>
    <w:rsid w:val="005005EF"/>
    <w:rsid w:val="005006AC"/>
    <w:rsid w:val="00500C1C"/>
    <w:rsid w:val="00500E3E"/>
    <w:rsid w:val="0050109A"/>
    <w:rsid w:val="00501337"/>
    <w:rsid w:val="00501353"/>
    <w:rsid w:val="00501455"/>
    <w:rsid w:val="00501D68"/>
    <w:rsid w:val="00501DD9"/>
    <w:rsid w:val="00501FB2"/>
    <w:rsid w:val="005021B6"/>
    <w:rsid w:val="005027D3"/>
    <w:rsid w:val="00502B17"/>
    <w:rsid w:val="005030F6"/>
    <w:rsid w:val="005032DD"/>
    <w:rsid w:val="005033C9"/>
    <w:rsid w:val="00503673"/>
    <w:rsid w:val="00503710"/>
    <w:rsid w:val="0050376F"/>
    <w:rsid w:val="005037C1"/>
    <w:rsid w:val="00504F82"/>
    <w:rsid w:val="00505112"/>
    <w:rsid w:val="005052C1"/>
    <w:rsid w:val="0050533B"/>
    <w:rsid w:val="00505906"/>
    <w:rsid w:val="00505AFF"/>
    <w:rsid w:val="00505D9B"/>
    <w:rsid w:val="00505F0D"/>
    <w:rsid w:val="00506641"/>
    <w:rsid w:val="005066B3"/>
    <w:rsid w:val="00506EBF"/>
    <w:rsid w:val="005070E5"/>
    <w:rsid w:val="00507193"/>
    <w:rsid w:val="0050783E"/>
    <w:rsid w:val="005101BF"/>
    <w:rsid w:val="0051056A"/>
    <w:rsid w:val="0051096E"/>
    <w:rsid w:val="00510C1C"/>
    <w:rsid w:val="00511FC4"/>
    <w:rsid w:val="00512736"/>
    <w:rsid w:val="00512CAD"/>
    <w:rsid w:val="00513095"/>
    <w:rsid w:val="0051320C"/>
    <w:rsid w:val="00513CB4"/>
    <w:rsid w:val="00514058"/>
    <w:rsid w:val="0051449E"/>
    <w:rsid w:val="0051481E"/>
    <w:rsid w:val="00514A6E"/>
    <w:rsid w:val="00514BAF"/>
    <w:rsid w:val="005151C6"/>
    <w:rsid w:val="005153D7"/>
    <w:rsid w:val="0051611F"/>
    <w:rsid w:val="00517B1B"/>
    <w:rsid w:val="005205A8"/>
    <w:rsid w:val="00520BE5"/>
    <w:rsid w:val="005219C9"/>
    <w:rsid w:val="00521D76"/>
    <w:rsid w:val="005228D5"/>
    <w:rsid w:val="00522B1F"/>
    <w:rsid w:val="00522B4E"/>
    <w:rsid w:val="0052378F"/>
    <w:rsid w:val="005239E1"/>
    <w:rsid w:val="00523A0E"/>
    <w:rsid w:val="0052406A"/>
    <w:rsid w:val="00524477"/>
    <w:rsid w:val="0052528F"/>
    <w:rsid w:val="0052569D"/>
    <w:rsid w:val="00525BEF"/>
    <w:rsid w:val="00525CE2"/>
    <w:rsid w:val="0052621C"/>
    <w:rsid w:val="00526860"/>
    <w:rsid w:val="00526FC0"/>
    <w:rsid w:val="0052746D"/>
    <w:rsid w:val="00527E2D"/>
    <w:rsid w:val="00527E85"/>
    <w:rsid w:val="00530D99"/>
    <w:rsid w:val="00532187"/>
    <w:rsid w:val="005324A9"/>
    <w:rsid w:val="00532803"/>
    <w:rsid w:val="00532A0C"/>
    <w:rsid w:val="00532AC9"/>
    <w:rsid w:val="00532B5F"/>
    <w:rsid w:val="00532C12"/>
    <w:rsid w:val="005330FC"/>
    <w:rsid w:val="00533179"/>
    <w:rsid w:val="00533724"/>
    <w:rsid w:val="00533E93"/>
    <w:rsid w:val="0053472A"/>
    <w:rsid w:val="005347E0"/>
    <w:rsid w:val="00534CB1"/>
    <w:rsid w:val="00535042"/>
    <w:rsid w:val="0053512A"/>
    <w:rsid w:val="00535217"/>
    <w:rsid w:val="005352E6"/>
    <w:rsid w:val="0053557C"/>
    <w:rsid w:val="005361C1"/>
    <w:rsid w:val="00536C44"/>
    <w:rsid w:val="00537038"/>
    <w:rsid w:val="005370C7"/>
    <w:rsid w:val="005372BF"/>
    <w:rsid w:val="00540886"/>
    <w:rsid w:val="00540D91"/>
    <w:rsid w:val="00541DAD"/>
    <w:rsid w:val="00542E7F"/>
    <w:rsid w:val="0054393B"/>
    <w:rsid w:val="00543945"/>
    <w:rsid w:val="0054398C"/>
    <w:rsid w:val="00544323"/>
    <w:rsid w:val="00544495"/>
    <w:rsid w:val="005448F1"/>
    <w:rsid w:val="00544A60"/>
    <w:rsid w:val="00545687"/>
    <w:rsid w:val="0054576C"/>
    <w:rsid w:val="00545C81"/>
    <w:rsid w:val="00545ED4"/>
    <w:rsid w:val="00546081"/>
    <w:rsid w:val="00546605"/>
    <w:rsid w:val="00546BA0"/>
    <w:rsid w:val="0054754D"/>
    <w:rsid w:val="00547550"/>
    <w:rsid w:val="00547A33"/>
    <w:rsid w:val="00547C15"/>
    <w:rsid w:val="00547CE0"/>
    <w:rsid w:val="0055007A"/>
    <w:rsid w:val="005504EE"/>
    <w:rsid w:val="0055063B"/>
    <w:rsid w:val="0055078D"/>
    <w:rsid w:val="00550AC4"/>
    <w:rsid w:val="0055170C"/>
    <w:rsid w:val="0055172A"/>
    <w:rsid w:val="00551CC1"/>
    <w:rsid w:val="00552684"/>
    <w:rsid w:val="00552A09"/>
    <w:rsid w:val="00552D97"/>
    <w:rsid w:val="00553299"/>
    <w:rsid w:val="00553FA7"/>
    <w:rsid w:val="005542AD"/>
    <w:rsid w:val="00554518"/>
    <w:rsid w:val="00554618"/>
    <w:rsid w:val="00554CCB"/>
    <w:rsid w:val="00555522"/>
    <w:rsid w:val="00555A03"/>
    <w:rsid w:val="00555CCD"/>
    <w:rsid w:val="00556193"/>
    <w:rsid w:val="005578CE"/>
    <w:rsid w:val="00557ABF"/>
    <w:rsid w:val="00557ADE"/>
    <w:rsid w:val="00557D15"/>
    <w:rsid w:val="00557E56"/>
    <w:rsid w:val="00557F99"/>
    <w:rsid w:val="005600AC"/>
    <w:rsid w:val="00560231"/>
    <w:rsid w:val="0056026C"/>
    <w:rsid w:val="005604DD"/>
    <w:rsid w:val="00560630"/>
    <w:rsid w:val="00561284"/>
    <w:rsid w:val="005612E2"/>
    <w:rsid w:val="0056170E"/>
    <w:rsid w:val="00561CC0"/>
    <w:rsid w:val="005626AA"/>
    <w:rsid w:val="00563062"/>
    <w:rsid w:val="005632F2"/>
    <w:rsid w:val="005637A7"/>
    <w:rsid w:val="005637AC"/>
    <w:rsid w:val="00563D79"/>
    <w:rsid w:val="00564653"/>
    <w:rsid w:val="005646F5"/>
    <w:rsid w:val="00564808"/>
    <w:rsid w:val="00564AC4"/>
    <w:rsid w:val="00564AD1"/>
    <w:rsid w:val="00564E1F"/>
    <w:rsid w:val="00565228"/>
    <w:rsid w:val="005659BA"/>
    <w:rsid w:val="00565F2D"/>
    <w:rsid w:val="005664E4"/>
    <w:rsid w:val="005668ED"/>
    <w:rsid w:val="005678A3"/>
    <w:rsid w:val="00570069"/>
    <w:rsid w:val="0057060C"/>
    <w:rsid w:val="00571C50"/>
    <w:rsid w:val="00571FC7"/>
    <w:rsid w:val="00572902"/>
    <w:rsid w:val="00573996"/>
    <w:rsid w:val="00573D04"/>
    <w:rsid w:val="00574604"/>
    <w:rsid w:val="00574C61"/>
    <w:rsid w:val="0057504C"/>
    <w:rsid w:val="0057526E"/>
    <w:rsid w:val="005752F4"/>
    <w:rsid w:val="00575F8D"/>
    <w:rsid w:val="00575FB8"/>
    <w:rsid w:val="0057605E"/>
    <w:rsid w:val="00576962"/>
    <w:rsid w:val="00576A62"/>
    <w:rsid w:val="00576ECE"/>
    <w:rsid w:val="005773AF"/>
    <w:rsid w:val="00577610"/>
    <w:rsid w:val="005777FB"/>
    <w:rsid w:val="00577A41"/>
    <w:rsid w:val="00577CD1"/>
    <w:rsid w:val="00577FB9"/>
    <w:rsid w:val="0058005A"/>
    <w:rsid w:val="00580360"/>
    <w:rsid w:val="005803BB"/>
    <w:rsid w:val="005806A4"/>
    <w:rsid w:val="0058099D"/>
    <w:rsid w:val="00580B39"/>
    <w:rsid w:val="00580D38"/>
    <w:rsid w:val="00580F26"/>
    <w:rsid w:val="00581CCA"/>
    <w:rsid w:val="00582442"/>
    <w:rsid w:val="005824FF"/>
    <w:rsid w:val="00582509"/>
    <w:rsid w:val="00582636"/>
    <w:rsid w:val="00582669"/>
    <w:rsid w:val="00582839"/>
    <w:rsid w:val="00582B73"/>
    <w:rsid w:val="00582D61"/>
    <w:rsid w:val="00582E82"/>
    <w:rsid w:val="00583015"/>
    <w:rsid w:val="00583249"/>
    <w:rsid w:val="00583AD6"/>
    <w:rsid w:val="005845BE"/>
    <w:rsid w:val="00584CDB"/>
    <w:rsid w:val="00585406"/>
    <w:rsid w:val="00585544"/>
    <w:rsid w:val="00585726"/>
    <w:rsid w:val="00585C3D"/>
    <w:rsid w:val="00585D27"/>
    <w:rsid w:val="005866D3"/>
    <w:rsid w:val="005866F8"/>
    <w:rsid w:val="00586D55"/>
    <w:rsid w:val="0058702D"/>
    <w:rsid w:val="00587173"/>
    <w:rsid w:val="00587542"/>
    <w:rsid w:val="00587C38"/>
    <w:rsid w:val="00587FE9"/>
    <w:rsid w:val="0059084D"/>
    <w:rsid w:val="00590D71"/>
    <w:rsid w:val="00592104"/>
    <w:rsid w:val="0059260F"/>
    <w:rsid w:val="005926CE"/>
    <w:rsid w:val="005929F3"/>
    <w:rsid w:val="00592ACE"/>
    <w:rsid w:val="00592CFB"/>
    <w:rsid w:val="0059324A"/>
    <w:rsid w:val="005932AF"/>
    <w:rsid w:val="005947FA"/>
    <w:rsid w:val="00594906"/>
    <w:rsid w:val="00595831"/>
    <w:rsid w:val="00595912"/>
    <w:rsid w:val="0059601E"/>
    <w:rsid w:val="00596288"/>
    <w:rsid w:val="005965D2"/>
    <w:rsid w:val="005975C2"/>
    <w:rsid w:val="005A01D3"/>
    <w:rsid w:val="005A023C"/>
    <w:rsid w:val="005A079A"/>
    <w:rsid w:val="005A15AB"/>
    <w:rsid w:val="005A209A"/>
    <w:rsid w:val="005A2210"/>
    <w:rsid w:val="005A26EE"/>
    <w:rsid w:val="005A2A2F"/>
    <w:rsid w:val="005A2DE3"/>
    <w:rsid w:val="005A2F3C"/>
    <w:rsid w:val="005A2FCF"/>
    <w:rsid w:val="005A302A"/>
    <w:rsid w:val="005A37C2"/>
    <w:rsid w:val="005A4496"/>
    <w:rsid w:val="005A4DC5"/>
    <w:rsid w:val="005A586A"/>
    <w:rsid w:val="005A5A3B"/>
    <w:rsid w:val="005A5E17"/>
    <w:rsid w:val="005A5F49"/>
    <w:rsid w:val="005A63E4"/>
    <w:rsid w:val="005A675A"/>
    <w:rsid w:val="005A6818"/>
    <w:rsid w:val="005A702E"/>
    <w:rsid w:val="005A71CA"/>
    <w:rsid w:val="005A7210"/>
    <w:rsid w:val="005A757E"/>
    <w:rsid w:val="005A76D9"/>
    <w:rsid w:val="005A78C4"/>
    <w:rsid w:val="005A7A96"/>
    <w:rsid w:val="005A7CD9"/>
    <w:rsid w:val="005B00A4"/>
    <w:rsid w:val="005B02AD"/>
    <w:rsid w:val="005B0D4C"/>
    <w:rsid w:val="005B0FCF"/>
    <w:rsid w:val="005B1846"/>
    <w:rsid w:val="005B2CAB"/>
    <w:rsid w:val="005B3B95"/>
    <w:rsid w:val="005B402D"/>
    <w:rsid w:val="005B40AF"/>
    <w:rsid w:val="005B40B5"/>
    <w:rsid w:val="005B4158"/>
    <w:rsid w:val="005B4953"/>
    <w:rsid w:val="005B4C89"/>
    <w:rsid w:val="005B4D50"/>
    <w:rsid w:val="005B58DB"/>
    <w:rsid w:val="005B5990"/>
    <w:rsid w:val="005B5D20"/>
    <w:rsid w:val="005B5F68"/>
    <w:rsid w:val="005B6890"/>
    <w:rsid w:val="005B68E6"/>
    <w:rsid w:val="005B6DA3"/>
    <w:rsid w:val="005B6DB3"/>
    <w:rsid w:val="005B75E2"/>
    <w:rsid w:val="005B7BBF"/>
    <w:rsid w:val="005B7C63"/>
    <w:rsid w:val="005C01F9"/>
    <w:rsid w:val="005C061F"/>
    <w:rsid w:val="005C0D2D"/>
    <w:rsid w:val="005C0D4E"/>
    <w:rsid w:val="005C0FAE"/>
    <w:rsid w:val="005C1233"/>
    <w:rsid w:val="005C1934"/>
    <w:rsid w:val="005C1E47"/>
    <w:rsid w:val="005C1F85"/>
    <w:rsid w:val="005C2261"/>
    <w:rsid w:val="005C229D"/>
    <w:rsid w:val="005C275B"/>
    <w:rsid w:val="005C2856"/>
    <w:rsid w:val="005C2AFC"/>
    <w:rsid w:val="005C2FAC"/>
    <w:rsid w:val="005C302C"/>
    <w:rsid w:val="005C30F2"/>
    <w:rsid w:val="005C3520"/>
    <w:rsid w:val="005C35CE"/>
    <w:rsid w:val="005C3630"/>
    <w:rsid w:val="005C3D66"/>
    <w:rsid w:val="005C4072"/>
    <w:rsid w:val="005C41D1"/>
    <w:rsid w:val="005C42D2"/>
    <w:rsid w:val="005C4706"/>
    <w:rsid w:val="005C4715"/>
    <w:rsid w:val="005C4D70"/>
    <w:rsid w:val="005C4E55"/>
    <w:rsid w:val="005C5D38"/>
    <w:rsid w:val="005C62F0"/>
    <w:rsid w:val="005C63DF"/>
    <w:rsid w:val="005C667D"/>
    <w:rsid w:val="005C6C3D"/>
    <w:rsid w:val="005C6C9B"/>
    <w:rsid w:val="005C74F8"/>
    <w:rsid w:val="005C7918"/>
    <w:rsid w:val="005C797B"/>
    <w:rsid w:val="005D02DC"/>
    <w:rsid w:val="005D1035"/>
    <w:rsid w:val="005D1067"/>
    <w:rsid w:val="005D2161"/>
    <w:rsid w:val="005D22E0"/>
    <w:rsid w:val="005D2675"/>
    <w:rsid w:val="005D2887"/>
    <w:rsid w:val="005D30CA"/>
    <w:rsid w:val="005D32B4"/>
    <w:rsid w:val="005D3646"/>
    <w:rsid w:val="005D385B"/>
    <w:rsid w:val="005D3FA9"/>
    <w:rsid w:val="005D4549"/>
    <w:rsid w:val="005D476C"/>
    <w:rsid w:val="005D49DE"/>
    <w:rsid w:val="005D501D"/>
    <w:rsid w:val="005D53AF"/>
    <w:rsid w:val="005D53DD"/>
    <w:rsid w:val="005D583D"/>
    <w:rsid w:val="005D5BC5"/>
    <w:rsid w:val="005D5D01"/>
    <w:rsid w:val="005D5E93"/>
    <w:rsid w:val="005D67F5"/>
    <w:rsid w:val="005D691A"/>
    <w:rsid w:val="005D6BCD"/>
    <w:rsid w:val="005E0398"/>
    <w:rsid w:val="005E0693"/>
    <w:rsid w:val="005E1291"/>
    <w:rsid w:val="005E1491"/>
    <w:rsid w:val="005E1569"/>
    <w:rsid w:val="005E1A2A"/>
    <w:rsid w:val="005E2096"/>
    <w:rsid w:val="005E2C9B"/>
    <w:rsid w:val="005E2E06"/>
    <w:rsid w:val="005E32C1"/>
    <w:rsid w:val="005E334C"/>
    <w:rsid w:val="005E35E7"/>
    <w:rsid w:val="005E4851"/>
    <w:rsid w:val="005E4912"/>
    <w:rsid w:val="005E4D9D"/>
    <w:rsid w:val="005E4E4C"/>
    <w:rsid w:val="005E5778"/>
    <w:rsid w:val="005E57B7"/>
    <w:rsid w:val="005E5BEE"/>
    <w:rsid w:val="005E5C4F"/>
    <w:rsid w:val="005E5C57"/>
    <w:rsid w:val="005E5C9E"/>
    <w:rsid w:val="005E5CE8"/>
    <w:rsid w:val="005E6A7F"/>
    <w:rsid w:val="005E6B61"/>
    <w:rsid w:val="005E707F"/>
    <w:rsid w:val="005E7299"/>
    <w:rsid w:val="005E7C04"/>
    <w:rsid w:val="005E7D5A"/>
    <w:rsid w:val="005F09D6"/>
    <w:rsid w:val="005F13AC"/>
    <w:rsid w:val="005F20EB"/>
    <w:rsid w:val="005F26AF"/>
    <w:rsid w:val="005F2785"/>
    <w:rsid w:val="005F2F92"/>
    <w:rsid w:val="005F3066"/>
    <w:rsid w:val="005F31F2"/>
    <w:rsid w:val="005F3F2F"/>
    <w:rsid w:val="005F4035"/>
    <w:rsid w:val="005F4442"/>
    <w:rsid w:val="005F465C"/>
    <w:rsid w:val="005F4CF5"/>
    <w:rsid w:val="005F51D2"/>
    <w:rsid w:val="005F51F7"/>
    <w:rsid w:val="005F596A"/>
    <w:rsid w:val="005F5A4A"/>
    <w:rsid w:val="005F6420"/>
    <w:rsid w:val="005F6561"/>
    <w:rsid w:val="005F673C"/>
    <w:rsid w:val="005F706B"/>
    <w:rsid w:val="005F7778"/>
    <w:rsid w:val="005F7E59"/>
    <w:rsid w:val="005F7F3F"/>
    <w:rsid w:val="006002FC"/>
    <w:rsid w:val="0060246F"/>
    <w:rsid w:val="0060262E"/>
    <w:rsid w:val="006028B8"/>
    <w:rsid w:val="006029D7"/>
    <w:rsid w:val="00602B13"/>
    <w:rsid w:val="00602F20"/>
    <w:rsid w:val="006032A1"/>
    <w:rsid w:val="006039F6"/>
    <w:rsid w:val="00603A28"/>
    <w:rsid w:val="006040BB"/>
    <w:rsid w:val="006048E6"/>
    <w:rsid w:val="00605228"/>
    <w:rsid w:val="00605629"/>
    <w:rsid w:val="006059A6"/>
    <w:rsid w:val="00605CE8"/>
    <w:rsid w:val="00606101"/>
    <w:rsid w:val="0060709A"/>
    <w:rsid w:val="00607465"/>
    <w:rsid w:val="0060787B"/>
    <w:rsid w:val="006078F1"/>
    <w:rsid w:val="00607DAA"/>
    <w:rsid w:val="00610237"/>
    <w:rsid w:val="0061023D"/>
    <w:rsid w:val="00610456"/>
    <w:rsid w:val="00610A40"/>
    <w:rsid w:val="00610B7B"/>
    <w:rsid w:val="00611A03"/>
    <w:rsid w:val="00612087"/>
    <w:rsid w:val="0061292F"/>
    <w:rsid w:val="00612BD4"/>
    <w:rsid w:val="0061413B"/>
    <w:rsid w:val="00614804"/>
    <w:rsid w:val="006149F0"/>
    <w:rsid w:val="00614DED"/>
    <w:rsid w:val="006150FD"/>
    <w:rsid w:val="006155DD"/>
    <w:rsid w:val="00615CE7"/>
    <w:rsid w:val="00615ECD"/>
    <w:rsid w:val="00615F44"/>
    <w:rsid w:val="00615F75"/>
    <w:rsid w:val="00615F94"/>
    <w:rsid w:val="00616757"/>
    <w:rsid w:val="006169EE"/>
    <w:rsid w:val="00616C95"/>
    <w:rsid w:val="00616DE6"/>
    <w:rsid w:val="00616F5A"/>
    <w:rsid w:val="006171D1"/>
    <w:rsid w:val="0061744C"/>
    <w:rsid w:val="006177ED"/>
    <w:rsid w:val="00617AE9"/>
    <w:rsid w:val="00620467"/>
    <w:rsid w:val="006209E1"/>
    <w:rsid w:val="00620DDA"/>
    <w:rsid w:val="00620DF7"/>
    <w:rsid w:val="0062136F"/>
    <w:rsid w:val="006213B1"/>
    <w:rsid w:val="006215B1"/>
    <w:rsid w:val="0062162F"/>
    <w:rsid w:val="00621A4B"/>
    <w:rsid w:val="00621E1A"/>
    <w:rsid w:val="00622745"/>
    <w:rsid w:val="006228CB"/>
    <w:rsid w:val="00622A14"/>
    <w:rsid w:val="00622CCD"/>
    <w:rsid w:val="0062321D"/>
    <w:rsid w:val="00623423"/>
    <w:rsid w:val="00624552"/>
    <w:rsid w:val="00624755"/>
    <w:rsid w:val="00624795"/>
    <w:rsid w:val="006247FA"/>
    <w:rsid w:val="00624BDB"/>
    <w:rsid w:val="0062505F"/>
    <w:rsid w:val="006250FA"/>
    <w:rsid w:val="006254F5"/>
    <w:rsid w:val="00626234"/>
    <w:rsid w:val="006263CD"/>
    <w:rsid w:val="0062696C"/>
    <w:rsid w:val="00626AE3"/>
    <w:rsid w:val="006271E8"/>
    <w:rsid w:val="00627B12"/>
    <w:rsid w:val="00630462"/>
    <w:rsid w:val="00630629"/>
    <w:rsid w:val="00630A0B"/>
    <w:rsid w:val="00630CA7"/>
    <w:rsid w:val="006310A7"/>
    <w:rsid w:val="0063151F"/>
    <w:rsid w:val="006317FD"/>
    <w:rsid w:val="0063215E"/>
    <w:rsid w:val="00632557"/>
    <w:rsid w:val="006327A3"/>
    <w:rsid w:val="006328AB"/>
    <w:rsid w:val="00632B00"/>
    <w:rsid w:val="00632F54"/>
    <w:rsid w:val="00633774"/>
    <w:rsid w:val="0063398A"/>
    <w:rsid w:val="00633A2C"/>
    <w:rsid w:val="00633ACC"/>
    <w:rsid w:val="006341F7"/>
    <w:rsid w:val="006343E9"/>
    <w:rsid w:val="006344C0"/>
    <w:rsid w:val="006348C6"/>
    <w:rsid w:val="006349D0"/>
    <w:rsid w:val="00634C02"/>
    <w:rsid w:val="00634D3A"/>
    <w:rsid w:val="0063585D"/>
    <w:rsid w:val="00635A63"/>
    <w:rsid w:val="00635C1B"/>
    <w:rsid w:val="00635DA1"/>
    <w:rsid w:val="006365F9"/>
    <w:rsid w:val="00636DD1"/>
    <w:rsid w:val="006379B2"/>
    <w:rsid w:val="00637A41"/>
    <w:rsid w:val="00637ED2"/>
    <w:rsid w:val="00640464"/>
    <w:rsid w:val="00640B42"/>
    <w:rsid w:val="00640BC3"/>
    <w:rsid w:val="006411DB"/>
    <w:rsid w:val="006412B2"/>
    <w:rsid w:val="006413E6"/>
    <w:rsid w:val="0064156A"/>
    <w:rsid w:val="00641AED"/>
    <w:rsid w:val="00642251"/>
    <w:rsid w:val="00642A65"/>
    <w:rsid w:val="006432CB"/>
    <w:rsid w:val="00643B87"/>
    <w:rsid w:val="00643C7F"/>
    <w:rsid w:val="00644465"/>
    <w:rsid w:val="00644ACB"/>
    <w:rsid w:val="00644C24"/>
    <w:rsid w:val="00644E28"/>
    <w:rsid w:val="00645208"/>
    <w:rsid w:val="006455D2"/>
    <w:rsid w:val="00645609"/>
    <w:rsid w:val="0064571A"/>
    <w:rsid w:val="00645950"/>
    <w:rsid w:val="00645B45"/>
    <w:rsid w:val="00645EB8"/>
    <w:rsid w:val="00646168"/>
    <w:rsid w:val="00646AF0"/>
    <w:rsid w:val="00646DC1"/>
    <w:rsid w:val="0064771A"/>
    <w:rsid w:val="00647865"/>
    <w:rsid w:val="00647CE2"/>
    <w:rsid w:val="00650161"/>
    <w:rsid w:val="006508DA"/>
    <w:rsid w:val="00650F1F"/>
    <w:rsid w:val="00651941"/>
    <w:rsid w:val="00651EC0"/>
    <w:rsid w:val="00652498"/>
    <w:rsid w:val="0065263D"/>
    <w:rsid w:val="0065269E"/>
    <w:rsid w:val="00652BF6"/>
    <w:rsid w:val="00652F89"/>
    <w:rsid w:val="006536DB"/>
    <w:rsid w:val="00653E15"/>
    <w:rsid w:val="00654793"/>
    <w:rsid w:val="00654A3B"/>
    <w:rsid w:val="00654B39"/>
    <w:rsid w:val="00654E73"/>
    <w:rsid w:val="00655E79"/>
    <w:rsid w:val="00656480"/>
    <w:rsid w:val="00656856"/>
    <w:rsid w:val="006571DE"/>
    <w:rsid w:val="006573A4"/>
    <w:rsid w:val="006574D7"/>
    <w:rsid w:val="0065776E"/>
    <w:rsid w:val="00657E26"/>
    <w:rsid w:val="00657F19"/>
    <w:rsid w:val="006603F0"/>
    <w:rsid w:val="006604E1"/>
    <w:rsid w:val="006608DC"/>
    <w:rsid w:val="0066110F"/>
    <w:rsid w:val="0066141A"/>
    <w:rsid w:val="0066153A"/>
    <w:rsid w:val="00661F11"/>
    <w:rsid w:val="00661F7B"/>
    <w:rsid w:val="006628DE"/>
    <w:rsid w:val="00663244"/>
    <w:rsid w:val="0066343E"/>
    <w:rsid w:val="00663648"/>
    <w:rsid w:val="006647FE"/>
    <w:rsid w:val="00664C46"/>
    <w:rsid w:val="00665260"/>
    <w:rsid w:val="00666188"/>
    <w:rsid w:val="0066659F"/>
    <w:rsid w:val="00666F05"/>
    <w:rsid w:val="0066717D"/>
    <w:rsid w:val="006678D5"/>
    <w:rsid w:val="00667C2A"/>
    <w:rsid w:val="00670634"/>
    <w:rsid w:val="00670D05"/>
    <w:rsid w:val="00670E1E"/>
    <w:rsid w:val="006711E1"/>
    <w:rsid w:val="00672162"/>
    <w:rsid w:val="00672345"/>
    <w:rsid w:val="00672515"/>
    <w:rsid w:val="0067284E"/>
    <w:rsid w:val="00672C87"/>
    <w:rsid w:val="00673204"/>
    <w:rsid w:val="00673D1E"/>
    <w:rsid w:val="00674771"/>
    <w:rsid w:val="006747F3"/>
    <w:rsid w:val="006749E8"/>
    <w:rsid w:val="00674D06"/>
    <w:rsid w:val="00675097"/>
    <w:rsid w:val="00675FA5"/>
    <w:rsid w:val="00676841"/>
    <w:rsid w:val="0067685E"/>
    <w:rsid w:val="00676904"/>
    <w:rsid w:val="006769DD"/>
    <w:rsid w:val="00676E95"/>
    <w:rsid w:val="00677046"/>
    <w:rsid w:val="00677064"/>
    <w:rsid w:val="00677197"/>
    <w:rsid w:val="006771D2"/>
    <w:rsid w:val="00680457"/>
    <w:rsid w:val="00680831"/>
    <w:rsid w:val="0068139B"/>
    <w:rsid w:val="006817AC"/>
    <w:rsid w:val="00681B1C"/>
    <w:rsid w:val="00681B2D"/>
    <w:rsid w:val="00681C7B"/>
    <w:rsid w:val="0068201D"/>
    <w:rsid w:val="00682277"/>
    <w:rsid w:val="00682493"/>
    <w:rsid w:val="00683320"/>
    <w:rsid w:val="0068349C"/>
    <w:rsid w:val="006837C9"/>
    <w:rsid w:val="00683E6D"/>
    <w:rsid w:val="00683EFD"/>
    <w:rsid w:val="00684446"/>
    <w:rsid w:val="0068504A"/>
    <w:rsid w:val="006855C7"/>
    <w:rsid w:val="0068565B"/>
    <w:rsid w:val="00685665"/>
    <w:rsid w:val="00685FFC"/>
    <w:rsid w:val="00686119"/>
    <w:rsid w:val="00686192"/>
    <w:rsid w:val="00686E26"/>
    <w:rsid w:val="006876EE"/>
    <w:rsid w:val="00687920"/>
    <w:rsid w:val="00690281"/>
    <w:rsid w:val="006907EB"/>
    <w:rsid w:val="0069137E"/>
    <w:rsid w:val="00691875"/>
    <w:rsid w:val="00691AF7"/>
    <w:rsid w:val="0069222F"/>
    <w:rsid w:val="00692371"/>
    <w:rsid w:val="006926B1"/>
    <w:rsid w:val="00692900"/>
    <w:rsid w:val="00693105"/>
    <w:rsid w:val="00693673"/>
    <w:rsid w:val="0069378D"/>
    <w:rsid w:val="0069482F"/>
    <w:rsid w:val="00694A85"/>
    <w:rsid w:val="00694E8B"/>
    <w:rsid w:val="00695444"/>
    <w:rsid w:val="00695508"/>
    <w:rsid w:val="00695EFF"/>
    <w:rsid w:val="006964D5"/>
    <w:rsid w:val="006966FB"/>
    <w:rsid w:val="0069690E"/>
    <w:rsid w:val="00696F13"/>
    <w:rsid w:val="00696F2A"/>
    <w:rsid w:val="00697117"/>
    <w:rsid w:val="00697172"/>
    <w:rsid w:val="006979DF"/>
    <w:rsid w:val="006A0255"/>
    <w:rsid w:val="006A0E61"/>
    <w:rsid w:val="006A14AA"/>
    <w:rsid w:val="006A1E12"/>
    <w:rsid w:val="006A204D"/>
    <w:rsid w:val="006A2BD3"/>
    <w:rsid w:val="006A3411"/>
    <w:rsid w:val="006A361C"/>
    <w:rsid w:val="006A3872"/>
    <w:rsid w:val="006A389B"/>
    <w:rsid w:val="006A3E29"/>
    <w:rsid w:val="006A3E51"/>
    <w:rsid w:val="006A3FDC"/>
    <w:rsid w:val="006A3FF4"/>
    <w:rsid w:val="006A4EC5"/>
    <w:rsid w:val="006A4FBE"/>
    <w:rsid w:val="006A531E"/>
    <w:rsid w:val="006A5C0E"/>
    <w:rsid w:val="006A6172"/>
    <w:rsid w:val="006A6550"/>
    <w:rsid w:val="006A6C24"/>
    <w:rsid w:val="006A6D3A"/>
    <w:rsid w:val="006A7098"/>
    <w:rsid w:val="006A7320"/>
    <w:rsid w:val="006A7442"/>
    <w:rsid w:val="006A7726"/>
    <w:rsid w:val="006A79B0"/>
    <w:rsid w:val="006A7D0E"/>
    <w:rsid w:val="006B003F"/>
    <w:rsid w:val="006B0620"/>
    <w:rsid w:val="006B0A42"/>
    <w:rsid w:val="006B1126"/>
    <w:rsid w:val="006B19CF"/>
    <w:rsid w:val="006B1AF7"/>
    <w:rsid w:val="006B2339"/>
    <w:rsid w:val="006B2367"/>
    <w:rsid w:val="006B2C57"/>
    <w:rsid w:val="006B2D15"/>
    <w:rsid w:val="006B2D1D"/>
    <w:rsid w:val="006B2D83"/>
    <w:rsid w:val="006B36F0"/>
    <w:rsid w:val="006B3C9C"/>
    <w:rsid w:val="006B3CEF"/>
    <w:rsid w:val="006B4229"/>
    <w:rsid w:val="006B4714"/>
    <w:rsid w:val="006B5027"/>
    <w:rsid w:val="006B5440"/>
    <w:rsid w:val="006B5605"/>
    <w:rsid w:val="006B5C2A"/>
    <w:rsid w:val="006B6029"/>
    <w:rsid w:val="006B696F"/>
    <w:rsid w:val="006B6FDB"/>
    <w:rsid w:val="006B7896"/>
    <w:rsid w:val="006B78E4"/>
    <w:rsid w:val="006B7CAE"/>
    <w:rsid w:val="006C1E83"/>
    <w:rsid w:val="006C1EB2"/>
    <w:rsid w:val="006C1FCA"/>
    <w:rsid w:val="006C2188"/>
    <w:rsid w:val="006C21B5"/>
    <w:rsid w:val="006C4815"/>
    <w:rsid w:val="006C4EDC"/>
    <w:rsid w:val="006C5068"/>
    <w:rsid w:val="006C5193"/>
    <w:rsid w:val="006C51CB"/>
    <w:rsid w:val="006C58C2"/>
    <w:rsid w:val="006C5D95"/>
    <w:rsid w:val="006C6300"/>
    <w:rsid w:val="006C67A7"/>
    <w:rsid w:val="006C7399"/>
    <w:rsid w:val="006C740E"/>
    <w:rsid w:val="006C781B"/>
    <w:rsid w:val="006D03D9"/>
    <w:rsid w:val="006D07F8"/>
    <w:rsid w:val="006D08FD"/>
    <w:rsid w:val="006D0BBB"/>
    <w:rsid w:val="006D1908"/>
    <w:rsid w:val="006D1927"/>
    <w:rsid w:val="006D20A2"/>
    <w:rsid w:val="006D2DF1"/>
    <w:rsid w:val="006D2FE5"/>
    <w:rsid w:val="006D3B8F"/>
    <w:rsid w:val="006D3D2D"/>
    <w:rsid w:val="006D3F10"/>
    <w:rsid w:val="006D401E"/>
    <w:rsid w:val="006D42B8"/>
    <w:rsid w:val="006D4B82"/>
    <w:rsid w:val="006D5109"/>
    <w:rsid w:val="006D512E"/>
    <w:rsid w:val="006D54C9"/>
    <w:rsid w:val="006D58B6"/>
    <w:rsid w:val="006D626D"/>
    <w:rsid w:val="006D72AE"/>
    <w:rsid w:val="006E0B7C"/>
    <w:rsid w:val="006E1079"/>
    <w:rsid w:val="006E1144"/>
    <w:rsid w:val="006E1712"/>
    <w:rsid w:val="006E1AB8"/>
    <w:rsid w:val="006E1CDB"/>
    <w:rsid w:val="006E241B"/>
    <w:rsid w:val="006E2813"/>
    <w:rsid w:val="006E2A3D"/>
    <w:rsid w:val="006E2FF2"/>
    <w:rsid w:val="006E308A"/>
    <w:rsid w:val="006E33FA"/>
    <w:rsid w:val="006E36F5"/>
    <w:rsid w:val="006E3A0C"/>
    <w:rsid w:val="006E3AD1"/>
    <w:rsid w:val="006E3E70"/>
    <w:rsid w:val="006E4389"/>
    <w:rsid w:val="006E4E79"/>
    <w:rsid w:val="006E5823"/>
    <w:rsid w:val="006E5B33"/>
    <w:rsid w:val="006E61EA"/>
    <w:rsid w:val="006E6AFB"/>
    <w:rsid w:val="006E6D0E"/>
    <w:rsid w:val="006E71DF"/>
    <w:rsid w:val="006E76C2"/>
    <w:rsid w:val="006E771A"/>
    <w:rsid w:val="006E777D"/>
    <w:rsid w:val="006E7955"/>
    <w:rsid w:val="006E7AB4"/>
    <w:rsid w:val="006F0046"/>
    <w:rsid w:val="006F0230"/>
    <w:rsid w:val="006F08DC"/>
    <w:rsid w:val="006F0B8F"/>
    <w:rsid w:val="006F1234"/>
    <w:rsid w:val="006F18C9"/>
    <w:rsid w:val="006F1D6F"/>
    <w:rsid w:val="006F220D"/>
    <w:rsid w:val="006F25B2"/>
    <w:rsid w:val="006F2E33"/>
    <w:rsid w:val="006F2EB9"/>
    <w:rsid w:val="006F305A"/>
    <w:rsid w:val="006F358C"/>
    <w:rsid w:val="006F3620"/>
    <w:rsid w:val="006F3A54"/>
    <w:rsid w:val="006F3C92"/>
    <w:rsid w:val="006F423E"/>
    <w:rsid w:val="006F4468"/>
    <w:rsid w:val="006F44CF"/>
    <w:rsid w:val="006F4876"/>
    <w:rsid w:val="006F5190"/>
    <w:rsid w:val="006F5546"/>
    <w:rsid w:val="006F5789"/>
    <w:rsid w:val="006F58D7"/>
    <w:rsid w:val="006F5A2B"/>
    <w:rsid w:val="006F624E"/>
    <w:rsid w:val="006F62C8"/>
    <w:rsid w:val="006F6E3D"/>
    <w:rsid w:val="006F6F6E"/>
    <w:rsid w:val="006F7710"/>
    <w:rsid w:val="006F7AB2"/>
    <w:rsid w:val="006F7B70"/>
    <w:rsid w:val="007008F9"/>
    <w:rsid w:val="00700E0B"/>
    <w:rsid w:val="007010D8"/>
    <w:rsid w:val="0070169B"/>
    <w:rsid w:val="00701852"/>
    <w:rsid w:val="00701C75"/>
    <w:rsid w:val="00701E77"/>
    <w:rsid w:val="00702A15"/>
    <w:rsid w:val="00702BFE"/>
    <w:rsid w:val="00702F8F"/>
    <w:rsid w:val="007036DF"/>
    <w:rsid w:val="0070380C"/>
    <w:rsid w:val="0070389B"/>
    <w:rsid w:val="00703A40"/>
    <w:rsid w:val="007045A0"/>
    <w:rsid w:val="00704A2E"/>
    <w:rsid w:val="0070597E"/>
    <w:rsid w:val="00705D71"/>
    <w:rsid w:val="00706378"/>
    <w:rsid w:val="00707294"/>
    <w:rsid w:val="0071024B"/>
    <w:rsid w:val="007102F6"/>
    <w:rsid w:val="00711388"/>
    <w:rsid w:val="007118C6"/>
    <w:rsid w:val="0071210E"/>
    <w:rsid w:val="0071242B"/>
    <w:rsid w:val="00712D80"/>
    <w:rsid w:val="00712E70"/>
    <w:rsid w:val="007133A7"/>
    <w:rsid w:val="007133B9"/>
    <w:rsid w:val="007137EE"/>
    <w:rsid w:val="00713C45"/>
    <w:rsid w:val="00713E19"/>
    <w:rsid w:val="00713E5C"/>
    <w:rsid w:val="00714D37"/>
    <w:rsid w:val="00714F26"/>
    <w:rsid w:val="007150BD"/>
    <w:rsid w:val="00715B90"/>
    <w:rsid w:val="007164A6"/>
    <w:rsid w:val="00716D36"/>
    <w:rsid w:val="007172E0"/>
    <w:rsid w:val="00717684"/>
    <w:rsid w:val="00717DA3"/>
    <w:rsid w:val="00720CFB"/>
    <w:rsid w:val="007215AF"/>
    <w:rsid w:val="00721AC5"/>
    <w:rsid w:val="00722415"/>
    <w:rsid w:val="00722741"/>
    <w:rsid w:val="0072274C"/>
    <w:rsid w:val="0072299A"/>
    <w:rsid w:val="00722A27"/>
    <w:rsid w:val="00722A97"/>
    <w:rsid w:val="00722B92"/>
    <w:rsid w:val="00722BFF"/>
    <w:rsid w:val="007230AF"/>
    <w:rsid w:val="007234CD"/>
    <w:rsid w:val="00723562"/>
    <w:rsid w:val="00723685"/>
    <w:rsid w:val="00723C2F"/>
    <w:rsid w:val="00723FE3"/>
    <w:rsid w:val="00724AB0"/>
    <w:rsid w:val="00724B14"/>
    <w:rsid w:val="00724F10"/>
    <w:rsid w:val="00725019"/>
    <w:rsid w:val="00725196"/>
    <w:rsid w:val="007254A6"/>
    <w:rsid w:val="00725993"/>
    <w:rsid w:val="00725D0A"/>
    <w:rsid w:val="0072614C"/>
    <w:rsid w:val="0072653E"/>
    <w:rsid w:val="007265A0"/>
    <w:rsid w:val="00726619"/>
    <w:rsid w:val="00726863"/>
    <w:rsid w:val="007269F1"/>
    <w:rsid w:val="00726C3E"/>
    <w:rsid w:val="0072730E"/>
    <w:rsid w:val="00727E21"/>
    <w:rsid w:val="00727FEF"/>
    <w:rsid w:val="00730009"/>
    <w:rsid w:val="007308AF"/>
    <w:rsid w:val="00730EED"/>
    <w:rsid w:val="00730F17"/>
    <w:rsid w:val="00731268"/>
    <w:rsid w:val="007312F2"/>
    <w:rsid w:val="00731BD2"/>
    <w:rsid w:val="0073218D"/>
    <w:rsid w:val="00732DE1"/>
    <w:rsid w:val="00732DED"/>
    <w:rsid w:val="0073301E"/>
    <w:rsid w:val="007335B1"/>
    <w:rsid w:val="007335CA"/>
    <w:rsid w:val="007335FA"/>
    <w:rsid w:val="007336EC"/>
    <w:rsid w:val="00733D8C"/>
    <w:rsid w:val="007347A9"/>
    <w:rsid w:val="00734ED6"/>
    <w:rsid w:val="00734EFD"/>
    <w:rsid w:val="00735328"/>
    <w:rsid w:val="0073563D"/>
    <w:rsid w:val="0073590C"/>
    <w:rsid w:val="007359DE"/>
    <w:rsid w:val="00735E92"/>
    <w:rsid w:val="00736023"/>
    <w:rsid w:val="00736659"/>
    <w:rsid w:val="007366A0"/>
    <w:rsid w:val="00737157"/>
    <w:rsid w:val="00737598"/>
    <w:rsid w:val="00737BCB"/>
    <w:rsid w:val="007408F4"/>
    <w:rsid w:val="00740CCC"/>
    <w:rsid w:val="007413CC"/>
    <w:rsid w:val="00741C88"/>
    <w:rsid w:val="007422A7"/>
    <w:rsid w:val="007433B5"/>
    <w:rsid w:val="00743525"/>
    <w:rsid w:val="00744ADA"/>
    <w:rsid w:val="00744C00"/>
    <w:rsid w:val="00745A9A"/>
    <w:rsid w:val="00745F34"/>
    <w:rsid w:val="00746119"/>
    <w:rsid w:val="007462BE"/>
    <w:rsid w:val="00746F65"/>
    <w:rsid w:val="00747052"/>
    <w:rsid w:val="00747B51"/>
    <w:rsid w:val="00747D9C"/>
    <w:rsid w:val="007501AB"/>
    <w:rsid w:val="00750335"/>
    <w:rsid w:val="007504CD"/>
    <w:rsid w:val="00750B9B"/>
    <w:rsid w:val="00750C59"/>
    <w:rsid w:val="00750DFC"/>
    <w:rsid w:val="007514A2"/>
    <w:rsid w:val="00751AA4"/>
    <w:rsid w:val="00751F44"/>
    <w:rsid w:val="0075209D"/>
    <w:rsid w:val="007527B2"/>
    <w:rsid w:val="00752C87"/>
    <w:rsid w:val="007538E9"/>
    <w:rsid w:val="00753902"/>
    <w:rsid w:val="00753ADA"/>
    <w:rsid w:val="00753AEA"/>
    <w:rsid w:val="007544B1"/>
    <w:rsid w:val="007547CE"/>
    <w:rsid w:val="007548D9"/>
    <w:rsid w:val="007551C8"/>
    <w:rsid w:val="0075585B"/>
    <w:rsid w:val="00757A4E"/>
    <w:rsid w:val="00760378"/>
    <w:rsid w:val="007603CB"/>
    <w:rsid w:val="00760812"/>
    <w:rsid w:val="00760952"/>
    <w:rsid w:val="00760A28"/>
    <w:rsid w:val="00760BC2"/>
    <w:rsid w:val="00760DCB"/>
    <w:rsid w:val="00760F0D"/>
    <w:rsid w:val="0076143D"/>
    <w:rsid w:val="00761AE3"/>
    <w:rsid w:val="00761B36"/>
    <w:rsid w:val="00761E2C"/>
    <w:rsid w:val="00761F1D"/>
    <w:rsid w:val="007622EB"/>
    <w:rsid w:val="00762558"/>
    <w:rsid w:val="00762706"/>
    <w:rsid w:val="00762929"/>
    <w:rsid w:val="0076371C"/>
    <w:rsid w:val="00763FAA"/>
    <w:rsid w:val="00764725"/>
    <w:rsid w:val="00764B7A"/>
    <w:rsid w:val="00764BFE"/>
    <w:rsid w:val="00765491"/>
    <w:rsid w:val="007657EA"/>
    <w:rsid w:val="00765A8D"/>
    <w:rsid w:val="00765B04"/>
    <w:rsid w:val="00765E96"/>
    <w:rsid w:val="007660B4"/>
    <w:rsid w:val="00766DF9"/>
    <w:rsid w:val="00766F64"/>
    <w:rsid w:val="007672D1"/>
    <w:rsid w:val="0076749D"/>
    <w:rsid w:val="00767B34"/>
    <w:rsid w:val="00767C4A"/>
    <w:rsid w:val="00767CDD"/>
    <w:rsid w:val="00770729"/>
    <w:rsid w:val="00770F91"/>
    <w:rsid w:val="00771C70"/>
    <w:rsid w:val="00771F51"/>
    <w:rsid w:val="0077278A"/>
    <w:rsid w:val="0077348D"/>
    <w:rsid w:val="00773722"/>
    <w:rsid w:val="007739C8"/>
    <w:rsid w:val="00774277"/>
    <w:rsid w:val="007754DD"/>
    <w:rsid w:val="00775F45"/>
    <w:rsid w:val="007762DD"/>
    <w:rsid w:val="00776308"/>
    <w:rsid w:val="00776424"/>
    <w:rsid w:val="0077668A"/>
    <w:rsid w:val="0077697E"/>
    <w:rsid w:val="00777145"/>
    <w:rsid w:val="00777167"/>
    <w:rsid w:val="007774B9"/>
    <w:rsid w:val="0077778E"/>
    <w:rsid w:val="0077790F"/>
    <w:rsid w:val="00777B8E"/>
    <w:rsid w:val="00777E28"/>
    <w:rsid w:val="00777E67"/>
    <w:rsid w:val="00777F62"/>
    <w:rsid w:val="0078068D"/>
    <w:rsid w:val="007807D3"/>
    <w:rsid w:val="00780B23"/>
    <w:rsid w:val="007818DA"/>
    <w:rsid w:val="007819B9"/>
    <w:rsid w:val="0078201D"/>
    <w:rsid w:val="007821B3"/>
    <w:rsid w:val="00782C2A"/>
    <w:rsid w:val="00783AE5"/>
    <w:rsid w:val="00783AED"/>
    <w:rsid w:val="007843FE"/>
    <w:rsid w:val="007847EA"/>
    <w:rsid w:val="00784D3A"/>
    <w:rsid w:val="00785325"/>
    <w:rsid w:val="00785EAA"/>
    <w:rsid w:val="00785F82"/>
    <w:rsid w:val="007860DB"/>
    <w:rsid w:val="00786360"/>
    <w:rsid w:val="007865F2"/>
    <w:rsid w:val="0078662D"/>
    <w:rsid w:val="00786AB7"/>
    <w:rsid w:val="00786CD8"/>
    <w:rsid w:val="00787AA7"/>
    <w:rsid w:val="00790DCB"/>
    <w:rsid w:val="00791504"/>
    <w:rsid w:val="00791718"/>
    <w:rsid w:val="00791B73"/>
    <w:rsid w:val="0079207E"/>
    <w:rsid w:val="00792B0F"/>
    <w:rsid w:val="00793036"/>
    <w:rsid w:val="00793BED"/>
    <w:rsid w:val="00794676"/>
    <w:rsid w:val="00794680"/>
    <w:rsid w:val="00794B32"/>
    <w:rsid w:val="007953E1"/>
    <w:rsid w:val="0079552B"/>
    <w:rsid w:val="00795631"/>
    <w:rsid w:val="00795D34"/>
    <w:rsid w:val="00796580"/>
    <w:rsid w:val="00796B46"/>
    <w:rsid w:val="00797168"/>
    <w:rsid w:val="00797E8A"/>
    <w:rsid w:val="00797EE2"/>
    <w:rsid w:val="007A0304"/>
    <w:rsid w:val="007A09F5"/>
    <w:rsid w:val="007A130C"/>
    <w:rsid w:val="007A1376"/>
    <w:rsid w:val="007A13D8"/>
    <w:rsid w:val="007A1533"/>
    <w:rsid w:val="007A1538"/>
    <w:rsid w:val="007A1774"/>
    <w:rsid w:val="007A1C5D"/>
    <w:rsid w:val="007A2282"/>
    <w:rsid w:val="007A2D66"/>
    <w:rsid w:val="007A3430"/>
    <w:rsid w:val="007A36BA"/>
    <w:rsid w:val="007A3725"/>
    <w:rsid w:val="007A3A5A"/>
    <w:rsid w:val="007A3C3B"/>
    <w:rsid w:val="007A5251"/>
    <w:rsid w:val="007A5A4B"/>
    <w:rsid w:val="007A5D0F"/>
    <w:rsid w:val="007A6249"/>
    <w:rsid w:val="007A6711"/>
    <w:rsid w:val="007A6897"/>
    <w:rsid w:val="007A74EB"/>
    <w:rsid w:val="007A778D"/>
    <w:rsid w:val="007A7EFA"/>
    <w:rsid w:val="007B0369"/>
    <w:rsid w:val="007B0869"/>
    <w:rsid w:val="007B0924"/>
    <w:rsid w:val="007B0D3A"/>
    <w:rsid w:val="007B0EBD"/>
    <w:rsid w:val="007B1C6B"/>
    <w:rsid w:val="007B244F"/>
    <w:rsid w:val="007B29A5"/>
    <w:rsid w:val="007B3A3B"/>
    <w:rsid w:val="007B40FA"/>
    <w:rsid w:val="007B4310"/>
    <w:rsid w:val="007B5071"/>
    <w:rsid w:val="007B5D26"/>
    <w:rsid w:val="007B6443"/>
    <w:rsid w:val="007B64AB"/>
    <w:rsid w:val="007B6608"/>
    <w:rsid w:val="007B69BF"/>
    <w:rsid w:val="007B6B1E"/>
    <w:rsid w:val="007B6F48"/>
    <w:rsid w:val="007B6FC0"/>
    <w:rsid w:val="007B71F6"/>
    <w:rsid w:val="007B739F"/>
    <w:rsid w:val="007B779C"/>
    <w:rsid w:val="007B7CBA"/>
    <w:rsid w:val="007C03AE"/>
    <w:rsid w:val="007C054C"/>
    <w:rsid w:val="007C0601"/>
    <w:rsid w:val="007C0958"/>
    <w:rsid w:val="007C09BD"/>
    <w:rsid w:val="007C0A5A"/>
    <w:rsid w:val="007C10EA"/>
    <w:rsid w:val="007C1236"/>
    <w:rsid w:val="007C17BA"/>
    <w:rsid w:val="007C1FE3"/>
    <w:rsid w:val="007C23CC"/>
    <w:rsid w:val="007C2982"/>
    <w:rsid w:val="007C303C"/>
    <w:rsid w:val="007C3218"/>
    <w:rsid w:val="007C3253"/>
    <w:rsid w:val="007C3BD6"/>
    <w:rsid w:val="007C42D1"/>
    <w:rsid w:val="007C4362"/>
    <w:rsid w:val="007C4AA1"/>
    <w:rsid w:val="007C4DD2"/>
    <w:rsid w:val="007C4E02"/>
    <w:rsid w:val="007C5095"/>
    <w:rsid w:val="007C552B"/>
    <w:rsid w:val="007C56F6"/>
    <w:rsid w:val="007C5A4D"/>
    <w:rsid w:val="007C5C10"/>
    <w:rsid w:val="007C5DBD"/>
    <w:rsid w:val="007C6948"/>
    <w:rsid w:val="007C7A9A"/>
    <w:rsid w:val="007C7C77"/>
    <w:rsid w:val="007D0003"/>
    <w:rsid w:val="007D0710"/>
    <w:rsid w:val="007D0719"/>
    <w:rsid w:val="007D0CF7"/>
    <w:rsid w:val="007D154D"/>
    <w:rsid w:val="007D16AF"/>
    <w:rsid w:val="007D2B82"/>
    <w:rsid w:val="007D3094"/>
    <w:rsid w:val="007D37CE"/>
    <w:rsid w:val="007D3FDF"/>
    <w:rsid w:val="007D4093"/>
    <w:rsid w:val="007D45C1"/>
    <w:rsid w:val="007D4809"/>
    <w:rsid w:val="007D4B67"/>
    <w:rsid w:val="007D4D8A"/>
    <w:rsid w:val="007D53BB"/>
    <w:rsid w:val="007D562D"/>
    <w:rsid w:val="007D61BB"/>
    <w:rsid w:val="007D636E"/>
    <w:rsid w:val="007D64BA"/>
    <w:rsid w:val="007D6BDC"/>
    <w:rsid w:val="007D71D4"/>
    <w:rsid w:val="007D7291"/>
    <w:rsid w:val="007D7416"/>
    <w:rsid w:val="007D7D76"/>
    <w:rsid w:val="007D7FAE"/>
    <w:rsid w:val="007E09BF"/>
    <w:rsid w:val="007E104F"/>
    <w:rsid w:val="007E122F"/>
    <w:rsid w:val="007E15C1"/>
    <w:rsid w:val="007E16A7"/>
    <w:rsid w:val="007E16CC"/>
    <w:rsid w:val="007E1864"/>
    <w:rsid w:val="007E1CA2"/>
    <w:rsid w:val="007E2799"/>
    <w:rsid w:val="007E2973"/>
    <w:rsid w:val="007E2A59"/>
    <w:rsid w:val="007E307A"/>
    <w:rsid w:val="007E307D"/>
    <w:rsid w:val="007E39BC"/>
    <w:rsid w:val="007E3BB0"/>
    <w:rsid w:val="007E3C40"/>
    <w:rsid w:val="007E3EC0"/>
    <w:rsid w:val="007E4C36"/>
    <w:rsid w:val="007E56F5"/>
    <w:rsid w:val="007E57C8"/>
    <w:rsid w:val="007E57FF"/>
    <w:rsid w:val="007E5D27"/>
    <w:rsid w:val="007E5E10"/>
    <w:rsid w:val="007E5F3B"/>
    <w:rsid w:val="007E60AC"/>
    <w:rsid w:val="007E632F"/>
    <w:rsid w:val="007E6B04"/>
    <w:rsid w:val="007E7DFF"/>
    <w:rsid w:val="007E7EC8"/>
    <w:rsid w:val="007F036B"/>
    <w:rsid w:val="007F08F6"/>
    <w:rsid w:val="007F0D50"/>
    <w:rsid w:val="007F0EF5"/>
    <w:rsid w:val="007F11C9"/>
    <w:rsid w:val="007F12B3"/>
    <w:rsid w:val="007F1840"/>
    <w:rsid w:val="007F1B88"/>
    <w:rsid w:val="007F1CC9"/>
    <w:rsid w:val="007F1EA6"/>
    <w:rsid w:val="007F1F83"/>
    <w:rsid w:val="007F3221"/>
    <w:rsid w:val="007F326E"/>
    <w:rsid w:val="007F32F3"/>
    <w:rsid w:val="007F39CA"/>
    <w:rsid w:val="007F3C0C"/>
    <w:rsid w:val="007F3D2C"/>
    <w:rsid w:val="007F4035"/>
    <w:rsid w:val="007F40D8"/>
    <w:rsid w:val="007F49FC"/>
    <w:rsid w:val="007F4BD3"/>
    <w:rsid w:val="007F525E"/>
    <w:rsid w:val="007F5BF0"/>
    <w:rsid w:val="007F5D52"/>
    <w:rsid w:val="007F742C"/>
    <w:rsid w:val="007F784B"/>
    <w:rsid w:val="00800AFC"/>
    <w:rsid w:val="008012E4"/>
    <w:rsid w:val="0080130F"/>
    <w:rsid w:val="008013B1"/>
    <w:rsid w:val="008013EE"/>
    <w:rsid w:val="00801AD0"/>
    <w:rsid w:val="00801ADA"/>
    <w:rsid w:val="00801BDA"/>
    <w:rsid w:val="00801D33"/>
    <w:rsid w:val="0080229B"/>
    <w:rsid w:val="00802962"/>
    <w:rsid w:val="0080347C"/>
    <w:rsid w:val="008034D7"/>
    <w:rsid w:val="0080379B"/>
    <w:rsid w:val="008041EB"/>
    <w:rsid w:val="00804DF0"/>
    <w:rsid w:val="00804E42"/>
    <w:rsid w:val="00805FA9"/>
    <w:rsid w:val="00807AC3"/>
    <w:rsid w:val="00807E06"/>
    <w:rsid w:val="00810004"/>
    <w:rsid w:val="0081017E"/>
    <w:rsid w:val="00810383"/>
    <w:rsid w:val="00810BDA"/>
    <w:rsid w:val="00810D57"/>
    <w:rsid w:val="00811A3C"/>
    <w:rsid w:val="00811C0A"/>
    <w:rsid w:val="00812125"/>
    <w:rsid w:val="008124AB"/>
    <w:rsid w:val="00812721"/>
    <w:rsid w:val="00813006"/>
    <w:rsid w:val="0081369A"/>
    <w:rsid w:val="00813A10"/>
    <w:rsid w:val="00813F85"/>
    <w:rsid w:val="0081412E"/>
    <w:rsid w:val="008144A4"/>
    <w:rsid w:val="00814504"/>
    <w:rsid w:val="00814708"/>
    <w:rsid w:val="008149C0"/>
    <w:rsid w:val="00814C51"/>
    <w:rsid w:val="00814DA9"/>
    <w:rsid w:val="008159DC"/>
    <w:rsid w:val="00815EB7"/>
    <w:rsid w:val="00816390"/>
    <w:rsid w:val="00816AC6"/>
    <w:rsid w:val="00816E1C"/>
    <w:rsid w:val="00817303"/>
    <w:rsid w:val="008176F9"/>
    <w:rsid w:val="0081772A"/>
    <w:rsid w:val="008177D3"/>
    <w:rsid w:val="00817C70"/>
    <w:rsid w:val="00817C8B"/>
    <w:rsid w:val="00817D62"/>
    <w:rsid w:val="008201EA"/>
    <w:rsid w:val="00820C4E"/>
    <w:rsid w:val="00820E1B"/>
    <w:rsid w:val="0082184A"/>
    <w:rsid w:val="00821CFE"/>
    <w:rsid w:val="008221C0"/>
    <w:rsid w:val="00822978"/>
    <w:rsid w:val="00822B53"/>
    <w:rsid w:val="00822C41"/>
    <w:rsid w:val="0082315A"/>
    <w:rsid w:val="00823C5A"/>
    <w:rsid w:val="00823DD7"/>
    <w:rsid w:val="00823FEC"/>
    <w:rsid w:val="00824FCD"/>
    <w:rsid w:val="008253C9"/>
    <w:rsid w:val="00825D3C"/>
    <w:rsid w:val="00826256"/>
    <w:rsid w:val="0082626A"/>
    <w:rsid w:val="008263C5"/>
    <w:rsid w:val="008265C6"/>
    <w:rsid w:val="008268BE"/>
    <w:rsid w:val="00826FE3"/>
    <w:rsid w:val="00827668"/>
    <w:rsid w:val="008277AD"/>
    <w:rsid w:val="008277BE"/>
    <w:rsid w:val="00827A63"/>
    <w:rsid w:val="00827F02"/>
    <w:rsid w:val="00830937"/>
    <w:rsid w:val="00830D33"/>
    <w:rsid w:val="008317A0"/>
    <w:rsid w:val="00831990"/>
    <w:rsid w:val="00832523"/>
    <w:rsid w:val="0083292B"/>
    <w:rsid w:val="00832A94"/>
    <w:rsid w:val="00832BB1"/>
    <w:rsid w:val="00832C3D"/>
    <w:rsid w:val="00833A59"/>
    <w:rsid w:val="00833CD1"/>
    <w:rsid w:val="00834333"/>
    <w:rsid w:val="008343FE"/>
    <w:rsid w:val="008345BC"/>
    <w:rsid w:val="0083478A"/>
    <w:rsid w:val="00834FA4"/>
    <w:rsid w:val="0083515F"/>
    <w:rsid w:val="008351EC"/>
    <w:rsid w:val="00835265"/>
    <w:rsid w:val="00835C92"/>
    <w:rsid w:val="0083618C"/>
    <w:rsid w:val="00836E11"/>
    <w:rsid w:val="008372A2"/>
    <w:rsid w:val="008375A2"/>
    <w:rsid w:val="00837B91"/>
    <w:rsid w:val="00837C6C"/>
    <w:rsid w:val="00837EE5"/>
    <w:rsid w:val="008402BE"/>
    <w:rsid w:val="008408F7"/>
    <w:rsid w:val="00840BB4"/>
    <w:rsid w:val="00840FCB"/>
    <w:rsid w:val="00841331"/>
    <w:rsid w:val="00841738"/>
    <w:rsid w:val="008418B3"/>
    <w:rsid w:val="00841BA8"/>
    <w:rsid w:val="0084264B"/>
    <w:rsid w:val="00842A7C"/>
    <w:rsid w:val="00842D59"/>
    <w:rsid w:val="00842E33"/>
    <w:rsid w:val="00842E43"/>
    <w:rsid w:val="008435BA"/>
    <w:rsid w:val="008438AA"/>
    <w:rsid w:val="00843979"/>
    <w:rsid w:val="0084423F"/>
    <w:rsid w:val="00844437"/>
    <w:rsid w:val="00844CFF"/>
    <w:rsid w:val="008453D8"/>
    <w:rsid w:val="008454CB"/>
    <w:rsid w:val="00845730"/>
    <w:rsid w:val="008458A2"/>
    <w:rsid w:val="00845B52"/>
    <w:rsid w:val="00845D79"/>
    <w:rsid w:val="00845EED"/>
    <w:rsid w:val="00846D95"/>
    <w:rsid w:val="0084745D"/>
    <w:rsid w:val="0084787C"/>
    <w:rsid w:val="008478C8"/>
    <w:rsid w:val="00847C98"/>
    <w:rsid w:val="00850143"/>
    <w:rsid w:val="00850924"/>
    <w:rsid w:val="008513DF"/>
    <w:rsid w:val="0085149A"/>
    <w:rsid w:val="00851655"/>
    <w:rsid w:val="00851A67"/>
    <w:rsid w:val="00851A6C"/>
    <w:rsid w:val="0085389B"/>
    <w:rsid w:val="00853BE4"/>
    <w:rsid w:val="008540D7"/>
    <w:rsid w:val="0085416D"/>
    <w:rsid w:val="00854411"/>
    <w:rsid w:val="008548F0"/>
    <w:rsid w:val="00854CEE"/>
    <w:rsid w:val="00855384"/>
    <w:rsid w:val="00855953"/>
    <w:rsid w:val="008559FD"/>
    <w:rsid w:val="00855C5B"/>
    <w:rsid w:val="008567AD"/>
    <w:rsid w:val="00856B47"/>
    <w:rsid w:val="00856BCA"/>
    <w:rsid w:val="00857168"/>
    <w:rsid w:val="0085718F"/>
    <w:rsid w:val="008576F7"/>
    <w:rsid w:val="008577AB"/>
    <w:rsid w:val="00857C97"/>
    <w:rsid w:val="00857EC7"/>
    <w:rsid w:val="008602BE"/>
    <w:rsid w:val="008603AB"/>
    <w:rsid w:val="00860C97"/>
    <w:rsid w:val="00860EEA"/>
    <w:rsid w:val="0086202D"/>
    <w:rsid w:val="00862258"/>
    <w:rsid w:val="00862BA8"/>
    <w:rsid w:val="0086323E"/>
    <w:rsid w:val="00863F7B"/>
    <w:rsid w:val="00864017"/>
    <w:rsid w:val="00864AD1"/>
    <w:rsid w:val="008650DC"/>
    <w:rsid w:val="0086565C"/>
    <w:rsid w:val="0086579E"/>
    <w:rsid w:val="008660F9"/>
    <w:rsid w:val="0086628D"/>
    <w:rsid w:val="008662F3"/>
    <w:rsid w:val="00866360"/>
    <w:rsid w:val="00866503"/>
    <w:rsid w:val="008665F9"/>
    <w:rsid w:val="008668A8"/>
    <w:rsid w:val="0086699B"/>
    <w:rsid w:val="00867C56"/>
    <w:rsid w:val="00867E44"/>
    <w:rsid w:val="008705F9"/>
    <w:rsid w:val="0087062E"/>
    <w:rsid w:val="00870852"/>
    <w:rsid w:val="008714FB"/>
    <w:rsid w:val="00871C5C"/>
    <w:rsid w:val="00871DF1"/>
    <w:rsid w:val="00872236"/>
    <w:rsid w:val="0087248C"/>
    <w:rsid w:val="008727B1"/>
    <w:rsid w:val="00872916"/>
    <w:rsid w:val="0087359A"/>
    <w:rsid w:val="00873A20"/>
    <w:rsid w:val="00873ACD"/>
    <w:rsid w:val="00873BAC"/>
    <w:rsid w:val="00873FEF"/>
    <w:rsid w:val="008742C9"/>
    <w:rsid w:val="0087451F"/>
    <w:rsid w:val="00874A08"/>
    <w:rsid w:val="008756E2"/>
    <w:rsid w:val="00875F28"/>
    <w:rsid w:val="00876BB0"/>
    <w:rsid w:val="00876CC9"/>
    <w:rsid w:val="00876D0A"/>
    <w:rsid w:val="00876EEC"/>
    <w:rsid w:val="00877104"/>
    <w:rsid w:val="00877990"/>
    <w:rsid w:val="00877ABE"/>
    <w:rsid w:val="00877C36"/>
    <w:rsid w:val="00880186"/>
    <w:rsid w:val="0088053D"/>
    <w:rsid w:val="00880DCA"/>
    <w:rsid w:val="00881550"/>
    <w:rsid w:val="00881997"/>
    <w:rsid w:val="008826D0"/>
    <w:rsid w:val="00882B92"/>
    <w:rsid w:val="00882C63"/>
    <w:rsid w:val="00882DB9"/>
    <w:rsid w:val="00883708"/>
    <w:rsid w:val="008837B1"/>
    <w:rsid w:val="00883B1E"/>
    <w:rsid w:val="00883B7B"/>
    <w:rsid w:val="00883F0B"/>
    <w:rsid w:val="00884198"/>
    <w:rsid w:val="00884300"/>
    <w:rsid w:val="008849AF"/>
    <w:rsid w:val="00884C15"/>
    <w:rsid w:val="00885AD2"/>
    <w:rsid w:val="00885ADA"/>
    <w:rsid w:val="00885C0A"/>
    <w:rsid w:val="00886026"/>
    <w:rsid w:val="008864E2"/>
    <w:rsid w:val="00886C7B"/>
    <w:rsid w:val="00886CED"/>
    <w:rsid w:val="00887405"/>
    <w:rsid w:val="00887A0A"/>
    <w:rsid w:val="00887CC1"/>
    <w:rsid w:val="00887EA7"/>
    <w:rsid w:val="008905FA"/>
    <w:rsid w:val="008909E2"/>
    <w:rsid w:val="00890BE5"/>
    <w:rsid w:val="00890C49"/>
    <w:rsid w:val="008911CA"/>
    <w:rsid w:val="00891296"/>
    <w:rsid w:val="00891297"/>
    <w:rsid w:val="00891A5F"/>
    <w:rsid w:val="00891C49"/>
    <w:rsid w:val="00892097"/>
    <w:rsid w:val="008922C9"/>
    <w:rsid w:val="00892633"/>
    <w:rsid w:val="0089286D"/>
    <w:rsid w:val="00892DD8"/>
    <w:rsid w:val="0089306F"/>
    <w:rsid w:val="008934AC"/>
    <w:rsid w:val="0089362C"/>
    <w:rsid w:val="00893976"/>
    <w:rsid w:val="008939C5"/>
    <w:rsid w:val="00894035"/>
    <w:rsid w:val="00894538"/>
    <w:rsid w:val="00894A3B"/>
    <w:rsid w:val="00894B95"/>
    <w:rsid w:val="00894E78"/>
    <w:rsid w:val="00894F87"/>
    <w:rsid w:val="00895579"/>
    <w:rsid w:val="00895730"/>
    <w:rsid w:val="008960AB"/>
    <w:rsid w:val="00896495"/>
    <w:rsid w:val="00896987"/>
    <w:rsid w:val="00896F2A"/>
    <w:rsid w:val="008978D6"/>
    <w:rsid w:val="00897A89"/>
    <w:rsid w:val="00897DE0"/>
    <w:rsid w:val="00897EF2"/>
    <w:rsid w:val="008A0BB7"/>
    <w:rsid w:val="008A1140"/>
    <w:rsid w:val="008A1576"/>
    <w:rsid w:val="008A1670"/>
    <w:rsid w:val="008A1CBC"/>
    <w:rsid w:val="008A1D32"/>
    <w:rsid w:val="008A2DC0"/>
    <w:rsid w:val="008A2E82"/>
    <w:rsid w:val="008A3E8D"/>
    <w:rsid w:val="008A44B2"/>
    <w:rsid w:val="008A4B0E"/>
    <w:rsid w:val="008A4B46"/>
    <w:rsid w:val="008A4BFB"/>
    <w:rsid w:val="008A4E27"/>
    <w:rsid w:val="008A53B3"/>
    <w:rsid w:val="008A54AC"/>
    <w:rsid w:val="008A5639"/>
    <w:rsid w:val="008A5838"/>
    <w:rsid w:val="008A5B34"/>
    <w:rsid w:val="008A5C9C"/>
    <w:rsid w:val="008A629F"/>
    <w:rsid w:val="008A6B09"/>
    <w:rsid w:val="008A6D6A"/>
    <w:rsid w:val="008A6F29"/>
    <w:rsid w:val="008A785D"/>
    <w:rsid w:val="008A7A3F"/>
    <w:rsid w:val="008A7A44"/>
    <w:rsid w:val="008A7BE8"/>
    <w:rsid w:val="008A7F29"/>
    <w:rsid w:val="008B1873"/>
    <w:rsid w:val="008B22B2"/>
    <w:rsid w:val="008B23A4"/>
    <w:rsid w:val="008B23AD"/>
    <w:rsid w:val="008B2977"/>
    <w:rsid w:val="008B2AB0"/>
    <w:rsid w:val="008B3070"/>
    <w:rsid w:val="008B33BE"/>
    <w:rsid w:val="008B3568"/>
    <w:rsid w:val="008B3DDB"/>
    <w:rsid w:val="008B46AF"/>
    <w:rsid w:val="008B650A"/>
    <w:rsid w:val="008B677A"/>
    <w:rsid w:val="008B67C4"/>
    <w:rsid w:val="008B67D6"/>
    <w:rsid w:val="008B6D9F"/>
    <w:rsid w:val="008B7417"/>
    <w:rsid w:val="008B77E6"/>
    <w:rsid w:val="008B7889"/>
    <w:rsid w:val="008B7AB6"/>
    <w:rsid w:val="008B7AD0"/>
    <w:rsid w:val="008B7D72"/>
    <w:rsid w:val="008C03F3"/>
    <w:rsid w:val="008C0B95"/>
    <w:rsid w:val="008C0EE4"/>
    <w:rsid w:val="008C0F56"/>
    <w:rsid w:val="008C0FE1"/>
    <w:rsid w:val="008C1187"/>
    <w:rsid w:val="008C1511"/>
    <w:rsid w:val="008C16FA"/>
    <w:rsid w:val="008C17F2"/>
    <w:rsid w:val="008C1871"/>
    <w:rsid w:val="008C1873"/>
    <w:rsid w:val="008C1B5D"/>
    <w:rsid w:val="008C1F05"/>
    <w:rsid w:val="008C2028"/>
    <w:rsid w:val="008C3043"/>
    <w:rsid w:val="008C310E"/>
    <w:rsid w:val="008C3531"/>
    <w:rsid w:val="008C4312"/>
    <w:rsid w:val="008C46D9"/>
    <w:rsid w:val="008C498A"/>
    <w:rsid w:val="008C4A3E"/>
    <w:rsid w:val="008C4AD7"/>
    <w:rsid w:val="008C4F67"/>
    <w:rsid w:val="008C5737"/>
    <w:rsid w:val="008C57C9"/>
    <w:rsid w:val="008C580A"/>
    <w:rsid w:val="008C6233"/>
    <w:rsid w:val="008C65D9"/>
    <w:rsid w:val="008C671D"/>
    <w:rsid w:val="008C6721"/>
    <w:rsid w:val="008C6A98"/>
    <w:rsid w:val="008C6C3B"/>
    <w:rsid w:val="008C6CC4"/>
    <w:rsid w:val="008C6DAD"/>
    <w:rsid w:val="008C701A"/>
    <w:rsid w:val="008C715A"/>
    <w:rsid w:val="008C7C41"/>
    <w:rsid w:val="008C7CF0"/>
    <w:rsid w:val="008C7F89"/>
    <w:rsid w:val="008D03AD"/>
    <w:rsid w:val="008D04A5"/>
    <w:rsid w:val="008D0809"/>
    <w:rsid w:val="008D11A8"/>
    <w:rsid w:val="008D1310"/>
    <w:rsid w:val="008D1440"/>
    <w:rsid w:val="008D14B4"/>
    <w:rsid w:val="008D18C9"/>
    <w:rsid w:val="008D2CD7"/>
    <w:rsid w:val="008D2D73"/>
    <w:rsid w:val="008D3452"/>
    <w:rsid w:val="008D5407"/>
    <w:rsid w:val="008D5476"/>
    <w:rsid w:val="008D58CB"/>
    <w:rsid w:val="008D5A14"/>
    <w:rsid w:val="008D5CB3"/>
    <w:rsid w:val="008D609F"/>
    <w:rsid w:val="008D65CA"/>
    <w:rsid w:val="008D6A79"/>
    <w:rsid w:val="008D7FA2"/>
    <w:rsid w:val="008E0716"/>
    <w:rsid w:val="008E081E"/>
    <w:rsid w:val="008E0EB9"/>
    <w:rsid w:val="008E0EC4"/>
    <w:rsid w:val="008E1196"/>
    <w:rsid w:val="008E1506"/>
    <w:rsid w:val="008E1BA5"/>
    <w:rsid w:val="008E1C44"/>
    <w:rsid w:val="008E1F01"/>
    <w:rsid w:val="008E21B9"/>
    <w:rsid w:val="008E2679"/>
    <w:rsid w:val="008E2896"/>
    <w:rsid w:val="008E2B4F"/>
    <w:rsid w:val="008E2CE9"/>
    <w:rsid w:val="008E35A9"/>
    <w:rsid w:val="008E3E9F"/>
    <w:rsid w:val="008E458E"/>
    <w:rsid w:val="008E4DE1"/>
    <w:rsid w:val="008E55B4"/>
    <w:rsid w:val="008E5A91"/>
    <w:rsid w:val="008E621F"/>
    <w:rsid w:val="008E6455"/>
    <w:rsid w:val="008E66ED"/>
    <w:rsid w:val="008E6765"/>
    <w:rsid w:val="008E6784"/>
    <w:rsid w:val="008E68A5"/>
    <w:rsid w:val="008E691A"/>
    <w:rsid w:val="008E6CC0"/>
    <w:rsid w:val="008E6CC1"/>
    <w:rsid w:val="008E72BC"/>
    <w:rsid w:val="008E7491"/>
    <w:rsid w:val="008E77DE"/>
    <w:rsid w:val="008E7A53"/>
    <w:rsid w:val="008E7B65"/>
    <w:rsid w:val="008F0831"/>
    <w:rsid w:val="008F0DC6"/>
    <w:rsid w:val="008F1D0F"/>
    <w:rsid w:val="008F2400"/>
    <w:rsid w:val="008F27D2"/>
    <w:rsid w:val="008F2C32"/>
    <w:rsid w:val="008F2C85"/>
    <w:rsid w:val="008F36BE"/>
    <w:rsid w:val="008F375B"/>
    <w:rsid w:val="008F4DBC"/>
    <w:rsid w:val="008F5077"/>
    <w:rsid w:val="008F57B7"/>
    <w:rsid w:val="008F5EF5"/>
    <w:rsid w:val="008F6225"/>
    <w:rsid w:val="008F6B2C"/>
    <w:rsid w:val="008F7CD9"/>
    <w:rsid w:val="008F7E54"/>
    <w:rsid w:val="008F7F70"/>
    <w:rsid w:val="00900538"/>
    <w:rsid w:val="009006D2"/>
    <w:rsid w:val="00900C27"/>
    <w:rsid w:val="00901A05"/>
    <w:rsid w:val="00901D7F"/>
    <w:rsid w:val="00901E17"/>
    <w:rsid w:val="009023E8"/>
    <w:rsid w:val="009024AC"/>
    <w:rsid w:val="009027CD"/>
    <w:rsid w:val="00902C79"/>
    <w:rsid w:val="00902EC2"/>
    <w:rsid w:val="00903149"/>
    <w:rsid w:val="009033FF"/>
    <w:rsid w:val="009037A5"/>
    <w:rsid w:val="009037D9"/>
    <w:rsid w:val="00903AA0"/>
    <w:rsid w:val="009041B0"/>
    <w:rsid w:val="00904A10"/>
    <w:rsid w:val="00904F5B"/>
    <w:rsid w:val="00905979"/>
    <w:rsid w:val="00905D68"/>
    <w:rsid w:val="009064F1"/>
    <w:rsid w:val="00906829"/>
    <w:rsid w:val="00906A9B"/>
    <w:rsid w:val="00907425"/>
    <w:rsid w:val="00910388"/>
    <w:rsid w:val="009103E8"/>
    <w:rsid w:val="00910603"/>
    <w:rsid w:val="009109DE"/>
    <w:rsid w:val="009109F0"/>
    <w:rsid w:val="00910D67"/>
    <w:rsid w:val="00911086"/>
    <w:rsid w:val="009110A0"/>
    <w:rsid w:val="00911282"/>
    <w:rsid w:val="0091199A"/>
    <w:rsid w:val="00912056"/>
    <w:rsid w:val="00912084"/>
    <w:rsid w:val="00912339"/>
    <w:rsid w:val="0091254B"/>
    <w:rsid w:val="00912CCA"/>
    <w:rsid w:val="00913294"/>
    <w:rsid w:val="00913424"/>
    <w:rsid w:val="009138AB"/>
    <w:rsid w:val="00913C46"/>
    <w:rsid w:val="00913D95"/>
    <w:rsid w:val="0091562A"/>
    <w:rsid w:val="009159DA"/>
    <w:rsid w:val="00916095"/>
    <w:rsid w:val="0091650B"/>
    <w:rsid w:val="0091650D"/>
    <w:rsid w:val="009165A2"/>
    <w:rsid w:val="00916D32"/>
    <w:rsid w:val="00916E56"/>
    <w:rsid w:val="00916F7E"/>
    <w:rsid w:val="0091745C"/>
    <w:rsid w:val="0091763E"/>
    <w:rsid w:val="00917EBA"/>
    <w:rsid w:val="00917FA7"/>
    <w:rsid w:val="00920016"/>
    <w:rsid w:val="0092009D"/>
    <w:rsid w:val="00920A39"/>
    <w:rsid w:val="0092106D"/>
    <w:rsid w:val="00921168"/>
    <w:rsid w:val="00921387"/>
    <w:rsid w:val="00921A74"/>
    <w:rsid w:val="00921ABE"/>
    <w:rsid w:val="00921EA2"/>
    <w:rsid w:val="009232C0"/>
    <w:rsid w:val="009235B1"/>
    <w:rsid w:val="0092361A"/>
    <w:rsid w:val="00923825"/>
    <w:rsid w:val="00924103"/>
    <w:rsid w:val="00924137"/>
    <w:rsid w:val="00924377"/>
    <w:rsid w:val="00924393"/>
    <w:rsid w:val="00924514"/>
    <w:rsid w:val="009246F5"/>
    <w:rsid w:val="00924863"/>
    <w:rsid w:val="00924B8E"/>
    <w:rsid w:val="00924D9D"/>
    <w:rsid w:val="00924E3C"/>
    <w:rsid w:val="00926197"/>
    <w:rsid w:val="0092653D"/>
    <w:rsid w:val="0092681F"/>
    <w:rsid w:val="009268DC"/>
    <w:rsid w:val="00926D53"/>
    <w:rsid w:val="00927257"/>
    <w:rsid w:val="00927757"/>
    <w:rsid w:val="00930488"/>
    <w:rsid w:val="009305A4"/>
    <w:rsid w:val="0093094D"/>
    <w:rsid w:val="00930B28"/>
    <w:rsid w:val="009310CC"/>
    <w:rsid w:val="00931B9F"/>
    <w:rsid w:val="00931EFD"/>
    <w:rsid w:val="0093282D"/>
    <w:rsid w:val="009329F7"/>
    <w:rsid w:val="00932D1F"/>
    <w:rsid w:val="00933471"/>
    <w:rsid w:val="009338AC"/>
    <w:rsid w:val="00933AD1"/>
    <w:rsid w:val="009340B8"/>
    <w:rsid w:val="0093448B"/>
    <w:rsid w:val="00934A22"/>
    <w:rsid w:val="00934C79"/>
    <w:rsid w:val="0093543A"/>
    <w:rsid w:val="0093548C"/>
    <w:rsid w:val="00935DB9"/>
    <w:rsid w:val="009368DF"/>
    <w:rsid w:val="00936BD4"/>
    <w:rsid w:val="00936C3F"/>
    <w:rsid w:val="0093747C"/>
    <w:rsid w:val="00937612"/>
    <w:rsid w:val="00937B3C"/>
    <w:rsid w:val="009401A3"/>
    <w:rsid w:val="0094052B"/>
    <w:rsid w:val="00940D94"/>
    <w:rsid w:val="00941889"/>
    <w:rsid w:val="009418F9"/>
    <w:rsid w:val="00941AD4"/>
    <w:rsid w:val="00941E59"/>
    <w:rsid w:val="0094228E"/>
    <w:rsid w:val="009426AE"/>
    <w:rsid w:val="00942C58"/>
    <w:rsid w:val="009439F2"/>
    <w:rsid w:val="00943E42"/>
    <w:rsid w:val="00944013"/>
    <w:rsid w:val="0094423D"/>
    <w:rsid w:val="00944417"/>
    <w:rsid w:val="00944C0E"/>
    <w:rsid w:val="00945A54"/>
    <w:rsid w:val="00946A8E"/>
    <w:rsid w:val="00946F5F"/>
    <w:rsid w:val="00947319"/>
    <w:rsid w:val="00947D19"/>
    <w:rsid w:val="00947E0D"/>
    <w:rsid w:val="0095003B"/>
    <w:rsid w:val="0095037B"/>
    <w:rsid w:val="00950907"/>
    <w:rsid w:val="00950929"/>
    <w:rsid w:val="00950A6A"/>
    <w:rsid w:val="00951038"/>
    <w:rsid w:val="00951E2F"/>
    <w:rsid w:val="00951F0E"/>
    <w:rsid w:val="0095214A"/>
    <w:rsid w:val="00952157"/>
    <w:rsid w:val="00952508"/>
    <w:rsid w:val="0095276F"/>
    <w:rsid w:val="00953152"/>
    <w:rsid w:val="00953510"/>
    <w:rsid w:val="00953BB5"/>
    <w:rsid w:val="00953BCC"/>
    <w:rsid w:val="00954098"/>
    <w:rsid w:val="009545B2"/>
    <w:rsid w:val="00954CF3"/>
    <w:rsid w:val="00955BC8"/>
    <w:rsid w:val="00955D3F"/>
    <w:rsid w:val="0096077E"/>
    <w:rsid w:val="009616D1"/>
    <w:rsid w:val="009619D9"/>
    <w:rsid w:val="00961CC9"/>
    <w:rsid w:val="00961F5C"/>
    <w:rsid w:val="00962309"/>
    <w:rsid w:val="009625AE"/>
    <w:rsid w:val="00962616"/>
    <w:rsid w:val="00962991"/>
    <w:rsid w:val="00962C6F"/>
    <w:rsid w:val="00962CB0"/>
    <w:rsid w:val="00962E21"/>
    <w:rsid w:val="00962FC5"/>
    <w:rsid w:val="0096394E"/>
    <w:rsid w:val="00963975"/>
    <w:rsid w:val="00963D18"/>
    <w:rsid w:val="0096402E"/>
    <w:rsid w:val="009649D1"/>
    <w:rsid w:val="00964A9A"/>
    <w:rsid w:val="00964B00"/>
    <w:rsid w:val="0096518D"/>
    <w:rsid w:val="00965BBD"/>
    <w:rsid w:val="00965E14"/>
    <w:rsid w:val="00966762"/>
    <w:rsid w:val="009667DF"/>
    <w:rsid w:val="00966862"/>
    <w:rsid w:val="00966A19"/>
    <w:rsid w:val="009670E8"/>
    <w:rsid w:val="00967584"/>
    <w:rsid w:val="009677E1"/>
    <w:rsid w:val="0096784D"/>
    <w:rsid w:val="00967938"/>
    <w:rsid w:val="00967CB3"/>
    <w:rsid w:val="0097009C"/>
    <w:rsid w:val="00970240"/>
    <w:rsid w:val="00970421"/>
    <w:rsid w:val="00970616"/>
    <w:rsid w:val="00971295"/>
    <w:rsid w:val="0097137D"/>
    <w:rsid w:val="00971542"/>
    <w:rsid w:val="00971583"/>
    <w:rsid w:val="009717EA"/>
    <w:rsid w:val="009719BF"/>
    <w:rsid w:val="00971D61"/>
    <w:rsid w:val="00971E21"/>
    <w:rsid w:val="0097253B"/>
    <w:rsid w:val="009729D9"/>
    <w:rsid w:val="0097368F"/>
    <w:rsid w:val="00973BFA"/>
    <w:rsid w:val="00974601"/>
    <w:rsid w:val="00974D7C"/>
    <w:rsid w:val="009759F7"/>
    <w:rsid w:val="00975B08"/>
    <w:rsid w:val="0097623D"/>
    <w:rsid w:val="009762C7"/>
    <w:rsid w:val="009763AE"/>
    <w:rsid w:val="009765B7"/>
    <w:rsid w:val="009770A3"/>
    <w:rsid w:val="009777AB"/>
    <w:rsid w:val="00977ACD"/>
    <w:rsid w:val="00977CAC"/>
    <w:rsid w:val="0098002C"/>
    <w:rsid w:val="00981055"/>
    <w:rsid w:val="009815DC"/>
    <w:rsid w:val="0098161F"/>
    <w:rsid w:val="00981827"/>
    <w:rsid w:val="009818F5"/>
    <w:rsid w:val="009819B2"/>
    <w:rsid w:val="0098241A"/>
    <w:rsid w:val="00982A6C"/>
    <w:rsid w:val="00982FEA"/>
    <w:rsid w:val="009838B1"/>
    <w:rsid w:val="009839E0"/>
    <w:rsid w:val="00983B6C"/>
    <w:rsid w:val="00983DCB"/>
    <w:rsid w:val="00984299"/>
    <w:rsid w:val="0098515A"/>
    <w:rsid w:val="00985C10"/>
    <w:rsid w:val="00985E3B"/>
    <w:rsid w:val="00986183"/>
    <w:rsid w:val="00986492"/>
    <w:rsid w:val="0098684B"/>
    <w:rsid w:val="009869A6"/>
    <w:rsid w:val="00986A47"/>
    <w:rsid w:val="00986BF3"/>
    <w:rsid w:val="00987646"/>
    <w:rsid w:val="00987AEB"/>
    <w:rsid w:val="00987C13"/>
    <w:rsid w:val="00990332"/>
    <w:rsid w:val="00990384"/>
    <w:rsid w:val="009905AF"/>
    <w:rsid w:val="00990621"/>
    <w:rsid w:val="00990CB3"/>
    <w:rsid w:val="00990E13"/>
    <w:rsid w:val="0099117C"/>
    <w:rsid w:val="009915CF"/>
    <w:rsid w:val="00991E0E"/>
    <w:rsid w:val="00992218"/>
    <w:rsid w:val="009926FC"/>
    <w:rsid w:val="00992710"/>
    <w:rsid w:val="00992811"/>
    <w:rsid w:val="00992E30"/>
    <w:rsid w:val="00992E35"/>
    <w:rsid w:val="00993329"/>
    <w:rsid w:val="009936BE"/>
    <w:rsid w:val="009936EC"/>
    <w:rsid w:val="0099396A"/>
    <w:rsid w:val="00993A5B"/>
    <w:rsid w:val="00993B4D"/>
    <w:rsid w:val="009941BC"/>
    <w:rsid w:val="00994401"/>
    <w:rsid w:val="009944E9"/>
    <w:rsid w:val="009948E7"/>
    <w:rsid w:val="00994BB1"/>
    <w:rsid w:val="0099555F"/>
    <w:rsid w:val="0099681A"/>
    <w:rsid w:val="00996870"/>
    <w:rsid w:val="00996A50"/>
    <w:rsid w:val="00996D19"/>
    <w:rsid w:val="00996EC8"/>
    <w:rsid w:val="00996F17"/>
    <w:rsid w:val="00996FBB"/>
    <w:rsid w:val="009972D1"/>
    <w:rsid w:val="009972F9"/>
    <w:rsid w:val="00997729"/>
    <w:rsid w:val="009978DB"/>
    <w:rsid w:val="009979C1"/>
    <w:rsid w:val="00997C80"/>
    <w:rsid w:val="00997F91"/>
    <w:rsid w:val="009A0075"/>
    <w:rsid w:val="009A0099"/>
    <w:rsid w:val="009A00AB"/>
    <w:rsid w:val="009A04FF"/>
    <w:rsid w:val="009A0B56"/>
    <w:rsid w:val="009A0B96"/>
    <w:rsid w:val="009A11AC"/>
    <w:rsid w:val="009A1BB9"/>
    <w:rsid w:val="009A2C42"/>
    <w:rsid w:val="009A3213"/>
    <w:rsid w:val="009A3329"/>
    <w:rsid w:val="009A36C4"/>
    <w:rsid w:val="009A39D5"/>
    <w:rsid w:val="009A438C"/>
    <w:rsid w:val="009A4BAD"/>
    <w:rsid w:val="009A4F26"/>
    <w:rsid w:val="009A55DD"/>
    <w:rsid w:val="009A5D8C"/>
    <w:rsid w:val="009A5DB4"/>
    <w:rsid w:val="009A6031"/>
    <w:rsid w:val="009A6C4E"/>
    <w:rsid w:val="009A74A6"/>
    <w:rsid w:val="009A77E3"/>
    <w:rsid w:val="009A7BA6"/>
    <w:rsid w:val="009A7E38"/>
    <w:rsid w:val="009B0C50"/>
    <w:rsid w:val="009B1720"/>
    <w:rsid w:val="009B188A"/>
    <w:rsid w:val="009B1C59"/>
    <w:rsid w:val="009B1E0E"/>
    <w:rsid w:val="009B1EC9"/>
    <w:rsid w:val="009B2057"/>
    <w:rsid w:val="009B23FC"/>
    <w:rsid w:val="009B2473"/>
    <w:rsid w:val="009B2B00"/>
    <w:rsid w:val="009B2B8A"/>
    <w:rsid w:val="009B2F96"/>
    <w:rsid w:val="009B3536"/>
    <w:rsid w:val="009B3585"/>
    <w:rsid w:val="009B3657"/>
    <w:rsid w:val="009B3762"/>
    <w:rsid w:val="009B3F28"/>
    <w:rsid w:val="009B4094"/>
    <w:rsid w:val="009B46D8"/>
    <w:rsid w:val="009B4D2E"/>
    <w:rsid w:val="009B5A2B"/>
    <w:rsid w:val="009B5D4E"/>
    <w:rsid w:val="009B6095"/>
    <w:rsid w:val="009B6313"/>
    <w:rsid w:val="009B66DF"/>
    <w:rsid w:val="009B6F55"/>
    <w:rsid w:val="009C01C5"/>
    <w:rsid w:val="009C03CF"/>
    <w:rsid w:val="009C0701"/>
    <w:rsid w:val="009C0B3C"/>
    <w:rsid w:val="009C1147"/>
    <w:rsid w:val="009C1746"/>
    <w:rsid w:val="009C1E51"/>
    <w:rsid w:val="009C3D03"/>
    <w:rsid w:val="009C3E8A"/>
    <w:rsid w:val="009C4507"/>
    <w:rsid w:val="009C4A55"/>
    <w:rsid w:val="009C4B38"/>
    <w:rsid w:val="009C524A"/>
    <w:rsid w:val="009C5502"/>
    <w:rsid w:val="009C5DC9"/>
    <w:rsid w:val="009C5E7B"/>
    <w:rsid w:val="009C5F3D"/>
    <w:rsid w:val="009C6FEE"/>
    <w:rsid w:val="009C70E5"/>
    <w:rsid w:val="009C7624"/>
    <w:rsid w:val="009C7B80"/>
    <w:rsid w:val="009C7F98"/>
    <w:rsid w:val="009D09CB"/>
    <w:rsid w:val="009D0A8C"/>
    <w:rsid w:val="009D0B47"/>
    <w:rsid w:val="009D0D80"/>
    <w:rsid w:val="009D0D9A"/>
    <w:rsid w:val="009D1232"/>
    <w:rsid w:val="009D142C"/>
    <w:rsid w:val="009D16A4"/>
    <w:rsid w:val="009D16D1"/>
    <w:rsid w:val="009D1F00"/>
    <w:rsid w:val="009D22BA"/>
    <w:rsid w:val="009D244D"/>
    <w:rsid w:val="009D281D"/>
    <w:rsid w:val="009D3723"/>
    <w:rsid w:val="009D37C9"/>
    <w:rsid w:val="009D3FAF"/>
    <w:rsid w:val="009D4302"/>
    <w:rsid w:val="009D44E7"/>
    <w:rsid w:val="009D46C8"/>
    <w:rsid w:val="009D51DE"/>
    <w:rsid w:val="009D567A"/>
    <w:rsid w:val="009D6082"/>
    <w:rsid w:val="009D6226"/>
    <w:rsid w:val="009D6236"/>
    <w:rsid w:val="009D6434"/>
    <w:rsid w:val="009D6506"/>
    <w:rsid w:val="009D6F49"/>
    <w:rsid w:val="009D799C"/>
    <w:rsid w:val="009D7EF8"/>
    <w:rsid w:val="009D7F57"/>
    <w:rsid w:val="009E02FB"/>
    <w:rsid w:val="009E05BB"/>
    <w:rsid w:val="009E071B"/>
    <w:rsid w:val="009E0A0E"/>
    <w:rsid w:val="009E0A41"/>
    <w:rsid w:val="009E0DB1"/>
    <w:rsid w:val="009E1009"/>
    <w:rsid w:val="009E1202"/>
    <w:rsid w:val="009E1408"/>
    <w:rsid w:val="009E1409"/>
    <w:rsid w:val="009E1822"/>
    <w:rsid w:val="009E1C60"/>
    <w:rsid w:val="009E2100"/>
    <w:rsid w:val="009E23AE"/>
    <w:rsid w:val="009E24C6"/>
    <w:rsid w:val="009E3403"/>
    <w:rsid w:val="009E37BB"/>
    <w:rsid w:val="009E3A48"/>
    <w:rsid w:val="009E3CB9"/>
    <w:rsid w:val="009E43D6"/>
    <w:rsid w:val="009E503D"/>
    <w:rsid w:val="009E5313"/>
    <w:rsid w:val="009E5EE4"/>
    <w:rsid w:val="009E627B"/>
    <w:rsid w:val="009E73ED"/>
    <w:rsid w:val="009E7E10"/>
    <w:rsid w:val="009F078A"/>
    <w:rsid w:val="009F1150"/>
    <w:rsid w:val="009F11E0"/>
    <w:rsid w:val="009F1292"/>
    <w:rsid w:val="009F1F7B"/>
    <w:rsid w:val="009F2870"/>
    <w:rsid w:val="009F2F02"/>
    <w:rsid w:val="009F3448"/>
    <w:rsid w:val="009F34D2"/>
    <w:rsid w:val="009F3582"/>
    <w:rsid w:val="009F3B4E"/>
    <w:rsid w:val="009F3E51"/>
    <w:rsid w:val="009F4327"/>
    <w:rsid w:val="009F5181"/>
    <w:rsid w:val="009F556A"/>
    <w:rsid w:val="009F5CAC"/>
    <w:rsid w:val="009F5E45"/>
    <w:rsid w:val="009F5E59"/>
    <w:rsid w:val="009F625B"/>
    <w:rsid w:val="009F635F"/>
    <w:rsid w:val="009F6748"/>
    <w:rsid w:val="009F6935"/>
    <w:rsid w:val="009F6D6F"/>
    <w:rsid w:val="009F71CE"/>
    <w:rsid w:val="009F72C5"/>
    <w:rsid w:val="009F7507"/>
    <w:rsid w:val="009F7796"/>
    <w:rsid w:val="009F7E8D"/>
    <w:rsid w:val="00A004AA"/>
    <w:rsid w:val="00A00D13"/>
    <w:rsid w:val="00A011F8"/>
    <w:rsid w:val="00A016ED"/>
    <w:rsid w:val="00A018BA"/>
    <w:rsid w:val="00A01F3A"/>
    <w:rsid w:val="00A0203E"/>
    <w:rsid w:val="00A025BA"/>
    <w:rsid w:val="00A02736"/>
    <w:rsid w:val="00A0282A"/>
    <w:rsid w:val="00A02A1E"/>
    <w:rsid w:val="00A02AD7"/>
    <w:rsid w:val="00A03325"/>
    <w:rsid w:val="00A035A8"/>
    <w:rsid w:val="00A03D66"/>
    <w:rsid w:val="00A041C1"/>
    <w:rsid w:val="00A04449"/>
    <w:rsid w:val="00A046C5"/>
    <w:rsid w:val="00A046E3"/>
    <w:rsid w:val="00A0567E"/>
    <w:rsid w:val="00A0573A"/>
    <w:rsid w:val="00A05ECB"/>
    <w:rsid w:val="00A0626E"/>
    <w:rsid w:val="00A062DD"/>
    <w:rsid w:val="00A067D9"/>
    <w:rsid w:val="00A06EC4"/>
    <w:rsid w:val="00A06EE6"/>
    <w:rsid w:val="00A07492"/>
    <w:rsid w:val="00A075D0"/>
    <w:rsid w:val="00A1062B"/>
    <w:rsid w:val="00A10BC8"/>
    <w:rsid w:val="00A11352"/>
    <w:rsid w:val="00A11955"/>
    <w:rsid w:val="00A11C1E"/>
    <w:rsid w:val="00A11D15"/>
    <w:rsid w:val="00A11DA5"/>
    <w:rsid w:val="00A123FD"/>
    <w:rsid w:val="00A12FDA"/>
    <w:rsid w:val="00A130FC"/>
    <w:rsid w:val="00A135D1"/>
    <w:rsid w:val="00A13BDE"/>
    <w:rsid w:val="00A13FDD"/>
    <w:rsid w:val="00A1404E"/>
    <w:rsid w:val="00A14947"/>
    <w:rsid w:val="00A150A9"/>
    <w:rsid w:val="00A156AB"/>
    <w:rsid w:val="00A1593A"/>
    <w:rsid w:val="00A15D4C"/>
    <w:rsid w:val="00A16761"/>
    <w:rsid w:val="00A16AE6"/>
    <w:rsid w:val="00A20100"/>
    <w:rsid w:val="00A20508"/>
    <w:rsid w:val="00A20C5B"/>
    <w:rsid w:val="00A21727"/>
    <w:rsid w:val="00A21CCC"/>
    <w:rsid w:val="00A221AB"/>
    <w:rsid w:val="00A22229"/>
    <w:rsid w:val="00A22569"/>
    <w:rsid w:val="00A225C6"/>
    <w:rsid w:val="00A229CF"/>
    <w:rsid w:val="00A22E6D"/>
    <w:rsid w:val="00A232E3"/>
    <w:rsid w:val="00A235FA"/>
    <w:rsid w:val="00A2370A"/>
    <w:rsid w:val="00A237BB"/>
    <w:rsid w:val="00A23967"/>
    <w:rsid w:val="00A24641"/>
    <w:rsid w:val="00A24835"/>
    <w:rsid w:val="00A24FDA"/>
    <w:rsid w:val="00A2504A"/>
    <w:rsid w:val="00A250A5"/>
    <w:rsid w:val="00A258C0"/>
    <w:rsid w:val="00A2652F"/>
    <w:rsid w:val="00A26988"/>
    <w:rsid w:val="00A26C12"/>
    <w:rsid w:val="00A26C27"/>
    <w:rsid w:val="00A278A0"/>
    <w:rsid w:val="00A278D1"/>
    <w:rsid w:val="00A30520"/>
    <w:rsid w:val="00A30567"/>
    <w:rsid w:val="00A30826"/>
    <w:rsid w:val="00A30D25"/>
    <w:rsid w:val="00A30D56"/>
    <w:rsid w:val="00A30D8F"/>
    <w:rsid w:val="00A30E82"/>
    <w:rsid w:val="00A30E99"/>
    <w:rsid w:val="00A31334"/>
    <w:rsid w:val="00A314F6"/>
    <w:rsid w:val="00A3165A"/>
    <w:rsid w:val="00A31BB9"/>
    <w:rsid w:val="00A3263B"/>
    <w:rsid w:val="00A32A9B"/>
    <w:rsid w:val="00A32EA3"/>
    <w:rsid w:val="00A333E9"/>
    <w:rsid w:val="00A334EA"/>
    <w:rsid w:val="00A34169"/>
    <w:rsid w:val="00A3457F"/>
    <w:rsid w:val="00A34EA9"/>
    <w:rsid w:val="00A35642"/>
    <w:rsid w:val="00A360ED"/>
    <w:rsid w:val="00A36360"/>
    <w:rsid w:val="00A3677E"/>
    <w:rsid w:val="00A3694C"/>
    <w:rsid w:val="00A3698E"/>
    <w:rsid w:val="00A36D0C"/>
    <w:rsid w:val="00A36F42"/>
    <w:rsid w:val="00A373C0"/>
    <w:rsid w:val="00A37779"/>
    <w:rsid w:val="00A37A0E"/>
    <w:rsid w:val="00A37A75"/>
    <w:rsid w:val="00A37D3C"/>
    <w:rsid w:val="00A37E87"/>
    <w:rsid w:val="00A40EAE"/>
    <w:rsid w:val="00A41053"/>
    <w:rsid w:val="00A4118D"/>
    <w:rsid w:val="00A4161B"/>
    <w:rsid w:val="00A41729"/>
    <w:rsid w:val="00A419A0"/>
    <w:rsid w:val="00A420E4"/>
    <w:rsid w:val="00A422C5"/>
    <w:rsid w:val="00A42A23"/>
    <w:rsid w:val="00A42D66"/>
    <w:rsid w:val="00A42FB5"/>
    <w:rsid w:val="00A4301F"/>
    <w:rsid w:val="00A43853"/>
    <w:rsid w:val="00A44239"/>
    <w:rsid w:val="00A44C38"/>
    <w:rsid w:val="00A44F42"/>
    <w:rsid w:val="00A44F49"/>
    <w:rsid w:val="00A44F9B"/>
    <w:rsid w:val="00A45247"/>
    <w:rsid w:val="00A45359"/>
    <w:rsid w:val="00A4552B"/>
    <w:rsid w:val="00A45B93"/>
    <w:rsid w:val="00A45F13"/>
    <w:rsid w:val="00A46D7E"/>
    <w:rsid w:val="00A46F39"/>
    <w:rsid w:val="00A4768E"/>
    <w:rsid w:val="00A476A0"/>
    <w:rsid w:val="00A47A5C"/>
    <w:rsid w:val="00A47E4B"/>
    <w:rsid w:val="00A500C4"/>
    <w:rsid w:val="00A5012F"/>
    <w:rsid w:val="00A506C7"/>
    <w:rsid w:val="00A50A89"/>
    <w:rsid w:val="00A50F52"/>
    <w:rsid w:val="00A5142D"/>
    <w:rsid w:val="00A51F52"/>
    <w:rsid w:val="00A524ED"/>
    <w:rsid w:val="00A52588"/>
    <w:rsid w:val="00A525EF"/>
    <w:rsid w:val="00A530CC"/>
    <w:rsid w:val="00A53149"/>
    <w:rsid w:val="00A53E56"/>
    <w:rsid w:val="00A5403E"/>
    <w:rsid w:val="00A54BDD"/>
    <w:rsid w:val="00A54C5E"/>
    <w:rsid w:val="00A55454"/>
    <w:rsid w:val="00A5595A"/>
    <w:rsid w:val="00A55CA5"/>
    <w:rsid w:val="00A5653B"/>
    <w:rsid w:val="00A56B95"/>
    <w:rsid w:val="00A5724B"/>
    <w:rsid w:val="00A574D6"/>
    <w:rsid w:val="00A576C0"/>
    <w:rsid w:val="00A57783"/>
    <w:rsid w:val="00A57D7C"/>
    <w:rsid w:val="00A60376"/>
    <w:rsid w:val="00A60A48"/>
    <w:rsid w:val="00A60C85"/>
    <w:rsid w:val="00A6192D"/>
    <w:rsid w:val="00A61A5A"/>
    <w:rsid w:val="00A61E6D"/>
    <w:rsid w:val="00A6295C"/>
    <w:rsid w:val="00A62A8F"/>
    <w:rsid w:val="00A62CB3"/>
    <w:rsid w:val="00A62E96"/>
    <w:rsid w:val="00A63799"/>
    <w:rsid w:val="00A63F9C"/>
    <w:rsid w:val="00A643F5"/>
    <w:rsid w:val="00A644CB"/>
    <w:rsid w:val="00A64DC0"/>
    <w:rsid w:val="00A64DCF"/>
    <w:rsid w:val="00A65070"/>
    <w:rsid w:val="00A65DAB"/>
    <w:rsid w:val="00A66520"/>
    <w:rsid w:val="00A66664"/>
    <w:rsid w:val="00A66727"/>
    <w:rsid w:val="00A6708C"/>
    <w:rsid w:val="00A67A46"/>
    <w:rsid w:val="00A70386"/>
    <w:rsid w:val="00A70BEE"/>
    <w:rsid w:val="00A71016"/>
    <w:rsid w:val="00A71540"/>
    <w:rsid w:val="00A71A7B"/>
    <w:rsid w:val="00A72144"/>
    <w:rsid w:val="00A72836"/>
    <w:rsid w:val="00A73B7C"/>
    <w:rsid w:val="00A74376"/>
    <w:rsid w:val="00A7460E"/>
    <w:rsid w:val="00A7474C"/>
    <w:rsid w:val="00A74B1D"/>
    <w:rsid w:val="00A74D9B"/>
    <w:rsid w:val="00A74F6C"/>
    <w:rsid w:val="00A750F6"/>
    <w:rsid w:val="00A75250"/>
    <w:rsid w:val="00A754C9"/>
    <w:rsid w:val="00A75558"/>
    <w:rsid w:val="00A756EE"/>
    <w:rsid w:val="00A75897"/>
    <w:rsid w:val="00A7608F"/>
    <w:rsid w:val="00A760F7"/>
    <w:rsid w:val="00A7716C"/>
    <w:rsid w:val="00A77A5E"/>
    <w:rsid w:val="00A77C19"/>
    <w:rsid w:val="00A77CFE"/>
    <w:rsid w:val="00A8009D"/>
    <w:rsid w:val="00A8030F"/>
    <w:rsid w:val="00A809FB"/>
    <w:rsid w:val="00A80F78"/>
    <w:rsid w:val="00A8155F"/>
    <w:rsid w:val="00A81C12"/>
    <w:rsid w:val="00A81DD5"/>
    <w:rsid w:val="00A8219C"/>
    <w:rsid w:val="00A82347"/>
    <w:rsid w:val="00A830A1"/>
    <w:rsid w:val="00A832DA"/>
    <w:rsid w:val="00A83672"/>
    <w:rsid w:val="00A8391B"/>
    <w:rsid w:val="00A839C3"/>
    <w:rsid w:val="00A83DDA"/>
    <w:rsid w:val="00A83F03"/>
    <w:rsid w:val="00A840CE"/>
    <w:rsid w:val="00A840EA"/>
    <w:rsid w:val="00A84AD6"/>
    <w:rsid w:val="00A84ED8"/>
    <w:rsid w:val="00A8507C"/>
    <w:rsid w:val="00A8579D"/>
    <w:rsid w:val="00A8586F"/>
    <w:rsid w:val="00A85B67"/>
    <w:rsid w:val="00A85E4F"/>
    <w:rsid w:val="00A85F83"/>
    <w:rsid w:val="00A8605E"/>
    <w:rsid w:val="00A861A1"/>
    <w:rsid w:val="00A86364"/>
    <w:rsid w:val="00A86942"/>
    <w:rsid w:val="00A86BBD"/>
    <w:rsid w:val="00A86CA1"/>
    <w:rsid w:val="00A87882"/>
    <w:rsid w:val="00A87CDE"/>
    <w:rsid w:val="00A900B5"/>
    <w:rsid w:val="00A90D8E"/>
    <w:rsid w:val="00A9296C"/>
    <w:rsid w:val="00A93004"/>
    <w:rsid w:val="00A9305C"/>
    <w:rsid w:val="00A931D0"/>
    <w:rsid w:val="00A938B7"/>
    <w:rsid w:val="00A93A96"/>
    <w:rsid w:val="00A93B4B"/>
    <w:rsid w:val="00A93DE9"/>
    <w:rsid w:val="00A93EE7"/>
    <w:rsid w:val="00A94046"/>
    <w:rsid w:val="00A94125"/>
    <w:rsid w:val="00A94744"/>
    <w:rsid w:val="00A94E0B"/>
    <w:rsid w:val="00A95047"/>
    <w:rsid w:val="00A957BE"/>
    <w:rsid w:val="00A9594A"/>
    <w:rsid w:val="00A960B4"/>
    <w:rsid w:val="00A96520"/>
    <w:rsid w:val="00A96626"/>
    <w:rsid w:val="00A966DA"/>
    <w:rsid w:val="00A96923"/>
    <w:rsid w:val="00A97013"/>
    <w:rsid w:val="00A97175"/>
    <w:rsid w:val="00A9743C"/>
    <w:rsid w:val="00A977D1"/>
    <w:rsid w:val="00A97893"/>
    <w:rsid w:val="00A978F0"/>
    <w:rsid w:val="00A9798A"/>
    <w:rsid w:val="00AA0141"/>
    <w:rsid w:val="00AA1040"/>
    <w:rsid w:val="00AA1067"/>
    <w:rsid w:val="00AA1233"/>
    <w:rsid w:val="00AA1939"/>
    <w:rsid w:val="00AA1B5C"/>
    <w:rsid w:val="00AA1EFF"/>
    <w:rsid w:val="00AA33C3"/>
    <w:rsid w:val="00AA3A4D"/>
    <w:rsid w:val="00AA3F1B"/>
    <w:rsid w:val="00AA471D"/>
    <w:rsid w:val="00AA5003"/>
    <w:rsid w:val="00AA524E"/>
    <w:rsid w:val="00AA5449"/>
    <w:rsid w:val="00AA5D9C"/>
    <w:rsid w:val="00AA6189"/>
    <w:rsid w:val="00AA71B6"/>
    <w:rsid w:val="00AA7454"/>
    <w:rsid w:val="00AA76B2"/>
    <w:rsid w:val="00AB1093"/>
    <w:rsid w:val="00AB16A6"/>
    <w:rsid w:val="00AB1A9D"/>
    <w:rsid w:val="00AB1F7C"/>
    <w:rsid w:val="00AB1FF5"/>
    <w:rsid w:val="00AB23F2"/>
    <w:rsid w:val="00AB2BD7"/>
    <w:rsid w:val="00AB2C03"/>
    <w:rsid w:val="00AB2CF0"/>
    <w:rsid w:val="00AB3357"/>
    <w:rsid w:val="00AB354E"/>
    <w:rsid w:val="00AB365F"/>
    <w:rsid w:val="00AB3A22"/>
    <w:rsid w:val="00AB3A95"/>
    <w:rsid w:val="00AB3CA2"/>
    <w:rsid w:val="00AB4011"/>
    <w:rsid w:val="00AB4328"/>
    <w:rsid w:val="00AB47C2"/>
    <w:rsid w:val="00AB4BA6"/>
    <w:rsid w:val="00AB4FFA"/>
    <w:rsid w:val="00AB52CE"/>
    <w:rsid w:val="00AB5667"/>
    <w:rsid w:val="00AB5E82"/>
    <w:rsid w:val="00AB6703"/>
    <w:rsid w:val="00AB683B"/>
    <w:rsid w:val="00AB7940"/>
    <w:rsid w:val="00AC012C"/>
    <w:rsid w:val="00AC023B"/>
    <w:rsid w:val="00AC064C"/>
    <w:rsid w:val="00AC0CCC"/>
    <w:rsid w:val="00AC0DCB"/>
    <w:rsid w:val="00AC135C"/>
    <w:rsid w:val="00AC1442"/>
    <w:rsid w:val="00AC1608"/>
    <w:rsid w:val="00AC1E1C"/>
    <w:rsid w:val="00AC20D4"/>
    <w:rsid w:val="00AC2181"/>
    <w:rsid w:val="00AC224F"/>
    <w:rsid w:val="00AC24F9"/>
    <w:rsid w:val="00AC3495"/>
    <w:rsid w:val="00AC34EE"/>
    <w:rsid w:val="00AC3C99"/>
    <w:rsid w:val="00AC3E2D"/>
    <w:rsid w:val="00AC4748"/>
    <w:rsid w:val="00AC5744"/>
    <w:rsid w:val="00AC574C"/>
    <w:rsid w:val="00AC5EB6"/>
    <w:rsid w:val="00AC5FD7"/>
    <w:rsid w:val="00AC625F"/>
    <w:rsid w:val="00AC6299"/>
    <w:rsid w:val="00AC63FF"/>
    <w:rsid w:val="00AC6A3E"/>
    <w:rsid w:val="00AC7402"/>
    <w:rsid w:val="00AC7DA0"/>
    <w:rsid w:val="00AD00BE"/>
    <w:rsid w:val="00AD049E"/>
    <w:rsid w:val="00AD0AAE"/>
    <w:rsid w:val="00AD164C"/>
    <w:rsid w:val="00AD1708"/>
    <w:rsid w:val="00AD17E5"/>
    <w:rsid w:val="00AD1822"/>
    <w:rsid w:val="00AD1995"/>
    <w:rsid w:val="00AD1A3B"/>
    <w:rsid w:val="00AD1C23"/>
    <w:rsid w:val="00AD2630"/>
    <w:rsid w:val="00AD311D"/>
    <w:rsid w:val="00AD3143"/>
    <w:rsid w:val="00AD36B2"/>
    <w:rsid w:val="00AD3968"/>
    <w:rsid w:val="00AD3AEB"/>
    <w:rsid w:val="00AD4AC1"/>
    <w:rsid w:val="00AD4F60"/>
    <w:rsid w:val="00AD5E77"/>
    <w:rsid w:val="00AD70E3"/>
    <w:rsid w:val="00AD76CE"/>
    <w:rsid w:val="00AD7A5C"/>
    <w:rsid w:val="00AD7B23"/>
    <w:rsid w:val="00AE01E7"/>
    <w:rsid w:val="00AE04CA"/>
    <w:rsid w:val="00AE163E"/>
    <w:rsid w:val="00AE1C64"/>
    <w:rsid w:val="00AE1CAB"/>
    <w:rsid w:val="00AE22FF"/>
    <w:rsid w:val="00AE2763"/>
    <w:rsid w:val="00AE2877"/>
    <w:rsid w:val="00AE2A02"/>
    <w:rsid w:val="00AE2DFF"/>
    <w:rsid w:val="00AE2F53"/>
    <w:rsid w:val="00AE32F5"/>
    <w:rsid w:val="00AE349D"/>
    <w:rsid w:val="00AE36C9"/>
    <w:rsid w:val="00AE39AC"/>
    <w:rsid w:val="00AE4043"/>
    <w:rsid w:val="00AE43F2"/>
    <w:rsid w:val="00AE49CC"/>
    <w:rsid w:val="00AE4A93"/>
    <w:rsid w:val="00AE4BA6"/>
    <w:rsid w:val="00AE4F7A"/>
    <w:rsid w:val="00AE57CE"/>
    <w:rsid w:val="00AE5E6E"/>
    <w:rsid w:val="00AE61C3"/>
    <w:rsid w:val="00AE6264"/>
    <w:rsid w:val="00AE649C"/>
    <w:rsid w:val="00AE65A3"/>
    <w:rsid w:val="00AE65AF"/>
    <w:rsid w:val="00AE6E80"/>
    <w:rsid w:val="00AE6F22"/>
    <w:rsid w:val="00AE7119"/>
    <w:rsid w:val="00AE73A6"/>
    <w:rsid w:val="00AE7523"/>
    <w:rsid w:val="00AE752F"/>
    <w:rsid w:val="00AE7888"/>
    <w:rsid w:val="00AE7AEB"/>
    <w:rsid w:val="00AF04DC"/>
    <w:rsid w:val="00AF0986"/>
    <w:rsid w:val="00AF0B03"/>
    <w:rsid w:val="00AF0F08"/>
    <w:rsid w:val="00AF107C"/>
    <w:rsid w:val="00AF1594"/>
    <w:rsid w:val="00AF1AB9"/>
    <w:rsid w:val="00AF20B9"/>
    <w:rsid w:val="00AF25F7"/>
    <w:rsid w:val="00AF286C"/>
    <w:rsid w:val="00AF2F76"/>
    <w:rsid w:val="00AF31FA"/>
    <w:rsid w:val="00AF3356"/>
    <w:rsid w:val="00AF33B8"/>
    <w:rsid w:val="00AF33F7"/>
    <w:rsid w:val="00AF344F"/>
    <w:rsid w:val="00AF35A6"/>
    <w:rsid w:val="00AF3A8D"/>
    <w:rsid w:val="00AF410E"/>
    <w:rsid w:val="00AF4176"/>
    <w:rsid w:val="00AF420F"/>
    <w:rsid w:val="00AF4266"/>
    <w:rsid w:val="00AF58B8"/>
    <w:rsid w:val="00AF5940"/>
    <w:rsid w:val="00AF5B15"/>
    <w:rsid w:val="00AF6EF7"/>
    <w:rsid w:val="00AF706E"/>
    <w:rsid w:val="00AF713A"/>
    <w:rsid w:val="00AF74AD"/>
    <w:rsid w:val="00AF761C"/>
    <w:rsid w:val="00AF7802"/>
    <w:rsid w:val="00B0076C"/>
    <w:rsid w:val="00B007A0"/>
    <w:rsid w:val="00B00C3E"/>
    <w:rsid w:val="00B00CC5"/>
    <w:rsid w:val="00B01974"/>
    <w:rsid w:val="00B01D54"/>
    <w:rsid w:val="00B01EF7"/>
    <w:rsid w:val="00B02827"/>
    <w:rsid w:val="00B02829"/>
    <w:rsid w:val="00B02E48"/>
    <w:rsid w:val="00B032BE"/>
    <w:rsid w:val="00B03849"/>
    <w:rsid w:val="00B03C75"/>
    <w:rsid w:val="00B03E60"/>
    <w:rsid w:val="00B03EB4"/>
    <w:rsid w:val="00B049BB"/>
    <w:rsid w:val="00B04E5D"/>
    <w:rsid w:val="00B05631"/>
    <w:rsid w:val="00B056E3"/>
    <w:rsid w:val="00B0658B"/>
    <w:rsid w:val="00B06816"/>
    <w:rsid w:val="00B0682D"/>
    <w:rsid w:val="00B07470"/>
    <w:rsid w:val="00B0780C"/>
    <w:rsid w:val="00B07E87"/>
    <w:rsid w:val="00B104A3"/>
    <w:rsid w:val="00B10E52"/>
    <w:rsid w:val="00B11050"/>
    <w:rsid w:val="00B112DD"/>
    <w:rsid w:val="00B1158D"/>
    <w:rsid w:val="00B11E3C"/>
    <w:rsid w:val="00B1226B"/>
    <w:rsid w:val="00B128A9"/>
    <w:rsid w:val="00B13579"/>
    <w:rsid w:val="00B13666"/>
    <w:rsid w:val="00B13A1A"/>
    <w:rsid w:val="00B14406"/>
    <w:rsid w:val="00B155C8"/>
    <w:rsid w:val="00B1603F"/>
    <w:rsid w:val="00B16398"/>
    <w:rsid w:val="00B1670B"/>
    <w:rsid w:val="00B16F19"/>
    <w:rsid w:val="00B17374"/>
    <w:rsid w:val="00B175AE"/>
    <w:rsid w:val="00B17E34"/>
    <w:rsid w:val="00B20012"/>
    <w:rsid w:val="00B203DF"/>
    <w:rsid w:val="00B20640"/>
    <w:rsid w:val="00B20AA0"/>
    <w:rsid w:val="00B20DA1"/>
    <w:rsid w:val="00B2105D"/>
    <w:rsid w:val="00B210C2"/>
    <w:rsid w:val="00B2155A"/>
    <w:rsid w:val="00B21979"/>
    <w:rsid w:val="00B21D66"/>
    <w:rsid w:val="00B2257C"/>
    <w:rsid w:val="00B2330A"/>
    <w:rsid w:val="00B23458"/>
    <w:rsid w:val="00B238EC"/>
    <w:rsid w:val="00B23C80"/>
    <w:rsid w:val="00B24989"/>
    <w:rsid w:val="00B24A38"/>
    <w:rsid w:val="00B25694"/>
    <w:rsid w:val="00B25CD0"/>
    <w:rsid w:val="00B2629E"/>
    <w:rsid w:val="00B267C8"/>
    <w:rsid w:val="00B26951"/>
    <w:rsid w:val="00B26E31"/>
    <w:rsid w:val="00B2734C"/>
    <w:rsid w:val="00B300C8"/>
    <w:rsid w:val="00B3028D"/>
    <w:rsid w:val="00B30675"/>
    <w:rsid w:val="00B30D06"/>
    <w:rsid w:val="00B30D86"/>
    <w:rsid w:val="00B30F51"/>
    <w:rsid w:val="00B316ED"/>
    <w:rsid w:val="00B31D04"/>
    <w:rsid w:val="00B3234F"/>
    <w:rsid w:val="00B327E8"/>
    <w:rsid w:val="00B328D7"/>
    <w:rsid w:val="00B32903"/>
    <w:rsid w:val="00B32B55"/>
    <w:rsid w:val="00B32ED0"/>
    <w:rsid w:val="00B3302D"/>
    <w:rsid w:val="00B332E7"/>
    <w:rsid w:val="00B336C8"/>
    <w:rsid w:val="00B339EA"/>
    <w:rsid w:val="00B33A2C"/>
    <w:rsid w:val="00B33C46"/>
    <w:rsid w:val="00B33D76"/>
    <w:rsid w:val="00B349D0"/>
    <w:rsid w:val="00B349F4"/>
    <w:rsid w:val="00B34EAC"/>
    <w:rsid w:val="00B35285"/>
    <w:rsid w:val="00B35A47"/>
    <w:rsid w:val="00B35E1D"/>
    <w:rsid w:val="00B35EAB"/>
    <w:rsid w:val="00B361EB"/>
    <w:rsid w:val="00B369C7"/>
    <w:rsid w:val="00B36F06"/>
    <w:rsid w:val="00B3793F"/>
    <w:rsid w:val="00B37B23"/>
    <w:rsid w:val="00B403D8"/>
    <w:rsid w:val="00B40400"/>
    <w:rsid w:val="00B40C54"/>
    <w:rsid w:val="00B4141E"/>
    <w:rsid w:val="00B42312"/>
    <w:rsid w:val="00B424CA"/>
    <w:rsid w:val="00B426C6"/>
    <w:rsid w:val="00B42E3E"/>
    <w:rsid w:val="00B43333"/>
    <w:rsid w:val="00B434F6"/>
    <w:rsid w:val="00B44153"/>
    <w:rsid w:val="00B4472D"/>
    <w:rsid w:val="00B4483F"/>
    <w:rsid w:val="00B44A73"/>
    <w:rsid w:val="00B44B08"/>
    <w:rsid w:val="00B45184"/>
    <w:rsid w:val="00B45206"/>
    <w:rsid w:val="00B458A6"/>
    <w:rsid w:val="00B46537"/>
    <w:rsid w:val="00B467AF"/>
    <w:rsid w:val="00B50607"/>
    <w:rsid w:val="00B506C8"/>
    <w:rsid w:val="00B513B0"/>
    <w:rsid w:val="00B514B3"/>
    <w:rsid w:val="00B51707"/>
    <w:rsid w:val="00B517AC"/>
    <w:rsid w:val="00B51F24"/>
    <w:rsid w:val="00B52386"/>
    <w:rsid w:val="00B530C5"/>
    <w:rsid w:val="00B533AF"/>
    <w:rsid w:val="00B53B7E"/>
    <w:rsid w:val="00B5493E"/>
    <w:rsid w:val="00B54FA0"/>
    <w:rsid w:val="00B5598D"/>
    <w:rsid w:val="00B56488"/>
    <w:rsid w:val="00B5670B"/>
    <w:rsid w:val="00B57617"/>
    <w:rsid w:val="00B57B21"/>
    <w:rsid w:val="00B6032F"/>
    <w:rsid w:val="00B610FA"/>
    <w:rsid w:val="00B61B64"/>
    <w:rsid w:val="00B61D0F"/>
    <w:rsid w:val="00B620A7"/>
    <w:rsid w:val="00B62AEB"/>
    <w:rsid w:val="00B62F52"/>
    <w:rsid w:val="00B6305E"/>
    <w:rsid w:val="00B634B5"/>
    <w:rsid w:val="00B63BF5"/>
    <w:rsid w:val="00B63D2E"/>
    <w:rsid w:val="00B641DB"/>
    <w:rsid w:val="00B647AB"/>
    <w:rsid w:val="00B64E7F"/>
    <w:rsid w:val="00B65415"/>
    <w:rsid w:val="00B6554E"/>
    <w:rsid w:val="00B65700"/>
    <w:rsid w:val="00B65899"/>
    <w:rsid w:val="00B660F9"/>
    <w:rsid w:val="00B66AA8"/>
    <w:rsid w:val="00B66B36"/>
    <w:rsid w:val="00B679A8"/>
    <w:rsid w:val="00B67A00"/>
    <w:rsid w:val="00B67D98"/>
    <w:rsid w:val="00B70E70"/>
    <w:rsid w:val="00B7175F"/>
    <w:rsid w:val="00B718A1"/>
    <w:rsid w:val="00B71A4B"/>
    <w:rsid w:val="00B71E80"/>
    <w:rsid w:val="00B71F93"/>
    <w:rsid w:val="00B72122"/>
    <w:rsid w:val="00B721CC"/>
    <w:rsid w:val="00B7222E"/>
    <w:rsid w:val="00B72243"/>
    <w:rsid w:val="00B72DB5"/>
    <w:rsid w:val="00B72EA1"/>
    <w:rsid w:val="00B73189"/>
    <w:rsid w:val="00B73D72"/>
    <w:rsid w:val="00B73DB0"/>
    <w:rsid w:val="00B74345"/>
    <w:rsid w:val="00B74382"/>
    <w:rsid w:val="00B7459B"/>
    <w:rsid w:val="00B74B14"/>
    <w:rsid w:val="00B75204"/>
    <w:rsid w:val="00B7535B"/>
    <w:rsid w:val="00B754B4"/>
    <w:rsid w:val="00B755F4"/>
    <w:rsid w:val="00B75A8D"/>
    <w:rsid w:val="00B75B12"/>
    <w:rsid w:val="00B7613D"/>
    <w:rsid w:val="00B761FA"/>
    <w:rsid w:val="00B76750"/>
    <w:rsid w:val="00B76841"/>
    <w:rsid w:val="00B768FC"/>
    <w:rsid w:val="00B76E2E"/>
    <w:rsid w:val="00B77C94"/>
    <w:rsid w:val="00B80452"/>
    <w:rsid w:val="00B80714"/>
    <w:rsid w:val="00B80A52"/>
    <w:rsid w:val="00B8195A"/>
    <w:rsid w:val="00B819F6"/>
    <w:rsid w:val="00B81CCB"/>
    <w:rsid w:val="00B8220C"/>
    <w:rsid w:val="00B82FFE"/>
    <w:rsid w:val="00B834F1"/>
    <w:rsid w:val="00B83695"/>
    <w:rsid w:val="00B842AF"/>
    <w:rsid w:val="00B84954"/>
    <w:rsid w:val="00B85E6D"/>
    <w:rsid w:val="00B86087"/>
    <w:rsid w:val="00B860CF"/>
    <w:rsid w:val="00B86358"/>
    <w:rsid w:val="00B86935"/>
    <w:rsid w:val="00B87563"/>
    <w:rsid w:val="00B90EB0"/>
    <w:rsid w:val="00B90FF3"/>
    <w:rsid w:val="00B911B2"/>
    <w:rsid w:val="00B91972"/>
    <w:rsid w:val="00B925E6"/>
    <w:rsid w:val="00B92B6C"/>
    <w:rsid w:val="00B9306E"/>
    <w:rsid w:val="00B93224"/>
    <w:rsid w:val="00B938FE"/>
    <w:rsid w:val="00B9449F"/>
    <w:rsid w:val="00B94F0E"/>
    <w:rsid w:val="00B9595A"/>
    <w:rsid w:val="00B959CD"/>
    <w:rsid w:val="00B95D0E"/>
    <w:rsid w:val="00B95E16"/>
    <w:rsid w:val="00B95F7C"/>
    <w:rsid w:val="00B97DDB"/>
    <w:rsid w:val="00BA0088"/>
    <w:rsid w:val="00BA01E7"/>
    <w:rsid w:val="00BA0D33"/>
    <w:rsid w:val="00BA0EBB"/>
    <w:rsid w:val="00BA0F92"/>
    <w:rsid w:val="00BA16A7"/>
    <w:rsid w:val="00BA1798"/>
    <w:rsid w:val="00BA239B"/>
    <w:rsid w:val="00BA2711"/>
    <w:rsid w:val="00BA2886"/>
    <w:rsid w:val="00BA2BD3"/>
    <w:rsid w:val="00BA2D56"/>
    <w:rsid w:val="00BA3792"/>
    <w:rsid w:val="00BA40D7"/>
    <w:rsid w:val="00BA4B5C"/>
    <w:rsid w:val="00BA4E80"/>
    <w:rsid w:val="00BA54DD"/>
    <w:rsid w:val="00BA576A"/>
    <w:rsid w:val="00BA578A"/>
    <w:rsid w:val="00BA61DB"/>
    <w:rsid w:val="00BA61E9"/>
    <w:rsid w:val="00BA64EA"/>
    <w:rsid w:val="00BA77A1"/>
    <w:rsid w:val="00BB00C7"/>
    <w:rsid w:val="00BB0341"/>
    <w:rsid w:val="00BB04F6"/>
    <w:rsid w:val="00BB1695"/>
    <w:rsid w:val="00BB1DBD"/>
    <w:rsid w:val="00BB1DDE"/>
    <w:rsid w:val="00BB1DFE"/>
    <w:rsid w:val="00BB1EE7"/>
    <w:rsid w:val="00BB2472"/>
    <w:rsid w:val="00BB260B"/>
    <w:rsid w:val="00BB314C"/>
    <w:rsid w:val="00BB33A8"/>
    <w:rsid w:val="00BB3617"/>
    <w:rsid w:val="00BB3850"/>
    <w:rsid w:val="00BB393A"/>
    <w:rsid w:val="00BB3E9A"/>
    <w:rsid w:val="00BB4BEA"/>
    <w:rsid w:val="00BB4C95"/>
    <w:rsid w:val="00BB4EF2"/>
    <w:rsid w:val="00BB50EB"/>
    <w:rsid w:val="00BB57A1"/>
    <w:rsid w:val="00BB627A"/>
    <w:rsid w:val="00BB63B2"/>
    <w:rsid w:val="00BB7450"/>
    <w:rsid w:val="00BB76D5"/>
    <w:rsid w:val="00BB7A98"/>
    <w:rsid w:val="00BB7DA8"/>
    <w:rsid w:val="00BC06C7"/>
    <w:rsid w:val="00BC082E"/>
    <w:rsid w:val="00BC0A6A"/>
    <w:rsid w:val="00BC1FC3"/>
    <w:rsid w:val="00BC1FCB"/>
    <w:rsid w:val="00BC2492"/>
    <w:rsid w:val="00BC27DA"/>
    <w:rsid w:val="00BC291E"/>
    <w:rsid w:val="00BC3A77"/>
    <w:rsid w:val="00BC3F71"/>
    <w:rsid w:val="00BC4088"/>
    <w:rsid w:val="00BC4143"/>
    <w:rsid w:val="00BC41AF"/>
    <w:rsid w:val="00BC4519"/>
    <w:rsid w:val="00BC5AC0"/>
    <w:rsid w:val="00BC5EE3"/>
    <w:rsid w:val="00BC60F1"/>
    <w:rsid w:val="00BC64BE"/>
    <w:rsid w:val="00BC664F"/>
    <w:rsid w:val="00BC77CA"/>
    <w:rsid w:val="00BC79E2"/>
    <w:rsid w:val="00BC7A3E"/>
    <w:rsid w:val="00BC7A99"/>
    <w:rsid w:val="00BC7ADE"/>
    <w:rsid w:val="00BD07A3"/>
    <w:rsid w:val="00BD162F"/>
    <w:rsid w:val="00BD1704"/>
    <w:rsid w:val="00BD19A5"/>
    <w:rsid w:val="00BD1F84"/>
    <w:rsid w:val="00BD226B"/>
    <w:rsid w:val="00BD2D42"/>
    <w:rsid w:val="00BD3113"/>
    <w:rsid w:val="00BD32D5"/>
    <w:rsid w:val="00BD3883"/>
    <w:rsid w:val="00BD3A30"/>
    <w:rsid w:val="00BD3AAB"/>
    <w:rsid w:val="00BD3B93"/>
    <w:rsid w:val="00BD3BEC"/>
    <w:rsid w:val="00BD3C07"/>
    <w:rsid w:val="00BD4798"/>
    <w:rsid w:val="00BD4827"/>
    <w:rsid w:val="00BD4A9F"/>
    <w:rsid w:val="00BD4C4B"/>
    <w:rsid w:val="00BD4E0A"/>
    <w:rsid w:val="00BD4FE5"/>
    <w:rsid w:val="00BD5810"/>
    <w:rsid w:val="00BD6002"/>
    <w:rsid w:val="00BD6678"/>
    <w:rsid w:val="00BD6C6D"/>
    <w:rsid w:val="00BD7AC9"/>
    <w:rsid w:val="00BD7BE0"/>
    <w:rsid w:val="00BD7BF7"/>
    <w:rsid w:val="00BE02FE"/>
    <w:rsid w:val="00BE0877"/>
    <w:rsid w:val="00BE088F"/>
    <w:rsid w:val="00BE15A1"/>
    <w:rsid w:val="00BE1B54"/>
    <w:rsid w:val="00BE20E4"/>
    <w:rsid w:val="00BE22EA"/>
    <w:rsid w:val="00BE2A43"/>
    <w:rsid w:val="00BE2C02"/>
    <w:rsid w:val="00BE2F4F"/>
    <w:rsid w:val="00BE302A"/>
    <w:rsid w:val="00BE4214"/>
    <w:rsid w:val="00BE455E"/>
    <w:rsid w:val="00BE4B0F"/>
    <w:rsid w:val="00BE4DE4"/>
    <w:rsid w:val="00BE4F8F"/>
    <w:rsid w:val="00BE56AF"/>
    <w:rsid w:val="00BE5E99"/>
    <w:rsid w:val="00BE6BE1"/>
    <w:rsid w:val="00BE6D3C"/>
    <w:rsid w:val="00BE6EB6"/>
    <w:rsid w:val="00BE7685"/>
    <w:rsid w:val="00BE7775"/>
    <w:rsid w:val="00BE7B7F"/>
    <w:rsid w:val="00BE7E4A"/>
    <w:rsid w:val="00BF0867"/>
    <w:rsid w:val="00BF0991"/>
    <w:rsid w:val="00BF11C7"/>
    <w:rsid w:val="00BF125D"/>
    <w:rsid w:val="00BF13B5"/>
    <w:rsid w:val="00BF13FD"/>
    <w:rsid w:val="00BF1684"/>
    <w:rsid w:val="00BF219B"/>
    <w:rsid w:val="00BF2248"/>
    <w:rsid w:val="00BF23AB"/>
    <w:rsid w:val="00BF27C5"/>
    <w:rsid w:val="00BF2906"/>
    <w:rsid w:val="00BF2AE6"/>
    <w:rsid w:val="00BF3517"/>
    <w:rsid w:val="00BF3DEC"/>
    <w:rsid w:val="00BF3FE8"/>
    <w:rsid w:val="00BF46E3"/>
    <w:rsid w:val="00BF5757"/>
    <w:rsid w:val="00BF5802"/>
    <w:rsid w:val="00BF585E"/>
    <w:rsid w:val="00BF61B7"/>
    <w:rsid w:val="00BF643D"/>
    <w:rsid w:val="00BF65BD"/>
    <w:rsid w:val="00BF68A8"/>
    <w:rsid w:val="00BF73C8"/>
    <w:rsid w:val="00BF7F20"/>
    <w:rsid w:val="00C00367"/>
    <w:rsid w:val="00C009AD"/>
    <w:rsid w:val="00C01D1D"/>
    <w:rsid w:val="00C01E1E"/>
    <w:rsid w:val="00C01FC3"/>
    <w:rsid w:val="00C02437"/>
    <w:rsid w:val="00C02BF4"/>
    <w:rsid w:val="00C030E8"/>
    <w:rsid w:val="00C040E2"/>
    <w:rsid w:val="00C04388"/>
    <w:rsid w:val="00C043F7"/>
    <w:rsid w:val="00C04552"/>
    <w:rsid w:val="00C047CD"/>
    <w:rsid w:val="00C04F3A"/>
    <w:rsid w:val="00C05FEE"/>
    <w:rsid w:val="00C06488"/>
    <w:rsid w:val="00C06F87"/>
    <w:rsid w:val="00C06FAD"/>
    <w:rsid w:val="00C07266"/>
    <w:rsid w:val="00C07683"/>
    <w:rsid w:val="00C07BBC"/>
    <w:rsid w:val="00C07E88"/>
    <w:rsid w:val="00C100D7"/>
    <w:rsid w:val="00C101EF"/>
    <w:rsid w:val="00C10272"/>
    <w:rsid w:val="00C1049C"/>
    <w:rsid w:val="00C10D97"/>
    <w:rsid w:val="00C116BA"/>
    <w:rsid w:val="00C11C24"/>
    <w:rsid w:val="00C11E7D"/>
    <w:rsid w:val="00C1243D"/>
    <w:rsid w:val="00C12824"/>
    <w:rsid w:val="00C12927"/>
    <w:rsid w:val="00C1294C"/>
    <w:rsid w:val="00C12980"/>
    <w:rsid w:val="00C13324"/>
    <w:rsid w:val="00C13785"/>
    <w:rsid w:val="00C13BD4"/>
    <w:rsid w:val="00C13BF1"/>
    <w:rsid w:val="00C13E9D"/>
    <w:rsid w:val="00C1420B"/>
    <w:rsid w:val="00C149E2"/>
    <w:rsid w:val="00C14ACD"/>
    <w:rsid w:val="00C14C3E"/>
    <w:rsid w:val="00C14E02"/>
    <w:rsid w:val="00C15509"/>
    <w:rsid w:val="00C15E3A"/>
    <w:rsid w:val="00C15F37"/>
    <w:rsid w:val="00C164CE"/>
    <w:rsid w:val="00C165CF"/>
    <w:rsid w:val="00C178F6"/>
    <w:rsid w:val="00C202B4"/>
    <w:rsid w:val="00C20446"/>
    <w:rsid w:val="00C21191"/>
    <w:rsid w:val="00C21194"/>
    <w:rsid w:val="00C216CB"/>
    <w:rsid w:val="00C21D79"/>
    <w:rsid w:val="00C22C20"/>
    <w:rsid w:val="00C22CD3"/>
    <w:rsid w:val="00C22E02"/>
    <w:rsid w:val="00C23259"/>
    <w:rsid w:val="00C237F3"/>
    <w:rsid w:val="00C23827"/>
    <w:rsid w:val="00C241BF"/>
    <w:rsid w:val="00C24572"/>
    <w:rsid w:val="00C2484A"/>
    <w:rsid w:val="00C24F41"/>
    <w:rsid w:val="00C2561C"/>
    <w:rsid w:val="00C2599D"/>
    <w:rsid w:val="00C25CA1"/>
    <w:rsid w:val="00C2675D"/>
    <w:rsid w:val="00C268FC"/>
    <w:rsid w:val="00C26F9B"/>
    <w:rsid w:val="00C27232"/>
    <w:rsid w:val="00C27312"/>
    <w:rsid w:val="00C2767C"/>
    <w:rsid w:val="00C30079"/>
    <w:rsid w:val="00C30231"/>
    <w:rsid w:val="00C30243"/>
    <w:rsid w:val="00C30261"/>
    <w:rsid w:val="00C30ACA"/>
    <w:rsid w:val="00C30D8C"/>
    <w:rsid w:val="00C31134"/>
    <w:rsid w:val="00C31140"/>
    <w:rsid w:val="00C311CA"/>
    <w:rsid w:val="00C3125E"/>
    <w:rsid w:val="00C3167D"/>
    <w:rsid w:val="00C3176A"/>
    <w:rsid w:val="00C31F6A"/>
    <w:rsid w:val="00C32132"/>
    <w:rsid w:val="00C324B8"/>
    <w:rsid w:val="00C325E0"/>
    <w:rsid w:val="00C32B8E"/>
    <w:rsid w:val="00C34328"/>
    <w:rsid w:val="00C345E6"/>
    <w:rsid w:val="00C34674"/>
    <w:rsid w:val="00C34706"/>
    <w:rsid w:val="00C349C3"/>
    <w:rsid w:val="00C34C0E"/>
    <w:rsid w:val="00C3534A"/>
    <w:rsid w:val="00C35A5F"/>
    <w:rsid w:val="00C35B8A"/>
    <w:rsid w:val="00C35D29"/>
    <w:rsid w:val="00C35EE0"/>
    <w:rsid w:val="00C361AC"/>
    <w:rsid w:val="00C370C2"/>
    <w:rsid w:val="00C37220"/>
    <w:rsid w:val="00C37345"/>
    <w:rsid w:val="00C377C1"/>
    <w:rsid w:val="00C37BDF"/>
    <w:rsid w:val="00C37CE9"/>
    <w:rsid w:val="00C37E2D"/>
    <w:rsid w:val="00C37F15"/>
    <w:rsid w:val="00C37F6F"/>
    <w:rsid w:val="00C37FCF"/>
    <w:rsid w:val="00C40037"/>
    <w:rsid w:val="00C40239"/>
    <w:rsid w:val="00C40BCD"/>
    <w:rsid w:val="00C40CDA"/>
    <w:rsid w:val="00C413DD"/>
    <w:rsid w:val="00C415D9"/>
    <w:rsid w:val="00C42989"/>
    <w:rsid w:val="00C43D6C"/>
    <w:rsid w:val="00C44266"/>
    <w:rsid w:val="00C44361"/>
    <w:rsid w:val="00C44364"/>
    <w:rsid w:val="00C44610"/>
    <w:rsid w:val="00C447D3"/>
    <w:rsid w:val="00C44C57"/>
    <w:rsid w:val="00C45395"/>
    <w:rsid w:val="00C45586"/>
    <w:rsid w:val="00C45B6A"/>
    <w:rsid w:val="00C46317"/>
    <w:rsid w:val="00C46666"/>
    <w:rsid w:val="00C4679B"/>
    <w:rsid w:val="00C471FE"/>
    <w:rsid w:val="00C4790E"/>
    <w:rsid w:val="00C47ABB"/>
    <w:rsid w:val="00C47B05"/>
    <w:rsid w:val="00C47E5C"/>
    <w:rsid w:val="00C500B6"/>
    <w:rsid w:val="00C50C88"/>
    <w:rsid w:val="00C50E66"/>
    <w:rsid w:val="00C51680"/>
    <w:rsid w:val="00C5176C"/>
    <w:rsid w:val="00C51844"/>
    <w:rsid w:val="00C51ED4"/>
    <w:rsid w:val="00C51F22"/>
    <w:rsid w:val="00C52149"/>
    <w:rsid w:val="00C52256"/>
    <w:rsid w:val="00C5358E"/>
    <w:rsid w:val="00C538C5"/>
    <w:rsid w:val="00C53FFE"/>
    <w:rsid w:val="00C548F1"/>
    <w:rsid w:val="00C55029"/>
    <w:rsid w:val="00C5518E"/>
    <w:rsid w:val="00C553B1"/>
    <w:rsid w:val="00C5555A"/>
    <w:rsid w:val="00C566EC"/>
    <w:rsid w:val="00C56C72"/>
    <w:rsid w:val="00C57699"/>
    <w:rsid w:val="00C576A6"/>
    <w:rsid w:val="00C57B52"/>
    <w:rsid w:val="00C57C94"/>
    <w:rsid w:val="00C600E2"/>
    <w:rsid w:val="00C605FB"/>
    <w:rsid w:val="00C60A6C"/>
    <w:rsid w:val="00C6191A"/>
    <w:rsid w:val="00C6194F"/>
    <w:rsid w:val="00C61E13"/>
    <w:rsid w:val="00C625BB"/>
    <w:rsid w:val="00C62760"/>
    <w:rsid w:val="00C62849"/>
    <w:rsid w:val="00C62C51"/>
    <w:rsid w:val="00C6313C"/>
    <w:rsid w:val="00C63705"/>
    <w:rsid w:val="00C64036"/>
    <w:rsid w:val="00C649E3"/>
    <w:rsid w:val="00C64DA8"/>
    <w:rsid w:val="00C651E0"/>
    <w:rsid w:val="00C65418"/>
    <w:rsid w:val="00C65596"/>
    <w:rsid w:val="00C6645D"/>
    <w:rsid w:val="00C67021"/>
    <w:rsid w:val="00C674BB"/>
    <w:rsid w:val="00C679F8"/>
    <w:rsid w:val="00C67B64"/>
    <w:rsid w:val="00C7011E"/>
    <w:rsid w:val="00C702FB"/>
    <w:rsid w:val="00C70BBB"/>
    <w:rsid w:val="00C70C45"/>
    <w:rsid w:val="00C71002"/>
    <w:rsid w:val="00C71116"/>
    <w:rsid w:val="00C71A7B"/>
    <w:rsid w:val="00C71F73"/>
    <w:rsid w:val="00C72594"/>
    <w:rsid w:val="00C726BD"/>
    <w:rsid w:val="00C72889"/>
    <w:rsid w:val="00C72A7E"/>
    <w:rsid w:val="00C73135"/>
    <w:rsid w:val="00C74287"/>
    <w:rsid w:val="00C74ABB"/>
    <w:rsid w:val="00C75726"/>
    <w:rsid w:val="00C75DEC"/>
    <w:rsid w:val="00C76797"/>
    <w:rsid w:val="00C769BA"/>
    <w:rsid w:val="00C770C3"/>
    <w:rsid w:val="00C77311"/>
    <w:rsid w:val="00C77A63"/>
    <w:rsid w:val="00C807D5"/>
    <w:rsid w:val="00C807E3"/>
    <w:rsid w:val="00C80F99"/>
    <w:rsid w:val="00C8105E"/>
    <w:rsid w:val="00C812D0"/>
    <w:rsid w:val="00C8134B"/>
    <w:rsid w:val="00C81443"/>
    <w:rsid w:val="00C81471"/>
    <w:rsid w:val="00C815EE"/>
    <w:rsid w:val="00C81E38"/>
    <w:rsid w:val="00C8239C"/>
    <w:rsid w:val="00C824D2"/>
    <w:rsid w:val="00C82AF6"/>
    <w:rsid w:val="00C82D50"/>
    <w:rsid w:val="00C82DEB"/>
    <w:rsid w:val="00C83566"/>
    <w:rsid w:val="00C83A2A"/>
    <w:rsid w:val="00C83BB8"/>
    <w:rsid w:val="00C83E84"/>
    <w:rsid w:val="00C843C5"/>
    <w:rsid w:val="00C84DEF"/>
    <w:rsid w:val="00C8503C"/>
    <w:rsid w:val="00C85D64"/>
    <w:rsid w:val="00C8615C"/>
    <w:rsid w:val="00C86501"/>
    <w:rsid w:val="00C865A0"/>
    <w:rsid w:val="00C86A6B"/>
    <w:rsid w:val="00C86A83"/>
    <w:rsid w:val="00C86D10"/>
    <w:rsid w:val="00C86E5B"/>
    <w:rsid w:val="00C86FE6"/>
    <w:rsid w:val="00C87559"/>
    <w:rsid w:val="00C87842"/>
    <w:rsid w:val="00C90F0F"/>
    <w:rsid w:val="00C90F7C"/>
    <w:rsid w:val="00C912C0"/>
    <w:rsid w:val="00C913BE"/>
    <w:rsid w:val="00C91522"/>
    <w:rsid w:val="00C9173D"/>
    <w:rsid w:val="00C927D4"/>
    <w:rsid w:val="00C92A39"/>
    <w:rsid w:val="00C92BA0"/>
    <w:rsid w:val="00C94803"/>
    <w:rsid w:val="00C94BD0"/>
    <w:rsid w:val="00C951FC"/>
    <w:rsid w:val="00C96C4F"/>
    <w:rsid w:val="00C97625"/>
    <w:rsid w:val="00C97937"/>
    <w:rsid w:val="00C97A0F"/>
    <w:rsid w:val="00C97B34"/>
    <w:rsid w:val="00C97F51"/>
    <w:rsid w:val="00C97FF5"/>
    <w:rsid w:val="00C97FF9"/>
    <w:rsid w:val="00CA03D1"/>
    <w:rsid w:val="00CA070B"/>
    <w:rsid w:val="00CA0742"/>
    <w:rsid w:val="00CA0786"/>
    <w:rsid w:val="00CA0CB9"/>
    <w:rsid w:val="00CA0DA0"/>
    <w:rsid w:val="00CA1603"/>
    <w:rsid w:val="00CA22F5"/>
    <w:rsid w:val="00CA2623"/>
    <w:rsid w:val="00CA31FF"/>
    <w:rsid w:val="00CA3281"/>
    <w:rsid w:val="00CA3692"/>
    <w:rsid w:val="00CA3DFC"/>
    <w:rsid w:val="00CA3F0F"/>
    <w:rsid w:val="00CA41A5"/>
    <w:rsid w:val="00CA434E"/>
    <w:rsid w:val="00CA59DE"/>
    <w:rsid w:val="00CA605C"/>
    <w:rsid w:val="00CA6207"/>
    <w:rsid w:val="00CA6665"/>
    <w:rsid w:val="00CA77EC"/>
    <w:rsid w:val="00CA7ABF"/>
    <w:rsid w:val="00CA7E8B"/>
    <w:rsid w:val="00CB0B46"/>
    <w:rsid w:val="00CB10C8"/>
    <w:rsid w:val="00CB1553"/>
    <w:rsid w:val="00CB173A"/>
    <w:rsid w:val="00CB1B4F"/>
    <w:rsid w:val="00CB1DBB"/>
    <w:rsid w:val="00CB2FE6"/>
    <w:rsid w:val="00CB330F"/>
    <w:rsid w:val="00CB372D"/>
    <w:rsid w:val="00CB3927"/>
    <w:rsid w:val="00CB3BD0"/>
    <w:rsid w:val="00CB4277"/>
    <w:rsid w:val="00CB4285"/>
    <w:rsid w:val="00CB47DE"/>
    <w:rsid w:val="00CB4C47"/>
    <w:rsid w:val="00CB5A95"/>
    <w:rsid w:val="00CB5F11"/>
    <w:rsid w:val="00CB660B"/>
    <w:rsid w:val="00CB66EB"/>
    <w:rsid w:val="00CB75A0"/>
    <w:rsid w:val="00CB75AB"/>
    <w:rsid w:val="00CC0495"/>
    <w:rsid w:val="00CC0DAD"/>
    <w:rsid w:val="00CC0E70"/>
    <w:rsid w:val="00CC1127"/>
    <w:rsid w:val="00CC14E0"/>
    <w:rsid w:val="00CC1AF2"/>
    <w:rsid w:val="00CC27CF"/>
    <w:rsid w:val="00CC2EB1"/>
    <w:rsid w:val="00CC2ECD"/>
    <w:rsid w:val="00CC3357"/>
    <w:rsid w:val="00CC3D8A"/>
    <w:rsid w:val="00CC3E92"/>
    <w:rsid w:val="00CC47EF"/>
    <w:rsid w:val="00CC4820"/>
    <w:rsid w:val="00CC4CC0"/>
    <w:rsid w:val="00CC4D8C"/>
    <w:rsid w:val="00CC55A4"/>
    <w:rsid w:val="00CC629E"/>
    <w:rsid w:val="00CC6545"/>
    <w:rsid w:val="00CC666E"/>
    <w:rsid w:val="00CC6B0D"/>
    <w:rsid w:val="00CC6E85"/>
    <w:rsid w:val="00CC6EDC"/>
    <w:rsid w:val="00CC73CF"/>
    <w:rsid w:val="00CC743E"/>
    <w:rsid w:val="00CC76CA"/>
    <w:rsid w:val="00CD0164"/>
    <w:rsid w:val="00CD02D5"/>
    <w:rsid w:val="00CD042D"/>
    <w:rsid w:val="00CD0781"/>
    <w:rsid w:val="00CD0791"/>
    <w:rsid w:val="00CD11B8"/>
    <w:rsid w:val="00CD151F"/>
    <w:rsid w:val="00CD1523"/>
    <w:rsid w:val="00CD17D1"/>
    <w:rsid w:val="00CD196A"/>
    <w:rsid w:val="00CD1F2A"/>
    <w:rsid w:val="00CD2144"/>
    <w:rsid w:val="00CD241F"/>
    <w:rsid w:val="00CD2518"/>
    <w:rsid w:val="00CD2DB7"/>
    <w:rsid w:val="00CD2DC1"/>
    <w:rsid w:val="00CD2EF8"/>
    <w:rsid w:val="00CD3132"/>
    <w:rsid w:val="00CD3906"/>
    <w:rsid w:val="00CD3952"/>
    <w:rsid w:val="00CD3CB6"/>
    <w:rsid w:val="00CD4251"/>
    <w:rsid w:val="00CD49DA"/>
    <w:rsid w:val="00CD4EBD"/>
    <w:rsid w:val="00CD559C"/>
    <w:rsid w:val="00CD5C65"/>
    <w:rsid w:val="00CD70DE"/>
    <w:rsid w:val="00CD732B"/>
    <w:rsid w:val="00CD7CAD"/>
    <w:rsid w:val="00CE0176"/>
    <w:rsid w:val="00CE063C"/>
    <w:rsid w:val="00CE0662"/>
    <w:rsid w:val="00CE1423"/>
    <w:rsid w:val="00CE188C"/>
    <w:rsid w:val="00CE22A2"/>
    <w:rsid w:val="00CE2CFB"/>
    <w:rsid w:val="00CE3043"/>
    <w:rsid w:val="00CE3070"/>
    <w:rsid w:val="00CE370C"/>
    <w:rsid w:val="00CE37DC"/>
    <w:rsid w:val="00CE396F"/>
    <w:rsid w:val="00CE439E"/>
    <w:rsid w:val="00CE4425"/>
    <w:rsid w:val="00CE4A4A"/>
    <w:rsid w:val="00CE4B47"/>
    <w:rsid w:val="00CE61BD"/>
    <w:rsid w:val="00CE644D"/>
    <w:rsid w:val="00CE6720"/>
    <w:rsid w:val="00CE6A1C"/>
    <w:rsid w:val="00CE6BEC"/>
    <w:rsid w:val="00CE6E44"/>
    <w:rsid w:val="00CE7290"/>
    <w:rsid w:val="00CE72A3"/>
    <w:rsid w:val="00CE72CD"/>
    <w:rsid w:val="00CE7B29"/>
    <w:rsid w:val="00CE7B8D"/>
    <w:rsid w:val="00CF01D6"/>
    <w:rsid w:val="00CF0A70"/>
    <w:rsid w:val="00CF17B7"/>
    <w:rsid w:val="00CF1CA8"/>
    <w:rsid w:val="00CF1EA0"/>
    <w:rsid w:val="00CF1EA6"/>
    <w:rsid w:val="00CF20B3"/>
    <w:rsid w:val="00CF22F3"/>
    <w:rsid w:val="00CF2E51"/>
    <w:rsid w:val="00CF319C"/>
    <w:rsid w:val="00CF375D"/>
    <w:rsid w:val="00CF3AF8"/>
    <w:rsid w:val="00CF3E50"/>
    <w:rsid w:val="00CF4592"/>
    <w:rsid w:val="00CF4DC5"/>
    <w:rsid w:val="00CF4E83"/>
    <w:rsid w:val="00CF5616"/>
    <w:rsid w:val="00CF5747"/>
    <w:rsid w:val="00CF59E1"/>
    <w:rsid w:val="00CF5C4E"/>
    <w:rsid w:val="00CF6237"/>
    <w:rsid w:val="00CF6B7F"/>
    <w:rsid w:val="00D0048E"/>
    <w:rsid w:val="00D0065A"/>
    <w:rsid w:val="00D0069A"/>
    <w:rsid w:val="00D00F07"/>
    <w:rsid w:val="00D019B4"/>
    <w:rsid w:val="00D01AFD"/>
    <w:rsid w:val="00D01E52"/>
    <w:rsid w:val="00D022F4"/>
    <w:rsid w:val="00D02529"/>
    <w:rsid w:val="00D02E5F"/>
    <w:rsid w:val="00D02ECC"/>
    <w:rsid w:val="00D037A8"/>
    <w:rsid w:val="00D03AAD"/>
    <w:rsid w:val="00D0430E"/>
    <w:rsid w:val="00D04BB1"/>
    <w:rsid w:val="00D04C80"/>
    <w:rsid w:val="00D04DCA"/>
    <w:rsid w:val="00D04F52"/>
    <w:rsid w:val="00D050DA"/>
    <w:rsid w:val="00D0538E"/>
    <w:rsid w:val="00D05408"/>
    <w:rsid w:val="00D05AF1"/>
    <w:rsid w:val="00D05BEB"/>
    <w:rsid w:val="00D05D36"/>
    <w:rsid w:val="00D0624A"/>
    <w:rsid w:val="00D06FD7"/>
    <w:rsid w:val="00D0721E"/>
    <w:rsid w:val="00D076CF"/>
    <w:rsid w:val="00D07840"/>
    <w:rsid w:val="00D07A37"/>
    <w:rsid w:val="00D10246"/>
    <w:rsid w:val="00D10290"/>
    <w:rsid w:val="00D106D7"/>
    <w:rsid w:val="00D10AE3"/>
    <w:rsid w:val="00D11194"/>
    <w:rsid w:val="00D11306"/>
    <w:rsid w:val="00D11F92"/>
    <w:rsid w:val="00D12346"/>
    <w:rsid w:val="00D123BF"/>
    <w:rsid w:val="00D12BC1"/>
    <w:rsid w:val="00D1313B"/>
    <w:rsid w:val="00D1360F"/>
    <w:rsid w:val="00D13868"/>
    <w:rsid w:val="00D13EC6"/>
    <w:rsid w:val="00D140E1"/>
    <w:rsid w:val="00D144E4"/>
    <w:rsid w:val="00D152E6"/>
    <w:rsid w:val="00D15877"/>
    <w:rsid w:val="00D15B73"/>
    <w:rsid w:val="00D15C9F"/>
    <w:rsid w:val="00D16255"/>
    <w:rsid w:val="00D16286"/>
    <w:rsid w:val="00D166B1"/>
    <w:rsid w:val="00D16C09"/>
    <w:rsid w:val="00D16EEF"/>
    <w:rsid w:val="00D172E7"/>
    <w:rsid w:val="00D173EF"/>
    <w:rsid w:val="00D17645"/>
    <w:rsid w:val="00D176B1"/>
    <w:rsid w:val="00D209F3"/>
    <w:rsid w:val="00D20B69"/>
    <w:rsid w:val="00D214A4"/>
    <w:rsid w:val="00D21945"/>
    <w:rsid w:val="00D21C6B"/>
    <w:rsid w:val="00D2212F"/>
    <w:rsid w:val="00D2244A"/>
    <w:rsid w:val="00D225AC"/>
    <w:rsid w:val="00D2295A"/>
    <w:rsid w:val="00D233EB"/>
    <w:rsid w:val="00D23787"/>
    <w:rsid w:val="00D238FF"/>
    <w:rsid w:val="00D2394C"/>
    <w:rsid w:val="00D23B6A"/>
    <w:rsid w:val="00D23C28"/>
    <w:rsid w:val="00D2400D"/>
    <w:rsid w:val="00D245A1"/>
    <w:rsid w:val="00D249B7"/>
    <w:rsid w:val="00D24F7A"/>
    <w:rsid w:val="00D25271"/>
    <w:rsid w:val="00D25340"/>
    <w:rsid w:val="00D25429"/>
    <w:rsid w:val="00D25557"/>
    <w:rsid w:val="00D25F6C"/>
    <w:rsid w:val="00D262A8"/>
    <w:rsid w:val="00D26384"/>
    <w:rsid w:val="00D2657B"/>
    <w:rsid w:val="00D2674C"/>
    <w:rsid w:val="00D27A10"/>
    <w:rsid w:val="00D27DB9"/>
    <w:rsid w:val="00D30BC6"/>
    <w:rsid w:val="00D30C0C"/>
    <w:rsid w:val="00D30F22"/>
    <w:rsid w:val="00D31974"/>
    <w:rsid w:val="00D3368A"/>
    <w:rsid w:val="00D33AC8"/>
    <w:rsid w:val="00D33D5F"/>
    <w:rsid w:val="00D3422E"/>
    <w:rsid w:val="00D346BC"/>
    <w:rsid w:val="00D34946"/>
    <w:rsid w:val="00D34983"/>
    <w:rsid w:val="00D34FAC"/>
    <w:rsid w:val="00D3554C"/>
    <w:rsid w:val="00D35DA0"/>
    <w:rsid w:val="00D37939"/>
    <w:rsid w:val="00D37AC6"/>
    <w:rsid w:val="00D40501"/>
    <w:rsid w:val="00D4070A"/>
    <w:rsid w:val="00D40ED2"/>
    <w:rsid w:val="00D41016"/>
    <w:rsid w:val="00D4196B"/>
    <w:rsid w:val="00D41A7C"/>
    <w:rsid w:val="00D42057"/>
    <w:rsid w:val="00D4235C"/>
    <w:rsid w:val="00D428E7"/>
    <w:rsid w:val="00D42A24"/>
    <w:rsid w:val="00D434D6"/>
    <w:rsid w:val="00D43644"/>
    <w:rsid w:val="00D43931"/>
    <w:rsid w:val="00D43AC9"/>
    <w:rsid w:val="00D43D8B"/>
    <w:rsid w:val="00D4433A"/>
    <w:rsid w:val="00D443FF"/>
    <w:rsid w:val="00D4469E"/>
    <w:rsid w:val="00D446DC"/>
    <w:rsid w:val="00D44B9E"/>
    <w:rsid w:val="00D44E80"/>
    <w:rsid w:val="00D4539C"/>
    <w:rsid w:val="00D45724"/>
    <w:rsid w:val="00D45740"/>
    <w:rsid w:val="00D45BEA"/>
    <w:rsid w:val="00D45C7C"/>
    <w:rsid w:val="00D45C80"/>
    <w:rsid w:val="00D4603A"/>
    <w:rsid w:val="00D460B7"/>
    <w:rsid w:val="00D461B2"/>
    <w:rsid w:val="00D4651E"/>
    <w:rsid w:val="00D468B2"/>
    <w:rsid w:val="00D46D56"/>
    <w:rsid w:val="00D470F0"/>
    <w:rsid w:val="00D475DD"/>
    <w:rsid w:val="00D47A8C"/>
    <w:rsid w:val="00D47E18"/>
    <w:rsid w:val="00D5060C"/>
    <w:rsid w:val="00D507F5"/>
    <w:rsid w:val="00D509F0"/>
    <w:rsid w:val="00D51569"/>
    <w:rsid w:val="00D5184B"/>
    <w:rsid w:val="00D51E37"/>
    <w:rsid w:val="00D522B3"/>
    <w:rsid w:val="00D523BC"/>
    <w:rsid w:val="00D5265A"/>
    <w:rsid w:val="00D52888"/>
    <w:rsid w:val="00D52957"/>
    <w:rsid w:val="00D529F0"/>
    <w:rsid w:val="00D52CBC"/>
    <w:rsid w:val="00D5396A"/>
    <w:rsid w:val="00D53AEE"/>
    <w:rsid w:val="00D53C60"/>
    <w:rsid w:val="00D54366"/>
    <w:rsid w:val="00D5445A"/>
    <w:rsid w:val="00D54B5A"/>
    <w:rsid w:val="00D54D35"/>
    <w:rsid w:val="00D54EBF"/>
    <w:rsid w:val="00D5581D"/>
    <w:rsid w:val="00D55959"/>
    <w:rsid w:val="00D55DBF"/>
    <w:rsid w:val="00D5671D"/>
    <w:rsid w:val="00D56AC2"/>
    <w:rsid w:val="00D56C98"/>
    <w:rsid w:val="00D57367"/>
    <w:rsid w:val="00D57C0A"/>
    <w:rsid w:val="00D60019"/>
    <w:rsid w:val="00D600D9"/>
    <w:rsid w:val="00D6031B"/>
    <w:rsid w:val="00D60967"/>
    <w:rsid w:val="00D60A66"/>
    <w:rsid w:val="00D61142"/>
    <w:rsid w:val="00D6123C"/>
    <w:rsid w:val="00D61850"/>
    <w:rsid w:val="00D61E2E"/>
    <w:rsid w:val="00D62090"/>
    <w:rsid w:val="00D62820"/>
    <w:rsid w:val="00D62AE9"/>
    <w:rsid w:val="00D62B00"/>
    <w:rsid w:val="00D62EA3"/>
    <w:rsid w:val="00D64F60"/>
    <w:rsid w:val="00D6538E"/>
    <w:rsid w:val="00D657A7"/>
    <w:rsid w:val="00D65871"/>
    <w:rsid w:val="00D664D3"/>
    <w:rsid w:val="00D67928"/>
    <w:rsid w:val="00D67BDB"/>
    <w:rsid w:val="00D701F4"/>
    <w:rsid w:val="00D70955"/>
    <w:rsid w:val="00D70D55"/>
    <w:rsid w:val="00D71727"/>
    <w:rsid w:val="00D71868"/>
    <w:rsid w:val="00D71D28"/>
    <w:rsid w:val="00D71F22"/>
    <w:rsid w:val="00D724D2"/>
    <w:rsid w:val="00D72F25"/>
    <w:rsid w:val="00D7396C"/>
    <w:rsid w:val="00D742D4"/>
    <w:rsid w:val="00D74356"/>
    <w:rsid w:val="00D745A5"/>
    <w:rsid w:val="00D747C3"/>
    <w:rsid w:val="00D74C93"/>
    <w:rsid w:val="00D754BA"/>
    <w:rsid w:val="00D755BD"/>
    <w:rsid w:val="00D76070"/>
    <w:rsid w:val="00D76291"/>
    <w:rsid w:val="00D7639E"/>
    <w:rsid w:val="00D7689D"/>
    <w:rsid w:val="00D76DFF"/>
    <w:rsid w:val="00D7781C"/>
    <w:rsid w:val="00D77C27"/>
    <w:rsid w:val="00D77C2A"/>
    <w:rsid w:val="00D77E40"/>
    <w:rsid w:val="00D8013B"/>
    <w:rsid w:val="00D8067B"/>
    <w:rsid w:val="00D80A4D"/>
    <w:rsid w:val="00D80CFD"/>
    <w:rsid w:val="00D81564"/>
    <w:rsid w:val="00D8191D"/>
    <w:rsid w:val="00D825BC"/>
    <w:rsid w:val="00D82DD5"/>
    <w:rsid w:val="00D82F27"/>
    <w:rsid w:val="00D83D23"/>
    <w:rsid w:val="00D83DEE"/>
    <w:rsid w:val="00D83E38"/>
    <w:rsid w:val="00D84032"/>
    <w:rsid w:val="00D84057"/>
    <w:rsid w:val="00D84202"/>
    <w:rsid w:val="00D844BA"/>
    <w:rsid w:val="00D845A6"/>
    <w:rsid w:val="00D846C6"/>
    <w:rsid w:val="00D848EC"/>
    <w:rsid w:val="00D849DE"/>
    <w:rsid w:val="00D84C66"/>
    <w:rsid w:val="00D85A36"/>
    <w:rsid w:val="00D8635D"/>
    <w:rsid w:val="00D863DB"/>
    <w:rsid w:val="00D86843"/>
    <w:rsid w:val="00D86915"/>
    <w:rsid w:val="00D87125"/>
    <w:rsid w:val="00D875BB"/>
    <w:rsid w:val="00D878A8"/>
    <w:rsid w:val="00D87DF6"/>
    <w:rsid w:val="00D9003A"/>
    <w:rsid w:val="00D9023E"/>
    <w:rsid w:val="00D90822"/>
    <w:rsid w:val="00D90DE1"/>
    <w:rsid w:val="00D91190"/>
    <w:rsid w:val="00D9163F"/>
    <w:rsid w:val="00D917DB"/>
    <w:rsid w:val="00D91ACE"/>
    <w:rsid w:val="00D91E5C"/>
    <w:rsid w:val="00D91F4C"/>
    <w:rsid w:val="00D920F3"/>
    <w:rsid w:val="00D92395"/>
    <w:rsid w:val="00D937D9"/>
    <w:rsid w:val="00D94287"/>
    <w:rsid w:val="00D95332"/>
    <w:rsid w:val="00D954AD"/>
    <w:rsid w:val="00D95F70"/>
    <w:rsid w:val="00D964C2"/>
    <w:rsid w:val="00D96D63"/>
    <w:rsid w:val="00D9734E"/>
    <w:rsid w:val="00D97F30"/>
    <w:rsid w:val="00DA0213"/>
    <w:rsid w:val="00DA0EB7"/>
    <w:rsid w:val="00DA108C"/>
    <w:rsid w:val="00DA11CC"/>
    <w:rsid w:val="00DA200E"/>
    <w:rsid w:val="00DA22C3"/>
    <w:rsid w:val="00DA2692"/>
    <w:rsid w:val="00DA2AB5"/>
    <w:rsid w:val="00DA33D0"/>
    <w:rsid w:val="00DA3632"/>
    <w:rsid w:val="00DA40D1"/>
    <w:rsid w:val="00DA4893"/>
    <w:rsid w:val="00DA4BAA"/>
    <w:rsid w:val="00DA4E65"/>
    <w:rsid w:val="00DA60A1"/>
    <w:rsid w:val="00DA62AF"/>
    <w:rsid w:val="00DA797E"/>
    <w:rsid w:val="00DA7D84"/>
    <w:rsid w:val="00DB0206"/>
    <w:rsid w:val="00DB0434"/>
    <w:rsid w:val="00DB06B8"/>
    <w:rsid w:val="00DB0F88"/>
    <w:rsid w:val="00DB1245"/>
    <w:rsid w:val="00DB1609"/>
    <w:rsid w:val="00DB1A94"/>
    <w:rsid w:val="00DB1AED"/>
    <w:rsid w:val="00DB1D1D"/>
    <w:rsid w:val="00DB1F3D"/>
    <w:rsid w:val="00DB207F"/>
    <w:rsid w:val="00DB20A7"/>
    <w:rsid w:val="00DB245F"/>
    <w:rsid w:val="00DB2E1D"/>
    <w:rsid w:val="00DB330A"/>
    <w:rsid w:val="00DB3AAB"/>
    <w:rsid w:val="00DB3BAE"/>
    <w:rsid w:val="00DB3DD1"/>
    <w:rsid w:val="00DB42FE"/>
    <w:rsid w:val="00DB4602"/>
    <w:rsid w:val="00DB50DE"/>
    <w:rsid w:val="00DB5689"/>
    <w:rsid w:val="00DB5C30"/>
    <w:rsid w:val="00DB60D5"/>
    <w:rsid w:val="00DB659E"/>
    <w:rsid w:val="00DB65CB"/>
    <w:rsid w:val="00DB66E0"/>
    <w:rsid w:val="00DB79A9"/>
    <w:rsid w:val="00DB7C9A"/>
    <w:rsid w:val="00DB7EF3"/>
    <w:rsid w:val="00DC004D"/>
    <w:rsid w:val="00DC008E"/>
    <w:rsid w:val="00DC0996"/>
    <w:rsid w:val="00DC0B55"/>
    <w:rsid w:val="00DC0B5C"/>
    <w:rsid w:val="00DC0DE0"/>
    <w:rsid w:val="00DC10A5"/>
    <w:rsid w:val="00DC1824"/>
    <w:rsid w:val="00DC19C6"/>
    <w:rsid w:val="00DC1B55"/>
    <w:rsid w:val="00DC248E"/>
    <w:rsid w:val="00DC2656"/>
    <w:rsid w:val="00DC2C9E"/>
    <w:rsid w:val="00DC2F54"/>
    <w:rsid w:val="00DC33B6"/>
    <w:rsid w:val="00DC3621"/>
    <w:rsid w:val="00DC3E52"/>
    <w:rsid w:val="00DC40CE"/>
    <w:rsid w:val="00DC40E7"/>
    <w:rsid w:val="00DC48A6"/>
    <w:rsid w:val="00DC4AF4"/>
    <w:rsid w:val="00DC4C35"/>
    <w:rsid w:val="00DC52B7"/>
    <w:rsid w:val="00DC5614"/>
    <w:rsid w:val="00DC5993"/>
    <w:rsid w:val="00DC65BB"/>
    <w:rsid w:val="00DC68FD"/>
    <w:rsid w:val="00DC7908"/>
    <w:rsid w:val="00DC7B78"/>
    <w:rsid w:val="00DD003E"/>
    <w:rsid w:val="00DD0672"/>
    <w:rsid w:val="00DD06E6"/>
    <w:rsid w:val="00DD0EE8"/>
    <w:rsid w:val="00DD0FA3"/>
    <w:rsid w:val="00DD12F3"/>
    <w:rsid w:val="00DD146A"/>
    <w:rsid w:val="00DD1712"/>
    <w:rsid w:val="00DD17EB"/>
    <w:rsid w:val="00DD220B"/>
    <w:rsid w:val="00DD22B5"/>
    <w:rsid w:val="00DD2B7F"/>
    <w:rsid w:val="00DD3359"/>
    <w:rsid w:val="00DD34CC"/>
    <w:rsid w:val="00DD3C9C"/>
    <w:rsid w:val="00DD3D74"/>
    <w:rsid w:val="00DD4477"/>
    <w:rsid w:val="00DD473B"/>
    <w:rsid w:val="00DD479C"/>
    <w:rsid w:val="00DD4806"/>
    <w:rsid w:val="00DD57D1"/>
    <w:rsid w:val="00DD5E33"/>
    <w:rsid w:val="00DD6131"/>
    <w:rsid w:val="00DD61E7"/>
    <w:rsid w:val="00DD6382"/>
    <w:rsid w:val="00DD63CE"/>
    <w:rsid w:val="00DD6763"/>
    <w:rsid w:val="00DD67F2"/>
    <w:rsid w:val="00DD7193"/>
    <w:rsid w:val="00DD7357"/>
    <w:rsid w:val="00DD74E2"/>
    <w:rsid w:val="00DD76A9"/>
    <w:rsid w:val="00DD78B9"/>
    <w:rsid w:val="00DD7B00"/>
    <w:rsid w:val="00DD7D07"/>
    <w:rsid w:val="00DD7DDA"/>
    <w:rsid w:val="00DE0D4C"/>
    <w:rsid w:val="00DE1442"/>
    <w:rsid w:val="00DE19DF"/>
    <w:rsid w:val="00DE1DB5"/>
    <w:rsid w:val="00DE20D8"/>
    <w:rsid w:val="00DE2174"/>
    <w:rsid w:val="00DE2C2E"/>
    <w:rsid w:val="00DE2D4E"/>
    <w:rsid w:val="00DE2E55"/>
    <w:rsid w:val="00DE2EDC"/>
    <w:rsid w:val="00DE37A8"/>
    <w:rsid w:val="00DE3845"/>
    <w:rsid w:val="00DE3974"/>
    <w:rsid w:val="00DE3999"/>
    <w:rsid w:val="00DE3C2B"/>
    <w:rsid w:val="00DE41B6"/>
    <w:rsid w:val="00DE46F8"/>
    <w:rsid w:val="00DE514D"/>
    <w:rsid w:val="00DE5514"/>
    <w:rsid w:val="00DE55B2"/>
    <w:rsid w:val="00DE597F"/>
    <w:rsid w:val="00DE5FB5"/>
    <w:rsid w:val="00DE6041"/>
    <w:rsid w:val="00DE6091"/>
    <w:rsid w:val="00DE6139"/>
    <w:rsid w:val="00DE643D"/>
    <w:rsid w:val="00DE6CC9"/>
    <w:rsid w:val="00DE6DE0"/>
    <w:rsid w:val="00DE6F37"/>
    <w:rsid w:val="00DE6FDB"/>
    <w:rsid w:val="00DE7547"/>
    <w:rsid w:val="00DE7589"/>
    <w:rsid w:val="00DE7D9E"/>
    <w:rsid w:val="00DF0345"/>
    <w:rsid w:val="00DF06BB"/>
    <w:rsid w:val="00DF0A9F"/>
    <w:rsid w:val="00DF0AE3"/>
    <w:rsid w:val="00DF11F3"/>
    <w:rsid w:val="00DF1BB7"/>
    <w:rsid w:val="00DF1CA6"/>
    <w:rsid w:val="00DF1DCF"/>
    <w:rsid w:val="00DF1F11"/>
    <w:rsid w:val="00DF3678"/>
    <w:rsid w:val="00DF38C6"/>
    <w:rsid w:val="00DF3A6B"/>
    <w:rsid w:val="00DF4768"/>
    <w:rsid w:val="00DF481A"/>
    <w:rsid w:val="00DF50D0"/>
    <w:rsid w:val="00DF5131"/>
    <w:rsid w:val="00DF539B"/>
    <w:rsid w:val="00DF53D9"/>
    <w:rsid w:val="00DF56BF"/>
    <w:rsid w:val="00DF5B94"/>
    <w:rsid w:val="00DF5C1B"/>
    <w:rsid w:val="00DF6408"/>
    <w:rsid w:val="00DF66D0"/>
    <w:rsid w:val="00DF67F3"/>
    <w:rsid w:val="00DF6CA7"/>
    <w:rsid w:val="00DF70F6"/>
    <w:rsid w:val="00DF718E"/>
    <w:rsid w:val="00DF7224"/>
    <w:rsid w:val="00DF7574"/>
    <w:rsid w:val="00DF772B"/>
    <w:rsid w:val="00E00124"/>
    <w:rsid w:val="00E005DA"/>
    <w:rsid w:val="00E00705"/>
    <w:rsid w:val="00E00A0D"/>
    <w:rsid w:val="00E00BE0"/>
    <w:rsid w:val="00E00FF6"/>
    <w:rsid w:val="00E01334"/>
    <w:rsid w:val="00E01949"/>
    <w:rsid w:val="00E019AC"/>
    <w:rsid w:val="00E01AEA"/>
    <w:rsid w:val="00E026C7"/>
    <w:rsid w:val="00E02DD5"/>
    <w:rsid w:val="00E0355A"/>
    <w:rsid w:val="00E03BF9"/>
    <w:rsid w:val="00E041FF"/>
    <w:rsid w:val="00E045E3"/>
    <w:rsid w:val="00E053AC"/>
    <w:rsid w:val="00E053B1"/>
    <w:rsid w:val="00E054D9"/>
    <w:rsid w:val="00E054F9"/>
    <w:rsid w:val="00E05623"/>
    <w:rsid w:val="00E05AFB"/>
    <w:rsid w:val="00E05D48"/>
    <w:rsid w:val="00E05F6E"/>
    <w:rsid w:val="00E060D0"/>
    <w:rsid w:val="00E064A6"/>
    <w:rsid w:val="00E064B5"/>
    <w:rsid w:val="00E0653F"/>
    <w:rsid w:val="00E066A8"/>
    <w:rsid w:val="00E068C2"/>
    <w:rsid w:val="00E06CEC"/>
    <w:rsid w:val="00E0729F"/>
    <w:rsid w:val="00E0758D"/>
    <w:rsid w:val="00E077D1"/>
    <w:rsid w:val="00E07E70"/>
    <w:rsid w:val="00E1096B"/>
    <w:rsid w:val="00E10B13"/>
    <w:rsid w:val="00E10C3D"/>
    <w:rsid w:val="00E10C7F"/>
    <w:rsid w:val="00E11D75"/>
    <w:rsid w:val="00E120D1"/>
    <w:rsid w:val="00E12174"/>
    <w:rsid w:val="00E12548"/>
    <w:rsid w:val="00E126CD"/>
    <w:rsid w:val="00E12B6B"/>
    <w:rsid w:val="00E131EA"/>
    <w:rsid w:val="00E1334D"/>
    <w:rsid w:val="00E13794"/>
    <w:rsid w:val="00E139DC"/>
    <w:rsid w:val="00E13F5F"/>
    <w:rsid w:val="00E14270"/>
    <w:rsid w:val="00E1486A"/>
    <w:rsid w:val="00E14CF0"/>
    <w:rsid w:val="00E15F36"/>
    <w:rsid w:val="00E1614C"/>
    <w:rsid w:val="00E16411"/>
    <w:rsid w:val="00E16529"/>
    <w:rsid w:val="00E16942"/>
    <w:rsid w:val="00E17926"/>
    <w:rsid w:val="00E17AD2"/>
    <w:rsid w:val="00E17FFA"/>
    <w:rsid w:val="00E20403"/>
    <w:rsid w:val="00E20511"/>
    <w:rsid w:val="00E2053B"/>
    <w:rsid w:val="00E206D8"/>
    <w:rsid w:val="00E206DA"/>
    <w:rsid w:val="00E20710"/>
    <w:rsid w:val="00E20FCC"/>
    <w:rsid w:val="00E21A2E"/>
    <w:rsid w:val="00E21C6E"/>
    <w:rsid w:val="00E220D7"/>
    <w:rsid w:val="00E22279"/>
    <w:rsid w:val="00E22727"/>
    <w:rsid w:val="00E234BD"/>
    <w:rsid w:val="00E234CE"/>
    <w:rsid w:val="00E237B8"/>
    <w:rsid w:val="00E239B7"/>
    <w:rsid w:val="00E23B9E"/>
    <w:rsid w:val="00E23FD4"/>
    <w:rsid w:val="00E241D4"/>
    <w:rsid w:val="00E243AD"/>
    <w:rsid w:val="00E24A23"/>
    <w:rsid w:val="00E24F4F"/>
    <w:rsid w:val="00E24FA5"/>
    <w:rsid w:val="00E25423"/>
    <w:rsid w:val="00E25880"/>
    <w:rsid w:val="00E25A4A"/>
    <w:rsid w:val="00E25CF2"/>
    <w:rsid w:val="00E2608B"/>
    <w:rsid w:val="00E261CE"/>
    <w:rsid w:val="00E2727A"/>
    <w:rsid w:val="00E275AD"/>
    <w:rsid w:val="00E2771B"/>
    <w:rsid w:val="00E300AA"/>
    <w:rsid w:val="00E304BE"/>
    <w:rsid w:val="00E309A4"/>
    <w:rsid w:val="00E31294"/>
    <w:rsid w:val="00E31B3E"/>
    <w:rsid w:val="00E32345"/>
    <w:rsid w:val="00E3244B"/>
    <w:rsid w:val="00E32E63"/>
    <w:rsid w:val="00E32FE8"/>
    <w:rsid w:val="00E33248"/>
    <w:rsid w:val="00E33B8E"/>
    <w:rsid w:val="00E33BA4"/>
    <w:rsid w:val="00E33E46"/>
    <w:rsid w:val="00E34513"/>
    <w:rsid w:val="00E34690"/>
    <w:rsid w:val="00E34C19"/>
    <w:rsid w:val="00E35CD0"/>
    <w:rsid w:val="00E35EE2"/>
    <w:rsid w:val="00E35F48"/>
    <w:rsid w:val="00E36966"/>
    <w:rsid w:val="00E36AB8"/>
    <w:rsid w:val="00E36E23"/>
    <w:rsid w:val="00E37131"/>
    <w:rsid w:val="00E3726D"/>
    <w:rsid w:val="00E374F6"/>
    <w:rsid w:val="00E377D0"/>
    <w:rsid w:val="00E37A9C"/>
    <w:rsid w:val="00E37B93"/>
    <w:rsid w:val="00E37CD6"/>
    <w:rsid w:val="00E4007C"/>
    <w:rsid w:val="00E40BCB"/>
    <w:rsid w:val="00E40E2F"/>
    <w:rsid w:val="00E41079"/>
    <w:rsid w:val="00E411C6"/>
    <w:rsid w:val="00E41907"/>
    <w:rsid w:val="00E4265D"/>
    <w:rsid w:val="00E42825"/>
    <w:rsid w:val="00E43499"/>
    <w:rsid w:val="00E43B6D"/>
    <w:rsid w:val="00E4450D"/>
    <w:rsid w:val="00E4468A"/>
    <w:rsid w:val="00E4525F"/>
    <w:rsid w:val="00E4527C"/>
    <w:rsid w:val="00E45471"/>
    <w:rsid w:val="00E45AAD"/>
    <w:rsid w:val="00E45B5C"/>
    <w:rsid w:val="00E461D9"/>
    <w:rsid w:val="00E46547"/>
    <w:rsid w:val="00E46757"/>
    <w:rsid w:val="00E46BFC"/>
    <w:rsid w:val="00E473EA"/>
    <w:rsid w:val="00E47AA9"/>
    <w:rsid w:val="00E505BC"/>
    <w:rsid w:val="00E50A54"/>
    <w:rsid w:val="00E50C1A"/>
    <w:rsid w:val="00E51499"/>
    <w:rsid w:val="00E5188D"/>
    <w:rsid w:val="00E51EFF"/>
    <w:rsid w:val="00E51FB5"/>
    <w:rsid w:val="00E52095"/>
    <w:rsid w:val="00E52155"/>
    <w:rsid w:val="00E528C6"/>
    <w:rsid w:val="00E532C2"/>
    <w:rsid w:val="00E538D6"/>
    <w:rsid w:val="00E544C5"/>
    <w:rsid w:val="00E54B68"/>
    <w:rsid w:val="00E54D67"/>
    <w:rsid w:val="00E55692"/>
    <w:rsid w:val="00E55C6E"/>
    <w:rsid w:val="00E573DE"/>
    <w:rsid w:val="00E608D5"/>
    <w:rsid w:val="00E60DA3"/>
    <w:rsid w:val="00E62101"/>
    <w:rsid w:val="00E62255"/>
    <w:rsid w:val="00E622B2"/>
    <w:rsid w:val="00E622E1"/>
    <w:rsid w:val="00E623E7"/>
    <w:rsid w:val="00E62A68"/>
    <w:rsid w:val="00E62C6A"/>
    <w:rsid w:val="00E6352A"/>
    <w:rsid w:val="00E6387A"/>
    <w:rsid w:val="00E64440"/>
    <w:rsid w:val="00E64BE1"/>
    <w:rsid w:val="00E64D2F"/>
    <w:rsid w:val="00E654B3"/>
    <w:rsid w:val="00E65A6D"/>
    <w:rsid w:val="00E65D3C"/>
    <w:rsid w:val="00E66443"/>
    <w:rsid w:val="00E667C0"/>
    <w:rsid w:val="00E66B5F"/>
    <w:rsid w:val="00E670CF"/>
    <w:rsid w:val="00E670FE"/>
    <w:rsid w:val="00E674BB"/>
    <w:rsid w:val="00E674C2"/>
    <w:rsid w:val="00E674D2"/>
    <w:rsid w:val="00E70663"/>
    <w:rsid w:val="00E71133"/>
    <w:rsid w:val="00E7125F"/>
    <w:rsid w:val="00E7132D"/>
    <w:rsid w:val="00E713F1"/>
    <w:rsid w:val="00E7198D"/>
    <w:rsid w:val="00E71AB8"/>
    <w:rsid w:val="00E727F0"/>
    <w:rsid w:val="00E72855"/>
    <w:rsid w:val="00E7286C"/>
    <w:rsid w:val="00E7313D"/>
    <w:rsid w:val="00E732AE"/>
    <w:rsid w:val="00E7363E"/>
    <w:rsid w:val="00E73AE0"/>
    <w:rsid w:val="00E73C70"/>
    <w:rsid w:val="00E73FA7"/>
    <w:rsid w:val="00E74219"/>
    <w:rsid w:val="00E74887"/>
    <w:rsid w:val="00E748EE"/>
    <w:rsid w:val="00E7513E"/>
    <w:rsid w:val="00E759BC"/>
    <w:rsid w:val="00E75D17"/>
    <w:rsid w:val="00E75DA2"/>
    <w:rsid w:val="00E76430"/>
    <w:rsid w:val="00E766FE"/>
    <w:rsid w:val="00E772A6"/>
    <w:rsid w:val="00E774EA"/>
    <w:rsid w:val="00E77686"/>
    <w:rsid w:val="00E77790"/>
    <w:rsid w:val="00E77B90"/>
    <w:rsid w:val="00E77CE1"/>
    <w:rsid w:val="00E77F38"/>
    <w:rsid w:val="00E81323"/>
    <w:rsid w:val="00E813F3"/>
    <w:rsid w:val="00E81903"/>
    <w:rsid w:val="00E819F5"/>
    <w:rsid w:val="00E8210B"/>
    <w:rsid w:val="00E82618"/>
    <w:rsid w:val="00E827D1"/>
    <w:rsid w:val="00E828AA"/>
    <w:rsid w:val="00E82DE8"/>
    <w:rsid w:val="00E8398A"/>
    <w:rsid w:val="00E83B64"/>
    <w:rsid w:val="00E840BC"/>
    <w:rsid w:val="00E84908"/>
    <w:rsid w:val="00E84962"/>
    <w:rsid w:val="00E854CB"/>
    <w:rsid w:val="00E85531"/>
    <w:rsid w:val="00E85D2E"/>
    <w:rsid w:val="00E86570"/>
    <w:rsid w:val="00E86695"/>
    <w:rsid w:val="00E86935"/>
    <w:rsid w:val="00E86F2D"/>
    <w:rsid w:val="00E879C5"/>
    <w:rsid w:val="00E902D4"/>
    <w:rsid w:val="00E903B8"/>
    <w:rsid w:val="00E908A3"/>
    <w:rsid w:val="00E90967"/>
    <w:rsid w:val="00E90BA6"/>
    <w:rsid w:val="00E9147C"/>
    <w:rsid w:val="00E91840"/>
    <w:rsid w:val="00E918A1"/>
    <w:rsid w:val="00E91D76"/>
    <w:rsid w:val="00E91F59"/>
    <w:rsid w:val="00E922C6"/>
    <w:rsid w:val="00E9275B"/>
    <w:rsid w:val="00E92A91"/>
    <w:rsid w:val="00E9356F"/>
    <w:rsid w:val="00E9363C"/>
    <w:rsid w:val="00E93ED1"/>
    <w:rsid w:val="00E9422B"/>
    <w:rsid w:val="00E943CE"/>
    <w:rsid w:val="00E945CB"/>
    <w:rsid w:val="00E948B2"/>
    <w:rsid w:val="00E94E1F"/>
    <w:rsid w:val="00E953D8"/>
    <w:rsid w:val="00E95EE5"/>
    <w:rsid w:val="00E95F73"/>
    <w:rsid w:val="00E9615A"/>
    <w:rsid w:val="00E9628F"/>
    <w:rsid w:val="00E966A2"/>
    <w:rsid w:val="00E96752"/>
    <w:rsid w:val="00E96DD0"/>
    <w:rsid w:val="00E96EAE"/>
    <w:rsid w:val="00E973D2"/>
    <w:rsid w:val="00E975A3"/>
    <w:rsid w:val="00E976F5"/>
    <w:rsid w:val="00E97DA4"/>
    <w:rsid w:val="00EA0033"/>
    <w:rsid w:val="00EA03C2"/>
    <w:rsid w:val="00EA08CF"/>
    <w:rsid w:val="00EA1864"/>
    <w:rsid w:val="00EA1D1A"/>
    <w:rsid w:val="00EA2116"/>
    <w:rsid w:val="00EA2BAA"/>
    <w:rsid w:val="00EA30DB"/>
    <w:rsid w:val="00EA36AD"/>
    <w:rsid w:val="00EA3C5D"/>
    <w:rsid w:val="00EA45BB"/>
    <w:rsid w:val="00EA4B97"/>
    <w:rsid w:val="00EA4BD1"/>
    <w:rsid w:val="00EA51A4"/>
    <w:rsid w:val="00EA548F"/>
    <w:rsid w:val="00EA55DB"/>
    <w:rsid w:val="00EA58A4"/>
    <w:rsid w:val="00EA5D5F"/>
    <w:rsid w:val="00EA5D8B"/>
    <w:rsid w:val="00EA5E3C"/>
    <w:rsid w:val="00EA6510"/>
    <w:rsid w:val="00EA674C"/>
    <w:rsid w:val="00EA68CA"/>
    <w:rsid w:val="00EA6A60"/>
    <w:rsid w:val="00EA6A9C"/>
    <w:rsid w:val="00EA6F90"/>
    <w:rsid w:val="00EA71A0"/>
    <w:rsid w:val="00EA7345"/>
    <w:rsid w:val="00EA74E4"/>
    <w:rsid w:val="00EA750D"/>
    <w:rsid w:val="00EA7D31"/>
    <w:rsid w:val="00EB0903"/>
    <w:rsid w:val="00EB11DC"/>
    <w:rsid w:val="00EB140E"/>
    <w:rsid w:val="00EB1993"/>
    <w:rsid w:val="00EB2A08"/>
    <w:rsid w:val="00EB2A6F"/>
    <w:rsid w:val="00EB2C52"/>
    <w:rsid w:val="00EB32C5"/>
    <w:rsid w:val="00EB3599"/>
    <w:rsid w:val="00EB40AA"/>
    <w:rsid w:val="00EB42CD"/>
    <w:rsid w:val="00EB4830"/>
    <w:rsid w:val="00EB52AC"/>
    <w:rsid w:val="00EB53C7"/>
    <w:rsid w:val="00EB556D"/>
    <w:rsid w:val="00EB5786"/>
    <w:rsid w:val="00EB5B5B"/>
    <w:rsid w:val="00EB6020"/>
    <w:rsid w:val="00EB602F"/>
    <w:rsid w:val="00EB6C5C"/>
    <w:rsid w:val="00EB70F8"/>
    <w:rsid w:val="00EB7517"/>
    <w:rsid w:val="00EB753E"/>
    <w:rsid w:val="00EB79FB"/>
    <w:rsid w:val="00EC00AA"/>
    <w:rsid w:val="00EC036F"/>
    <w:rsid w:val="00EC0A3B"/>
    <w:rsid w:val="00EC1008"/>
    <w:rsid w:val="00EC13B6"/>
    <w:rsid w:val="00EC192A"/>
    <w:rsid w:val="00EC2889"/>
    <w:rsid w:val="00EC2E13"/>
    <w:rsid w:val="00EC3734"/>
    <w:rsid w:val="00EC3F76"/>
    <w:rsid w:val="00EC424D"/>
    <w:rsid w:val="00EC43F5"/>
    <w:rsid w:val="00EC4498"/>
    <w:rsid w:val="00EC45D1"/>
    <w:rsid w:val="00EC6F8C"/>
    <w:rsid w:val="00EC6FE5"/>
    <w:rsid w:val="00EC716F"/>
    <w:rsid w:val="00EC747C"/>
    <w:rsid w:val="00EC7573"/>
    <w:rsid w:val="00EC7612"/>
    <w:rsid w:val="00EC7721"/>
    <w:rsid w:val="00EC777F"/>
    <w:rsid w:val="00EC78D2"/>
    <w:rsid w:val="00EC7BA4"/>
    <w:rsid w:val="00ED0700"/>
    <w:rsid w:val="00ED0A7C"/>
    <w:rsid w:val="00ED1382"/>
    <w:rsid w:val="00ED1788"/>
    <w:rsid w:val="00ED2340"/>
    <w:rsid w:val="00ED25EE"/>
    <w:rsid w:val="00ED3086"/>
    <w:rsid w:val="00ED3134"/>
    <w:rsid w:val="00ED39D8"/>
    <w:rsid w:val="00ED3C57"/>
    <w:rsid w:val="00ED400E"/>
    <w:rsid w:val="00ED4436"/>
    <w:rsid w:val="00ED444A"/>
    <w:rsid w:val="00ED4804"/>
    <w:rsid w:val="00ED48E1"/>
    <w:rsid w:val="00ED4966"/>
    <w:rsid w:val="00ED4A2A"/>
    <w:rsid w:val="00ED4A43"/>
    <w:rsid w:val="00ED4D66"/>
    <w:rsid w:val="00ED50F8"/>
    <w:rsid w:val="00ED525D"/>
    <w:rsid w:val="00ED5AC0"/>
    <w:rsid w:val="00ED5EF7"/>
    <w:rsid w:val="00ED68B1"/>
    <w:rsid w:val="00ED7180"/>
    <w:rsid w:val="00ED7492"/>
    <w:rsid w:val="00EE010A"/>
    <w:rsid w:val="00EE1151"/>
    <w:rsid w:val="00EE16B2"/>
    <w:rsid w:val="00EE1765"/>
    <w:rsid w:val="00EE1DCA"/>
    <w:rsid w:val="00EE1F7E"/>
    <w:rsid w:val="00EE2FBA"/>
    <w:rsid w:val="00EE3478"/>
    <w:rsid w:val="00EE35C6"/>
    <w:rsid w:val="00EE3797"/>
    <w:rsid w:val="00EE3A73"/>
    <w:rsid w:val="00EE4C78"/>
    <w:rsid w:val="00EE4E14"/>
    <w:rsid w:val="00EE4E4E"/>
    <w:rsid w:val="00EE4FE8"/>
    <w:rsid w:val="00EE51F0"/>
    <w:rsid w:val="00EE52CF"/>
    <w:rsid w:val="00EE543A"/>
    <w:rsid w:val="00EE5483"/>
    <w:rsid w:val="00EE5C37"/>
    <w:rsid w:val="00EE6A62"/>
    <w:rsid w:val="00EE6D76"/>
    <w:rsid w:val="00EE7376"/>
    <w:rsid w:val="00EE7A9B"/>
    <w:rsid w:val="00EE7F68"/>
    <w:rsid w:val="00EF03FB"/>
    <w:rsid w:val="00EF0A39"/>
    <w:rsid w:val="00EF144C"/>
    <w:rsid w:val="00EF1486"/>
    <w:rsid w:val="00EF1EE8"/>
    <w:rsid w:val="00EF29AD"/>
    <w:rsid w:val="00EF2D86"/>
    <w:rsid w:val="00EF306A"/>
    <w:rsid w:val="00EF445A"/>
    <w:rsid w:val="00EF48E5"/>
    <w:rsid w:val="00EF4F92"/>
    <w:rsid w:val="00EF57F4"/>
    <w:rsid w:val="00EF5BF8"/>
    <w:rsid w:val="00EF6164"/>
    <w:rsid w:val="00EF6584"/>
    <w:rsid w:val="00EF65F8"/>
    <w:rsid w:val="00EF6B93"/>
    <w:rsid w:val="00EF6FFA"/>
    <w:rsid w:val="00EF71B2"/>
    <w:rsid w:val="00EF7B00"/>
    <w:rsid w:val="00F010B6"/>
    <w:rsid w:val="00F018F1"/>
    <w:rsid w:val="00F01A8F"/>
    <w:rsid w:val="00F01CAE"/>
    <w:rsid w:val="00F0275A"/>
    <w:rsid w:val="00F028F8"/>
    <w:rsid w:val="00F03345"/>
    <w:rsid w:val="00F04C58"/>
    <w:rsid w:val="00F04EFB"/>
    <w:rsid w:val="00F05455"/>
    <w:rsid w:val="00F054AA"/>
    <w:rsid w:val="00F0593A"/>
    <w:rsid w:val="00F05D91"/>
    <w:rsid w:val="00F062B7"/>
    <w:rsid w:val="00F06339"/>
    <w:rsid w:val="00F074FE"/>
    <w:rsid w:val="00F07B30"/>
    <w:rsid w:val="00F07CAA"/>
    <w:rsid w:val="00F07DA0"/>
    <w:rsid w:val="00F108D7"/>
    <w:rsid w:val="00F10BA7"/>
    <w:rsid w:val="00F10C8E"/>
    <w:rsid w:val="00F112EF"/>
    <w:rsid w:val="00F11A20"/>
    <w:rsid w:val="00F11AE3"/>
    <w:rsid w:val="00F11C28"/>
    <w:rsid w:val="00F11F19"/>
    <w:rsid w:val="00F12674"/>
    <w:rsid w:val="00F1291E"/>
    <w:rsid w:val="00F12A0D"/>
    <w:rsid w:val="00F139BF"/>
    <w:rsid w:val="00F13B1A"/>
    <w:rsid w:val="00F1412E"/>
    <w:rsid w:val="00F14631"/>
    <w:rsid w:val="00F146CA"/>
    <w:rsid w:val="00F1471B"/>
    <w:rsid w:val="00F14AFB"/>
    <w:rsid w:val="00F1520B"/>
    <w:rsid w:val="00F15566"/>
    <w:rsid w:val="00F16043"/>
    <w:rsid w:val="00F160EB"/>
    <w:rsid w:val="00F16184"/>
    <w:rsid w:val="00F16761"/>
    <w:rsid w:val="00F1682B"/>
    <w:rsid w:val="00F16DDE"/>
    <w:rsid w:val="00F173AC"/>
    <w:rsid w:val="00F201AF"/>
    <w:rsid w:val="00F21984"/>
    <w:rsid w:val="00F219BD"/>
    <w:rsid w:val="00F21B1C"/>
    <w:rsid w:val="00F21E53"/>
    <w:rsid w:val="00F21F3F"/>
    <w:rsid w:val="00F21F87"/>
    <w:rsid w:val="00F220B3"/>
    <w:rsid w:val="00F2211B"/>
    <w:rsid w:val="00F22493"/>
    <w:rsid w:val="00F22ACE"/>
    <w:rsid w:val="00F22C57"/>
    <w:rsid w:val="00F23281"/>
    <w:rsid w:val="00F23509"/>
    <w:rsid w:val="00F23965"/>
    <w:rsid w:val="00F23B1C"/>
    <w:rsid w:val="00F23C22"/>
    <w:rsid w:val="00F2405A"/>
    <w:rsid w:val="00F2422B"/>
    <w:rsid w:val="00F244C8"/>
    <w:rsid w:val="00F246FB"/>
    <w:rsid w:val="00F24A26"/>
    <w:rsid w:val="00F24AC0"/>
    <w:rsid w:val="00F24CC8"/>
    <w:rsid w:val="00F2512C"/>
    <w:rsid w:val="00F25179"/>
    <w:rsid w:val="00F2542B"/>
    <w:rsid w:val="00F256C4"/>
    <w:rsid w:val="00F25B43"/>
    <w:rsid w:val="00F26282"/>
    <w:rsid w:val="00F2643C"/>
    <w:rsid w:val="00F269EE"/>
    <w:rsid w:val="00F26CC4"/>
    <w:rsid w:val="00F2704C"/>
    <w:rsid w:val="00F2711F"/>
    <w:rsid w:val="00F27C96"/>
    <w:rsid w:val="00F27D90"/>
    <w:rsid w:val="00F3009D"/>
    <w:rsid w:val="00F30664"/>
    <w:rsid w:val="00F3067C"/>
    <w:rsid w:val="00F30DDF"/>
    <w:rsid w:val="00F30EF9"/>
    <w:rsid w:val="00F30FB1"/>
    <w:rsid w:val="00F31672"/>
    <w:rsid w:val="00F31A5D"/>
    <w:rsid w:val="00F31E93"/>
    <w:rsid w:val="00F320D3"/>
    <w:rsid w:val="00F32126"/>
    <w:rsid w:val="00F321F6"/>
    <w:rsid w:val="00F32755"/>
    <w:rsid w:val="00F32AE1"/>
    <w:rsid w:val="00F32B35"/>
    <w:rsid w:val="00F32E1F"/>
    <w:rsid w:val="00F330A6"/>
    <w:rsid w:val="00F33627"/>
    <w:rsid w:val="00F3386C"/>
    <w:rsid w:val="00F33BFA"/>
    <w:rsid w:val="00F33E80"/>
    <w:rsid w:val="00F34AE5"/>
    <w:rsid w:val="00F35053"/>
    <w:rsid w:val="00F365DE"/>
    <w:rsid w:val="00F366AA"/>
    <w:rsid w:val="00F36888"/>
    <w:rsid w:val="00F36ABB"/>
    <w:rsid w:val="00F373B0"/>
    <w:rsid w:val="00F3748B"/>
    <w:rsid w:val="00F3778C"/>
    <w:rsid w:val="00F37A3F"/>
    <w:rsid w:val="00F37AEC"/>
    <w:rsid w:val="00F37B97"/>
    <w:rsid w:val="00F37CFB"/>
    <w:rsid w:val="00F37DA4"/>
    <w:rsid w:val="00F37FE2"/>
    <w:rsid w:val="00F40B39"/>
    <w:rsid w:val="00F41393"/>
    <w:rsid w:val="00F416A6"/>
    <w:rsid w:val="00F41814"/>
    <w:rsid w:val="00F419EF"/>
    <w:rsid w:val="00F419F9"/>
    <w:rsid w:val="00F41C68"/>
    <w:rsid w:val="00F41E1C"/>
    <w:rsid w:val="00F42417"/>
    <w:rsid w:val="00F43217"/>
    <w:rsid w:val="00F43B8D"/>
    <w:rsid w:val="00F442EF"/>
    <w:rsid w:val="00F44710"/>
    <w:rsid w:val="00F44B07"/>
    <w:rsid w:val="00F4561F"/>
    <w:rsid w:val="00F458A1"/>
    <w:rsid w:val="00F46027"/>
    <w:rsid w:val="00F4638C"/>
    <w:rsid w:val="00F46422"/>
    <w:rsid w:val="00F46515"/>
    <w:rsid w:val="00F465FA"/>
    <w:rsid w:val="00F46697"/>
    <w:rsid w:val="00F46714"/>
    <w:rsid w:val="00F4699C"/>
    <w:rsid w:val="00F47018"/>
    <w:rsid w:val="00F470F5"/>
    <w:rsid w:val="00F478ED"/>
    <w:rsid w:val="00F5074D"/>
    <w:rsid w:val="00F515BC"/>
    <w:rsid w:val="00F516F3"/>
    <w:rsid w:val="00F51812"/>
    <w:rsid w:val="00F527FF"/>
    <w:rsid w:val="00F52AEE"/>
    <w:rsid w:val="00F53449"/>
    <w:rsid w:val="00F536B1"/>
    <w:rsid w:val="00F53780"/>
    <w:rsid w:val="00F53BEE"/>
    <w:rsid w:val="00F53F8B"/>
    <w:rsid w:val="00F543F6"/>
    <w:rsid w:val="00F54848"/>
    <w:rsid w:val="00F54C56"/>
    <w:rsid w:val="00F54EFC"/>
    <w:rsid w:val="00F552D7"/>
    <w:rsid w:val="00F55A34"/>
    <w:rsid w:val="00F55E9C"/>
    <w:rsid w:val="00F561B0"/>
    <w:rsid w:val="00F56270"/>
    <w:rsid w:val="00F56F0E"/>
    <w:rsid w:val="00F56FC8"/>
    <w:rsid w:val="00F57200"/>
    <w:rsid w:val="00F57CD3"/>
    <w:rsid w:val="00F57CFE"/>
    <w:rsid w:val="00F601F4"/>
    <w:rsid w:val="00F60E73"/>
    <w:rsid w:val="00F611C5"/>
    <w:rsid w:val="00F616A9"/>
    <w:rsid w:val="00F61800"/>
    <w:rsid w:val="00F6210D"/>
    <w:rsid w:val="00F625DD"/>
    <w:rsid w:val="00F62A98"/>
    <w:rsid w:val="00F63AA6"/>
    <w:rsid w:val="00F65336"/>
    <w:rsid w:val="00F6578A"/>
    <w:rsid w:val="00F65CDB"/>
    <w:rsid w:val="00F66069"/>
    <w:rsid w:val="00F666ED"/>
    <w:rsid w:val="00F6684E"/>
    <w:rsid w:val="00F6695E"/>
    <w:rsid w:val="00F672E8"/>
    <w:rsid w:val="00F675D6"/>
    <w:rsid w:val="00F6779E"/>
    <w:rsid w:val="00F67AE6"/>
    <w:rsid w:val="00F7039B"/>
    <w:rsid w:val="00F70943"/>
    <w:rsid w:val="00F70BCF"/>
    <w:rsid w:val="00F70D75"/>
    <w:rsid w:val="00F71224"/>
    <w:rsid w:val="00F716BE"/>
    <w:rsid w:val="00F7186A"/>
    <w:rsid w:val="00F71C91"/>
    <w:rsid w:val="00F71F1A"/>
    <w:rsid w:val="00F7210C"/>
    <w:rsid w:val="00F72351"/>
    <w:rsid w:val="00F72CE7"/>
    <w:rsid w:val="00F72E55"/>
    <w:rsid w:val="00F730FF"/>
    <w:rsid w:val="00F73439"/>
    <w:rsid w:val="00F74A15"/>
    <w:rsid w:val="00F7511C"/>
    <w:rsid w:val="00F7599A"/>
    <w:rsid w:val="00F759CE"/>
    <w:rsid w:val="00F75D5A"/>
    <w:rsid w:val="00F764C4"/>
    <w:rsid w:val="00F76A4E"/>
    <w:rsid w:val="00F7795F"/>
    <w:rsid w:val="00F80245"/>
    <w:rsid w:val="00F8067F"/>
    <w:rsid w:val="00F80B35"/>
    <w:rsid w:val="00F80BB4"/>
    <w:rsid w:val="00F81AAC"/>
    <w:rsid w:val="00F8219A"/>
    <w:rsid w:val="00F824FB"/>
    <w:rsid w:val="00F831DA"/>
    <w:rsid w:val="00F8351F"/>
    <w:rsid w:val="00F83A1B"/>
    <w:rsid w:val="00F83D12"/>
    <w:rsid w:val="00F84047"/>
    <w:rsid w:val="00F842D9"/>
    <w:rsid w:val="00F84B5C"/>
    <w:rsid w:val="00F85216"/>
    <w:rsid w:val="00F85840"/>
    <w:rsid w:val="00F85B91"/>
    <w:rsid w:val="00F85BB0"/>
    <w:rsid w:val="00F85F00"/>
    <w:rsid w:val="00F86252"/>
    <w:rsid w:val="00F86F0C"/>
    <w:rsid w:val="00F87ED5"/>
    <w:rsid w:val="00F90011"/>
    <w:rsid w:val="00F901CC"/>
    <w:rsid w:val="00F907CE"/>
    <w:rsid w:val="00F911CA"/>
    <w:rsid w:val="00F91AF7"/>
    <w:rsid w:val="00F923A4"/>
    <w:rsid w:val="00F925A3"/>
    <w:rsid w:val="00F9289F"/>
    <w:rsid w:val="00F9290C"/>
    <w:rsid w:val="00F93033"/>
    <w:rsid w:val="00F9412E"/>
    <w:rsid w:val="00F945AB"/>
    <w:rsid w:val="00F9492F"/>
    <w:rsid w:val="00F94B10"/>
    <w:rsid w:val="00F94F1C"/>
    <w:rsid w:val="00F95055"/>
    <w:rsid w:val="00F9523A"/>
    <w:rsid w:val="00F9549E"/>
    <w:rsid w:val="00F95E8C"/>
    <w:rsid w:val="00F95FFD"/>
    <w:rsid w:val="00F96439"/>
    <w:rsid w:val="00F96714"/>
    <w:rsid w:val="00F96A39"/>
    <w:rsid w:val="00F97AED"/>
    <w:rsid w:val="00FA00C8"/>
    <w:rsid w:val="00FA0133"/>
    <w:rsid w:val="00FA04F0"/>
    <w:rsid w:val="00FA0B2F"/>
    <w:rsid w:val="00FA13F1"/>
    <w:rsid w:val="00FA150B"/>
    <w:rsid w:val="00FA170C"/>
    <w:rsid w:val="00FA1BE1"/>
    <w:rsid w:val="00FA1D83"/>
    <w:rsid w:val="00FA247D"/>
    <w:rsid w:val="00FA2715"/>
    <w:rsid w:val="00FA333C"/>
    <w:rsid w:val="00FA351E"/>
    <w:rsid w:val="00FA385E"/>
    <w:rsid w:val="00FA4443"/>
    <w:rsid w:val="00FA4B70"/>
    <w:rsid w:val="00FA4E6C"/>
    <w:rsid w:val="00FA55C0"/>
    <w:rsid w:val="00FA58C6"/>
    <w:rsid w:val="00FA5912"/>
    <w:rsid w:val="00FA5D99"/>
    <w:rsid w:val="00FA63A5"/>
    <w:rsid w:val="00FA648E"/>
    <w:rsid w:val="00FA6E44"/>
    <w:rsid w:val="00FA7278"/>
    <w:rsid w:val="00FA7523"/>
    <w:rsid w:val="00FA784E"/>
    <w:rsid w:val="00FA7E25"/>
    <w:rsid w:val="00FB08C4"/>
    <w:rsid w:val="00FB0F16"/>
    <w:rsid w:val="00FB12BD"/>
    <w:rsid w:val="00FB12D9"/>
    <w:rsid w:val="00FB14D1"/>
    <w:rsid w:val="00FB29D6"/>
    <w:rsid w:val="00FB3B75"/>
    <w:rsid w:val="00FB4036"/>
    <w:rsid w:val="00FB4460"/>
    <w:rsid w:val="00FB4C2A"/>
    <w:rsid w:val="00FB4E8B"/>
    <w:rsid w:val="00FB56A2"/>
    <w:rsid w:val="00FB6A88"/>
    <w:rsid w:val="00FC00E2"/>
    <w:rsid w:val="00FC0249"/>
    <w:rsid w:val="00FC0F82"/>
    <w:rsid w:val="00FC1518"/>
    <w:rsid w:val="00FC1811"/>
    <w:rsid w:val="00FC18D4"/>
    <w:rsid w:val="00FC2652"/>
    <w:rsid w:val="00FC2DDD"/>
    <w:rsid w:val="00FC3A9F"/>
    <w:rsid w:val="00FC3C41"/>
    <w:rsid w:val="00FC45FE"/>
    <w:rsid w:val="00FC49A5"/>
    <w:rsid w:val="00FC4E5E"/>
    <w:rsid w:val="00FC54A0"/>
    <w:rsid w:val="00FC5DA5"/>
    <w:rsid w:val="00FC7831"/>
    <w:rsid w:val="00FC7E50"/>
    <w:rsid w:val="00FD021A"/>
    <w:rsid w:val="00FD0762"/>
    <w:rsid w:val="00FD0F19"/>
    <w:rsid w:val="00FD103A"/>
    <w:rsid w:val="00FD1145"/>
    <w:rsid w:val="00FD120E"/>
    <w:rsid w:val="00FD271A"/>
    <w:rsid w:val="00FD29B6"/>
    <w:rsid w:val="00FD38E5"/>
    <w:rsid w:val="00FD3CF8"/>
    <w:rsid w:val="00FD41FE"/>
    <w:rsid w:val="00FD432B"/>
    <w:rsid w:val="00FD4BD8"/>
    <w:rsid w:val="00FD4E16"/>
    <w:rsid w:val="00FD570F"/>
    <w:rsid w:val="00FD63C4"/>
    <w:rsid w:val="00FD775D"/>
    <w:rsid w:val="00FE0288"/>
    <w:rsid w:val="00FE02FD"/>
    <w:rsid w:val="00FE06C8"/>
    <w:rsid w:val="00FE0F24"/>
    <w:rsid w:val="00FE10C7"/>
    <w:rsid w:val="00FE13B6"/>
    <w:rsid w:val="00FE17C5"/>
    <w:rsid w:val="00FE198B"/>
    <w:rsid w:val="00FE1B1B"/>
    <w:rsid w:val="00FE2268"/>
    <w:rsid w:val="00FE286F"/>
    <w:rsid w:val="00FE3613"/>
    <w:rsid w:val="00FE39BD"/>
    <w:rsid w:val="00FE3E2A"/>
    <w:rsid w:val="00FE480B"/>
    <w:rsid w:val="00FE5279"/>
    <w:rsid w:val="00FE53D2"/>
    <w:rsid w:val="00FE55DA"/>
    <w:rsid w:val="00FE5797"/>
    <w:rsid w:val="00FE5B62"/>
    <w:rsid w:val="00FE5DB5"/>
    <w:rsid w:val="00FE670B"/>
    <w:rsid w:val="00FE6794"/>
    <w:rsid w:val="00FE6B93"/>
    <w:rsid w:val="00FE6D7D"/>
    <w:rsid w:val="00FE7E9A"/>
    <w:rsid w:val="00FF0346"/>
    <w:rsid w:val="00FF0674"/>
    <w:rsid w:val="00FF06F6"/>
    <w:rsid w:val="00FF0F08"/>
    <w:rsid w:val="00FF12C5"/>
    <w:rsid w:val="00FF169F"/>
    <w:rsid w:val="00FF2180"/>
    <w:rsid w:val="00FF2D7B"/>
    <w:rsid w:val="00FF330D"/>
    <w:rsid w:val="00FF350D"/>
    <w:rsid w:val="00FF3DF8"/>
    <w:rsid w:val="00FF3E3B"/>
    <w:rsid w:val="00FF3F6B"/>
    <w:rsid w:val="00FF417A"/>
    <w:rsid w:val="00FF459F"/>
    <w:rsid w:val="00FF4761"/>
    <w:rsid w:val="00FF495D"/>
    <w:rsid w:val="00FF50EC"/>
    <w:rsid w:val="00FF5366"/>
    <w:rsid w:val="00FF566D"/>
    <w:rsid w:val="00FF5970"/>
    <w:rsid w:val="00FF5A45"/>
    <w:rsid w:val="00FF5D2A"/>
    <w:rsid w:val="00FF5ECE"/>
    <w:rsid w:val="00FF64F0"/>
    <w:rsid w:val="00FF68BA"/>
    <w:rsid w:val="00FF6CE6"/>
    <w:rsid w:val="00FF6D31"/>
    <w:rsid w:val="00FF707F"/>
    <w:rsid w:val="4C6B441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BAA11C0"/>
  <w15:docId w15:val="{1A018DEE-B2C9-4A7D-B71C-9F8A4A365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Spacing"/>
    <w:next w:val="Normal"/>
    <w:link w:val="Heading1Char"/>
    <w:uiPriority w:val="9"/>
    <w:qFormat/>
    <w:rsid w:val="006E2FF2"/>
    <w:pPr>
      <w:keepNext/>
      <w:keepLines/>
      <w:spacing w:before="480"/>
      <w:outlineLvl w:val="0"/>
    </w:pPr>
    <w:rPr>
      <w:rFonts w:ascii="Times New Roman" w:eastAsiaTheme="majorEastAsia" w:hAnsi="Times New Roman" w:cstheme="majorBidi"/>
      <w:b/>
      <w:bCs/>
      <w:sz w:val="32"/>
      <w:szCs w:val="28"/>
      <w:lang w:val="en-US"/>
    </w:rPr>
  </w:style>
  <w:style w:type="paragraph" w:styleId="Heading2">
    <w:name w:val="heading 2"/>
    <w:basedOn w:val="Normal"/>
    <w:next w:val="Normal"/>
    <w:link w:val="Heading2Char"/>
    <w:uiPriority w:val="9"/>
    <w:unhideWhenUsed/>
    <w:qFormat/>
    <w:rsid w:val="00D917DB"/>
    <w:pPr>
      <w:keepNext/>
      <w:keepLines/>
      <w:spacing w:before="40" w:after="0"/>
      <w:outlineLvl w:val="1"/>
    </w:pPr>
    <w:rPr>
      <w:rFonts w:eastAsiaTheme="majorEastAsia"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917DB"/>
    <w:pPr>
      <w:keepNext/>
      <w:keepLines/>
      <w:spacing w:before="200" w:after="0"/>
      <w:outlineLvl w:val="2"/>
    </w:pPr>
    <w:rPr>
      <w:rFonts w:eastAsiaTheme="majorEastAsia" w:cstheme="majorBidi"/>
      <w:bCs/>
      <w:color w:val="365F91" w:themeColor="accent1" w:themeShade="BF"/>
    </w:rPr>
  </w:style>
  <w:style w:type="paragraph" w:styleId="Heading4">
    <w:name w:val="heading 4"/>
    <w:basedOn w:val="Normal"/>
    <w:next w:val="Normal"/>
    <w:link w:val="Heading4Char"/>
    <w:uiPriority w:val="9"/>
    <w:unhideWhenUsed/>
    <w:qFormat/>
    <w:rsid w:val="003D2F0F"/>
    <w:pPr>
      <w:keepNext/>
      <w:keepLines/>
      <w:spacing w:before="40" w:after="0"/>
      <w:outlineLvl w:val="3"/>
    </w:pPr>
    <w:rPr>
      <w:rFonts w:eastAsiaTheme="majorEastAsia" w:cstheme="majorBidi"/>
      <w:iCs/>
      <w:color w:val="365F91" w:themeColor="accent1" w:themeShade="BF"/>
    </w:rPr>
  </w:style>
  <w:style w:type="paragraph" w:styleId="Heading5">
    <w:name w:val="heading 5"/>
    <w:basedOn w:val="Normal"/>
    <w:next w:val="Normal"/>
    <w:link w:val="Heading5Char"/>
    <w:uiPriority w:val="9"/>
    <w:unhideWhenUsed/>
    <w:qFormat/>
    <w:rsid w:val="006D1927"/>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2FF2"/>
    <w:rPr>
      <w:rFonts w:ascii="Times New Roman" w:eastAsiaTheme="majorEastAsia" w:hAnsi="Times New Roman" w:cstheme="majorBidi"/>
      <w:b/>
      <w:bCs/>
      <w:sz w:val="32"/>
      <w:szCs w:val="28"/>
      <w:lang w:val="en-US"/>
    </w:rPr>
  </w:style>
  <w:style w:type="paragraph" w:styleId="ListParagraph">
    <w:name w:val="List Paragraph"/>
    <w:basedOn w:val="Normal"/>
    <w:uiPriority w:val="34"/>
    <w:qFormat/>
    <w:rsid w:val="00CF1EA6"/>
    <w:pPr>
      <w:ind w:left="720"/>
      <w:contextualSpacing/>
    </w:pPr>
  </w:style>
  <w:style w:type="character" w:customStyle="1" w:styleId="Heading2Char">
    <w:name w:val="Heading 2 Char"/>
    <w:basedOn w:val="DefaultParagraphFont"/>
    <w:link w:val="Heading2"/>
    <w:uiPriority w:val="9"/>
    <w:rsid w:val="00D917DB"/>
    <w:rPr>
      <w:rFonts w:eastAsiaTheme="majorEastAsia" w:cstheme="majorBidi"/>
      <w:color w:val="365F91" w:themeColor="accent1" w:themeShade="BF"/>
      <w:sz w:val="26"/>
      <w:szCs w:val="26"/>
    </w:rPr>
  </w:style>
  <w:style w:type="table" w:styleId="TableGrid">
    <w:name w:val="Table Grid"/>
    <w:basedOn w:val="TableNormal"/>
    <w:uiPriority w:val="39"/>
    <w:rsid w:val="001D6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uiPriority w:val="48"/>
    <w:rsid w:val="00E07E7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Heading3Char">
    <w:name w:val="Heading 3 Char"/>
    <w:basedOn w:val="DefaultParagraphFont"/>
    <w:link w:val="Heading3"/>
    <w:uiPriority w:val="9"/>
    <w:rsid w:val="00D917DB"/>
    <w:rPr>
      <w:rFonts w:eastAsiaTheme="majorEastAsia" w:cstheme="majorBidi"/>
      <w:bCs/>
      <w:color w:val="365F91" w:themeColor="accent1" w:themeShade="BF"/>
    </w:rPr>
  </w:style>
  <w:style w:type="paragraph" w:customStyle="1" w:styleId="EndNoteBibliographyTitle">
    <w:name w:val="EndNote Bibliography Title"/>
    <w:basedOn w:val="Normal"/>
    <w:link w:val="EndNoteBibliographyTitleChar"/>
    <w:rsid w:val="0044577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577E"/>
    <w:rPr>
      <w:rFonts w:ascii="Calibri" w:hAnsi="Calibri" w:cs="Calibri"/>
      <w:noProof/>
      <w:lang w:val="en-US"/>
    </w:rPr>
  </w:style>
  <w:style w:type="paragraph" w:customStyle="1" w:styleId="EndNoteBibliography">
    <w:name w:val="EndNote Bibliography"/>
    <w:basedOn w:val="Normal"/>
    <w:link w:val="EndNoteBibliographyChar"/>
    <w:rsid w:val="0044577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577E"/>
    <w:rPr>
      <w:rFonts w:ascii="Calibri" w:hAnsi="Calibri" w:cs="Calibri"/>
      <w:noProof/>
      <w:lang w:val="en-US"/>
    </w:rPr>
  </w:style>
  <w:style w:type="character" w:styleId="Hyperlink">
    <w:name w:val="Hyperlink"/>
    <w:basedOn w:val="DefaultParagraphFont"/>
    <w:uiPriority w:val="99"/>
    <w:unhideWhenUsed/>
    <w:rsid w:val="00273F8D"/>
    <w:rPr>
      <w:color w:val="0000FF" w:themeColor="hyperlink"/>
      <w:u w:val="single"/>
    </w:rPr>
  </w:style>
  <w:style w:type="character" w:customStyle="1" w:styleId="Heading4Char">
    <w:name w:val="Heading 4 Char"/>
    <w:basedOn w:val="DefaultParagraphFont"/>
    <w:link w:val="Heading4"/>
    <w:uiPriority w:val="9"/>
    <w:rsid w:val="003D2F0F"/>
    <w:rPr>
      <w:rFonts w:eastAsiaTheme="majorEastAsia" w:cstheme="majorBidi"/>
      <w:iCs/>
      <w:color w:val="365F91" w:themeColor="accent1" w:themeShade="BF"/>
    </w:rPr>
  </w:style>
  <w:style w:type="table" w:customStyle="1" w:styleId="ListTable3-Accent12">
    <w:name w:val="List Table 3 - Accent 12"/>
    <w:basedOn w:val="TableNormal"/>
    <w:uiPriority w:val="48"/>
    <w:rsid w:val="00311F9A"/>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TableGridLight1">
    <w:name w:val="Table Grid Light1"/>
    <w:basedOn w:val="TableNormal"/>
    <w:uiPriority w:val="40"/>
    <w:rsid w:val="00740C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6D1927"/>
    <w:rPr>
      <w:rFonts w:eastAsiaTheme="majorEastAsia" w:cstheme="majorBidi"/>
      <w:color w:val="365F91" w:themeColor="accent1" w:themeShade="BF"/>
    </w:rPr>
  </w:style>
  <w:style w:type="table" w:styleId="LightShading-Accent1">
    <w:name w:val="Light Shading Accent 1"/>
    <w:basedOn w:val="TableNormal"/>
    <w:uiPriority w:val="60"/>
    <w:rsid w:val="00E371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E2608B"/>
    <w:rPr>
      <w:color w:val="800080" w:themeColor="followedHyperlink"/>
      <w:u w:val="single"/>
    </w:rPr>
  </w:style>
  <w:style w:type="table" w:customStyle="1" w:styleId="ListTable2-Accent51">
    <w:name w:val="List Table 2 - Accent 51"/>
    <w:basedOn w:val="TableNormal"/>
    <w:uiPriority w:val="47"/>
    <w:rsid w:val="0020394B"/>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11">
    <w:name w:val="List Table 4 - Accent 11"/>
    <w:basedOn w:val="TableNormal"/>
    <w:uiPriority w:val="49"/>
    <w:rsid w:val="0052621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11">
    <w:name w:val="List Table 2 - Accent 11"/>
    <w:basedOn w:val="TableNormal"/>
    <w:uiPriority w:val="47"/>
    <w:rsid w:val="0052621C"/>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14FF8"/>
    <w:rPr>
      <w:sz w:val="16"/>
      <w:szCs w:val="16"/>
    </w:rPr>
  </w:style>
  <w:style w:type="paragraph" w:styleId="CommentText">
    <w:name w:val="annotation text"/>
    <w:basedOn w:val="Normal"/>
    <w:link w:val="CommentTextChar"/>
    <w:uiPriority w:val="99"/>
    <w:semiHidden/>
    <w:unhideWhenUsed/>
    <w:rsid w:val="00014FF8"/>
    <w:pPr>
      <w:spacing w:line="240" w:lineRule="auto"/>
    </w:pPr>
    <w:rPr>
      <w:sz w:val="20"/>
      <w:szCs w:val="20"/>
    </w:rPr>
  </w:style>
  <w:style w:type="character" w:customStyle="1" w:styleId="CommentTextChar">
    <w:name w:val="Comment Text Char"/>
    <w:basedOn w:val="DefaultParagraphFont"/>
    <w:link w:val="CommentText"/>
    <w:uiPriority w:val="99"/>
    <w:semiHidden/>
    <w:rsid w:val="00014FF8"/>
    <w:rPr>
      <w:sz w:val="20"/>
      <w:szCs w:val="20"/>
    </w:rPr>
  </w:style>
  <w:style w:type="paragraph" w:styleId="CommentSubject">
    <w:name w:val="annotation subject"/>
    <w:basedOn w:val="CommentText"/>
    <w:next w:val="CommentText"/>
    <w:link w:val="CommentSubjectChar"/>
    <w:uiPriority w:val="99"/>
    <w:semiHidden/>
    <w:unhideWhenUsed/>
    <w:rsid w:val="00014FF8"/>
    <w:rPr>
      <w:b/>
      <w:bCs/>
    </w:rPr>
  </w:style>
  <w:style w:type="character" w:customStyle="1" w:styleId="CommentSubjectChar">
    <w:name w:val="Comment Subject Char"/>
    <w:basedOn w:val="CommentTextChar"/>
    <w:link w:val="CommentSubject"/>
    <w:uiPriority w:val="99"/>
    <w:semiHidden/>
    <w:rsid w:val="00014FF8"/>
    <w:rPr>
      <w:b/>
      <w:bCs/>
      <w:sz w:val="20"/>
      <w:szCs w:val="20"/>
    </w:rPr>
  </w:style>
  <w:style w:type="paragraph" w:styleId="BalloonText">
    <w:name w:val="Balloon Text"/>
    <w:basedOn w:val="Normal"/>
    <w:link w:val="BalloonTextChar"/>
    <w:uiPriority w:val="99"/>
    <w:semiHidden/>
    <w:unhideWhenUsed/>
    <w:rsid w:val="00014F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FF8"/>
    <w:rPr>
      <w:rFonts w:ascii="Tahoma" w:hAnsi="Tahoma" w:cs="Tahoma"/>
      <w:sz w:val="16"/>
      <w:szCs w:val="16"/>
    </w:rPr>
  </w:style>
  <w:style w:type="paragraph" w:styleId="Header">
    <w:name w:val="header"/>
    <w:basedOn w:val="Normal"/>
    <w:link w:val="HeaderChar"/>
    <w:uiPriority w:val="99"/>
    <w:unhideWhenUsed/>
    <w:rsid w:val="002D7A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7AEE"/>
  </w:style>
  <w:style w:type="paragraph" w:styleId="Footer">
    <w:name w:val="footer"/>
    <w:basedOn w:val="Normal"/>
    <w:link w:val="FooterChar"/>
    <w:uiPriority w:val="99"/>
    <w:unhideWhenUsed/>
    <w:rsid w:val="002D7A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7AEE"/>
  </w:style>
  <w:style w:type="character" w:customStyle="1" w:styleId="UnresolvedMention1">
    <w:name w:val="Unresolved Mention1"/>
    <w:basedOn w:val="DefaultParagraphFont"/>
    <w:uiPriority w:val="99"/>
    <w:semiHidden/>
    <w:unhideWhenUsed/>
    <w:rsid w:val="00336B76"/>
    <w:rPr>
      <w:color w:val="808080"/>
      <w:shd w:val="clear" w:color="auto" w:fill="E6E6E6"/>
    </w:rPr>
  </w:style>
  <w:style w:type="paragraph" w:styleId="NormalWeb">
    <w:name w:val="Normal (Web)"/>
    <w:basedOn w:val="Normal"/>
    <w:uiPriority w:val="99"/>
    <w:semiHidden/>
    <w:unhideWhenUsed/>
    <w:rsid w:val="00816AC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GridTable1Light1">
    <w:name w:val="Grid Table 1 Light1"/>
    <w:basedOn w:val="TableNormal"/>
    <w:uiPriority w:val="46"/>
    <w:rsid w:val="00717DA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717DA3"/>
    <w:rPr>
      <w:color w:val="808080"/>
      <w:shd w:val="clear" w:color="auto" w:fill="E6E6E6"/>
    </w:rPr>
  </w:style>
  <w:style w:type="character" w:customStyle="1" w:styleId="UnresolvedMention3">
    <w:name w:val="Unresolved Mention3"/>
    <w:basedOn w:val="DefaultParagraphFont"/>
    <w:uiPriority w:val="99"/>
    <w:semiHidden/>
    <w:unhideWhenUsed/>
    <w:rsid w:val="00E86935"/>
    <w:rPr>
      <w:color w:val="808080"/>
      <w:shd w:val="clear" w:color="auto" w:fill="E6E6E6"/>
    </w:rPr>
  </w:style>
  <w:style w:type="paragraph" w:styleId="Caption">
    <w:name w:val="caption"/>
    <w:basedOn w:val="Normal"/>
    <w:next w:val="Normal"/>
    <w:uiPriority w:val="35"/>
    <w:unhideWhenUsed/>
    <w:qFormat/>
    <w:rsid w:val="00D964C2"/>
    <w:pPr>
      <w:spacing w:line="360" w:lineRule="auto"/>
      <w:jc w:val="center"/>
    </w:pPr>
    <w:rPr>
      <w:b/>
      <w:iCs/>
      <w:color w:val="000000" w:themeColor="text1"/>
      <w:szCs w:val="18"/>
    </w:rPr>
  </w:style>
  <w:style w:type="character" w:customStyle="1" w:styleId="UnresolvedMention4">
    <w:name w:val="Unresolved Mention4"/>
    <w:basedOn w:val="DefaultParagraphFont"/>
    <w:uiPriority w:val="99"/>
    <w:semiHidden/>
    <w:unhideWhenUsed/>
    <w:rsid w:val="003637BA"/>
    <w:rPr>
      <w:color w:val="808080"/>
      <w:shd w:val="clear" w:color="auto" w:fill="E6E6E6"/>
    </w:rPr>
  </w:style>
  <w:style w:type="paragraph" w:styleId="TOCHeading">
    <w:name w:val="TOC Heading"/>
    <w:basedOn w:val="Heading1"/>
    <w:next w:val="Normal"/>
    <w:uiPriority w:val="39"/>
    <w:unhideWhenUsed/>
    <w:qFormat/>
    <w:rsid w:val="00D964C2"/>
    <w:pPr>
      <w:spacing w:before="240" w:line="259" w:lineRule="auto"/>
      <w:outlineLvl w:val="9"/>
    </w:pPr>
    <w:rPr>
      <w:rFonts w:asciiTheme="majorHAnsi" w:hAnsiTheme="majorHAnsi"/>
      <w:b w:val="0"/>
      <w:bCs w:val="0"/>
      <w:szCs w:val="32"/>
    </w:rPr>
  </w:style>
  <w:style w:type="paragraph" w:styleId="TOC2">
    <w:name w:val="toc 2"/>
    <w:basedOn w:val="Normal"/>
    <w:next w:val="Normal"/>
    <w:autoRedefine/>
    <w:uiPriority w:val="39"/>
    <w:unhideWhenUsed/>
    <w:rsid w:val="00D964C2"/>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AA3F1B"/>
    <w:pPr>
      <w:tabs>
        <w:tab w:val="right" w:leader="dot" w:pos="9016"/>
      </w:tabs>
      <w:spacing w:after="100" w:line="259" w:lineRule="auto"/>
    </w:pPr>
    <w:rPr>
      <w:rFonts w:eastAsiaTheme="minorEastAsia" w:cstheme="minorHAnsi"/>
      <w:b/>
      <w:bCs/>
      <w:noProof/>
    </w:rPr>
  </w:style>
  <w:style w:type="paragraph" w:styleId="TOC3">
    <w:name w:val="toc 3"/>
    <w:basedOn w:val="Normal"/>
    <w:next w:val="Normal"/>
    <w:autoRedefine/>
    <w:uiPriority w:val="39"/>
    <w:unhideWhenUsed/>
    <w:rsid w:val="00D964C2"/>
    <w:pPr>
      <w:spacing w:after="100" w:line="259" w:lineRule="auto"/>
      <w:ind w:left="440"/>
    </w:pPr>
    <w:rPr>
      <w:rFonts w:eastAsiaTheme="minorEastAsia" w:cs="Times New Roman"/>
    </w:rPr>
  </w:style>
  <w:style w:type="table" w:customStyle="1" w:styleId="ListTable7Colorful-Accent31">
    <w:name w:val="List Table 7 Colorful - Accent 31"/>
    <w:basedOn w:val="TableNormal"/>
    <w:uiPriority w:val="52"/>
    <w:rsid w:val="007C7A9A"/>
    <w:pPr>
      <w:spacing w:after="0" w:line="240" w:lineRule="auto"/>
    </w:pPr>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link w:val="NoSpacingChar"/>
    <w:uiPriority w:val="1"/>
    <w:qFormat/>
    <w:rsid w:val="00557D15"/>
    <w:pPr>
      <w:spacing w:after="0" w:line="240" w:lineRule="auto"/>
    </w:pPr>
  </w:style>
  <w:style w:type="character" w:styleId="PlaceholderText">
    <w:name w:val="Placeholder Text"/>
    <w:basedOn w:val="DefaultParagraphFont"/>
    <w:uiPriority w:val="99"/>
    <w:semiHidden/>
    <w:rsid w:val="0055078D"/>
    <w:rPr>
      <w:color w:val="808080"/>
    </w:rPr>
  </w:style>
  <w:style w:type="table" w:styleId="MediumList1-Accent1">
    <w:name w:val="Medium List 1 Accent 1"/>
    <w:basedOn w:val="TableNormal"/>
    <w:uiPriority w:val="65"/>
    <w:rsid w:val="0019443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TableGrid1">
    <w:name w:val="Table Grid1"/>
    <w:basedOn w:val="TableNormal"/>
    <w:next w:val="TableGrid"/>
    <w:uiPriority w:val="39"/>
    <w:rsid w:val="007E7DF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A76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6D9"/>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unhideWhenUsed/>
    <w:rsid w:val="00192A30"/>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192A30"/>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192A30"/>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192A30"/>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192A30"/>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192A30"/>
    <w:pPr>
      <w:spacing w:after="100" w:line="259" w:lineRule="auto"/>
      <w:ind w:left="1760"/>
    </w:pPr>
    <w:rPr>
      <w:rFonts w:eastAsiaTheme="minorEastAsia"/>
      <w:lang w:eastAsia="en-GB"/>
    </w:rPr>
  </w:style>
  <w:style w:type="character" w:customStyle="1" w:styleId="UnresolvedMention5">
    <w:name w:val="Unresolved Mention5"/>
    <w:basedOn w:val="DefaultParagraphFont"/>
    <w:uiPriority w:val="99"/>
    <w:semiHidden/>
    <w:unhideWhenUsed/>
    <w:rsid w:val="00192A30"/>
    <w:rPr>
      <w:color w:val="605E5C"/>
      <w:shd w:val="clear" w:color="auto" w:fill="E1DFDD"/>
    </w:rPr>
  </w:style>
  <w:style w:type="character" w:customStyle="1" w:styleId="NoSpacingChar">
    <w:name w:val="No Spacing Char"/>
    <w:basedOn w:val="DefaultParagraphFont"/>
    <w:link w:val="NoSpacing"/>
    <w:uiPriority w:val="1"/>
    <w:rsid w:val="00176149"/>
  </w:style>
  <w:style w:type="table" w:customStyle="1" w:styleId="TableGrid11">
    <w:name w:val="Table Grid11"/>
    <w:basedOn w:val="TableNormal"/>
    <w:next w:val="TableGrid"/>
    <w:uiPriority w:val="39"/>
    <w:rsid w:val="00D745A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165B0C"/>
    <w:rPr>
      <w:color w:val="605E5C"/>
      <w:shd w:val="clear" w:color="auto" w:fill="E1DFDD"/>
    </w:rPr>
  </w:style>
  <w:style w:type="character" w:customStyle="1" w:styleId="UnresolvedMention7">
    <w:name w:val="Unresolved Mention7"/>
    <w:basedOn w:val="DefaultParagraphFont"/>
    <w:uiPriority w:val="99"/>
    <w:semiHidden/>
    <w:unhideWhenUsed/>
    <w:rsid w:val="00B23458"/>
    <w:rPr>
      <w:color w:val="605E5C"/>
      <w:shd w:val="clear" w:color="auto" w:fill="E1DFDD"/>
    </w:rPr>
  </w:style>
  <w:style w:type="character" w:customStyle="1" w:styleId="UnresolvedMention8">
    <w:name w:val="Unresolved Mention8"/>
    <w:basedOn w:val="DefaultParagraphFont"/>
    <w:uiPriority w:val="99"/>
    <w:semiHidden/>
    <w:unhideWhenUsed/>
    <w:rsid w:val="00456440"/>
    <w:rPr>
      <w:color w:val="605E5C"/>
      <w:shd w:val="clear" w:color="auto" w:fill="E1DFDD"/>
    </w:rPr>
  </w:style>
  <w:style w:type="paragraph" w:styleId="Revision">
    <w:name w:val="Revision"/>
    <w:hidden/>
    <w:uiPriority w:val="99"/>
    <w:semiHidden/>
    <w:rsid w:val="003728EF"/>
    <w:pPr>
      <w:spacing w:after="0" w:line="240" w:lineRule="auto"/>
    </w:pPr>
    <w:rPr>
      <w:lang w:val="en-US"/>
    </w:rPr>
  </w:style>
  <w:style w:type="character" w:styleId="LineNumber">
    <w:name w:val="line number"/>
    <w:basedOn w:val="DefaultParagraphFont"/>
    <w:uiPriority w:val="99"/>
    <w:semiHidden/>
    <w:unhideWhenUsed/>
    <w:rsid w:val="003858A0"/>
  </w:style>
  <w:style w:type="character" w:customStyle="1" w:styleId="UnresolvedMention9">
    <w:name w:val="Unresolved Mention9"/>
    <w:basedOn w:val="DefaultParagraphFont"/>
    <w:uiPriority w:val="99"/>
    <w:semiHidden/>
    <w:unhideWhenUsed/>
    <w:rsid w:val="00DE55B2"/>
    <w:rPr>
      <w:color w:val="605E5C"/>
      <w:shd w:val="clear" w:color="auto" w:fill="E1DFDD"/>
    </w:rPr>
  </w:style>
  <w:style w:type="table" w:customStyle="1" w:styleId="TableGrid111">
    <w:name w:val="Table Grid111"/>
    <w:basedOn w:val="TableNormal"/>
    <w:uiPriority w:val="39"/>
    <w:rsid w:val="008E7A53"/>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9960">
      <w:bodyDiv w:val="1"/>
      <w:marLeft w:val="0"/>
      <w:marRight w:val="0"/>
      <w:marTop w:val="0"/>
      <w:marBottom w:val="0"/>
      <w:divBdr>
        <w:top w:val="none" w:sz="0" w:space="0" w:color="auto"/>
        <w:left w:val="none" w:sz="0" w:space="0" w:color="auto"/>
        <w:bottom w:val="none" w:sz="0" w:space="0" w:color="auto"/>
        <w:right w:val="none" w:sz="0" w:space="0" w:color="auto"/>
      </w:divBdr>
    </w:div>
    <w:div w:id="16467584">
      <w:bodyDiv w:val="1"/>
      <w:marLeft w:val="0"/>
      <w:marRight w:val="0"/>
      <w:marTop w:val="0"/>
      <w:marBottom w:val="0"/>
      <w:divBdr>
        <w:top w:val="none" w:sz="0" w:space="0" w:color="auto"/>
        <w:left w:val="none" w:sz="0" w:space="0" w:color="auto"/>
        <w:bottom w:val="none" w:sz="0" w:space="0" w:color="auto"/>
        <w:right w:val="none" w:sz="0" w:space="0" w:color="auto"/>
      </w:divBdr>
    </w:div>
    <w:div w:id="22243638">
      <w:bodyDiv w:val="1"/>
      <w:marLeft w:val="0"/>
      <w:marRight w:val="0"/>
      <w:marTop w:val="0"/>
      <w:marBottom w:val="0"/>
      <w:divBdr>
        <w:top w:val="none" w:sz="0" w:space="0" w:color="auto"/>
        <w:left w:val="none" w:sz="0" w:space="0" w:color="auto"/>
        <w:bottom w:val="none" w:sz="0" w:space="0" w:color="auto"/>
        <w:right w:val="none" w:sz="0" w:space="0" w:color="auto"/>
      </w:divBdr>
    </w:div>
    <w:div w:id="58872709">
      <w:bodyDiv w:val="1"/>
      <w:marLeft w:val="0"/>
      <w:marRight w:val="0"/>
      <w:marTop w:val="0"/>
      <w:marBottom w:val="0"/>
      <w:divBdr>
        <w:top w:val="none" w:sz="0" w:space="0" w:color="auto"/>
        <w:left w:val="none" w:sz="0" w:space="0" w:color="auto"/>
        <w:bottom w:val="none" w:sz="0" w:space="0" w:color="auto"/>
        <w:right w:val="none" w:sz="0" w:space="0" w:color="auto"/>
      </w:divBdr>
    </w:div>
    <w:div w:id="82116658">
      <w:bodyDiv w:val="1"/>
      <w:marLeft w:val="0"/>
      <w:marRight w:val="0"/>
      <w:marTop w:val="0"/>
      <w:marBottom w:val="0"/>
      <w:divBdr>
        <w:top w:val="none" w:sz="0" w:space="0" w:color="auto"/>
        <w:left w:val="none" w:sz="0" w:space="0" w:color="auto"/>
        <w:bottom w:val="none" w:sz="0" w:space="0" w:color="auto"/>
        <w:right w:val="none" w:sz="0" w:space="0" w:color="auto"/>
      </w:divBdr>
    </w:div>
    <w:div w:id="93676388">
      <w:bodyDiv w:val="1"/>
      <w:marLeft w:val="0"/>
      <w:marRight w:val="0"/>
      <w:marTop w:val="0"/>
      <w:marBottom w:val="0"/>
      <w:divBdr>
        <w:top w:val="none" w:sz="0" w:space="0" w:color="auto"/>
        <w:left w:val="none" w:sz="0" w:space="0" w:color="auto"/>
        <w:bottom w:val="none" w:sz="0" w:space="0" w:color="auto"/>
        <w:right w:val="none" w:sz="0" w:space="0" w:color="auto"/>
      </w:divBdr>
    </w:div>
    <w:div w:id="93795445">
      <w:bodyDiv w:val="1"/>
      <w:marLeft w:val="0"/>
      <w:marRight w:val="0"/>
      <w:marTop w:val="0"/>
      <w:marBottom w:val="0"/>
      <w:divBdr>
        <w:top w:val="none" w:sz="0" w:space="0" w:color="auto"/>
        <w:left w:val="none" w:sz="0" w:space="0" w:color="auto"/>
        <w:bottom w:val="none" w:sz="0" w:space="0" w:color="auto"/>
        <w:right w:val="none" w:sz="0" w:space="0" w:color="auto"/>
      </w:divBdr>
    </w:div>
    <w:div w:id="94447270">
      <w:bodyDiv w:val="1"/>
      <w:marLeft w:val="0"/>
      <w:marRight w:val="0"/>
      <w:marTop w:val="0"/>
      <w:marBottom w:val="0"/>
      <w:divBdr>
        <w:top w:val="none" w:sz="0" w:space="0" w:color="auto"/>
        <w:left w:val="none" w:sz="0" w:space="0" w:color="auto"/>
        <w:bottom w:val="none" w:sz="0" w:space="0" w:color="auto"/>
        <w:right w:val="none" w:sz="0" w:space="0" w:color="auto"/>
      </w:divBdr>
    </w:div>
    <w:div w:id="126751546">
      <w:bodyDiv w:val="1"/>
      <w:marLeft w:val="0"/>
      <w:marRight w:val="0"/>
      <w:marTop w:val="0"/>
      <w:marBottom w:val="0"/>
      <w:divBdr>
        <w:top w:val="none" w:sz="0" w:space="0" w:color="auto"/>
        <w:left w:val="none" w:sz="0" w:space="0" w:color="auto"/>
        <w:bottom w:val="none" w:sz="0" w:space="0" w:color="auto"/>
        <w:right w:val="none" w:sz="0" w:space="0" w:color="auto"/>
      </w:divBdr>
    </w:div>
    <w:div w:id="157891134">
      <w:bodyDiv w:val="1"/>
      <w:marLeft w:val="0"/>
      <w:marRight w:val="0"/>
      <w:marTop w:val="0"/>
      <w:marBottom w:val="0"/>
      <w:divBdr>
        <w:top w:val="none" w:sz="0" w:space="0" w:color="auto"/>
        <w:left w:val="none" w:sz="0" w:space="0" w:color="auto"/>
        <w:bottom w:val="none" w:sz="0" w:space="0" w:color="auto"/>
        <w:right w:val="none" w:sz="0" w:space="0" w:color="auto"/>
      </w:divBdr>
    </w:div>
    <w:div w:id="168376307">
      <w:bodyDiv w:val="1"/>
      <w:marLeft w:val="0"/>
      <w:marRight w:val="0"/>
      <w:marTop w:val="0"/>
      <w:marBottom w:val="0"/>
      <w:divBdr>
        <w:top w:val="none" w:sz="0" w:space="0" w:color="auto"/>
        <w:left w:val="none" w:sz="0" w:space="0" w:color="auto"/>
        <w:bottom w:val="none" w:sz="0" w:space="0" w:color="auto"/>
        <w:right w:val="none" w:sz="0" w:space="0" w:color="auto"/>
      </w:divBdr>
    </w:div>
    <w:div w:id="173880407">
      <w:bodyDiv w:val="1"/>
      <w:marLeft w:val="0"/>
      <w:marRight w:val="0"/>
      <w:marTop w:val="0"/>
      <w:marBottom w:val="0"/>
      <w:divBdr>
        <w:top w:val="none" w:sz="0" w:space="0" w:color="auto"/>
        <w:left w:val="none" w:sz="0" w:space="0" w:color="auto"/>
        <w:bottom w:val="none" w:sz="0" w:space="0" w:color="auto"/>
        <w:right w:val="none" w:sz="0" w:space="0" w:color="auto"/>
      </w:divBdr>
    </w:div>
    <w:div w:id="182138867">
      <w:bodyDiv w:val="1"/>
      <w:marLeft w:val="0"/>
      <w:marRight w:val="0"/>
      <w:marTop w:val="0"/>
      <w:marBottom w:val="0"/>
      <w:divBdr>
        <w:top w:val="none" w:sz="0" w:space="0" w:color="auto"/>
        <w:left w:val="none" w:sz="0" w:space="0" w:color="auto"/>
        <w:bottom w:val="none" w:sz="0" w:space="0" w:color="auto"/>
        <w:right w:val="none" w:sz="0" w:space="0" w:color="auto"/>
      </w:divBdr>
    </w:div>
    <w:div w:id="204801546">
      <w:bodyDiv w:val="1"/>
      <w:marLeft w:val="0"/>
      <w:marRight w:val="0"/>
      <w:marTop w:val="0"/>
      <w:marBottom w:val="0"/>
      <w:divBdr>
        <w:top w:val="none" w:sz="0" w:space="0" w:color="auto"/>
        <w:left w:val="none" w:sz="0" w:space="0" w:color="auto"/>
        <w:bottom w:val="none" w:sz="0" w:space="0" w:color="auto"/>
        <w:right w:val="none" w:sz="0" w:space="0" w:color="auto"/>
      </w:divBdr>
    </w:div>
    <w:div w:id="252906099">
      <w:bodyDiv w:val="1"/>
      <w:marLeft w:val="0"/>
      <w:marRight w:val="0"/>
      <w:marTop w:val="0"/>
      <w:marBottom w:val="0"/>
      <w:divBdr>
        <w:top w:val="none" w:sz="0" w:space="0" w:color="auto"/>
        <w:left w:val="none" w:sz="0" w:space="0" w:color="auto"/>
        <w:bottom w:val="none" w:sz="0" w:space="0" w:color="auto"/>
        <w:right w:val="none" w:sz="0" w:space="0" w:color="auto"/>
      </w:divBdr>
    </w:div>
    <w:div w:id="261374172">
      <w:bodyDiv w:val="1"/>
      <w:marLeft w:val="0"/>
      <w:marRight w:val="0"/>
      <w:marTop w:val="0"/>
      <w:marBottom w:val="0"/>
      <w:divBdr>
        <w:top w:val="none" w:sz="0" w:space="0" w:color="auto"/>
        <w:left w:val="none" w:sz="0" w:space="0" w:color="auto"/>
        <w:bottom w:val="none" w:sz="0" w:space="0" w:color="auto"/>
        <w:right w:val="none" w:sz="0" w:space="0" w:color="auto"/>
      </w:divBdr>
    </w:div>
    <w:div w:id="268052103">
      <w:bodyDiv w:val="1"/>
      <w:marLeft w:val="0"/>
      <w:marRight w:val="0"/>
      <w:marTop w:val="0"/>
      <w:marBottom w:val="0"/>
      <w:divBdr>
        <w:top w:val="none" w:sz="0" w:space="0" w:color="auto"/>
        <w:left w:val="none" w:sz="0" w:space="0" w:color="auto"/>
        <w:bottom w:val="none" w:sz="0" w:space="0" w:color="auto"/>
        <w:right w:val="none" w:sz="0" w:space="0" w:color="auto"/>
      </w:divBdr>
    </w:div>
    <w:div w:id="272979895">
      <w:bodyDiv w:val="1"/>
      <w:marLeft w:val="0"/>
      <w:marRight w:val="0"/>
      <w:marTop w:val="0"/>
      <w:marBottom w:val="0"/>
      <w:divBdr>
        <w:top w:val="none" w:sz="0" w:space="0" w:color="auto"/>
        <w:left w:val="none" w:sz="0" w:space="0" w:color="auto"/>
        <w:bottom w:val="none" w:sz="0" w:space="0" w:color="auto"/>
        <w:right w:val="none" w:sz="0" w:space="0" w:color="auto"/>
      </w:divBdr>
    </w:div>
    <w:div w:id="322660756">
      <w:bodyDiv w:val="1"/>
      <w:marLeft w:val="0"/>
      <w:marRight w:val="0"/>
      <w:marTop w:val="0"/>
      <w:marBottom w:val="0"/>
      <w:divBdr>
        <w:top w:val="none" w:sz="0" w:space="0" w:color="auto"/>
        <w:left w:val="none" w:sz="0" w:space="0" w:color="auto"/>
        <w:bottom w:val="none" w:sz="0" w:space="0" w:color="auto"/>
        <w:right w:val="none" w:sz="0" w:space="0" w:color="auto"/>
      </w:divBdr>
    </w:div>
    <w:div w:id="411584768">
      <w:bodyDiv w:val="1"/>
      <w:marLeft w:val="0"/>
      <w:marRight w:val="0"/>
      <w:marTop w:val="0"/>
      <w:marBottom w:val="0"/>
      <w:divBdr>
        <w:top w:val="none" w:sz="0" w:space="0" w:color="auto"/>
        <w:left w:val="none" w:sz="0" w:space="0" w:color="auto"/>
        <w:bottom w:val="none" w:sz="0" w:space="0" w:color="auto"/>
        <w:right w:val="none" w:sz="0" w:space="0" w:color="auto"/>
      </w:divBdr>
    </w:div>
    <w:div w:id="429282003">
      <w:bodyDiv w:val="1"/>
      <w:marLeft w:val="0"/>
      <w:marRight w:val="0"/>
      <w:marTop w:val="0"/>
      <w:marBottom w:val="0"/>
      <w:divBdr>
        <w:top w:val="none" w:sz="0" w:space="0" w:color="auto"/>
        <w:left w:val="none" w:sz="0" w:space="0" w:color="auto"/>
        <w:bottom w:val="none" w:sz="0" w:space="0" w:color="auto"/>
        <w:right w:val="none" w:sz="0" w:space="0" w:color="auto"/>
      </w:divBdr>
    </w:div>
    <w:div w:id="554396267">
      <w:bodyDiv w:val="1"/>
      <w:marLeft w:val="0"/>
      <w:marRight w:val="0"/>
      <w:marTop w:val="0"/>
      <w:marBottom w:val="0"/>
      <w:divBdr>
        <w:top w:val="none" w:sz="0" w:space="0" w:color="auto"/>
        <w:left w:val="none" w:sz="0" w:space="0" w:color="auto"/>
        <w:bottom w:val="none" w:sz="0" w:space="0" w:color="auto"/>
        <w:right w:val="none" w:sz="0" w:space="0" w:color="auto"/>
      </w:divBdr>
    </w:div>
    <w:div w:id="574899730">
      <w:bodyDiv w:val="1"/>
      <w:marLeft w:val="0"/>
      <w:marRight w:val="0"/>
      <w:marTop w:val="0"/>
      <w:marBottom w:val="0"/>
      <w:divBdr>
        <w:top w:val="none" w:sz="0" w:space="0" w:color="auto"/>
        <w:left w:val="none" w:sz="0" w:space="0" w:color="auto"/>
        <w:bottom w:val="none" w:sz="0" w:space="0" w:color="auto"/>
        <w:right w:val="none" w:sz="0" w:space="0" w:color="auto"/>
      </w:divBdr>
    </w:div>
    <w:div w:id="626083604">
      <w:bodyDiv w:val="1"/>
      <w:marLeft w:val="0"/>
      <w:marRight w:val="0"/>
      <w:marTop w:val="0"/>
      <w:marBottom w:val="0"/>
      <w:divBdr>
        <w:top w:val="none" w:sz="0" w:space="0" w:color="auto"/>
        <w:left w:val="none" w:sz="0" w:space="0" w:color="auto"/>
        <w:bottom w:val="none" w:sz="0" w:space="0" w:color="auto"/>
        <w:right w:val="none" w:sz="0" w:space="0" w:color="auto"/>
      </w:divBdr>
    </w:div>
    <w:div w:id="664865528">
      <w:bodyDiv w:val="1"/>
      <w:marLeft w:val="0"/>
      <w:marRight w:val="0"/>
      <w:marTop w:val="0"/>
      <w:marBottom w:val="0"/>
      <w:divBdr>
        <w:top w:val="none" w:sz="0" w:space="0" w:color="auto"/>
        <w:left w:val="none" w:sz="0" w:space="0" w:color="auto"/>
        <w:bottom w:val="none" w:sz="0" w:space="0" w:color="auto"/>
        <w:right w:val="none" w:sz="0" w:space="0" w:color="auto"/>
      </w:divBdr>
    </w:div>
    <w:div w:id="717171509">
      <w:bodyDiv w:val="1"/>
      <w:marLeft w:val="0"/>
      <w:marRight w:val="0"/>
      <w:marTop w:val="0"/>
      <w:marBottom w:val="0"/>
      <w:divBdr>
        <w:top w:val="none" w:sz="0" w:space="0" w:color="auto"/>
        <w:left w:val="none" w:sz="0" w:space="0" w:color="auto"/>
        <w:bottom w:val="none" w:sz="0" w:space="0" w:color="auto"/>
        <w:right w:val="none" w:sz="0" w:space="0" w:color="auto"/>
      </w:divBdr>
    </w:div>
    <w:div w:id="717634331">
      <w:bodyDiv w:val="1"/>
      <w:marLeft w:val="0"/>
      <w:marRight w:val="0"/>
      <w:marTop w:val="0"/>
      <w:marBottom w:val="0"/>
      <w:divBdr>
        <w:top w:val="none" w:sz="0" w:space="0" w:color="auto"/>
        <w:left w:val="none" w:sz="0" w:space="0" w:color="auto"/>
        <w:bottom w:val="none" w:sz="0" w:space="0" w:color="auto"/>
        <w:right w:val="none" w:sz="0" w:space="0" w:color="auto"/>
      </w:divBdr>
    </w:div>
    <w:div w:id="741874446">
      <w:bodyDiv w:val="1"/>
      <w:marLeft w:val="0"/>
      <w:marRight w:val="0"/>
      <w:marTop w:val="0"/>
      <w:marBottom w:val="0"/>
      <w:divBdr>
        <w:top w:val="none" w:sz="0" w:space="0" w:color="auto"/>
        <w:left w:val="none" w:sz="0" w:space="0" w:color="auto"/>
        <w:bottom w:val="none" w:sz="0" w:space="0" w:color="auto"/>
        <w:right w:val="none" w:sz="0" w:space="0" w:color="auto"/>
      </w:divBdr>
    </w:div>
    <w:div w:id="809319910">
      <w:bodyDiv w:val="1"/>
      <w:marLeft w:val="0"/>
      <w:marRight w:val="0"/>
      <w:marTop w:val="0"/>
      <w:marBottom w:val="0"/>
      <w:divBdr>
        <w:top w:val="none" w:sz="0" w:space="0" w:color="auto"/>
        <w:left w:val="none" w:sz="0" w:space="0" w:color="auto"/>
        <w:bottom w:val="none" w:sz="0" w:space="0" w:color="auto"/>
        <w:right w:val="none" w:sz="0" w:space="0" w:color="auto"/>
      </w:divBdr>
    </w:div>
    <w:div w:id="829253274">
      <w:bodyDiv w:val="1"/>
      <w:marLeft w:val="0"/>
      <w:marRight w:val="0"/>
      <w:marTop w:val="0"/>
      <w:marBottom w:val="0"/>
      <w:divBdr>
        <w:top w:val="none" w:sz="0" w:space="0" w:color="auto"/>
        <w:left w:val="none" w:sz="0" w:space="0" w:color="auto"/>
        <w:bottom w:val="none" w:sz="0" w:space="0" w:color="auto"/>
        <w:right w:val="none" w:sz="0" w:space="0" w:color="auto"/>
      </w:divBdr>
    </w:div>
    <w:div w:id="860247007">
      <w:bodyDiv w:val="1"/>
      <w:marLeft w:val="0"/>
      <w:marRight w:val="0"/>
      <w:marTop w:val="0"/>
      <w:marBottom w:val="0"/>
      <w:divBdr>
        <w:top w:val="none" w:sz="0" w:space="0" w:color="auto"/>
        <w:left w:val="none" w:sz="0" w:space="0" w:color="auto"/>
        <w:bottom w:val="none" w:sz="0" w:space="0" w:color="auto"/>
        <w:right w:val="none" w:sz="0" w:space="0" w:color="auto"/>
      </w:divBdr>
    </w:div>
    <w:div w:id="896278732">
      <w:bodyDiv w:val="1"/>
      <w:marLeft w:val="0"/>
      <w:marRight w:val="0"/>
      <w:marTop w:val="0"/>
      <w:marBottom w:val="0"/>
      <w:divBdr>
        <w:top w:val="none" w:sz="0" w:space="0" w:color="auto"/>
        <w:left w:val="none" w:sz="0" w:space="0" w:color="auto"/>
        <w:bottom w:val="none" w:sz="0" w:space="0" w:color="auto"/>
        <w:right w:val="none" w:sz="0" w:space="0" w:color="auto"/>
      </w:divBdr>
    </w:div>
    <w:div w:id="920673962">
      <w:bodyDiv w:val="1"/>
      <w:marLeft w:val="0"/>
      <w:marRight w:val="0"/>
      <w:marTop w:val="0"/>
      <w:marBottom w:val="0"/>
      <w:divBdr>
        <w:top w:val="none" w:sz="0" w:space="0" w:color="auto"/>
        <w:left w:val="none" w:sz="0" w:space="0" w:color="auto"/>
        <w:bottom w:val="none" w:sz="0" w:space="0" w:color="auto"/>
        <w:right w:val="none" w:sz="0" w:space="0" w:color="auto"/>
      </w:divBdr>
    </w:div>
    <w:div w:id="931159835">
      <w:bodyDiv w:val="1"/>
      <w:marLeft w:val="0"/>
      <w:marRight w:val="0"/>
      <w:marTop w:val="0"/>
      <w:marBottom w:val="0"/>
      <w:divBdr>
        <w:top w:val="none" w:sz="0" w:space="0" w:color="auto"/>
        <w:left w:val="none" w:sz="0" w:space="0" w:color="auto"/>
        <w:bottom w:val="none" w:sz="0" w:space="0" w:color="auto"/>
        <w:right w:val="none" w:sz="0" w:space="0" w:color="auto"/>
      </w:divBdr>
    </w:div>
    <w:div w:id="949168939">
      <w:bodyDiv w:val="1"/>
      <w:marLeft w:val="0"/>
      <w:marRight w:val="0"/>
      <w:marTop w:val="0"/>
      <w:marBottom w:val="0"/>
      <w:divBdr>
        <w:top w:val="none" w:sz="0" w:space="0" w:color="auto"/>
        <w:left w:val="none" w:sz="0" w:space="0" w:color="auto"/>
        <w:bottom w:val="none" w:sz="0" w:space="0" w:color="auto"/>
        <w:right w:val="none" w:sz="0" w:space="0" w:color="auto"/>
      </w:divBdr>
    </w:div>
    <w:div w:id="994795780">
      <w:bodyDiv w:val="1"/>
      <w:marLeft w:val="0"/>
      <w:marRight w:val="0"/>
      <w:marTop w:val="0"/>
      <w:marBottom w:val="0"/>
      <w:divBdr>
        <w:top w:val="none" w:sz="0" w:space="0" w:color="auto"/>
        <w:left w:val="none" w:sz="0" w:space="0" w:color="auto"/>
        <w:bottom w:val="none" w:sz="0" w:space="0" w:color="auto"/>
        <w:right w:val="none" w:sz="0" w:space="0" w:color="auto"/>
      </w:divBdr>
    </w:div>
    <w:div w:id="1016078337">
      <w:bodyDiv w:val="1"/>
      <w:marLeft w:val="0"/>
      <w:marRight w:val="0"/>
      <w:marTop w:val="0"/>
      <w:marBottom w:val="0"/>
      <w:divBdr>
        <w:top w:val="none" w:sz="0" w:space="0" w:color="auto"/>
        <w:left w:val="none" w:sz="0" w:space="0" w:color="auto"/>
        <w:bottom w:val="none" w:sz="0" w:space="0" w:color="auto"/>
        <w:right w:val="none" w:sz="0" w:space="0" w:color="auto"/>
      </w:divBdr>
    </w:div>
    <w:div w:id="1022320234">
      <w:bodyDiv w:val="1"/>
      <w:marLeft w:val="0"/>
      <w:marRight w:val="0"/>
      <w:marTop w:val="0"/>
      <w:marBottom w:val="0"/>
      <w:divBdr>
        <w:top w:val="none" w:sz="0" w:space="0" w:color="auto"/>
        <w:left w:val="none" w:sz="0" w:space="0" w:color="auto"/>
        <w:bottom w:val="none" w:sz="0" w:space="0" w:color="auto"/>
        <w:right w:val="none" w:sz="0" w:space="0" w:color="auto"/>
      </w:divBdr>
    </w:div>
    <w:div w:id="1027177110">
      <w:bodyDiv w:val="1"/>
      <w:marLeft w:val="0"/>
      <w:marRight w:val="0"/>
      <w:marTop w:val="0"/>
      <w:marBottom w:val="0"/>
      <w:divBdr>
        <w:top w:val="none" w:sz="0" w:space="0" w:color="auto"/>
        <w:left w:val="none" w:sz="0" w:space="0" w:color="auto"/>
        <w:bottom w:val="none" w:sz="0" w:space="0" w:color="auto"/>
        <w:right w:val="none" w:sz="0" w:space="0" w:color="auto"/>
      </w:divBdr>
    </w:div>
    <w:div w:id="1031691692">
      <w:bodyDiv w:val="1"/>
      <w:marLeft w:val="0"/>
      <w:marRight w:val="0"/>
      <w:marTop w:val="0"/>
      <w:marBottom w:val="0"/>
      <w:divBdr>
        <w:top w:val="none" w:sz="0" w:space="0" w:color="auto"/>
        <w:left w:val="none" w:sz="0" w:space="0" w:color="auto"/>
        <w:bottom w:val="none" w:sz="0" w:space="0" w:color="auto"/>
        <w:right w:val="none" w:sz="0" w:space="0" w:color="auto"/>
      </w:divBdr>
    </w:div>
    <w:div w:id="1096901319">
      <w:bodyDiv w:val="1"/>
      <w:marLeft w:val="0"/>
      <w:marRight w:val="0"/>
      <w:marTop w:val="0"/>
      <w:marBottom w:val="0"/>
      <w:divBdr>
        <w:top w:val="none" w:sz="0" w:space="0" w:color="auto"/>
        <w:left w:val="none" w:sz="0" w:space="0" w:color="auto"/>
        <w:bottom w:val="none" w:sz="0" w:space="0" w:color="auto"/>
        <w:right w:val="none" w:sz="0" w:space="0" w:color="auto"/>
      </w:divBdr>
    </w:div>
    <w:div w:id="1144859122">
      <w:bodyDiv w:val="1"/>
      <w:marLeft w:val="0"/>
      <w:marRight w:val="0"/>
      <w:marTop w:val="0"/>
      <w:marBottom w:val="0"/>
      <w:divBdr>
        <w:top w:val="none" w:sz="0" w:space="0" w:color="auto"/>
        <w:left w:val="none" w:sz="0" w:space="0" w:color="auto"/>
        <w:bottom w:val="none" w:sz="0" w:space="0" w:color="auto"/>
        <w:right w:val="none" w:sz="0" w:space="0" w:color="auto"/>
      </w:divBdr>
    </w:div>
    <w:div w:id="1145126465">
      <w:bodyDiv w:val="1"/>
      <w:marLeft w:val="0"/>
      <w:marRight w:val="0"/>
      <w:marTop w:val="0"/>
      <w:marBottom w:val="0"/>
      <w:divBdr>
        <w:top w:val="none" w:sz="0" w:space="0" w:color="auto"/>
        <w:left w:val="none" w:sz="0" w:space="0" w:color="auto"/>
        <w:bottom w:val="none" w:sz="0" w:space="0" w:color="auto"/>
        <w:right w:val="none" w:sz="0" w:space="0" w:color="auto"/>
      </w:divBdr>
    </w:div>
    <w:div w:id="1147160850">
      <w:bodyDiv w:val="1"/>
      <w:marLeft w:val="0"/>
      <w:marRight w:val="0"/>
      <w:marTop w:val="0"/>
      <w:marBottom w:val="0"/>
      <w:divBdr>
        <w:top w:val="none" w:sz="0" w:space="0" w:color="auto"/>
        <w:left w:val="none" w:sz="0" w:space="0" w:color="auto"/>
        <w:bottom w:val="none" w:sz="0" w:space="0" w:color="auto"/>
        <w:right w:val="none" w:sz="0" w:space="0" w:color="auto"/>
      </w:divBdr>
    </w:div>
    <w:div w:id="1158769247">
      <w:bodyDiv w:val="1"/>
      <w:marLeft w:val="0"/>
      <w:marRight w:val="0"/>
      <w:marTop w:val="0"/>
      <w:marBottom w:val="0"/>
      <w:divBdr>
        <w:top w:val="none" w:sz="0" w:space="0" w:color="auto"/>
        <w:left w:val="none" w:sz="0" w:space="0" w:color="auto"/>
        <w:bottom w:val="none" w:sz="0" w:space="0" w:color="auto"/>
        <w:right w:val="none" w:sz="0" w:space="0" w:color="auto"/>
      </w:divBdr>
    </w:div>
    <w:div w:id="1162623059">
      <w:bodyDiv w:val="1"/>
      <w:marLeft w:val="0"/>
      <w:marRight w:val="0"/>
      <w:marTop w:val="0"/>
      <w:marBottom w:val="0"/>
      <w:divBdr>
        <w:top w:val="none" w:sz="0" w:space="0" w:color="auto"/>
        <w:left w:val="none" w:sz="0" w:space="0" w:color="auto"/>
        <w:bottom w:val="none" w:sz="0" w:space="0" w:color="auto"/>
        <w:right w:val="none" w:sz="0" w:space="0" w:color="auto"/>
      </w:divBdr>
    </w:div>
    <w:div w:id="1208761332">
      <w:bodyDiv w:val="1"/>
      <w:marLeft w:val="0"/>
      <w:marRight w:val="0"/>
      <w:marTop w:val="0"/>
      <w:marBottom w:val="0"/>
      <w:divBdr>
        <w:top w:val="none" w:sz="0" w:space="0" w:color="auto"/>
        <w:left w:val="none" w:sz="0" w:space="0" w:color="auto"/>
        <w:bottom w:val="none" w:sz="0" w:space="0" w:color="auto"/>
        <w:right w:val="none" w:sz="0" w:space="0" w:color="auto"/>
      </w:divBdr>
    </w:div>
    <w:div w:id="1222667430">
      <w:bodyDiv w:val="1"/>
      <w:marLeft w:val="0"/>
      <w:marRight w:val="0"/>
      <w:marTop w:val="0"/>
      <w:marBottom w:val="0"/>
      <w:divBdr>
        <w:top w:val="none" w:sz="0" w:space="0" w:color="auto"/>
        <w:left w:val="none" w:sz="0" w:space="0" w:color="auto"/>
        <w:bottom w:val="none" w:sz="0" w:space="0" w:color="auto"/>
        <w:right w:val="none" w:sz="0" w:space="0" w:color="auto"/>
      </w:divBdr>
    </w:div>
    <w:div w:id="1239553830">
      <w:bodyDiv w:val="1"/>
      <w:marLeft w:val="0"/>
      <w:marRight w:val="0"/>
      <w:marTop w:val="0"/>
      <w:marBottom w:val="0"/>
      <w:divBdr>
        <w:top w:val="none" w:sz="0" w:space="0" w:color="auto"/>
        <w:left w:val="none" w:sz="0" w:space="0" w:color="auto"/>
        <w:bottom w:val="none" w:sz="0" w:space="0" w:color="auto"/>
        <w:right w:val="none" w:sz="0" w:space="0" w:color="auto"/>
      </w:divBdr>
    </w:div>
    <w:div w:id="1250457304">
      <w:bodyDiv w:val="1"/>
      <w:marLeft w:val="0"/>
      <w:marRight w:val="0"/>
      <w:marTop w:val="0"/>
      <w:marBottom w:val="0"/>
      <w:divBdr>
        <w:top w:val="none" w:sz="0" w:space="0" w:color="auto"/>
        <w:left w:val="none" w:sz="0" w:space="0" w:color="auto"/>
        <w:bottom w:val="none" w:sz="0" w:space="0" w:color="auto"/>
        <w:right w:val="none" w:sz="0" w:space="0" w:color="auto"/>
      </w:divBdr>
    </w:div>
    <w:div w:id="1266689221">
      <w:bodyDiv w:val="1"/>
      <w:marLeft w:val="0"/>
      <w:marRight w:val="0"/>
      <w:marTop w:val="0"/>
      <w:marBottom w:val="0"/>
      <w:divBdr>
        <w:top w:val="none" w:sz="0" w:space="0" w:color="auto"/>
        <w:left w:val="none" w:sz="0" w:space="0" w:color="auto"/>
        <w:bottom w:val="none" w:sz="0" w:space="0" w:color="auto"/>
        <w:right w:val="none" w:sz="0" w:space="0" w:color="auto"/>
      </w:divBdr>
    </w:div>
    <w:div w:id="1282109729">
      <w:bodyDiv w:val="1"/>
      <w:marLeft w:val="0"/>
      <w:marRight w:val="0"/>
      <w:marTop w:val="0"/>
      <w:marBottom w:val="0"/>
      <w:divBdr>
        <w:top w:val="none" w:sz="0" w:space="0" w:color="auto"/>
        <w:left w:val="none" w:sz="0" w:space="0" w:color="auto"/>
        <w:bottom w:val="none" w:sz="0" w:space="0" w:color="auto"/>
        <w:right w:val="none" w:sz="0" w:space="0" w:color="auto"/>
      </w:divBdr>
    </w:div>
    <w:div w:id="1291398086">
      <w:bodyDiv w:val="1"/>
      <w:marLeft w:val="0"/>
      <w:marRight w:val="0"/>
      <w:marTop w:val="0"/>
      <w:marBottom w:val="0"/>
      <w:divBdr>
        <w:top w:val="none" w:sz="0" w:space="0" w:color="auto"/>
        <w:left w:val="none" w:sz="0" w:space="0" w:color="auto"/>
        <w:bottom w:val="none" w:sz="0" w:space="0" w:color="auto"/>
        <w:right w:val="none" w:sz="0" w:space="0" w:color="auto"/>
      </w:divBdr>
    </w:div>
    <w:div w:id="1304309610">
      <w:bodyDiv w:val="1"/>
      <w:marLeft w:val="0"/>
      <w:marRight w:val="0"/>
      <w:marTop w:val="0"/>
      <w:marBottom w:val="0"/>
      <w:divBdr>
        <w:top w:val="none" w:sz="0" w:space="0" w:color="auto"/>
        <w:left w:val="none" w:sz="0" w:space="0" w:color="auto"/>
        <w:bottom w:val="none" w:sz="0" w:space="0" w:color="auto"/>
        <w:right w:val="none" w:sz="0" w:space="0" w:color="auto"/>
      </w:divBdr>
    </w:div>
    <w:div w:id="1311985762">
      <w:bodyDiv w:val="1"/>
      <w:marLeft w:val="0"/>
      <w:marRight w:val="0"/>
      <w:marTop w:val="0"/>
      <w:marBottom w:val="0"/>
      <w:divBdr>
        <w:top w:val="none" w:sz="0" w:space="0" w:color="auto"/>
        <w:left w:val="none" w:sz="0" w:space="0" w:color="auto"/>
        <w:bottom w:val="none" w:sz="0" w:space="0" w:color="auto"/>
        <w:right w:val="none" w:sz="0" w:space="0" w:color="auto"/>
      </w:divBdr>
    </w:div>
    <w:div w:id="1319194259">
      <w:bodyDiv w:val="1"/>
      <w:marLeft w:val="0"/>
      <w:marRight w:val="0"/>
      <w:marTop w:val="0"/>
      <w:marBottom w:val="0"/>
      <w:divBdr>
        <w:top w:val="none" w:sz="0" w:space="0" w:color="auto"/>
        <w:left w:val="none" w:sz="0" w:space="0" w:color="auto"/>
        <w:bottom w:val="none" w:sz="0" w:space="0" w:color="auto"/>
        <w:right w:val="none" w:sz="0" w:space="0" w:color="auto"/>
      </w:divBdr>
    </w:div>
    <w:div w:id="1329862280">
      <w:bodyDiv w:val="1"/>
      <w:marLeft w:val="0"/>
      <w:marRight w:val="0"/>
      <w:marTop w:val="0"/>
      <w:marBottom w:val="0"/>
      <w:divBdr>
        <w:top w:val="none" w:sz="0" w:space="0" w:color="auto"/>
        <w:left w:val="none" w:sz="0" w:space="0" w:color="auto"/>
        <w:bottom w:val="none" w:sz="0" w:space="0" w:color="auto"/>
        <w:right w:val="none" w:sz="0" w:space="0" w:color="auto"/>
      </w:divBdr>
    </w:div>
    <w:div w:id="1330249890">
      <w:bodyDiv w:val="1"/>
      <w:marLeft w:val="0"/>
      <w:marRight w:val="0"/>
      <w:marTop w:val="0"/>
      <w:marBottom w:val="0"/>
      <w:divBdr>
        <w:top w:val="none" w:sz="0" w:space="0" w:color="auto"/>
        <w:left w:val="none" w:sz="0" w:space="0" w:color="auto"/>
        <w:bottom w:val="none" w:sz="0" w:space="0" w:color="auto"/>
        <w:right w:val="none" w:sz="0" w:space="0" w:color="auto"/>
      </w:divBdr>
    </w:div>
    <w:div w:id="1334840418">
      <w:bodyDiv w:val="1"/>
      <w:marLeft w:val="0"/>
      <w:marRight w:val="0"/>
      <w:marTop w:val="0"/>
      <w:marBottom w:val="0"/>
      <w:divBdr>
        <w:top w:val="none" w:sz="0" w:space="0" w:color="auto"/>
        <w:left w:val="none" w:sz="0" w:space="0" w:color="auto"/>
        <w:bottom w:val="none" w:sz="0" w:space="0" w:color="auto"/>
        <w:right w:val="none" w:sz="0" w:space="0" w:color="auto"/>
      </w:divBdr>
    </w:div>
    <w:div w:id="1360081710">
      <w:bodyDiv w:val="1"/>
      <w:marLeft w:val="0"/>
      <w:marRight w:val="0"/>
      <w:marTop w:val="0"/>
      <w:marBottom w:val="0"/>
      <w:divBdr>
        <w:top w:val="none" w:sz="0" w:space="0" w:color="auto"/>
        <w:left w:val="none" w:sz="0" w:space="0" w:color="auto"/>
        <w:bottom w:val="none" w:sz="0" w:space="0" w:color="auto"/>
        <w:right w:val="none" w:sz="0" w:space="0" w:color="auto"/>
      </w:divBdr>
    </w:div>
    <w:div w:id="1370030425">
      <w:bodyDiv w:val="1"/>
      <w:marLeft w:val="0"/>
      <w:marRight w:val="0"/>
      <w:marTop w:val="0"/>
      <w:marBottom w:val="0"/>
      <w:divBdr>
        <w:top w:val="none" w:sz="0" w:space="0" w:color="auto"/>
        <w:left w:val="none" w:sz="0" w:space="0" w:color="auto"/>
        <w:bottom w:val="none" w:sz="0" w:space="0" w:color="auto"/>
        <w:right w:val="none" w:sz="0" w:space="0" w:color="auto"/>
      </w:divBdr>
    </w:div>
    <w:div w:id="1375428176">
      <w:bodyDiv w:val="1"/>
      <w:marLeft w:val="0"/>
      <w:marRight w:val="0"/>
      <w:marTop w:val="0"/>
      <w:marBottom w:val="0"/>
      <w:divBdr>
        <w:top w:val="none" w:sz="0" w:space="0" w:color="auto"/>
        <w:left w:val="none" w:sz="0" w:space="0" w:color="auto"/>
        <w:bottom w:val="none" w:sz="0" w:space="0" w:color="auto"/>
        <w:right w:val="none" w:sz="0" w:space="0" w:color="auto"/>
      </w:divBdr>
      <w:divsChild>
        <w:div w:id="2112161877">
          <w:marLeft w:val="0"/>
          <w:marRight w:val="0"/>
          <w:marTop w:val="0"/>
          <w:marBottom w:val="150"/>
          <w:divBdr>
            <w:top w:val="none" w:sz="0" w:space="0" w:color="auto"/>
            <w:left w:val="none" w:sz="0" w:space="0" w:color="auto"/>
            <w:bottom w:val="none" w:sz="0" w:space="0" w:color="auto"/>
            <w:right w:val="none" w:sz="0" w:space="0" w:color="auto"/>
          </w:divBdr>
          <w:divsChild>
            <w:div w:id="1708524721">
              <w:marLeft w:val="0"/>
              <w:marRight w:val="0"/>
              <w:marTop w:val="0"/>
              <w:marBottom w:val="0"/>
              <w:divBdr>
                <w:top w:val="none" w:sz="0" w:space="0" w:color="auto"/>
                <w:left w:val="none" w:sz="0" w:space="0" w:color="auto"/>
                <w:bottom w:val="none" w:sz="0" w:space="0" w:color="auto"/>
                <w:right w:val="none" w:sz="0" w:space="0" w:color="auto"/>
              </w:divBdr>
              <w:divsChild>
                <w:div w:id="840895588">
                  <w:marLeft w:val="0"/>
                  <w:marRight w:val="0"/>
                  <w:marTop w:val="0"/>
                  <w:marBottom w:val="0"/>
                  <w:divBdr>
                    <w:top w:val="none" w:sz="0" w:space="0" w:color="auto"/>
                    <w:left w:val="none" w:sz="0" w:space="0" w:color="auto"/>
                    <w:bottom w:val="none" w:sz="0" w:space="0" w:color="auto"/>
                    <w:right w:val="none" w:sz="0" w:space="0" w:color="auto"/>
                  </w:divBdr>
                  <w:divsChild>
                    <w:div w:id="107894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661891">
          <w:marLeft w:val="0"/>
          <w:marRight w:val="0"/>
          <w:marTop w:val="0"/>
          <w:marBottom w:val="0"/>
          <w:divBdr>
            <w:top w:val="none" w:sz="0" w:space="0" w:color="auto"/>
            <w:left w:val="none" w:sz="0" w:space="0" w:color="auto"/>
            <w:bottom w:val="none" w:sz="0" w:space="0" w:color="auto"/>
            <w:right w:val="none" w:sz="0" w:space="0" w:color="auto"/>
          </w:divBdr>
          <w:divsChild>
            <w:div w:id="968054678">
              <w:marLeft w:val="0"/>
              <w:marRight w:val="345"/>
              <w:marTop w:val="0"/>
              <w:marBottom w:val="0"/>
              <w:divBdr>
                <w:top w:val="none" w:sz="0" w:space="0" w:color="auto"/>
                <w:left w:val="none" w:sz="0" w:space="0" w:color="auto"/>
                <w:bottom w:val="none" w:sz="0" w:space="0" w:color="auto"/>
                <w:right w:val="none" w:sz="0" w:space="0" w:color="auto"/>
              </w:divBdr>
              <w:divsChild>
                <w:div w:id="392124855">
                  <w:marLeft w:val="0"/>
                  <w:marRight w:val="0"/>
                  <w:marTop w:val="0"/>
                  <w:marBottom w:val="0"/>
                  <w:divBdr>
                    <w:top w:val="none" w:sz="0" w:space="0" w:color="auto"/>
                    <w:left w:val="none" w:sz="0" w:space="0" w:color="auto"/>
                    <w:bottom w:val="none" w:sz="0" w:space="0" w:color="auto"/>
                    <w:right w:val="none" w:sz="0" w:space="0" w:color="auto"/>
                  </w:divBdr>
                  <w:divsChild>
                    <w:div w:id="682173950">
                      <w:marLeft w:val="0"/>
                      <w:marRight w:val="0"/>
                      <w:marTop w:val="0"/>
                      <w:marBottom w:val="0"/>
                      <w:divBdr>
                        <w:top w:val="none" w:sz="0" w:space="0" w:color="auto"/>
                        <w:left w:val="none" w:sz="0" w:space="0" w:color="auto"/>
                        <w:bottom w:val="none" w:sz="0" w:space="0" w:color="auto"/>
                        <w:right w:val="none" w:sz="0" w:space="0" w:color="auto"/>
                      </w:divBdr>
                      <w:divsChild>
                        <w:div w:id="164323319">
                          <w:marLeft w:val="0"/>
                          <w:marRight w:val="0"/>
                          <w:marTop w:val="0"/>
                          <w:marBottom w:val="0"/>
                          <w:divBdr>
                            <w:top w:val="none" w:sz="0" w:space="0" w:color="auto"/>
                            <w:left w:val="none" w:sz="0" w:space="0" w:color="auto"/>
                            <w:bottom w:val="none" w:sz="0" w:space="0" w:color="auto"/>
                            <w:right w:val="none" w:sz="0" w:space="0" w:color="auto"/>
                          </w:divBdr>
                          <w:divsChild>
                            <w:div w:id="1864130948">
                              <w:marLeft w:val="0"/>
                              <w:marRight w:val="0"/>
                              <w:marTop w:val="225"/>
                              <w:marBottom w:val="225"/>
                              <w:divBdr>
                                <w:top w:val="none" w:sz="0" w:space="0" w:color="auto"/>
                                <w:left w:val="none" w:sz="0" w:space="0" w:color="auto"/>
                                <w:bottom w:val="none" w:sz="0" w:space="0" w:color="auto"/>
                                <w:right w:val="none" w:sz="0" w:space="0" w:color="auto"/>
                              </w:divBdr>
                            </w:div>
                            <w:div w:id="5989180">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 w:id="349574429">
                  <w:marLeft w:val="0"/>
                  <w:marRight w:val="0"/>
                  <w:marTop w:val="0"/>
                  <w:marBottom w:val="0"/>
                  <w:divBdr>
                    <w:top w:val="none" w:sz="0" w:space="0" w:color="auto"/>
                    <w:left w:val="none" w:sz="0" w:space="0" w:color="auto"/>
                    <w:bottom w:val="none" w:sz="0" w:space="0" w:color="auto"/>
                    <w:right w:val="none" w:sz="0" w:space="0" w:color="auto"/>
                  </w:divBdr>
                  <w:divsChild>
                    <w:div w:id="2134210182">
                      <w:marLeft w:val="0"/>
                      <w:marRight w:val="0"/>
                      <w:marTop w:val="0"/>
                      <w:marBottom w:val="0"/>
                      <w:divBdr>
                        <w:top w:val="none" w:sz="0" w:space="0" w:color="auto"/>
                        <w:left w:val="none" w:sz="0" w:space="0" w:color="auto"/>
                        <w:bottom w:val="none" w:sz="0" w:space="0" w:color="auto"/>
                        <w:right w:val="none" w:sz="0" w:space="0" w:color="auto"/>
                      </w:divBdr>
                    </w:div>
                  </w:divsChild>
                </w:div>
                <w:div w:id="1430352979">
                  <w:marLeft w:val="0"/>
                  <w:marRight w:val="0"/>
                  <w:marTop w:val="0"/>
                  <w:marBottom w:val="0"/>
                  <w:divBdr>
                    <w:top w:val="none" w:sz="0" w:space="0" w:color="auto"/>
                    <w:left w:val="none" w:sz="0" w:space="0" w:color="auto"/>
                    <w:bottom w:val="none" w:sz="0" w:space="0" w:color="auto"/>
                    <w:right w:val="none" w:sz="0" w:space="0" w:color="auto"/>
                  </w:divBdr>
                  <w:divsChild>
                    <w:div w:id="1017077025">
                      <w:marLeft w:val="0"/>
                      <w:marRight w:val="0"/>
                      <w:marTop w:val="0"/>
                      <w:marBottom w:val="0"/>
                      <w:divBdr>
                        <w:top w:val="none" w:sz="0" w:space="0" w:color="auto"/>
                        <w:left w:val="none" w:sz="0" w:space="0" w:color="auto"/>
                        <w:bottom w:val="none" w:sz="0" w:space="0" w:color="auto"/>
                        <w:right w:val="none" w:sz="0" w:space="0" w:color="auto"/>
                      </w:divBdr>
                      <w:divsChild>
                        <w:div w:id="1067991089">
                          <w:marLeft w:val="0"/>
                          <w:marRight w:val="0"/>
                          <w:marTop w:val="0"/>
                          <w:marBottom w:val="0"/>
                          <w:divBdr>
                            <w:top w:val="none" w:sz="0" w:space="0" w:color="auto"/>
                            <w:left w:val="none" w:sz="0" w:space="0" w:color="auto"/>
                            <w:bottom w:val="none" w:sz="0" w:space="0" w:color="auto"/>
                            <w:right w:val="none" w:sz="0" w:space="0" w:color="auto"/>
                          </w:divBdr>
                          <w:divsChild>
                            <w:div w:id="442381370">
                              <w:marLeft w:val="0"/>
                              <w:marRight w:val="0"/>
                              <w:marTop w:val="0"/>
                              <w:marBottom w:val="0"/>
                              <w:divBdr>
                                <w:top w:val="none" w:sz="0" w:space="0" w:color="auto"/>
                                <w:left w:val="none" w:sz="0" w:space="0" w:color="auto"/>
                                <w:bottom w:val="none" w:sz="0" w:space="0" w:color="auto"/>
                                <w:right w:val="none" w:sz="0" w:space="0" w:color="auto"/>
                              </w:divBdr>
                              <w:divsChild>
                                <w:div w:id="252202293">
                                  <w:marLeft w:val="0"/>
                                  <w:marRight w:val="0"/>
                                  <w:marTop w:val="0"/>
                                  <w:marBottom w:val="0"/>
                                  <w:divBdr>
                                    <w:top w:val="none" w:sz="0" w:space="0" w:color="auto"/>
                                    <w:left w:val="none" w:sz="0" w:space="0" w:color="auto"/>
                                    <w:bottom w:val="none" w:sz="0" w:space="0" w:color="auto"/>
                                    <w:right w:val="none" w:sz="0" w:space="0" w:color="auto"/>
                                  </w:divBdr>
                                  <w:divsChild>
                                    <w:div w:id="1171027580">
                                      <w:marLeft w:val="0"/>
                                      <w:marRight w:val="0"/>
                                      <w:marTop w:val="0"/>
                                      <w:marBottom w:val="0"/>
                                      <w:divBdr>
                                        <w:top w:val="none" w:sz="0" w:space="0" w:color="auto"/>
                                        <w:left w:val="none" w:sz="0" w:space="0" w:color="auto"/>
                                        <w:bottom w:val="none" w:sz="0" w:space="0" w:color="auto"/>
                                        <w:right w:val="none" w:sz="0" w:space="0" w:color="auto"/>
                                      </w:divBdr>
                                      <w:divsChild>
                                        <w:div w:id="558905793">
                                          <w:marLeft w:val="0"/>
                                          <w:marRight w:val="0"/>
                                          <w:marTop w:val="0"/>
                                          <w:marBottom w:val="0"/>
                                          <w:divBdr>
                                            <w:top w:val="none" w:sz="0" w:space="0" w:color="auto"/>
                                            <w:left w:val="none" w:sz="0" w:space="0" w:color="auto"/>
                                            <w:bottom w:val="none" w:sz="0" w:space="0" w:color="auto"/>
                                            <w:right w:val="none" w:sz="0" w:space="0" w:color="auto"/>
                                          </w:divBdr>
                                          <w:divsChild>
                                            <w:div w:id="803423528">
                                              <w:marLeft w:val="0"/>
                                              <w:marRight w:val="0"/>
                                              <w:marTop w:val="0"/>
                                              <w:marBottom w:val="0"/>
                                              <w:divBdr>
                                                <w:top w:val="none" w:sz="0" w:space="0" w:color="auto"/>
                                                <w:left w:val="none" w:sz="0" w:space="0" w:color="auto"/>
                                                <w:bottom w:val="none" w:sz="0" w:space="0" w:color="auto"/>
                                                <w:right w:val="none" w:sz="0" w:space="0" w:color="auto"/>
                                              </w:divBdr>
                                              <w:divsChild>
                                                <w:div w:id="1534927505">
                                                  <w:marLeft w:val="0"/>
                                                  <w:marRight w:val="0"/>
                                                  <w:marTop w:val="0"/>
                                                  <w:marBottom w:val="0"/>
                                                  <w:divBdr>
                                                    <w:top w:val="none" w:sz="0" w:space="0" w:color="auto"/>
                                                    <w:left w:val="none" w:sz="0" w:space="0" w:color="auto"/>
                                                    <w:bottom w:val="none" w:sz="0" w:space="0" w:color="auto"/>
                                                    <w:right w:val="none" w:sz="0" w:space="0" w:color="auto"/>
                                                  </w:divBdr>
                                                  <w:divsChild>
                                                    <w:div w:id="1886673542">
                                                      <w:marLeft w:val="0"/>
                                                      <w:marRight w:val="0"/>
                                                      <w:marTop w:val="0"/>
                                                      <w:marBottom w:val="0"/>
                                                      <w:divBdr>
                                                        <w:top w:val="none" w:sz="0" w:space="0" w:color="auto"/>
                                                        <w:left w:val="none" w:sz="0" w:space="0" w:color="auto"/>
                                                        <w:bottom w:val="none" w:sz="0" w:space="0" w:color="auto"/>
                                                        <w:right w:val="none" w:sz="0" w:space="0" w:color="auto"/>
                                                      </w:divBdr>
                                                      <w:divsChild>
                                                        <w:div w:id="1313214955">
                                                          <w:marLeft w:val="0"/>
                                                          <w:marRight w:val="0"/>
                                                          <w:marTop w:val="0"/>
                                                          <w:marBottom w:val="0"/>
                                                          <w:divBdr>
                                                            <w:top w:val="none" w:sz="0" w:space="0" w:color="auto"/>
                                                            <w:left w:val="none" w:sz="0" w:space="0" w:color="auto"/>
                                                            <w:bottom w:val="none" w:sz="0" w:space="0" w:color="auto"/>
                                                            <w:right w:val="none" w:sz="0" w:space="0" w:color="auto"/>
                                                          </w:divBdr>
                                                          <w:divsChild>
                                                            <w:div w:id="2086099059">
                                                              <w:marLeft w:val="0"/>
                                                              <w:marRight w:val="0"/>
                                                              <w:marTop w:val="0"/>
                                                              <w:marBottom w:val="0"/>
                                                              <w:divBdr>
                                                                <w:top w:val="none" w:sz="0" w:space="0" w:color="auto"/>
                                                                <w:left w:val="none" w:sz="0" w:space="0" w:color="auto"/>
                                                                <w:bottom w:val="none" w:sz="0" w:space="0" w:color="auto"/>
                                                                <w:right w:val="none" w:sz="0" w:space="0" w:color="auto"/>
                                                              </w:divBdr>
                                                              <w:divsChild>
                                                                <w:div w:id="41176210">
                                                                  <w:marLeft w:val="0"/>
                                                                  <w:marRight w:val="0"/>
                                                                  <w:marTop w:val="0"/>
                                                                  <w:marBottom w:val="150"/>
                                                                  <w:divBdr>
                                                                    <w:top w:val="none" w:sz="0" w:space="0" w:color="auto"/>
                                                                    <w:left w:val="none" w:sz="0" w:space="0" w:color="auto"/>
                                                                    <w:bottom w:val="single" w:sz="6" w:space="8" w:color="D6D6D6"/>
                                                                    <w:right w:val="none" w:sz="0" w:space="0" w:color="auto"/>
                                                                  </w:divBdr>
                                                                </w:div>
                                                                <w:div w:id="246381683">
                                                                  <w:marLeft w:val="0"/>
                                                                  <w:marRight w:val="0"/>
                                                                  <w:marTop w:val="0"/>
                                                                  <w:marBottom w:val="240"/>
                                                                  <w:divBdr>
                                                                    <w:top w:val="none" w:sz="0" w:space="0" w:color="auto"/>
                                                                    <w:left w:val="none" w:sz="0" w:space="0" w:color="auto"/>
                                                                    <w:bottom w:val="none" w:sz="0" w:space="0" w:color="auto"/>
                                                                    <w:right w:val="none" w:sz="0" w:space="0" w:color="auto"/>
                                                                  </w:divBdr>
                                                                  <w:divsChild>
                                                                    <w:div w:id="501286446">
                                                                      <w:marLeft w:val="0"/>
                                                                      <w:marRight w:val="0"/>
                                                                      <w:marTop w:val="0"/>
                                                                      <w:marBottom w:val="0"/>
                                                                      <w:divBdr>
                                                                        <w:top w:val="none" w:sz="0" w:space="0" w:color="auto"/>
                                                                        <w:left w:val="none" w:sz="0" w:space="0" w:color="auto"/>
                                                                        <w:bottom w:val="none" w:sz="0" w:space="0" w:color="auto"/>
                                                                        <w:right w:val="none" w:sz="0" w:space="0" w:color="auto"/>
                                                                      </w:divBdr>
                                                                    </w:div>
                                                                    <w:div w:id="201787536">
                                                                      <w:marLeft w:val="0"/>
                                                                      <w:marRight w:val="0"/>
                                                                      <w:marTop w:val="0"/>
                                                                      <w:marBottom w:val="0"/>
                                                                      <w:divBdr>
                                                                        <w:top w:val="none" w:sz="0" w:space="0" w:color="auto"/>
                                                                        <w:left w:val="none" w:sz="0" w:space="0" w:color="auto"/>
                                                                        <w:bottom w:val="none" w:sz="0" w:space="0" w:color="auto"/>
                                                                        <w:right w:val="none" w:sz="0" w:space="0" w:color="auto"/>
                                                                      </w:divBdr>
                                                                    </w:div>
                                                                    <w:div w:id="2030913102">
                                                                      <w:marLeft w:val="0"/>
                                                                      <w:marRight w:val="0"/>
                                                                      <w:marTop w:val="0"/>
                                                                      <w:marBottom w:val="0"/>
                                                                      <w:divBdr>
                                                                        <w:top w:val="none" w:sz="0" w:space="0" w:color="auto"/>
                                                                        <w:left w:val="none" w:sz="0" w:space="0" w:color="auto"/>
                                                                        <w:bottom w:val="none" w:sz="0" w:space="0" w:color="auto"/>
                                                                        <w:right w:val="none" w:sz="0" w:space="0" w:color="auto"/>
                                                                      </w:divBdr>
                                                                    </w:div>
                                                                    <w:div w:id="1074207166">
                                                                      <w:marLeft w:val="0"/>
                                                                      <w:marRight w:val="0"/>
                                                                      <w:marTop w:val="0"/>
                                                                      <w:marBottom w:val="0"/>
                                                                      <w:divBdr>
                                                                        <w:top w:val="none" w:sz="0" w:space="0" w:color="auto"/>
                                                                        <w:left w:val="none" w:sz="0" w:space="0" w:color="auto"/>
                                                                        <w:bottom w:val="none" w:sz="0" w:space="0" w:color="auto"/>
                                                                        <w:right w:val="none" w:sz="0" w:space="0" w:color="auto"/>
                                                                      </w:divBdr>
                                                                    </w:div>
                                                                    <w:div w:id="473259580">
                                                                      <w:marLeft w:val="0"/>
                                                                      <w:marRight w:val="0"/>
                                                                      <w:marTop w:val="0"/>
                                                                      <w:marBottom w:val="0"/>
                                                                      <w:divBdr>
                                                                        <w:top w:val="none" w:sz="0" w:space="0" w:color="auto"/>
                                                                        <w:left w:val="none" w:sz="0" w:space="0" w:color="auto"/>
                                                                        <w:bottom w:val="none" w:sz="0" w:space="0" w:color="auto"/>
                                                                        <w:right w:val="none" w:sz="0" w:space="0" w:color="auto"/>
                                                                      </w:divBdr>
                                                                    </w:div>
                                                                    <w:div w:id="1430810373">
                                                                      <w:marLeft w:val="0"/>
                                                                      <w:marRight w:val="0"/>
                                                                      <w:marTop w:val="0"/>
                                                                      <w:marBottom w:val="0"/>
                                                                      <w:divBdr>
                                                                        <w:top w:val="none" w:sz="0" w:space="0" w:color="auto"/>
                                                                        <w:left w:val="none" w:sz="0" w:space="0" w:color="auto"/>
                                                                        <w:bottom w:val="none" w:sz="0" w:space="0" w:color="auto"/>
                                                                        <w:right w:val="none" w:sz="0" w:space="0" w:color="auto"/>
                                                                      </w:divBdr>
                                                                    </w:div>
                                                                    <w:div w:id="1017586280">
                                                                      <w:marLeft w:val="0"/>
                                                                      <w:marRight w:val="0"/>
                                                                      <w:marTop w:val="0"/>
                                                                      <w:marBottom w:val="0"/>
                                                                      <w:divBdr>
                                                                        <w:top w:val="none" w:sz="0" w:space="0" w:color="auto"/>
                                                                        <w:left w:val="none" w:sz="0" w:space="0" w:color="auto"/>
                                                                        <w:bottom w:val="none" w:sz="0" w:space="0" w:color="auto"/>
                                                                        <w:right w:val="none" w:sz="0" w:space="0" w:color="auto"/>
                                                                      </w:divBdr>
                                                                    </w:div>
                                                                  </w:divsChild>
                                                                </w:div>
                                                                <w:div w:id="6052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30082845">
      <w:bodyDiv w:val="1"/>
      <w:marLeft w:val="0"/>
      <w:marRight w:val="0"/>
      <w:marTop w:val="0"/>
      <w:marBottom w:val="0"/>
      <w:divBdr>
        <w:top w:val="none" w:sz="0" w:space="0" w:color="auto"/>
        <w:left w:val="none" w:sz="0" w:space="0" w:color="auto"/>
        <w:bottom w:val="none" w:sz="0" w:space="0" w:color="auto"/>
        <w:right w:val="none" w:sz="0" w:space="0" w:color="auto"/>
      </w:divBdr>
    </w:div>
    <w:div w:id="1469738799">
      <w:bodyDiv w:val="1"/>
      <w:marLeft w:val="0"/>
      <w:marRight w:val="0"/>
      <w:marTop w:val="0"/>
      <w:marBottom w:val="0"/>
      <w:divBdr>
        <w:top w:val="none" w:sz="0" w:space="0" w:color="auto"/>
        <w:left w:val="none" w:sz="0" w:space="0" w:color="auto"/>
        <w:bottom w:val="none" w:sz="0" w:space="0" w:color="auto"/>
        <w:right w:val="none" w:sz="0" w:space="0" w:color="auto"/>
      </w:divBdr>
    </w:div>
    <w:div w:id="1479689893">
      <w:bodyDiv w:val="1"/>
      <w:marLeft w:val="0"/>
      <w:marRight w:val="0"/>
      <w:marTop w:val="0"/>
      <w:marBottom w:val="0"/>
      <w:divBdr>
        <w:top w:val="none" w:sz="0" w:space="0" w:color="auto"/>
        <w:left w:val="none" w:sz="0" w:space="0" w:color="auto"/>
        <w:bottom w:val="none" w:sz="0" w:space="0" w:color="auto"/>
        <w:right w:val="none" w:sz="0" w:space="0" w:color="auto"/>
      </w:divBdr>
    </w:div>
    <w:div w:id="1485200561">
      <w:bodyDiv w:val="1"/>
      <w:marLeft w:val="0"/>
      <w:marRight w:val="0"/>
      <w:marTop w:val="0"/>
      <w:marBottom w:val="0"/>
      <w:divBdr>
        <w:top w:val="none" w:sz="0" w:space="0" w:color="auto"/>
        <w:left w:val="none" w:sz="0" w:space="0" w:color="auto"/>
        <w:bottom w:val="none" w:sz="0" w:space="0" w:color="auto"/>
        <w:right w:val="none" w:sz="0" w:space="0" w:color="auto"/>
      </w:divBdr>
    </w:div>
    <w:div w:id="1495149416">
      <w:bodyDiv w:val="1"/>
      <w:marLeft w:val="0"/>
      <w:marRight w:val="0"/>
      <w:marTop w:val="0"/>
      <w:marBottom w:val="0"/>
      <w:divBdr>
        <w:top w:val="none" w:sz="0" w:space="0" w:color="auto"/>
        <w:left w:val="none" w:sz="0" w:space="0" w:color="auto"/>
        <w:bottom w:val="none" w:sz="0" w:space="0" w:color="auto"/>
        <w:right w:val="none" w:sz="0" w:space="0" w:color="auto"/>
      </w:divBdr>
    </w:div>
    <w:div w:id="1509755631">
      <w:bodyDiv w:val="1"/>
      <w:marLeft w:val="0"/>
      <w:marRight w:val="0"/>
      <w:marTop w:val="0"/>
      <w:marBottom w:val="0"/>
      <w:divBdr>
        <w:top w:val="none" w:sz="0" w:space="0" w:color="auto"/>
        <w:left w:val="none" w:sz="0" w:space="0" w:color="auto"/>
        <w:bottom w:val="none" w:sz="0" w:space="0" w:color="auto"/>
        <w:right w:val="none" w:sz="0" w:space="0" w:color="auto"/>
      </w:divBdr>
    </w:div>
    <w:div w:id="1530410595">
      <w:bodyDiv w:val="1"/>
      <w:marLeft w:val="0"/>
      <w:marRight w:val="0"/>
      <w:marTop w:val="0"/>
      <w:marBottom w:val="0"/>
      <w:divBdr>
        <w:top w:val="none" w:sz="0" w:space="0" w:color="auto"/>
        <w:left w:val="none" w:sz="0" w:space="0" w:color="auto"/>
        <w:bottom w:val="none" w:sz="0" w:space="0" w:color="auto"/>
        <w:right w:val="none" w:sz="0" w:space="0" w:color="auto"/>
      </w:divBdr>
    </w:div>
    <w:div w:id="1537697778">
      <w:bodyDiv w:val="1"/>
      <w:marLeft w:val="0"/>
      <w:marRight w:val="0"/>
      <w:marTop w:val="0"/>
      <w:marBottom w:val="0"/>
      <w:divBdr>
        <w:top w:val="none" w:sz="0" w:space="0" w:color="auto"/>
        <w:left w:val="none" w:sz="0" w:space="0" w:color="auto"/>
        <w:bottom w:val="none" w:sz="0" w:space="0" w:color="auto"/>
        <w:right w:val="none" w:sz="0" w:space="0" w:color="auto"/>
      </w:divBdr>
    </w:div>
    <w:div w:id="1591622028">
      <w:bodyDiv w:val="1"/>
      <w:marLeft w:val="0"/>
      <w:marRight w:val="0"/>
      <w:marTop w:val="0"/>
      <w:marBottom w:val="0"/>
      <w:divBdr>
        <w:top w:val="none" w:sz="0" w:space="0" w:color="auto"/>
        <w:left w:val="none" w:sz="0" w:space="0" w:color="auto"/>
        <w:bottom w:val="none" w:sz="0" w:space="0" w:color="auto"/>
        <w:right w:val="none" w:sz="0" w:space="0" w:color="auto"/>
      </w:divBdr>
    </w:div>
    <w:div w:id="1599946608">
      <w:bodyDiv w:val="1"/>
      <w:marLeft w:val="0"/>
      <w:marRight w:val="0"/>
      <w:marTop w:val="0"/>
      <w:marBottom w:val="0"/>
      <w:divBdr>
        <w:top w:val="none" w:sz="0" w:space="0" w:color="auto"/>
        <w:left w:val="none" w:sz="0" w:space="0" w:color="auto"/>
        <w:bottom w:val="none" w:sz="0" w:space="0" w:color="auto"/>
        <w:right w:val="none" w:sz="0" w:space="0" w:color="auto"/>
      </w:divBdr>
    </w:div>
    <w:div w:id="1630742121">
      <w:bodyDiv w:val="1"/>
      <w:marLeft w:val="0"/>
      <w:marRight w:val="0"/>
      <w:marTop w:val="0"/>
      <w:marBottom w:val="0"/>
      <w:divBdr>
        <w:top w:val="none" w:sz="0" w:space="0" w:color="auto"/>
        <w:left w:val="none" w:sz="0" w:space="0" w:color="auto"/>
        <w:bottom w:val="none" w:sz="0" w:space="0" w:color="auto"/>
        <w:right w:val="none" w:sz="0" w:space="0" w:color="auto"/>
      </w:divBdr>
    </w:div>
    <w:div w:id="1656714995">
      <w:bodyDiv w:val="1"/>
      <w:marLeft w:val="0"/>
      <w:marRight w:val="0"/>
      <w:marTop w:val="0"/>
      <w:marBottom w:val="0"/>
      <w:divBdr>
        <w:top w:val="none" w:sz="0" w:space="0" w:color="auto"/>
        <w:left w:val="none" w:sz="0" w:space="0" w:color="auto"/>
        <w:bottom w:val="none" w:sz="0" w:space="0" w:color="auto"/>
        <w:right w:val="none" w:sz="0" w:space="0" w:color="auto"/>
      </w:divBdr>
    </w:div>
    <w:div w:id="1663897245">
      <w:bodyDiv w:val="1"/>
      <w:marLeft w:val="0"/>
      <w:marRight w:val="0"/>
      <w:marTop w:val="0"/>
      <w:marBottom w:val="0"/>
      <w:divBdr>
        <w:top w:val="none" w:sz="0" w:space="0" w:color="auto"/>
        <w:left w:val="none" w:sz="0" w:space="0" w:color="auto"/>
        <w:bottom w:val="none" w:sz="0" w:space="0" w:color="auto"/>
        <w:right w:val="none" w:sz="0" w:space="0" w:color="auto"/>
      </w:divBdr>
    </w:div>
    <w:div w:id="1673223082">
      <w:bodyDiv w:val="1"/>
      <w:marLeft w:val="0"/>
      <w:marRight w:val="0"/>
      <w:marTop w:val="0"/>
      <w:marBottom w:val="0"/>
      <w:divBdr>
        <w:top w:val="none" w:sz="0" w:space="0" w:color="auto"/>
        <w:left w:val="none" w:sz="0" w:space="0" w:color="auto"/>
        <w:bottom w:val="none" w:sz="0" w:space="0" w:color="auto"/>
        <w:right w:val="none" w:sz="0" w:space="0" w:color="auto"/>
      </w:divBdr>
    </w:div>
    <w:div w:id="1676685984">
      <w:bodyDiv w:val="1"/>
      <w:marLeft w:val="0"/>
      <w:marRight w:val="0"/>
      <w:marTop w:val="0"/>
      <w:marBottom w:val="0"/>
      <w:divBdr>
        <w:top w:val="none" w:sz="0" w:space="0" w:color="auto"/>
        <w:left w:val="none" w:sz="0" w:space="0" w:color="auto"/>
        <w:bottom w:val="none" w:sz="0" w:space="0" w:color="auto"/>
        <w:right w:val="none" w:sz="0" w:space="0" w:color="auto"/>
      </w:divBdr>
    </w:div>
    <w:div w:id="1691300285">
      <w:bodyDiv w:val="1"/>
      <w:marLeft w:val="0"/>
      <w:marRight w:val="0"/>
      <w:marTop w:val="0"/>
      <w:marBottom w:val="0"/>
      <w:divBdr>
        <w:top w:val="none" w:sz="0" w:space="0" w:color="auto"/>
        <w:left w:val="none" w:sz="0" w:space="0" w:color="auto"/>
        <w:bottom w:val="none" w:sz="0" w:space="0" w:color="auto"/>
        <w:right w:val="none" w:sz="0" w:space="0" w:color="auto"/>
      </w:divBdr>
    </w:div>
    <w:div w:id="1694695637">
      <w:bodyDiv w:val="1"/>
      <w:marLeft w:val="0"/>
      <w:marRight w:val="0"/>
      <w:marTop w:val="0"/>
      <w:marBottom w:val="0"/>
      <w:divBdr>
        <w:top w:val="none" w:sz="0" w:space="0" w:color="auto"/>
        <w:left w:val="none" w:sz="0" w:space="0" w:color="auto"/>
        <w:bottom w:val="none" w:sz="0" w:space="0" w:color="auto"/>
        <w:right w:val="none" w:sz="0" w:space="0" w:color="auto"/>
      </w:divBdr>
    </w:div>
    <w:div w:id="1702392973">
      <w:bodyDiv w:val="1"/>
      <w:marLeft w:val="0"/>
      <w:marRight w:val="0"/>
      <w:marTop w:val="0"/>
      <w:marBottom w:val="0"/>
      <w:divBdr>
        <w:top w:val="none" w:sz="0" w:space="0" w:color="auto"/>
        <w:left w:val="none" w:sz="0" w:space="0" w:color="auto"/>
        <w:bottom w:val="none" w:sz="0" w:space="0" w:color="auto"/>
        <w:right w:val="none" w:sz="0" w:space="0" w:color="auto"/>
      </w:divBdr>
    </w:div>
    <w:div w:id="1729959350">
      <w:bodyDiv w:val="1"/>
      <w:marLeft w:val="0"/>
      <w:marRight w:val="0"/>
      <w:marTop w:val="0"/>
      <w:marBottom w:val="0"/>
      <w:divBdr>
        <w:top w:val="none" w:sz="0" w:space="0" w:color="auto"/>
        <w:left w:val="none" w:sz="0" w:space="0" w:color="auto"/>
        <w:bottom w:val="none" w:sz="0" w:space="0" w:color="auto"/>
        <w:right w:val="none" w:sz="0" w:space="0" w:color="auto"/>
      </w:divBdr>
    </w:div>
    <w:div w:id="1749574889">
      <w:bodyDiv w:val="1"/>
      <w:marLeft w:val="0"/>
      <w:marRight w:val="0"/>
      <w:marTop w:val="0"/>
      <w:marBottom w:val="0"/>
      <w:divBdr>
        <w:top w:val="none" w:sz="0" w:space="0" w:color="auto"/>
        <w:left w:val="none" w:sz="0" w:space="0" w:color="auto"/>
        <w:bottom w:val="none" w:sz="0" w:space="0" w:color="auto"/>
        <w:right w:val="none" w:sz="0" w:space="0" w:color="auto"/>
      </w:divBdr>
    </w:div>
    <w:div w:id="1759325202">
      <w:bodyDiv w:val="1"/>
      <w:marLeft w:val="0"/>
      <w:marRight w:val="0"/>
      <w:marTop w:val="0"/>
      <w:marBottom w:val="0"/>
      <w:divBdr>
        <w:top w:val="none" w:sz="0" w:space="0" w:color="auto"/>
        <w:left w:val="none" w:sz="0" w:space="0" w:color="auto"/>
        <w:bottom w:val="none" w:sz="0" w:space="0" w:color="auto"/>
        <w:right w:val="none" w:sz="0" w:space="0" w:color="auto"/>
      </w:divBdr>
    </w:div>
    <w:div w:id="1780374198">
      <w:bodyDiv w:val="1"/>
      <w:marLeft w:val="0"/>
      <w:marRight w:val="0"/>
      <w:marTop w:val="0"/>
      <w:marBottom w:val="0"/>
      <w:divBdr>
        <w:top w:val="none" w:sz="0" w:space="0" w:color="auto"/>
        <w:left w:val="none" w:sz="0" w:space="0" w:color="auto"/>
        <w:bottom w:val="none" w:sz="0" w:space="0" w:color="auto"/>
        <w:right w:val="none" w:sz="0" w:space="0" w:color="auto"/>
      </w:divBdr>
    </w:div>
    <w:div w:id="1792823278">
      <w:bodyDiv w:val="1"/>
      <w:marLeft w:val="0"/>
      <w:marRight w:val="0"/>
      <w:marTop w:val="0"/>
      <w:marBottom w:val="0"/>
      <w:divBdr>
        <w:top w:val="none" w:sz="0" w:space="0" w:color="auto"/>
        <w:left w:val="none" w:sz="0" w:space="0" w:color="auto"/>
        <w:bottom w:val="none" w:sz="0" w:space="0" w:color="auto"/>
        <w:right w:val="none" w:sz="0" w:space="0" w:color="auto"/>
      </w:divBdr>
    </w:div>
    <w:div w:id="1832260082">
      <w:bodyDiv w:val="1"/>
      <w:marLeft w:val="0"/>
      <w:marRight w:val="0"/>
      <w:marTop w:val="0"/>
      <w:marBottom w:val="0"/>
      <w:divBdr>
        <w:top w:val="none" w:sz="0" w:space="0" w:color="auto"/>
        <w:left w:val="none" w:sz="0" w:space="0" w:color="auto"/>
        <w:bottom w:val="none" w:sz="0" w:space="0" w:color="auto"/>
        <w:right w:val="none" w:sz="0" w:space="0" w:color="auto"/>
      </w:divBdr>
    </w:div>
    <w:div w:id="1858037605">
      <w:bodyDiv w:val="1"/>
      <w:marLeft w:val="0"/>
      <w:marRight w:val="0"/>
      <w:marTop w:val="0"/>
      <w:marBottom w:val="0"/>
      <w:divBdr>
        <w:top w:val="none" w:sz="0" w:space="0" w:color="auto"/>
        <w:left w:val="none" w:sz="0" w:space="0" w:color="auto"/>
        <w:bottom w:val="none" w:sz="0" w:space="0" w:color="auto"/>
        <w:right w:val="none" w:sz="0" w:space="0" w:color="auto"/>
      </w:divBdr>
    </w:div>
    <w:div w:id="1902673731">
      <w:bodyDiv w:val="1"/>
      <w:marLeft w:val="0"/>
      <w:marRight w:val="0"/>
      <w:marTop w:val="0"/>
      <w:marBottom w:val="0"/>
      <w:divBdr>
        <w:top w:val="none" w:sz="0" w:space="0" w:color="auto"/>
        <w:left w:val="none" w:sz="0" w:space="0" w:color="auto"/>
        <w:bottom w:val="none" w:sz="0" w:space="0" w:color="auto"/>
        <w:right w:val="none" w:sz="0" w:space="0" w:color="auto"/>
      </w:divBdr>
    </w:div>
    <w:div w:id="1907258015">
      <w:bodyDiv w:val="1"/>
      <w:marLeft w:val="0"/>
      <w:marRight w:val="0"/>
      <w:marTop w:val="0"/>
      <w:marBottom w:val="0"/>
      <w:divBdr>
        <w:top w:val="none" w:sz="0" w:space="0" w:color="auto"/>
        <w:left w:val="none" w:sz="0" w:space="0" w:color="auto"/>
        <w:bottom w:val="none" w:sz="0" w:space="0" w:color="auto"/>
        <w:right w:val="none" w:sz="0" w:space="0" w:color="auto"/>
      </w:divBdr>
    </w:div>
    <w:div w:id="1943217126">
      <w:bodyDiv w:val="1"/>
      <w:marLeft w:val="0"/>
      <w:marRight w:val="0"/>
      <w:marTop w:val="0"/>
      <w:marBottom w:val="0"/>
      <w:divBdr>
        <w:top w:val="none" w:sz="0" w:space="0" w:color="auto"/>
        <w:left w:val="none" w:sz="0" w:space="0" w:color="auto"/>
        <w:bottom w:val="none" w:sz="0" w:space="0" w:color="auto"/>
        <w:right w:val="none" w:sz="0" w:space="0" w:color="auto"/>
      </w:divBdr>
    </w:div>
    <w:div w:id="1955289243">
      <w:bodyDiv w:val="1"/>
      <w:marLeft w:val="0"/>
      <w:marRight w:val="0"/>
      <w:marTop w:val="0"/>
      <w:marBottom w:val="0"/>
      <w:divBdr>
        <w:top w:val="none" w:sz="0" w:space="0" w:color="auto"/>
        <w:left w:val="none" w:sz="0" w:space="0" w:color="auto"/>
        <w:bottom w:val="none" w:sz="0" w:space="0" w:color="auto"/>
        <w:right w:val="none" w:sz="0" w:space="0" w:color="auto"/>
      </w:divBdr>
    </w:div>
    <w:div w:id="1998418260">
      <w:bodyDiv w:val="1"/>
      <w:marLeft w:val="0"/>
      <w:marRight w:val="0"/>
      <w:marTop w:val="0"/>
      <w:marBottom w:val="0"/>
      <w:divBdr>
        <w:top w:val="none" w:sz="0" w:space="0" w:color="auto"/>
        <w:left w:val="none" w:sz="0" w:space="0" w:color="auto"/>
        <w:bottom w:val="none" w:sz="0" w:space="0" w:color="auto"/>
        <w:right w:val="none" w:sz="0" w:space="0" w:color="auto"/>
      </w:divBdr>
    </w:div>
    <w:div w:id="2000306169">
      <w:bodyDiv w:val="1"/>
      <w:marLeft w:val="0"/>
      <w:marRight w:val="0"/>
      <w:marTop w:val="0"/>
      <w:marBottom w:val="0"/>
      <w:divBdr>
        <w:top w:val="none" w:sz="0" w:space="0" w:color="auto"/>
        <w:left w:val="none" w:sz="0" w:space="0" w:color="auto"/>
        <w:bottom w:val="none" w:sz="0" w:space="0" w:color="auto"/>
        <w:right w:val="none" w:sz="0" w:space="0" w:color="auto"/>
      </w:divBdr>
    </w:div>
    <w:div w:id="2038195875">
      <w:bodyDiv w:val="1"/>
      <w:marLeft w:val="0"/>
      <w:marRight w:val="0"/>
      <w:marTop w:val="0"/>
      <w:marBottom w:val="0"/>
      <w:divBdr>
        <w:top w:val="none" w:sz="0" w:space="0" w:color="auto"/>
        <w:left w:val="none" w:sz="0" w:space="0" w:color="auto"/>
        <w:bottom w:val="none" w:sz="0" w:space="0" w:color="auto"/>
        <w:right w:val="none" w:sz="0" w:space="0" w:color="auto"/>
      </w:divBdr>
    </w:div>
    <w:div w:id="2046639524">
      <w:bodyDiv w:val="1"/>
      <w:marLeft w:val="0"/>
      <w:marRight w:val="0"/>
      <w:marTop w:val="0"/>
      <w:marBottom w:val="0"/>
      <w:divBdr>
        <w:top w:val="none" w:sz="0" w:space="0" w:color="auto"/>
        <w:left w:val="none" w:sz="0" w:space="0" w:color="auto"/>
        <w:bottom w:val="none" w:sz="0" w:space="0" w:color="auto"/>
        <w:right w:val="none" w:sz="0" w:space="0" w:color="auto"/>
      </w:divBdr>
    </w:div>
    <w:div w:id="2082360808">
      <w:bodyDiv w:val="1"/>
      <w:marLeft w:val="0"/>
      <w:marRight w:val="0"/>
      <w:marTop w:val="0"/>
      <w:marBottom w:val="0"/>
      <w:divBdr>
        <w:top w:val="none" w:sz="0" w:space="0" w:color="auto"/>
        <w:left w:val="none" w:sz="0" w:space="0" w:color="auto"/>
        <w:bottom w:val="none" w:sz="0" w:space="0" w:color="auto"/>
        <w:right w:val="none" w:sz="0" w:space="0" w:color="auto"/>
      </w:divBdr>
    </w:div>
    <w:div w:id="2085955204">
      <w:bodyDiv w:val="1"/>
      <w:marLeft w:val="0"/>
      <w:marRight w:val="0"/>
      <w:marTop w:val="0"/>
      <w:marBottom w:val="0"/>
      <w:divBdr>
        <w:top w:val="none" w:sz="0" w:space="0" w:color="auto"/>
        <w:left w:val="none" w:sz="0" w:space="0" w:color="auto"/>
        <w:bottom w:val="none" w:sz="0" w:space="0" w:color="auto"/>
        <w:right w:val="none" w:sz="0" w:space="0" w:color="auto"/>
      </w:divBdr>
    </w:div>
    <w:div w:id="2087795931">
      <w:bodyDiv w:val="1"/>
      <w:marLeft w:val="0"/>
      <w:marRight w:val="0"/>
      <w:marTop w:val="0"/>
      <w:marBottom w:val="0"/>
      <w:divBdr>
        <w:top w:val="none" w:sz="0" w:space="0" w:color="auto"/>
        <w:left w:val="none" w:sz="0" w:space="0" w:color="auto"/>
        <w:bottom w:val="none" w:sz="0" w:space="0" w:color="auto"/>
        <w:right w:val="none" w:sz="0" w:space="0" w:color="auto"/>
      </w:divBdr>
    </w:div>
    <w:div w:id="2112965972">
      <w:bodyDiv w:val="1"/>
      <w:marLeft w:val="0"/>
      <w:marRight w:val="0"/>
      <w:marTop w:val="0"/>
      <w:marBottom w:val="0"/>
      <w:divBdr>
        <w:top w:val="none" w:sz="0" w:space="0" w:color="auto"/>
        <w:left w:val="none" w:sz="0" w:space="0" w:color="auto"/>
        <w:bottom w:val="none" w:sz="0" w:space="0" w:color="auto"/>
        <w:right w:val="none" w:sz="0" w:space="0" w:color="auto"/>
      </w:divBdr>
    </w:div>
    <w:div w:id="213119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cn.org/professionals/physician_gls/pdf/cns.pdf"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ttps://www.nhlbi.nih.gov/health-pro/guidelines/in-develop/cardiovascular-risk-reduction/tools/cohort."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hyperlink" Target="mailto:a.islim@liv.ac.uk"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emf"/><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tiff"/><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0EC667-3769-49CE-A6C7-F92331DC4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2852</Words>
  <Characters>7326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Incidental Meningioma: Prognostic Analysis Using Patient Comorbidity and MR Tests</vt:lpstr>
    </vt:vector>
  </TitlesOfParts>
  <Company>WCFT</Company>
  <LinksUpToDate>false</LinksUpToDate>
  <CharactersWithSpaces>8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idental Meningioma: Prognostic Analysis Using Patient Comorbidity and MR Tests</dc:title>
  <dc:subject>Thesis submitted in accordance with the requirements of the University of Liverpool for the degree of Master of PhilosophybyAbdurrahman IslimJune 2018</dc:subject>
  <dc:creator>Islim, Abdurrahman</dc:creator>
  <cp:keywords/>
  <dc:description/>
  <cp:lastModifiedBy>Islim, Abdurrahman</cp:lastModifiedBy>
  <cp:revision>2</cp:revision>
  <dcterms:created xsi:type="dcterms:W3CDTF">2019-01-11T14:47:00Z</dcterms:created>
  <dcterms:modified xsi:type="dcterms:W3CDTF">2019-01-11T14:47:00Z</dcterms:modified>
</cp:coreProperties>
</file>